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95BD9F" w14:textId="77777777" w:rsidR="00316132" w:rsidRPr="00316132" w:rsidRDefault="00316132" w:rsidP="00316132">
      <w:pPr>
        <w:rPr>
          <w:b/>
          <w:bCs/>
        </w:rPr>
      </w:pPr>
      <w:r w:rsidRPr="00316132">
        <w:rPr>
          <w:b/>
          <w:bCs/>
        </w:rPr>
        <w:t>Revenue Streams, Marketing, and Finances: Scaling Plan</w:t>
      </w:r>
    </w:p>
    <w:p w14:paraId="36983F73" w14:textId="77777777" w:rsidR="00316132" w:rsidRPr="00316132" w:rsidRDefault="00316132" w:rsidP="00316132">
      <w:pPr>
        <w:rPr>
          <w:b/>
          <w:bCs/>
        </w:rPr>
      </w:pPr>
      <w:r w:rsidRPr="00316132">
        <w:rPr>
          <w:b/>
          <w:bCs/>
        </w:rPr>
        <w:t>Starting Point and Scale of Preference</w:t>
      </w:r>
    </w:p>
    <w:p w14:paraId="09C6EB95" w14:textId="77777777" w:rsidR="00316132" w:rsidRPr="00316132" w:rsidRDefault="00316132" w:rsidP="00316132">
      <w:r w:rsidRPr="00316132">
        <w:t>Island Rest aims to address the commuting and housing challenges in Lagos through a phased approach to scaling up, focusing on establishing a strong revenue stream, implementing effective marketing strategies, and maintaining robust financial health. Here’s a breakdown of what we aim to achieve in the initial years and our long-term goals:</w:t>
      </w:r>
    </w:p>
    <w:p w14:paraId="2F486D93" w14:textId="77777777" w:rsidR="00316132" w:rsidRPr="00316132" w:rsidRDefault="00316132" w:rsidP="00316132">
      <w:pPr>
        <w:rPr>
          <w:b/>
          <w:bCs/>
        </w:rPr>
      </w:pPr>
      <w:r w:rsidRPr="00316132">
        <w:rPr>
          <w:b/>
          <w:bCs/>
        </w:rPr>
        <w:t>Revenue Streams</w:t>
      </w:r>
    </w:p>
    <w:p w14:paraId="08A06DF5" w14:textId="77777777" w:rsidR="00316132" w:rsidRPr="00316132" w:rsidRDefault="00316132" w:rsidP="00316132">
      <w:pPr>
        <w:rPr>
          <w:b/>
          <w:bCs/>
        </w:rPr>
      </w:pPr>
      <w:r w:rsidRPr="00316132">
        <w:rPr>
          <w:b/>
          <w:bCs/>
        </w:rPr>
        <w:t>Year 1-3: Establishment and Growth</w:t>
      </w:r>
    </w:p>
    <w:p w14:paraId="0DA70368" w14:textId="77777777" w:rsidR="00316132" w:rsidRPr="00316132" w:rsidRDefault="00316132" w:rsidP="00316132">
      <w:r w:rsidRPr="00316132">
        <w:rPr>
          <w:b/>
          <w:bCs/>
        </w:rPr>
        <w:t>1. Accommodation Fees:</w:t>
      </w:r>
    </w:p>
    <w:p w14:paraId="5B3A777C" w14:textId="77777777" w:rsidR="00316132" w:rsidRPr="00316132" w:rsidRDefault="00316132" w:rsidP="00316132">
      <w:pPr>
        <w:numPr>
          <w:ilvl w:val="0"/>
          <w:numId w:val="299"/>
        </w:numPr>
      </w:pPr>
      <w:r w:rsidRPr="00316132">
        <w:rPr>
          <w:b/>
          <w:bCs/>
        </w:rPr>
        <w:t>Short-Term Stays:</w:t>
      </w:r>
      <w:r w:rsidRPr="00316132">
        <w:t xml:space="preserve"> Offering nightly rates for short-term stays to capture transient workers and visitors.</w:t>
      </w:r>
    </w:p>
    <w:p w14:paraId="6D06AD8E" w14:textId="77777777" w:rsidR="00316132" w:rsidRPr="00316132" w:rsidRDefault="00316132" w:rsidP="00316132">
      <w:pPr>
        <w:numPr>
          <w:ilvl w:val="0"/>
          <w:numId w:val="299"/>
        </w:numPr>
      </w:pPr>
      <w:r w:rsidRPr="00316132">
        <w:rPr>
          <w:b/>
          <w:bCs/>
        </w:rPr>
        <w:t>Long-Term Stays:</w:t>
      </w:r>
      <w:r w:rsidRPr="00316132">
        <w:t xml:space="preserve"> Monthly rates for long-term residents, providing a stable revenue base.</w:t>
      </w:r>
    </w:p>
    <w:p w14:paraId="343D14CD" w14:textId="77777777" w:rsidR="00316132" w:rsidRPr="00316132" w:rsidRDefault="00316132" w:rsidP="00316132">
      <w:r w:rsidRPr="00316132">
        <w:rPr>
          <w:b/>
          <w:bCs/>
        </w:rPr>
        <w:t>2. Additional Services:</w:t>
      </w:r>
    </w:p>
    <w:p w14:paraId="2653CBD3" w14:textId="77777777" w:rsidR="00316132" w:rsidRPr="00316132" w:rsidRDefault="00316132" w:rsidP="00316132">
      <w:pPr>
        <w:numPr>
          <w:ilvl w:val="0"/>
          <w:numId w:val="300"/>
        </w:numPr>
      </w:pPr>
      <w:r w:rsidRPr="00316132">
        <w:rPr>
          <w:b/>
          <w:bCs/>
        </w:rPr>
        <w:t>Restaurant and Cafeteria:</w:t>
      </w:r>
      <w:r w:rsidRPr="00316132">
        <w:t xml:space="preserve"> Revenue from meals and snacks offered to residents and non-residents.</w:t>
      </w:r>
    </w:p>
    <w:p w14:paraId="77BF1ED6" w14:textId="77777777" w:rsidR="00316132" w:rsidRPr="00316132" w:rsidRDefault="00316132" w:rsidP="00316132">
      <w:pPr>
        <w:numPr>
          <w:ilvl w:val="0"/>
          <w:numId w:val="300"/>
        </w:numPr>
      </w:pPr>
      <w:r w:rsidRPr="00316132">
        <w:rPr>
          <w:b/>
          <w:bCs/>
        </w:rPr>
        <w:t>Event Space Rental:</w:t>
      </w:r>
      <w:r w:rsidRPr="00316132">
        <w:t xml:space="preserve"> Renting out communal spaces for corporate events, meetings, and social gatherings.</w:t>
      </w:r>
    </w:p>
    <w:p w14:paraId="7A0EF8FE" w14:textId="77777777" w:rsidR="00316132" w:rsidRPr="00316132" w:rsidRDefault="00316132" w:rsidP="00316132">
      <w:pPr>
        <w:numPr>
          <w:ilvl w:val="0"/>
          <w:numId w:val="300"/>
        </w:numPr>
      </w:pPr>
      <w:r w:rsidRPr="00316132">
        <w:rPr>
          <w:b/>
          <w:bCs/>
        </w:rPr>
        <w:t>Laundry Services:</w:t>
      </w:r>
      <w:r w:rsidRPr="00316132">
        <w:t xml:space="preserve"> Providing laundry services for a fee to residents.</w:t>
      </w:r>
    </w:p>
    <w:p w14:paraId="2B730EDA" w14:textId="77777777" w:rsidR="00316132" w:rsidRPr="00316132" w:rsidRDefault="00316132" w:rsidP="00316132">
      <w:r w:rsidRPr="00316132">
        <w:rPr>
          <w:b/>
          <w:bCs/>
        </w:rPr>
        <w:t>3. Corporate Partnerships:</w:t>
      </w:r>
    </w:p>
    <w:p w14:paraId="780D8E4B" w14:textId="77777777" w:rsidR="00316132" w:rsidRPr="00316132" w:rsidRDefault="00316132" w:rsidP="00316132">
      <w:pPr>
        <w:numPr>
          <w:ilvl w:val="0"/>
          <w:numId w:val="301"/>
        </w:numPr>
      </w:pPr>
      <w:r w:rsidRPr="00316132">
        <w:rPr>
          <w:b/>
          <w:bCs/>
        </w:rPr>
        <w:t>Bulk Bookings:</w:t>
      </w:r>
      <w:r w:rsidRPr="00316132">
        <w:t xml:space="preserve"> Offering discounts for companies booking multiple rooms for their employees.</w:t>
      </w:r>
    </w:p>
    <w:p w14:paraId="3B18CFED" w14:textId="77777777" w:rsidR="00316132" w:rsidRPr="00316132" w:rsidRDefault="00316132" w:rsidP="00316132">
      <w:pPr>
        <w:numPr>
          <w:ilvl w:val="0"/>
          <w:numId w:val="301"/>
        </w:numPr>
      </w:pPr>
      <w:r w:rsidRPr="00316132">
        <w:rPr>
          <w:b/>
          <w:bCs/>
        </w:rPr>
        <w:t>Corporate Referrals:</w:t>
      </w:r>
      <w:r w:rsidRPr="00316132">
        <w:t xml:space="preserve"> Earning commission from corporate partners for referrals and collaborations.</w:t>
      </w:r>
    </w:p>
    <w:p w14:paraId="41ED9A87" w14:textId="77777777" w:rsidR="00316132" w:rsidRPr="00316132" w:rsidRDefault="00316132" w:rsidP="00316132">
      <w:r w:rsidRPr="00316132">
        <w:rPr>
          <w:b/>
          <w:bCs/>
        </w:rPr>
        <w:t>4. Ancillary Services:</w:t>
      </w:r>
    </w:p>
    <w:p w14:paraId="534E084E" w14:textId="77777777" w:rsidR="00316132" w:rsidRPr="00316132" w:rsidRDefault="00316132" w:rsidP="00316132">
      <w:pPr>
        <w:numPr>
          <w:ilvl w:val="0"/>
          <w:numId w:val="302"/>
        </w:numPr>
      </w:pPr>
      <w:r w:rsidRPr="00316132">
        <w:rPr>
          <w:b/>
          <w:bCs/>
        </w:rPr>
        <w:t>Transportation Solutions:</w:t>
      </w:r>
      <w:r w:rsidRPr="00316132">
        <w:t xml:space="preserve"> Providing shuttle services for residents, with fees based on usage.</w:t>
      </w:r>
    </w:p>
    <w:p w14:paraId="73A17B50" w14:textId="77777777" w:rsidR="00316132" w:rsidRPr="00316132" w:rsidRDefault="00316132" w:rsidP="00316132">
      <w:pPr>
        <w:numPr>
          <w:ilvl w:val="0"/>
          <w:numId w:val="302"/>
        </w:numPr>
      </w:pPr>
      <w:r w:rsidRPr="00316132">
        <w:rPr>
          <w:b/>
          <w:bCs/>
        </w:rPr>
        <w:t>Fitness and Wellness Programs:</w:t>
      </w:r>
      <w:r w:rsidRPr="00316132">
        <w:t xml:space="preserve"> Revenue from fitness classes, yoga sessions, and wellness programs.</w:t>
      </w:r>
    </w:p>
    <w:p w14:paraId="1504AA3F" w14:textId="77777777" w:rsidR="00316132" w:rsidRPr="00316132" w:rsidRDefault="00316132" w:rsidP="00316132">
      <w:pPr>
        <w:rPr>
          <w:b/>
          <w:bCs/>
        </w:rPr>
      </w:pPr>
      <w:r w:rsidRPr="00316132">
        <w:rPr>
          <w:b/>
          <w:bCs/>
        </w:rPr>
        <w:t>Year 4-5: Expansion and Diversification</w:t>
      </w:r>
    </w:p>
    <w:p w14:paraId="6F03E1DD" w14:textId="77777777" w:rsidR="00316132" w:rsidRPr="00316132" w:rsidRDefault="00316132" w:rsidP="00316132">
      <w:r w:rsidRPr="00316132">
        <w:rPr>
          <w:b/>
          <w:bCs/>
        </w:rPr>
        <w:t>1. Expanding Locations:</w:t>
      </w:r>
    </w:p>
    <w:p w14:paraId="02FCD738" w14:textId="77777777" w:rsidR="00316132" w:rsidRPr="00316132" w:rsidRDefault="00316132" w:rsidP="00316132">
      <w:pPr>
        <w:numPr>
          <w:ilvl w:val="0"/>
          <w:numId w:val="303"/>
        </w:numPr>
      </w:pPr>
      <w:r w:rsidRPr="00316132">
        <w:rPr>
          <w:b/>
          <w:bCs/>
        </w:rPr>
        <w:t>New Properties:</w:t>
      </w:r>
      <w:r w:rsidRPr="00316132">
        <w:t xml:space="preserve"> Acquiring or leasing additional properties to expand Island Rest’s presence in other strategic locations.</w:t>
      </w:r>
    </w:p>
    <w:p w14:paraId="38D9439B" w14:textId="77777777" w:rsidR="00316132" w:rsidRPr="00316132" w:rsidRDefault="00316132" w:rsidP="00316132">
      <w:pPr>
        <w:numPr>
          <w:ilvl w:val="0"/>
          <w:numId w:val="303"/>
        </w:numPr>
      </w:pPr>
      <w:r w:rsidRPr="00316132">
        <w:rPr>
          <w:b/>
          <w:bCs/>
        </w:rPr>
        <w:t>Franchise Model:</w:t>
      </w:r>
      <w:r w:rsidRPr="00316132">
        <w:t xml:space="preserve"> Introducing a franchise model to allow independent operators to open Island Rest hostels under a licensing agreement.</w:t>
      </w:r>
    </w:p>
    <w:p w14:paraId="02035700" w14:textId="77777777" w:rsidR="00316132" w:rsidRPr="00316132" w:rsidRDefault="00316132" w:rsidP="00316132">
      <w:r w:rsidRPr="00316132">
        <w:rPr>
          <w:b/>
          <w:bCs/>
        </w:rPr>
        <w:lastRenderedPageBreak/>
        <w:t>2. Membership Programs:</w:t>
      </w:r>
    </w:p>
    <w:p w14:paraId="552D3C44" w14:textId="77777777" w:rsidR="00316132" w:rsidRPr="00316132" w:rsidRDefault="00316132" w:rsidP="00316132">
      <w:pPr>
        <w:numPr>
          <w:ilvl w:val="0"/>
          <w:numId w:val="304"/>
        </w:numPr>
      </w:pPr>
      <w:r w:rsidRPr="00316132">
        <w:rPr>
          <w:b/>
          <w:bCs/>
        </w:rPr>
        <w:t>Loyalty Programs:</w:t>
      </w:r>
      <w:r w:rsidRPr="00316132">
        <w:t xml:space="preserve"> Offering membership plans that provide exclusive benefits and discounts to loyal customers.</w:t>
      </w:r>
    </w:p>
    <w:p w14:paraId="436DEF6C" w14:textId="77777777" w:rsidR="00316132" w:rsidRPr="00316132" w:rsidRDefault="00316132" w:rsidP="00316132">
      <w:pPr>
        <w:numPr>
          <w:ilvl w:val="0"/>
          <w:numId w:val="304"/>
        </w:numPr>
      </w:pPr>
      <w:r w:rsidRPr="00316132">
        <w:rPr>
          <w:b/>
          <w:bCs/>
        </w:rPr>
        <w:t>Subscription Services:</w:t>
      </w:r>
      <w:r w:rsidRPr="00316132">
        <w:t xml:space="preserve"> Monthly or yearly subscriptions for additional amenities like premium Wi-Fi, private workspaces, and concierge services.</w:t>
      </w:r>
    </w:p>
    <w:p w14:paraId="6B86D03B" w14:textId="77777777" w:rsidR="00316132" w:rsidRPr="00316132" w:rsidRDefault="00316132" w:rsidP="00316132">
      <w:r w:rsidRPr="00316132">
        <w:rPr>
          <w:b/>
          <w:bCs/>
        </w:rPr>
        <w:t>3. Digital Platform:</w:t>
      </w:r>
    </w:p>
    <w:p w14:paraId="2DEF6B02" w14:textId="77777777" w:rsidR="00316132" w:rsidRPr="00316132" w:rsidRDefault="00316132" w:rsidP="00316132">
      <w:pPr>
        <w:numPr>
          <w:ilvl w:val="0"/>
          <w:numId w:val="305"/>
        </w:numPr>
      </w:pPr>
      <w:r w:rsidRPr="00316132">
        <w:rPr>
          <w:b/>
          <w:bCs/>
        </w:rPr>
        <w:t>Online Booking and Management:</w:t>
      </w:r>
      <w:r w:rsidRPr="00316132">
        <w:t xml:space="preserve"> Developing an integrated online platform for booking, managing stays, and accessing services.</w:t>
      </w:r>
    </w:p>
    <w:p w14:paraId="54E90411" w14:textId="77777777" w:rsidR="00316132" w:rsidRPr="00316132" w:rsidRDefault="00316132" w:rsidP="00316132">
      <w:pPr>
        <w:rPr>
          <w:b/>
          <w:bCs/>
        </w:rPr>
      </w:pPr>
      <w:r w:rsidRPr="00316132">
        <w:rPr>
          <w:b/>
          <w:bCs/>
        </w:rPr>
        <w:t>Year 6 Onwards: Consolidation and Innovation</w:t>
      </w:r>
    </w:p>
    <w:p w14:paraId="0A4DDFF0" w14:textId="77777777" w:rsidR="00316132" w:rsidRPr="00316132" w:rsidRDefault="00316132" w:rsidP="00316132">
      <w:r w:rsidRPr="00316132">
        <w:rPr>
          <w:b/>
          <w:bCs/>
        </w:rPr>
        <w:t>1. International Expansion:</w:t>
      </w:r>
    </w:p>
    <w:p w14:paraId="6894B2E8" w14:textId="77777777" w:rsidR="00316132" w:rsidRPr="00316132" w:rsidRDefault="00316132" w:rsidP="00316132">
      <w:pPr>
        <w:numPr>
          <w:ilvl w:val="0"/>
          <w:numId w:val="306"/>
        </w:numPr>
      </w:pPr>
      <w:r w:rsidRPr="00316132">
        <w:rPr>
          <w:b/>
          <w:bCs/>
        </w:rPr>
        <w:t>Regional Hubs:</w:t>
      </w:r>
      <w:r w:rsidRPr="00316132">
        <w:t xml:space="preserve"> Establishing Island Rest in other major cities within Nigeria and potentially expanding to other African countries.</w:t>
      </w:r>
    </w:p>
    <w:p w14:paraId="2BA05B61" w14:textId="77777777" w:rsidR="00316132" w:rsidRPr="00316132" w:rsidRDefault="00316132" w:rsidP="00316132">
      <w:r w:rsidRPr="00316132">
        <w:rPr>
          <w:b/>
          <w:bCs/>
        </w:rPr>
        <w:t>2. Innovative Services:</w:t>
      </w:r>
    </w:p>
    <w:p w14:paraId="41DE5DB2" w14:textId="77777777" w:rsidR="00316132" w:rsidRPr="00316132" w:rsidRDefault="00316132" w:rsidP="00316132">
      <w:pPr>
        <w:numPr>
          <w:ilvl w:val="0"/>
          <w:numId w:val="307"/>
        </w:numPr>
      </w:pPr>
      <w:r w:rsidRPr="00316132">
        <w:rPr>
          <w:b/>
          <w:bCs/>
        </w:rPr>
        <w:t>Smart Technology Integration:</w:t>
      </w:r>
      <w:r w:rsidRPr="00316132">
        <w:t xml:space="preserve"> Implementing smart home technology and IoT devices to enhance the resident experience and optimize operational efficiency.</w:t>
      </w:r>
    </w:p>
    <w:p w14:paraId="0ABD5E1E" w14:textId="77777777" w:rsidR="00316132" w:rsidRPr="00316132" w:rsidRDefault="00316132" w:rsidP="00316132">
      <w:r w:rsidRPr="00316132">
        <w:rPr>
          <w:b/>
          <w:bCs/>
        </w:rPr>
        <w:t>3. Real Estate Investments:</w:t>
      </w:r>
    </w:p>
    <w:p w14:paraId="1DD06052" w14:textId="77777777" w:rsidR="00316132" w:rsidRPr="00316132" w:rsidRDefault="00316132" w:rsidP="00316132">
      <w:pPr>
        <w:numPr>
          <w:ilvl w:val="0"/>
          <w:numId w:val="308"/>
        </w:numPr>
      </w:pPr>
      <w:r w:rsidRPr="00316132">
        <w:rPr>
          <w:b/>
          <w:bCs/>
        </w:rPr>
        <w:t>Property Development:</w:t>
      </w:r>
      <w:r w:rsidRPr="00316132">
        <w:t xml:space="preserve"> Investing in developing new properties specifically designed for co-living, incorporating sustainable practices and modern amenities.</w:t>
      </w:r>
    </w:p>
    <w:p w14:paraId="5E0BDED6" w14:textId="77777777" w:rsidR="00316132" w:rsidRPr="00316132" w:rsidRDefault="00316132" w:rsidP="00316132">
      <w:pPr>
        <w:rPr>
          <w:b/>
          <w:bCs/>
        </w:rPr>
      </w:pPr>
      <w:r w:rsidRPr="00316132">
        <w:rPr>
          <w:b/>
          <w:bCs/>
        </w:rPr>
        <w:t>Marketing</w:t>
      </w:r>
    </w:p>
    <w:p w14:paraId="0870A8AA" w14:textId="77777777" w:rsidR="00316132" w:rsidRPr="00316132" w:rsidRDefault="00316132" w:rsidP="00316132">
      <w:pPr>
        <w:rPr>
          <w:b/>
          <w:bCs/>
        </w:rPr>
      </w:pPr>
      <w:r w:rsidRPr="00316132">
        <w:rPr>
          <w:b/>
          <w:bCs/>
        </w:rPr>
        <w:t>Year 1-3: Brand Awareness and Customer Acquisition</w:t>
      </w:r>
    </w:p>
    <w:p w14:paraId="65032AF7" w14:textId="77777777" w:rsidR="00316132" w:rsidRPr="00316132" w:rsidRDefault="00316132" w:rsidP="00316132">
      <w:r w:rsidRPr="00316132">
        <w:rPr>
          <w:b/>
          <w:bCs/>
        </w:rPr>
        <w:t>1. Digital Marketing:</w:t>
      </w:r>
    </w:p>
    <w:p w14:paraId="45944230" w14:textId="77777777" w:rsidR="00316132" w:rsidRPr="00316132" w:rsidRDefault="00316132" w:rsidP="00316132">
      <w:pPr>
        <w:numPr>
          <w:ilvl w:val="0"/>
          <w:numId w:val="309"/>
        </w:numPr>
      </w:pPr>
      <w:r w:rsidRPr="00316132">
        <w:rPr>
          <w:b/>
          <w:bCs/>
        </w:rPr>
        <w:t>SEO and Content Marketing:</w:t>
      </w:r>
      <w:r w:rsidRPr="00316132">
        <w:t xml:space="preserve"> Building a strong online presence through optimized content that addresses housing challenges and promotes Island Rest’s solutions.</w:t>
      </w:r>
    </w:p>
    <w:p w14:paraId="63BBF9F6" w14:textId="77777777" w:rsidR="00316132" w:rsidRPr="00316132" w:rsidRDefault="00316132" w:rsidP="00316132">
      <w:pPr>
        <w:numPr>
          <w:ilvl w:val="0"/>
          <w:numId w:val="309"/>
        </w:numPr>
      </w:pPr>
      <w:r w:rsidRPr="00316132">
        <w:rPr>
          <w:b/>
          <w:bCs/>
        </w:rPr>
        <w:t>Social Media Campaigns:</w:t>
      </w:r>
      <w:r w:rsidRPr="00316132">
        <w:t xml:space="preserve"> Engaging with potential customers through targeted social media ads and content.</w:t>
      </w:r>
    </w:p>
    <w:p w14:paraId="3D7139FE" w14:textId="77777777" w:rsidR="00316132" w:rsidRPr="00316132" w:rsidRDefault="00316132" w:rsidP="00316132">
      <w:r w:rsidRPr="00316132">
        <w:rPr>
          <w:b/>
          <w:bCs/>
        </w:rPr>
        <w:t>2. Public Relations:</w:t>
      </w:r>
    </w:p>
    <w:p w14:paraId="3BCAA721" w14:textId="77777777" w:rsidR="00316132" w:rsidRPr="00316132" w:rsidRDefault="00316132" w:rsidP="00316132">
      <w:pPr>
        <w:numPr>
          <w:ilvl w:val="0"/>
          <w:numId w:val="310"/>
        </w:numPr>
      </w:pPr>
      <w:r w:rsidRPr="00316132">
        <w:rPr>
          <w:b/>
          <w:bCs/>
        </w:rPr>
        <w:t>Media Coverage:</w:t>
      </w:r>
      <w:r w:rsidRPr="00316132">
        <w:t xml:space="preserve"> Securing media coverage in local and national publications to increase visibility.</w:t>
      </w:r>
    </w:p>
    <w:p w14:paraId="687A7F5E" w14:textId="77777777" w:rsidR="00316132" w:rsidRPr="00316132" w:rsidRDefault="00316132" w:rsidP="00316132">
      <w:pPr>
        <w:numPr>
          <w:ilvl w:val="0"/>
          <w:numId w:val="310"/>
        </w:numPr>
      </w:pPr>
      <w:r w:rsidRPr="00316132">
        <w:rPr>
          <w:b/>
          <w:bCs/>
        </w:rPr>
        <w:t>Community Events:</w:t>
      </w:r>
      <w:r w:rsidRPr="00316132">
        <w:t xml:space="preserve"> Hosting events to build relationships with the local community and attract potential residents.</w:t>
      </w:r>
    </w:p>
    <w:p w14:paraId="3E7525F2" w14:textId="77777777" w:rsidR="00316132" w:rsidRPr="00316132" w:rsidRDefault="00316132" w:rsidP="00316132">
      <w:r w:rsidRPr="00316132">
        <w:rPr>
          <w:b/>
          <w:bCs/>
        </w:rPr>
        <w:t>3. Referral Programs:</w:t>
      </w:r>
    </w:p>
    <w:p w14:paraId="2F3D84DD" w14:textId="77777777" w:rsidR="00316132" w:rsidRPr="00316132" w:rsidRDefault="00316132" w:rsidP="00316132">
      <w:pPr>
        <w:numPr>
          <w:ilvl w:val="0"/>
          <w:numId w:val="311"/>
        </w:numPr>
      </w:pPr>
      <w:r w:rsidRPr="00316132">
        <w:rPr>
          <w:b/>
          <w:bCs/>
        </w:rPr>
        <w:t>Resident Referrals:</w:t>
      </w:r>
      <w:r w:rsidRPr="00316132">
        <w:t xml:space="preserve"> Encouraging current residents to refer friends and colleagues in exchange for rewards.</w:t>
      </w:r>
    </w:p>
    <w:p w14:paraId="661EE4DB" w14:textId="77777777" w:rsidR="00316132" w:rsidRPr="00316132" w:rsidRDefault="00316132" w:rsidP="00316132">
      <w:pPr>
        <w:rPr>
          <w:b/>
          <w:bCs/>
        </w:rPr>
      </w:pPr>
      <w:r w:rsidRPr="00316132">
        <w:rPr>
          <w:b/>
          <w:bCs/>
        </w:rPr>
        <w:lastRenderedPageBreak/>
        <w:t>Year 4-5: Scaling Up and Market Penetration</w:t>
      </w:r>
    </w:p>
    <w:p w14:paraId="4A3E85D7" w14:textId="77777777" w:rsidR="00316132" w:rsidRPr="00316132" w:rsidRDefault="00316132" w:rsidP="00316132">
      <w:r w:rsidRPr="00316132">
        <w:rPr>
          <w:b/>
          <w:bCs/>
        </w:rPr>
        <w:t>1. Partnerships:</w:t>
      </w:r>
    </w:p>
    <w:p w14:paraId="5BA1729A" w14:textId="77777777" w:rsidR="00316132" w:rsidRPr="00316132" w:rsidRDefault="00316132" w:rsidP="00316132">
      <w:pPr>
        <w:numPr>
          <w:ilvl w:val="0"/>
          <w:numId w:val="312"/>
        </w:numPr>
      </w:pPr>
      <w:r w:rsidRPr="00316132">
        <w:rPr>
          <w:b/>
          <w:bCs/>
        </w:rPr>
        <w:t>Corporate Partnerships:</w:t>
      </w:r>
      <w:r w:rsidRPr="00316132">
        <w:t xml:space="preserve"> Strengthening relationships with corporations to secure bulk bookings and referrals.</w:t>
      </w:r>
    </w:p>
    <w:p w14:paraId="5BB6748E" w14:textId="77777777" w:rsidR="00316132" w:rsidRPr="00316132" w:rsidRDefault="00316132" w:rsidP="00316132">
      <w:pPr>
        <w:numPr>
          <w:ilvl w:val="0"/>
          <w:numId w:val="312"/>
        </w:numPr>
      </w:pPr>
      <w:r w:rsidRPr="00316132">
        <w:rPr>
          <w:b/>
          <w:bCs/>
        </w:rPr>
        <w:t>Local Business Collaborations:</w:t>
      </w:r>
      <w:r w:rsidRPr="00316132">
        <w:t xml:space="preserve"> Partnering with local businesses to offer exclusive deals to residents.</w:t>
      </w:r>
    </w:p>
    <w:p w14:paraId="01A25A09" w14:textId="77777777" w:rsidR="00316132" w:rsidRPr="00316132" w:rsidRDefault="00316132" w:rsidP="00316132">
      <w:r w:rsidRPr="00316132">
        <w:rPr>
          <w:b/>
          <w:bCs/>
        </w:rPr>
        <w:t>2. Loyalty Programs:</w:t>
      </w:r>
    </w:p>
    <w:p w14:paraId="4C64B4B4" w14:textId="77777777" w:rsidR="00316132" w:rsidRPr="00316132" w:rsidRDefault="00316132" w:rsidP="00316132">
      <w:pPr>
        <w:numPr>
          <w:ilvl w:val="0"/>
          <w:numId w:val="313"/>
        </w:numPr>
      </w:pPr>
      <w:r w:rsidRPr="00316132">
        <w:rPr>
          <w:b/>
          <w:bCs/>
        </w:rPr>
        <w:t>Membership Rewards:</w:t>
      </w:r>
      <w:r w:rsidRPr="00316132">
        <w:t xml:space="preserve"> Launching a loyalty program to retain residents and encourage repeat stays.</w:t>
      </w:r>
    </w:p>
    <w:p w14:paraId="4E754864" w14:textId="77777777" w:rsidR="00316132" w:rsidRPr="00316132" w:rsidRDefault="00316132" w:rsidP="00316132">
      <w:r w:rsidRPr="00316132">
        <w:rPr>
          <w:b/>
          <w:bCs/>
        </w:rPr>
        <w:t>3. Enhanced Digital Marketing:</w:t>
      </w:r>
    </w:p>
    <w:p w14:paraId="0466F1F5" w14:textId="77777777" w:rsidR="00316132" w:rsidRPr="00316132" w:rsidRDefault="00316132" w:rsidP="00316132">
      <w:pPr>
        <w:numPr>
          <w:ilvl w:val="0"/>
          <w:numId w:val="314"/>
        </w:numPr>
      </w:pPr>
      <w:r w:rsidRPr="00316132">
        <w:rPr>
          <w:b/>
          <w:bCs/>
        </w:rPr>
        <w:t>Data-Driven Campaigns:</w:t>
      </w:r>
      <w:r w:rsidRPr="00316132">
        <w:t xml:space="preserve"> Utilizing data analytics to refine marketing strategies and target potential customers more effectively.</w:t>
      </w:r>
    </w:p>
    <w:p w14:paraId="7C5CFE5F" w14:textId="77777777" w:rsidR="00316132" w:rsidRPr="00316132" w:rsidRDefault="00316132" w:rsidP="00316132">
      <w:pPr>
        <w:rPr>
          <w:b/>
          <w:bCs/>
        </w:rPr>
      </w:pPr>
      <w:r w:rsidRPr="00316132">
        <w:rPr>
          <w:b/>
          <w:bCs/>
        </w:rPr>
        <w:t>Year 6 Onwards: Market Leadership and Innovation</w:t>
      </w:r>
    </w:p>
    <w:p w14:paraId="16976F76" w14:textId="77777777" w:rsidR="00316132" w:rsidRPr="00316132" w:rsidRDefault="00316132" w:rsidP="00316132">
      <w:r w:rsidRPr="00316132">
        <w:rPr>
          <w:b/>
          <w:bCs/>
        </w:rPr>
        <w:t>1. Global Marketing:</w:t>
      </w:r>
    </w:p>
    <w:p w14:paraId="4A9BB98A" w14:textId="77777777" w:rsidR="00316132" w:rsidRPr="00316132" w:rsidRDefault="00316132" w:rsidP="00316132">
      <w:pPr>
        <w:numPr>
          <w:ilvl w:val="0"/>
          <w:numId w:val="315"/>
        </w:numPr>
      </w:pPr>
      <w:r w:rsidRPr="00316132">
        <w:rPr>
          <w:b/>
          <w:bCs/>
        </w:rPr>
        <w:t>International Campaigns:</w:t>
      </w:r>
      <w:r w:rsidRPr="00316132">
        <w:t xml:space="preserve"> Running marketing campaigns in new regions as Island Rest expands internationally.</w:t>
      </w:r>
    </w:p>
    <w:p w14:paraId="5329BB66" w14:textId="77777777" w:rsidR="00316132" w:rsidRPr="00316132" w:rsidRDefault="00316132" w:rsidP="00316132">
      <w:pPr>
        <w:numPr>
          <w:ilvl w:val="0"/>
          <w:numId w:val="315"/>
        </w:numPr>
      </w:pPr>
      <w:r w:rsidRPr="00316132">
        <w:rPr>
          <w:b/>
          <w:bCs/>
        </w:rPr>
        <w:t>Brand Ambassadors:</w:t>
      </w:r>
      <w:r w:rsidRPr="00316132">
        <w:t xml:space="preserve"> Engaging influencers and brand ambassadors to promote Island Rest.</w:t>
      </w:r>
    </w:p>
    <w:p w14:paraId="030710D9" w14:textId="77777777" w:rsidR="00316132" w:rsidRPr="00316132" w:rsidRDefault="00316132" w:rsidP="00316132">
      <w:r w:rsidRPr="00316132">
        <w:rPr>
          <w:b/>
          <w:bCs/>
        </w:rPr>
        <w:t>2. Technological Integration:</w:t>
      </w:r>
    </w:p>
    <w:p w14:paraId="411E11AD" w14:textId="77777777" w:rsidR="00316132" w:rsidRPr="00316132" w:rsidRDefault="00316132" w:rsidP="00316132">
      <w:pPr>
        <w:numPr>
          <w:ilvl w:val="0"/>
          <w:numId w:val="316"/>
        </w:numPr>
      </w:pPr>
      <w:r w:rsidRPr="00316132">
        <w:rPr>
          <w:b/>
          <w:bCs/>
        </w:rPr>
        <w:t>AI and Automation:</w:t>
      </w:r>
      <w:r w:rsidRPr="00316132">
        <w:t xml:space="preserve"> Implementing AI-driven marketing tools to personalize customer experiences and automate marketing processes.</w:t>
      </w:r>
    </w:p>
    <w:p w14:paraId="3998E035" w14:textId="77777777" w:rsidR="00316132" w:rsidRPr="00316132" w:rsidRDefault="00316132" w:rsidP="00316132">
      <w:r w:rsidRPr="00316132">
        <w:rPr>
          <w:b/>
          <w:bCs/>
        </w:rPr>
        <w:t>3. Corporate Social Responsibility (CSR):</w:t>
      </w:r>
    </w:p>
    <w:p w14:paraId="38DE313D" w14:textId="77777777" w:rsidR="00316132" w:rsidRPr="00316132" w:rsidRDefault="00316132" w:rsidP="00316132">
      <w:pPr>
        <w:numPr>
          <w:ilvl w:val="0"/>
          <w:numId w:val="317"/>
        </w:numPr>
      </w:pPr>
      <w:r w:rsidRPr="00316132">
        <w:rPr>
          <w:b/>
          <w:bCs/>
        </w:rPr>
        <w:t>Sustainability Initiatives:</w:t>
      </w:r>
      <w:r w:rsidRPr="00316132">
        <w:t xml:space="preserve"> Promoting Island Rest’s commitment to sustainability through marketing efforts, enhancing brand reputation.</w:t>
      </w:r>
    </w:p>
    <w:p w14:paraId="3F13BEC9" w14:textId="77777777" w:rsidR="00316132" w:rsidRPr="00316132" w:rsidRDefault="00316132" w:rsidP="00316132">
      <w:pPr>
        <w:rPr>
          <w:b/>
          <w:bCs/>
        </w:rPr>
      </w:pPr>
      <w:r w:rsidRPr="00316132">
        <w:rPr>
          <w:b/>
          <w:bCs/>
        </w:rPr>
        <w:t>Finances</w:t>
      </w:r>
    </w:p>
    <w:p w14:paraId="738B05C0" w14:textId="77777777" w:rsidR="00316132" w:rsidRPr="00316132" w:rsidRDefault="00316132" w:rsidP="00316132">
      <w:pPr>
        <w:rPr>
          <w:b/>
          <w:bCs/>
        </w:rPr>
      </w:pPr>
      <w:r w:rsidRPr="00316132">
        <w:rPr>
          <w:b/>
          <w:bCs/>
        </w:rPr>
        <w:t>Year 1-3: Initial Investment and Break-Even</w:t>
      </w:r>
    </w:p>
    <w:p w14:paraId="376883B2" w14:textId="77777777" w:rsidR="00316132" w:rsidRPr="00316132" w:rsidRDefault="00316132" w:rsidP="00316132">
      <w:r w:rsidRPr="00316132">
        <w:rPr>
          <w:b/>
          <w:bCs/>
        </w:rPr>
        <w:t>1. Initial Investment:</w:t>
      </w:r>
    </w:p>
    <w:p w14:paraId="3F9121B3" w14:textId="77777777" w:rsidR="00316132" w:rsidRPr="00316132" w:rsidRDefault="00316132" w:rsidP="00316132">
      <w:pPr>
        <w:numPr>
          <w:ilvl w:val="0"/>
          <w:numId w:val="318"/>
        </w:numPr>
      </w:pPr>
      <w:r w:rsidRPr="00316132">
        <w:rPr>
          <w:b/>
          <w:bCs/>
        </w:rPr>
        <w:t>Funding:</w:t>
      </w:r>
      <w:r w:rsidRPr="00316132">
        <w:t xml:space="preserve"> Securing initial funding of over 100 million Naira for property leasing, furnishing, and initial operational costs.</w:t>
      </w:r>
    </w:p>
    <w:p w14:paraId="3DC6A84B" w14:textId="77777777" w:rsidR="00316132" w:rsidRPr="00316132" w:rsidRDefault="00316132" w:rsidP="00316132">
      <w:pPr>
        <w:numPr>
          <w:ilvl w:val="0"/>
          <w:numId w:val="318"/>
        </w:numPr>
      </w:pPr>
      <w:r w:rsidRPr="00316132">
        <w:rPr>
          <w:b/>
          <w:bCs/>
        </w:rPr>
        <w:t>Budget Allocation:</w:t>
      </w:r>
      <w:r w:rsidRPr="00316132">
        <w:t xml:space="preserve"> Allocating funds to critical areas such as property acquisition, staff salaries, marketing, and initial furnishing.</w:t>
      </w:r>
    </w:p>
    <w:p w14:paraId="09331E0A" w14:textId="77777777" w:rsidR="00316132" w:rsidRPr="00316132" w:rsidRDefault="00316132" w:rsidP="00316132">
      <w:r w:rsidRPr="00316132">
        <w:rPr>
          <w:b/>
          <w:bCs/>
        </w:rPr>
        <w:t>2. Revenue Generation:</w:t>
      </w:r>
    </w:p>
    <w:p w14:paraId="0914227A" w14:textId="77777777" w:rsidR="00316132" w:rsidRPr="00316132" w:rsidRDefault="00316132" w:rsidP="00316132">
      <w:pPr>
        <w:numPr>
          <w:ilvl w:val="0"/>
          <w:numId w:val="319"/>
        </w:numPr>
      </w:pPr>
      <w:r w:rsidRPr="00316132">
        <w:rPr>
          <w:b/>
          <w:bCs/>
        </w:rPr>
        <w:lastRenderedPageBreak/>
        <w:t>Breakeven Point:</w:t>
      </w:r>
      <w:r w:rsidRPr="00316132">
        <w:t xml:space="preserve"> Aiming to reach the break-even point within the first 18-24 months through steady occupancy rates and revenue from ancillary services.</w:t>
      </w:r>
    </w:p>
    <w:p w14:paraId="647B68AD" w14:textId="77777777" w:rsidR="00316132" w:rsidRPr="00316132" w:rsidRDefault="00316132" w:rsidP="00316132">
      <w:r w:rsidRPr="00316132">
        <w:rPr>
          <w:b/>
          <w:bCs/>
        </w:rPr>
        <w:t>3. Cost Management:</w:t>
      </w:r>
    </w:p>
    <w:p w14:paraId="6D6BA430" w14:textId="77777777" w:rsidR="00316132" w:rsidRPr="00316132" w:rsidRDefault="00316132" w:rsidP="00316132">
      <w:pPr>
        <w:numPr>
          <w:ilvl w:val="0"/>
          <w:numId w:val="320"/>
        </w:numPr>
      </w:pPr>
      <w:r w:rsidRPr="00316132">
        <w:rPr>
          <w:b/>
          <w:bCs/>
        </w:rPr>
        <w:t>Operational Efficiency:</w:t>
      </w:r>
      <w:r w:rsidRPr="00316132">
        <w:t xml:space="preserve"> Implementing cost-saving measures such as energy-efficient appliances and bulk purchasing agreements.</w:t>
      </w:r>
    </w:p>
    <w:p w14:paraId="5586C27E" w14:textId="77777777" w:rsidR="00316132" w:rsidRPr="00316132" w:rsidRDefault="00316132" w:rsidP="00316132">
      <w:pPr>
        <w:rPr>
          <w:b/>
          <w:bCs/>
        </w:rPr>
      </w:pPr>
      <w:r w:rsidRPr="00316132">
        <w:rPr>
          <w:b/>
          <w:bCs/>
        </w:rPr>
        <w:t>Year 4-5: Profitability and Reinvestment</w:t>
      </w:r>
    </w:p>
    <w:p w14:paraId="2DE03BC2" w14:textId="77777777" w:rsidR="00316132" w:rsidRPr="00316132" w:rsidRDefault="00316132" w:rsidP="00316132">
      <w:r w:rsidRPr="00316132">
        <w:rPr>
          <w:b/>
          <w:bCs/>
        </w:rPr>
        <w:t>1. Profit Margins:</w:t>
      </w:r>
    </w:p>
    <w:p w14:paraId="0E614F1B" w14:textId="77777777" w:rsidR="00316132" w:rsidRPr="00316132" w:rsidRDefault="00316132" w:rsidP="00316132">
      <w:pPr>
        <w:numPr>
          <w:ilvl w:val="0"/>
          <w:numId w:val="321"/>
        </w:numPr>
      </w:pPr>
      <w:r w:rsidRPr="00316132">
        <w:rPr>
          <w:b/>
          <w:bCs/>
        </w:rPr>
        <w:t>Increased Revenue Streams:</w:t>
      </w:r>
      <w:r w:rsidRPr="00316132">
        <w:t xml:space="preserve"> Diversifying revenue streams and optimizing pricing strategies to increase profit margins.</w:t>
      </w:r>
    </w:p>
    <w:p w14:paraId="4624792D" w14:textId="77777777" w:rsidR="00316132" w:rsidRPr="00316132" w:rsidRDefault="00316132" w:rsidP="00316132">
      <w:pPr>
        <w:numPr>
          <w:ilvl w:val="0"/>
          <w:numId w:val="321"/>
        </w:numPr>
      </w:pPr>
      <w:r w:rsidRPr="00316132">
        <w:rPr>
          <w:b/>
          <w:bCs/>
        </w:rPr>
        <w:t>Cost Control:</w:t>
      </w:r>
      <w:r w:rsidRPr="00316132">
        <w:t xml:space="preserve"> Continual monitoring and controlling operational costs to maintain profitability.</w:t>
      </w:r>
    </w:p>
    <w:p w14:paraId="0049A04C" w14:textId="77777777" w:rsidR="00316132" w:rsidRPr="00316132" w:rsidRDefault="00316132" w:rsidP="00316132">
      <w:r w:rsidRPr="00316132">
        <w:rPr>
          <w:b/>
          <w:bCs/>
        </w:rPr>
        <w:t>2. Reinvestment:</w:t>
      </w:r>
    </w:p>
    <w:p w14:paraId="23973B22" w14:textId="77777777" w:rsidR="00316132" w:rsidRPr="00316132" w:rsidRDefault="00316132" w:rsidP="00316132">
      <w:pPr>
        <w:numPr>
          <w:ilvl w:val="0"/>
          <w:numId w:val="322"/>
        </w:numPr>
      </w:pPr>
      <w:r w:rsidRPr="00316132">
        <w:rPr>
          <w:b/>
          <w:bCs/>
        </w:rPr>
        <w:t>Expansion:</w:t>
      </w:r>
      <w:r w:rsidRPr="00316132">
        <w:t xml:space="preserve"> Reinvesting profits into acquiring new properties and expanding services.</w:t>
      </w:r>
    </w:p>
    <w:p w14:paraId="7BC451AE" w14:textId="77777777" w:rsidR="00316132" w:rsidRPr="00316132" w:rsidRDefault="00316132" w:rsidP="00316132">
      <w:pPr>
        <w:numPr>
          <w:ilvl w:val="0"/>
          <w:numId w:val="322"/>
        </w:numPr>
      </w:pPr>
      <w:r w:rsidRPr="00316132">
        <w:rPr>
          <w:b/>
          <w:bCs/>
        </w:rPr>
        <w:t>Innovation:</w:t>
      </w:r>
      <w:r w:rsidRPr="00316132">
        <w:t xml:space="preserve"> Investing in technology and innovative services to enhance the resident experience.</w:t>
      </w:r>
    </w:p>
    <w:p w14:paraId="357E6FA1" w14:textId="77777777" w:rsidR="00316132" w:rsidRPr="00316132" w:rsidRDefault="00316132" w:rsidP="00316132">
      <w:pPr>
        <w:rPr>
          <w:b/>
          <w:bCs/>
        </w:rPr>
      </w:pPr>
      <w:r w:rsidRPr="00316132">
        <w:rPr>
          <w:b/>
          <w:bCs/>
        </w:rPr>
        <w:t>Year 6 Onwards: Long-Term Financial Stability</w:t>
      </w:r>
    </w:p>
    <w:p w14:paraId="4E8D5139" w14:textId="77777777" w:rsidR="00316132" w:rsidRPr="00316132" w:rsidRDefault="00316132" w:rsidP="00316132">
      <w:r w:rsidRPr="00316132">
        <w:rPr>
          <w:b/>
          <w:bCs/>
        </w:rPr>
        <w:t>1. Financial Growth:</w:t>
      </w:r>
    </w:p>
    <w:p w14:paraId="1E71DA77" w14:textId="77777777" w:rsidR="00316132" w:rsidRPr="00316132" w:rsidRDefault="00316132" w:rsidP="00316132">
      <w:pPr>
        <w:numPr>
          <w:ilvl w:val="0"/>
          <w:numId w:val="323"/>
        </w:numPr>
      </w:pPr>
      <w:r w:rsidRPr="00316132">
        <w:rPr>
          <w:b/>
          <w:bCs/>
        </w:rPr>
        <w:t>Steady Revenue Streams:</w:t>
      </w:r>
      <w:r w:rsidRPr="00316132">
        <w:t xml:space="preserve"> Ensuring steady revenue through diversified services and stable occupancy rates.</w:t>
      </w:r>
    </w:p>
    <w:p w14:paraId="10D6CA25" w14:textId="77777777" w:rsidR="00316132" w:rsidRPr="00316132" w:rsidRDefault="00316132" w:rsidP="00316132">
      <w:pPr>
        <w:numPr>
          <w:ilvl w:val="0"/>
          <w:numId w:val="323"/>
        </w:numPr>
      </w:pPr>
      <w:r w:rsidRPr="00316132">
        <w:rPr>
          <w:b/>
          <w:bCs/>
        </w:rPr>
        <w:t>Strategic Investments:</w:t>
      </w:r>
      <w:r w:rsidRPr="00316132">
        <w:t xml:space="preserve"> Making strategic investments in property development and technological advancements.</w:t>
      </w:r>
    </w:p>
    <w:p w14:paraId="1B15A8CA" w14:textId="77777777" w:rsidR="00316132" w:rsidRPr="00316132" w:rsidRDefault="00316132" w:rsidP="00316132">
      <w:r w:rsidRPr="00316132">
        <w:rPr>
          <w:b/>
          <w:bCs/>
        </w:rPr>
        <w:t>2. Financial Resilience:</w:t>
      </w:r>
    </w:p>
    <w:p w14:paraId="28F8FB77" w14:textId="77777777" w:rsidR="00316132" w:rsidRPr="00316132" w:rsidRDefault="00316132" w:rsidP="00316132">
      <w:pPr>
        <w:numPr>
          <w:ilvl w:val="0"/>
          <w:numId w:val="324"/>
        </w:numPr>
      </w:pPr>
      <w:r w:rsidRPr="00316132">
        <w:rPr>
          <w:b/>
          <w:bCs/>
        </w:rPr>
        <w:t>Risk Management:</w:t>
      </w:r>
      <w:r w:rsidRPr="00316132">
        <w:t xml:space="preserve"> Implementing robust risk management practices to safeguard against market fluctuations and economic downturns.</w:t>
      </w:r>
    </w:p>
    <w:p w14:paraId="72D3D2E7" w14:textId="77777777" w:rsidR="00316132" w:rsidRPr="00316132" w:rsidRDefault="00316132" w:rsidP="00316132">
      <w:r w:rsidRPr="00316132">
        <w:rPr>
          <w:b/>
          <w:bCs/>
        </w:rPr>
        <w:t>3. Long-Term Planning:</w:t>
      </w:r>
    </w:p>
    <w:p w14:paraId="434EDD7B" w14:textId="77777777" w:rsidR="00316132" w:rsidRPr="00316132" w:rsidRDefault="00316132" w:rsidP="00316132">
      <w:pPr>
        <w:numPr>
          <w:ilvl w:val="0"/>
          <w:numId w:val="325"/>
        </w:numPr>
      </w:pPr>
      <w:r w:rsidRPr="00316132">
        <w:rPr>
          <w:b/>
          <w:bCs/>
        </w:rPr>
        <w:t>Sustainability:</w:t>
      </w:r>
      <w:r w:rsidRPr="00316132">
        <w:t xml:space="preserve"> Ensuring long-term financial sustainability by continuously adapting to market trends and resident needs.</w:t>
      </w:r>
    </w:p>
    <w:p w14:paraId="4393915F" w14:textId="77777777" w:rsidR="00316132" w:rsidRPr="00316132" w:rsidRDefault="00316132" w:rsidP="00316132">
      <w:pPr>
        <w:rPr>
          <w:b/>
          <w:bCs/>
        </w:rPr>
      </w:pPr>
      <w:r w:rsidRPr="00316132">
        <w:rPr>
          <w:b/>
          <w:bCs/>
        </w:rPr>
        <w:t>Conclusion</w:t>
      </w:r>
    </w:p>
    <w:p w14:paraId="0F3CD39D" w14:textId="77777777" w:rsidR="00316132" w:rsidRPr="00316132" w:rsidRDefault="00316132" w:rsidP="00316132">
      <w:r w:rsidRPr="00316132">
        <w:t>By following a structured approach to revenue generation, marketing, and financial management, Island Rest aims to establish itself as a leading provider of co-living solutions in Lagos. The initial years will focus on building a strong foundation and achieving profitability, followed by strategic expansion and innovation in the long term. Through careful planning and execution, Island Rest will be well-positioned to address the housing and commuting challenges in Lagos and beyond.</w:t>
      </w:r>
    </w:p>
    <w:p w14:paraId="6BCC6044" w14:textId="77777777" w:rsidR="00316132" w:rsidRDefault="00316132"/>
    <w:p w14:paraId="592A7C02" w14:textId="77777777" w:rsidR="00207572" w:rsidRDefault="00207572"/>
    <w:p w14:paraId="5E052E7E" w14:textId="6CA5ACC3" w:rsidR="00207572" w:rsidRPr="00207572" w:rsidRDefault="00245FAE" w:rsidP="00207572">
      <w:pPr>
        <w:rPr>
          <w:b/>
          <w:bCs/>
        </w:rPr>
      </w:pPr>
      <w:r w:rsidRPr="00245FAE">
        <w:rPr>
          <w:b/>
          <w:bCs/>
          <w:lang w:val="en-US"/>
        </w:rPr>
        <w:lastRenderedPageBreak/>
        <w:t>IDENTIFYING PROBLEM</w:t>
      </w:r>
    </w:p>
    <w:p w14:paraId="6E752FC3" w14:textId="77777777" w:rsidR="00207572" w:rsidRDefault="00207572" w:rsidP="00207572">
      <w:pPr>
        <w:rPr>
          <w:b/>
          <w:bCs/>
          <w:lang w:val="en-US"/>
        </w:rPr>
      </w:pPr>
      <w:r>
        <w:tab/>
      </w:r>
      <w:r w:rsidRPr="00207572">
        <w:rPr>
          <w:b/>
          <w:bCs/>
          <w:lang w:val="en-US"/>
        </w:rPr>
        <w:t>Problem Identification</w:t>
      </w:r>
    </w:p>
    <w:p w14:paraId="275BCA26" w14:textId="77777777" w:rsidR="00207572" w:rsidRDefault="00207572" w:rsidP="00207572">
      <w:pPr>
        <w:rPr>
          <w:b/>
          <w:bCs/>
          <w:lang w:val="en-US"/>
        </w:rPr>
      </w:pPr>
      <w:r>
        <w:rPr>
          <w:b/>
          <w:bCs/>
          <w:lang w:val="en-US"/>
        </w:rPr>
        <w:tab/>
      </w:r>
      <w:r w:rsidRPr="00207572">
        <w:rPr>
          <w:b/>
          <w:bCs/>
          <w:lang w:val="en-US"/>
        </w:rPr>
        <w:t>Existing Solutions to Commuting and Housing Challenges in Lagos</w:t>
      </w:r>
    </w:p>
    <w:p w14:paraId="319B02F8" w14:textId="77777777" w:rsidR="00245FAE" w:rsidRDefault="00245FAE" w:rsidP="00245FAE">
      <w:pPr>
        <w:rPr>
          <w:b/>
          <w:bCs/>
          <w:lang w:val="en-US"/>
        </w:rPr>
      </w:pPr>
      <w:r>
        <w:rPr>
          <w:b/>
          <w:bCs/>
          <w:lang w:val="en-US"/>
        </w:rPr>
        <w:tab/>
      </w:r>
      <w:r w:rsidRPr="00245FAE">
        <w:rPr>
          <w:b/>
          <w:bCs/>
          <w:lang w:val="en-US"/>
        </w:rPr>
        <w:t>Discoveries and Opportunities</w:t>
      </w:r>
    </w:p>
    <w:p w14:paraId="3CF87649" w14:textId="47D2F47F" w:rsidR="004577DA" w:rsidRPr="004577DA" w:rsidRDefault="004577DA" w:rsidP="004577DA">
      <w:pPr>
        <w:rPr>
          <w:b/>
          <w:bCs/>
        </w:rPr>
      </w:pPr>
      <w:r w:rsidRPr="004577DA">
        <w:rPr>
          <w:b/>
          <w:bCs/>
          <w:lang w:val="en-US"/>
        </w:rPr>
        <w:t>MARKET RESEARCH ANALYSIS</w:t>
      </w:r>
    </w:p>
    <w:p w14:paraId="0742040B" w14:textId="77777777" w:rsidR="00796B44" w:rsidRPr="00796B44" w:rsidRDefault="00796B44" w:rsidP="00796B44">
      <w:pPr>
        <w:rPr>
          <w:b/>
          <w:bCs/>
        </w:rPr>
      </w:pPr>
      <w:r>
        <w:rPr>
          <w:b/>
          <w:bCs/>
        </w:rPr>
        <w:tab/>
      </w:r>
      <w:r w:rsidRPr="00796B44">
        <w:rPr>
          <w:b/>
          <w:bCs/>
          <w:lang w:val="en-US"/>
        </w:rPr>
        <w:t>Research Conclusion and Finding</w:t>
      </w:r>
    </w:p>
    <w:p w14:paraId="08D14C58" w14:textId="77777777" w:rsidR="00796B44" w:rsidRPr="00796B44" w:rsidRDefault="00796B44" w:rsidP="00796B44">
      <w:pPr>
        <w:rPr>
          <w:b/>
          <w:bCs/>
        </w:rPr>
      </w:pPr>
      <w:r>
        <w:rPr>
          <w:b/>
          <w:bCs/>
        </w:rPr>
        <w:tab/>
      </w:r>
      <w:r w:rsidRPr="00796B44">
        <w:rPr>
          <w:b/>
          <w:bCs/>
          <w:lang w:val="en-US"/>
        </w:rPr>
        <w:t>Data Analysis and Findings</w:t>
      </w:r>
    </w:p>
    <w:p w14:paraId="7FF6B73C" w14:textId="77777777" w:rsidR="00F35090" w:rsidRPr="00F35090" w:rsidRDefault="00F35090" w:rsidP="00F35090">
      <w:pPr>
        <w:rPr>
          <w:b/>
          <w:bCs/>
        </w:rPr>
      </w:pPr>
      <w:r>
        <w:rPr>
          <w:b/>
          <w:bCs/>
        </w:rPr>
        <w:tab/>
      </w:r>
      <w:r w:rsidRPr="00F35090">
        <w:rPr>
          <w:b/>
          <w:bCs/>
          <w:lang w:val="en-US"/>
        </w:rPr>
        <w:t>SWOT Analysis</w:t>
      </w:r>
    </w:p>
    <w:p w14:paraId="4393B9A3" w14:textId="4EDA0E22" w:rsidR="004577DA" w:rsidRDefault="00F35090" w:rsidP="00245FAE">
      <w:pPr>
        <w:rPr>
          <w:b/>
          <w:bCs/>
          <w:lang w:val="en-US"/>
        </w:rPr>
      </w:pPr>
      <w:r>
        <w:rPr>
          <w:b/>
          <w:bCs/>
        </w:rPr>
        <w:tab/>
      </w:r>
      <w:r w:rsidR="001B1EFB" w:rsidRPr="001B1EFB">
        <w:rPr>
          <w:b/>
          <w:bCs/>
          <w:lang w:val="en-US"/>
        </w:rPr>
        <w:t>Pestel Analysis</w:t>
      </w:r>
    </w:p>
    <w:p w14:paraId="7330D482" w14:textId="77777777" w:rsidR="001B1EFB" w:rsidRPr="001B1EFB" w:rsidRDefault="001B1EFB" w:rsidP="001B1EFB">
      <w:pPr>
        <w:rPr>
          <w:b/>
          <w:bCs/>
        </w:rPr>
      </w:pPr>
      <w:r>
        <w:rPr>
          <w:b/>
          <w:bCs/>
          <w:lang w:val="en-US"/>
        </w:rPr>
        <w:tab/>
      </w:r>
      <w:r w:rsidRPr="001B1EFB">
        <w:rPr>
          <w:b/>
          <w:bCs/>
          <w:lang w:val="en-US"/>
        </w:rPr>
        <w:t>Competitive Advantage</w:t>
      </w:r>
    </w:p>
    <w:p w14:paraId="75162D65" w14:textId="5A5C930E" w:rsidR="001B1EFB" w:rsidRPr="001B1EFB" w:rsidRDefault="001B1EFB" w:rsidP="001B1EFB">
      <w:pPr>
        <w:rPr>
          <w:b/>
          <w:bCs/>
        </w:rPr>
      </w:pPr>
      <w:r w:rsidRPr="001B1EFB">
        <w:rPr>
          <w:b/>
          <w:bCs/>
          <w:lang w:val="en-US"/>
        </w:rPr>
        <w:t>COMPANY OVERVIEW</w:t>
      </w:r>
    </w:p>
    <w:p w14:paraId="4C27CDAD" w14:textId="48C62D2B" w:rsidR="001B1EFB" w:rsidRDefault="001B1EFB" w:rsidP="00245FAE">
      <w:pPr>
        <w:rPr>
          <w:b/>
          <w:bCs/>
        </w:rPr>
      </w:pPr>
      <w:r>
        <w:rPr>
          <w:b/>
          <w:bCs/>
        </w:rPr>
        <w:tab/>
      </w:r>
      <w:r w:rsidR="00951A7E">
        <w:rPr>
          <w:b/>
          <w:bCs/>
        </w:rPr>
        <w:t>Brand Summary</w:t>
      </w:r>
    </w:p>
    <w:p w14:paraId="66248A40" w14:textId="77777777" w:rsidR="00951A7E" w:rsidRPr="00951A7E" w:rsidRDefault="00951A7E" w:rsidP="00951A7E">
      <w:pPr>
        <w:rPr>
          <w:b/>
          <w:bCs/>
        </w:rPr>
      </w:pPr>
      <w:r>
        <w:rPr>
          <w:b/>
          <w:bCs/>
        </w:rPr>
        <w:tab/>
      </w:r>
      <w:r w:rsidRPr="00951A7E">
        <w:rPr>
          <w:b/>
          <w:bCs/>
          <w:lang w:val="en-US"/>
        </w:rPr>
        <w:t>Management Team</w:t>
      </w:r>
    </w:p>
    <w:p w14:paraId="52CD6348" w14:textId="4AB30362" w:rsidR="00951A7E" w:rsidRDefault="00951A7E" w:rsidP="00245FAE">
      <w:pPr>
        <w:rPr>
          <w:b/>
          <w:bCs/>
          <w:lang w:val="en-US"/>
        </w:rPr>
      </w:pPr>
      <w:r>
        <w:rPr>
          <w:b/>
          <w:bCs/>
        </w:rPr>
        <w:tab/>
      </w:r>
      <w:r>
        <w:rPr>
          <w:b/>
          <w:bCs/>
          <w:lang w:val="en-US"/>
        </w:rPr>
        <w:t>Service</w:t>
      </w:r>
      <w:r w:rsidRPr="00951A7E">
        <w:rPr>
          <w:b/>
          <w:bCs/>
          <w:lang w:val="en-US"/>
        </w:rPr>
        <w:t xml:space="preserve"> Specification</w:t>
      </w:r>
    </w:p>
    <w:p w14:paraId="4BC86283" w14:textId="51AE1DC5" w:rsidR="00EF17E0" w:rsidRDefault="00EF17E0" w:rsidP="00EF17E0">
      <w:pPr>
        <w:ind w:firstLine="720"/>
        <w:rPr>
          <w:b/>
          <w:bCs/>
        </w:rPr>
      </w:pPr>
      <w:r w:rsidRPr="00EF17E0">
        <w:rPr>
          <w:b/>
          <w:bCs/>
        </w:rPr>
        <w:t>Life Cycle Use Case</w:t>
      </w:r>
      <w:r w:rsidR="00A66CB3">
        <w:rPr>
          <w:b/>
          <w:bCs/>
        </w:rPr>
        <w:t xml:space="preserve">: Individual </w:t>
      </w:r>
    </w:p>
    <w:p w14:paraId="510E439B" w14:textId="77777777" w:rsidR="00EF17E0" w:rsidRDefault="00EF17E0" w:rsidP="00EF17E0">
      <w:pPr>
        <w:ind w:firstLine="720"/>
        <w:rPr>
          <w:b/>
          <w:bCs/>
          <w:lang w:val="en-US"/>
        </w:rPr>
      </w:pPr>
      <w:r w:rsidRPr="00EF17E0">
        <w:rPr>
          <w:b/>
          <w:bCs/>
          <w:lang w:val="en-US"/>
        </w:rPr>
        <w:t>Life Cycle Use Case: Partner Organization Accommodation</w:t>
      </w:r>
    </w:p>
    <w:p w14:paraId="3059846B" w14:textId="77777777" w:rsidR="00F35ACE" w:rsidRDefault="00F35ACE" w:rsidP="00F35ACE">
      <w:pPr>
        <w:ind w:firstLine="720"/>
        <w:rPr>
          <w:b/>
          <w:bCs/>
          <w:lang w:val="en-US"/>
        </w:rPr>
      </w:pPr>
      <w:r w:rsidRPr="009A5AED">
        <w:rPr>
          <w:b/>
          <w:bCs/>
          <w:lang w:val="en-US"/>
        </w:rPr>
        <w:t>Business Model</w:t>
      </w:r>
    </w:p>
    <w:p w14:paraId="6263B71A" w14:textId="77777777" w:rsidR="00F35ACE" w:rsidRDefault="00F35ACE" w:rsidP="00F35ACE">
      <w:pPr>
        <w:ind w:firstLine="720"/>
        <w:rPr>
          <w:b/>
          <w:bCs/>
        </w:rPr>
      </w:pPr>
      <w:r w:rsidRPr="00F35ACE">
        <w:rPr>
          <w:b/>
          <w:bCs/>
          <w:lang w:val="en-US"/>
        </w:rPr>
        <w:t>Value Analysis</w:t>
      </w:r>
    </w:p>
    <w:p w14:paraId="267457CF" w14:textId="77777777" w:rsidR="00F35ACE" w:rsidRDefault="00F35ACE" w:rsidP="00F35ACE">
      <w:pPr>
        <w:ind w:firstLine="720"/>
        <w:rPr>
          <w:b/>
          <w:bCs/>
          <w:lang w:val="en-US"/>
        </w:rPr>
      </w:pPr>
      <w:r w:rsidRPr="00C500D3">
        <w:rPr>
          <w:b/>
          <w:bCs/>
          <w:lang w:val="en-US"/>
        </w:rPr>
        <w:t>Value Proposition</w:t>
      </w:r>
    </w:p>
    <w:p w14:paraId="0B345D70" w14:textId="6EAAA885" w:rsidR="00F35ACE" w:rsidRDefault="00F35ACE" w:rsidP="00EF17E0">
      <w:pPr>
        <w:ind w:firstLine="720"/>
        <w:rPr>
          <w:b/>
          <w:bCs/>
        </w:rPr>
      </w:pPr>
      <w:r w:rsidRPr="00F35ACE">
        <w:rPr>
          <w:b/>
          <w:bCs/>
        </w:rPr>
        <w:t>Abell’s Model Representation</w:t>
      </w:r>
    </w:p>
    <w:p w14:paraId="63008C37" w14:textId="42B01E35" w:rsidR="00E714FF" w:rsidRPr="00E714FF" w:rsidRDefault="00B34278" w:rsidP="00E714FF">
      <w:pPr>
        <w:ind w:firstLine="720"/>
        <w:rPr>
          <w:b/>
          <w:bCs/>
        </w:rPr>
      </w:pPr>
      <w:proofErr w:type="spellStart"/>
      <w:r>
        <w:rPr>
          <w:b/>
          <w:bCs/>
          <w:lang w:val="en-US"/>
        </w:rPr>
        <w:t>Maximising</w:t>
      </w:r>
      <w:proofErr w:type="spellEnd"/>
      <w:r w:rsidR="00E714FF" w:rsidRPr="00E714FF">
        <w:rPr>
          <w:b/>
          <w:bCs/>
          <w:lang w:val="en-US"/>
        </w:rPr>
        <w:t xml:space="preserve"> Sustainability</w:t>
      </w:r>
    </w:p>
    <w:p w14:paraId="258AAC45" w14:textId="77777777" w:rsidR="000A6F93" w:rsidRPr="000A6F93" w:rsidRDefault="000A6F93" w:rsidP="000A6F93">
      <w:pPr>
        <w:rPr>
          <w:b/>
          <w:bCs/>
        </w:rPr>
      </w:pPr>
      <w:r w:rsidRPr="000A6F93">
        <w:rPr>
          <w:b/>
          <w:bCs/>
          <w:lang w:val="en-US"/>
        </w:rPr>
        <w:t>PRODUCT DEVELOPMENT AND SPECIFICATION</w:t>
      </w:r>
    </w:p>
    <w:p w14:paraId="101BA554" w14:textId="48F2C30D" w:rsidR="00C26DDE" w:rsidRPr="00C26DDE" w:rsidRDefault="000A6F93" w:rsidP="00C26DDE">
      <w:pPr>
        <w:rPr>
          <w:b/>
          <w:bCs/>
        </w:rPr>
      </w:pPr>
      <w:r>
        <w:rPr>
          <w:b/>
          <w:bCs/>
        </w:rPr>
        <w:tab/>
      </w:r>
      <w:r w:rsidR="00947DD8">
        <w:rPr>
          <w:b/>
          <w:bCs/>
          <w:lang w:val="en-IN"/>
        </w:rPr>
        <w:t>Brand</w:t>
      </w:r>
      <w:r w:rsidR="00C26DDE" w:rsidRPr="00C26DDE">
        <w:rPr>
          <w:b/>
          <w:bCs/>
          <w:lang w:val="en-IN"/>
        </w:rPr>
        <w:t xml:space="preserve"> Development</w:t>
      </w:r>
    </w:p>
    <w:p w14:paraId="5D0E2D17" w14:textId="77777777" w:rsidR="00C26DDE" w:rsidRDefault="00C26DDE" w:rsidP="00C26DDE">
      <w:pPr>
        <w:rPr>
          <w:b/>
          <w:bCs/>
          <w:lang w:val="en-US"/>
        </w:rPr>
      </w:pPr>
      <w:r>
        <w:rPr>
          <w:b/>
          <w:bCs/>
        </w:rPr>
        <w:tab/>
      </w:r>
      <w:r w:rsidRPr="00C26DDE">
        <w:rPr>
          <w:b/>
          <w:bCs/>
          <w:lang w:val="en-US"/>
        </w:rPr>
        <w:t>Development Cycle Analysis</w:t>
      </w:r>
    </w:p>
    <w:p w14:paraId="5EF2A434" w14:textId="79213728" w:rsidR="005834C8" w:rsidRDefault="005834C8" w:rsidP="005834C8">
      <w:pPr>
        <w:rPr>
          <w:b/>
          <w:bCs/>
        </w:rPr>
      </w:pPr>
      <w:r w:rsidRPr="005834C8">
        <w:rPr>
          <w:b/>
          <w:bCs/>
        </w:rPr>
        <w:tab/>
        <w:t xml:space="preserve">Testing </w:t>
      </w:r>
      <w:r>
        <w:rPr>
          <w:b/>
          <w:bCs/>
        </w:rPr>
        <w:t>a</w:t>
      </w:r>
      <w:r w:rsidRPr="005834C8">
        <w:rPr>
          <w:b/>
          <w:bCs/>
        </w:rPr>
        <w:t xml:space="preserve">nd Quality </w:t>
      </w:r>
      <w:r>
        <w:rPr>
          <w:b/>
          <w:bCs/>
        </w:rPr>
        <w:t>Assurance</w:t>
      </w:r>
    </w:p>
    <w:p w14:paraId="4945EA07" w14:textId="4AAF79D7" w:rsidR="00BE2945" w:rsidRDefault="00BE2945" w:rsidP="005834C8">
      <w:pPr>
        <w:rPr>
          <w:b/>
          <w:bCs/>
        </w:rPr>
      </w:pPr>
      <w:r>
        <w:rPr>
          <w:b/>
          <w:bCs/>
        </w:rPr>
        <w:t xml:space="preserve">MARKETING </w:t>
      </w:r>
    </w:p>
    <w:p w14:paraId="1B7F5605" w14:textId="03BEABCD" w:rsidR="00D9365C" w:rsidRDefault="00BE2945" w:rsidP="00D9365C">
      <w:pPr>
        <w:rPr>
          <w:b/>
          <w:bCs/>
        </w:rPr>
      </w:pPr>
      <w:r>
        <w:rPr>
          <w:b/>
          <w:bCs/>
        </w:rPr>
        <w:tab/>
      </w:r>
      <w:r w:rsidR="00D9365C" w:rsidRPr="00D9365C">
        <w:rPr>
          <w:b/>
          <w:bCs/>
        </w:rPr>
        <w:t>Identifying the Beachhead Market</w:t>
      </w:r>
    </w:p>
    <w:p w14:paraId="714A1736" w14:textId="77777777" w:rsidR="000D497D" w:rsidRDefault="000D497D" w:rsidP="000D497D">
      <w:pPr>
        <w:rPr>
          <w:b/>
          <w:bCs/>
          <w:lang w:val="en-US"/>
        </w:rPr>
      </w:pPr>
      <w:r>
        <w:rPr>
          <w:b/>
          <w:bCs/>
        </w:rPr>
        <w:tab/>
      </w:r>
      <w:r w:rsidRPr="000D497D">
        <w:rPr>
          <w:b/>
          <w:bCs/>
          <w:lang w:val="en-US"/>
        </w:rPr>
        <w:t>Consumer Personas</w:t>
      </w:r>
    </w:p>
    <w:p w14:paraId="76800641" w14:textId="77777777" w:rsidR="00B97687" w:rsidRPr="00B97687" w:rsidRDefault="00B97687" w:rsidP="00B97687">
      <w:pPr>
        <w:rPr>
          <w:b/>
          <w:bCs/>
        </w:rPr>
      </w:pPr>
      <w:r>
        <w:rPr>
          <w:b/>
          <w:bCs/>
          <w:lang w:val="en-US"/>
        </w:rPr>
        <w:tab/>
      </w:r>
      <w:r w:rsidRPr="00B97687">
        <w:rPr>
          <w:b/>
          <w:bCs/>
        </w:rPr>
        <w:t>Launching and Marketing</w:t>
      </w:r>
    </w:p>
    <w:p w14:paraId="1E7E9B22" w14:textId="77777777" w:rsidR="00282F98" w:rsidRPr="00282F98" w:rsidRDefault="00282F98" w:rsidP="00282F98">
      <w:pPr>
        <w:rPr>
          <w:b/>
          <w:bCs/>
        </w:rPr>
      </w:pPr>
      <w:r>
        <w:rPr>
          <w:b/>
          <w:bCs/>
        </w:rPr>
        <w:lastRenderedPageBreak/>
        <w:tab/>
      </w:r>
      <w:r w:rsidRPr="00282F98">
        <w:rPr>
          <w:b/>
          <w:bCs/>
          <w:lang w:val="en-US"/>
        </w:rPr>
        <w:t xml:space="preserve">Unique Selling Point: Key Features of Island Rest </w:t>
      </w:r>
    </w:p>
    <w:p w14:paraId="59EDC527" w14:textId="77777777" w:rsidR="00282F98" w:rsidRPr="00282F98" w:rsidRDefault="00282F98" w:rsidP="00282F98">
      <w:pPr>
        <w:rPr>
          <w:b/>
          <w:bCs/>
        </w:rPr>
      </w:pPr>
      <w:r>
        <w:rPr>
          <w:b/>
          <w:bCs/>
        </w:rPr>
        <w:tab/>
      </w:r>
      <w:r w:rsidRPr="00282F98">
        <w:rPr>
          <w:b/>
          <w:bCs/>
          <w:lang w:val="en-US"/>
        </w:rPr>
        <w:t>Strategies to Penetrate the Beachhead Market</w:t>
      </w:r>
    </w:p>
    <w:p w14:paraId="77493CD1" w14:textId="77777777" w:rsidR="00282F98" w:rsidRPr="00282F98" w:rsidRDefault="00282F98" w:rsidP="00282F98">
      <w:pPr>
        <w:rPr>
          <w:b/>
          <w:bCs/>
        </w:rPr>
      </w:pPr>
      <w:r>
        <w:rPr>
          <w:b/>
          <w:bCs/>
        </w:rPr>
        <w:tab/>
      </w:r>
      <w:r w:rsidRPr="00282F98">
        <w:rPr>
          <w:b/>
          <w:bCs/>
          <w:lang w:val="en-US"/>
        </w:rPr>
        <w:t>Market Penetration and Expansion</w:t>
      </w:r>
    </w:p>
    <w:p w14:paraId="4FF361DB" w14:textId="77777777" w:rsidR="00282F98" w:rsidRPr="00282F98" w:rsidRDefault="00282F98" w:rsidP="00282F98">
      <w:pPr>
        <w:rPr>
          <w:b/>
          <w:bCs/>
        </w:rPr>
      </w:pPr>
      <w:r>
        <w:rPr>
          <w:b/>
          <w:bCs/>
        </w:rPr>
        <w:tab/>
      </w:r>
      <w:r w:rsidRPr="00282F98">
        <w:rPr>
          <w:b/>
          <w:bCs/>
          <w:lang w:val="en-US"/>
        </w:rPr>
        <w:t xml:space="preserve">Effectual Marketing Tactics </w:t>
      </w:r>
    </w:p>
    <w:p w14:paraId="726C3573" w14:textId="77777777" w:rsidR="00F35D82" w:rsidRPr="00F35D82" w:rsidRDefault="00282F98" w:rsidP="00F35D82">
      <w:pPr>
        <w:rPr>
          <w:b/>
          <w:bCs/>
        </w:rPr>
      </w:pPr>
      <w:r>
        <w:rPr>
          <w:b/>
          <w:bCs/>
        </w:rPr>
        <w:tab/>
      </w:r>
      <w:r w:rsidR="00F35D82" w:rsidRPr="00F35D82">
        <w:rPr>
          <w:b/>
          <w:bCs/>
          <w:lang w:val="en-US"/>
        </w:rPr>
        <w:t>4Ps Marketing Model</w:t>
      </w:r>
    </w:p>
    <w:p w14:paraId="798219D8" w14:textId="77777777" w:rsidR="00F35D82" w:rsidRDefault="00F35D82" w:rsidP="00F35D82">
      <w:pPr>
        <w:rPr>
          <w:b/>
          <w:bCs/>
          <w:lang w:val="en-US"/>
        </w:rPr>
      </w:pPr>
      <w:r>
        <w:rPr>
          <w:b/>
          <w:bCs/>
        </w:rPr>
        <w:tab/>
      </w:r>
      <w:r w:rsidRPr="00F35D82">
        <w:rPr>
          <w:b/>
          <w:bCs/>
          <w:lang w:val="en-US"/>
        </w:rPr>
        <w:t>AIDA MODEL</w:t>
      </w:r>
    </w:p>
    <w:p w14:paraId="3BA31A2C" w14:textId="2C028D59" w:rsidR="00ED3EBC" w:rsidRPr="00ED3EBC" w:rsidRDefault="00E90A56" w:rsidP="00ED3EBC">
      <w:pPr>
        <w:ind w:firstLine="720"/>
        <w:rPr>
          <w:b/>
          <w:bCs/>
        </w:rPr>
      </w:pPr>
      <w:r w:rsidRPr="00E90A56">
        <w:rPr>
          <w:b/>
          <w:bCs/>
        </w:rPr>
        <w:t xml:space="preserve">Marketing Launch Strategy </w:t>
      </w:r>
    </w:p>
    <w:p w14:paraId="1AAE87EA" w14:textId="5E78D850" w:rsidR="00ED3EBC" w:rsidRDefault="00ED3EBC" w:rsidP="00ED3EBC">
      <w:pPr>
        <w:ind w:firstLine="720"/>
        <w:rPr>
          <w:b/>
          <w:bCs/>
        </w:rPr>
      </w:pPr>
      <w:r w:rsidRPr="00ED3EBC">
        <w:rPr>
          <w:b/>
          <w:bCs/>
        </w:rPr>
        <w:t xml:space="preserve">Marketing Media </w:t>
      </w:r>
      <w:r>
        <w:rPr>
          <w:b/>
          <w:bCs/>
        </w:rPr>
        <w:t>Platforms</w:t>
      </w:r>
    </w:p>
    <w:p w14:paraId="52757450" w14:textId="77777777" w:rsidR="00ED3EBC" w:rsidRPr="00ED3EBC" w:rsidRDefault="00ED3EBC" w:rsidP="00ED3EBC">
      <w:pPr>
        <w:ind w:firstLine="720"/>
        <w:rPr>
          <w:b/>
          <w:bCs/>
        </w:rPr>
      </w:pPr>
      <w:r w:rsidRPr="00ED3EBC">
        <w:rPr>
          <w:b/>
          <w:bCs/>
        </w:rPr>
        <w:t>Measurement and Analytics</w:t>
      </w:r>
    </w:p>
    <w:p w14:paraId="4C2079C9" w14:textId="22B0B45A" w:rsidR="00B97687" w:rsidRPr="00F35D82" w:rsidRDefault="00FC4976" w:rsidP="00F35D82">
      <w:pPr>
        <w:rPr>
          <w:b/>
          <w:bCs/>
        </w:rPr>
      </w:pPr>
      <w:r w:rsidRPr="00FC4976">
        <w:rPr>
          <w:b/>
          <w:bCs/>
          <w:lang w:val="en-US"/>
        </w:rPr>
        <w:t>RISK ANALYSIS</w:t>
      </w:r>
    </w:p>
    <w:p w14:paraId="09DC8562" w14:textId="627818B4" w:rsidR="004932A2" w:rsidRPr="000A6F93" w:rsidRDefault="004932A2" w:rsidP="004932A2">
      <w:pPr>
        <w:rPr>
          <w:b/>
          <w:bCs/>
        </w:rPr>
      </w:pPr>
      <w:r w:rsidRPr="000A6F93">
        <w:rPr>
          <w:b/>
          <w:bCs/>
          <w:lang w:val="en-US"/>
        </w:rPr>
        <w:t>STAKEHOLDER ANALYSIS</w:t>
      </w:r>
    </w:p>
    <w:p w14:paraId="6BF5BC3E" w14:textId="77777777" w:rsidR="004932A2" w:rsidRPr="000A6F93" w:rsidRDefault="004932A2" w:rsidP="004932A2">
      <w:pPr>
        <w:rPr>
          <w:b/>
          <w:bCs/>
        </w:rPr>
      </w:pPr>
      <w:r>
        <w:rPr>
          <w:b/>
          <w:bCs/>
        </w:rPr>
        <w:tab/>
      </w:r>
      <w:r w:rsidRPr="000A6F93">
        <w:rPr>
          <w:b/>
          <w:bCs/>
          <w:lang w:val="en-US"/>
        </w:rPr>
        <w:t>Key Stakeholders</w:t>
      </w:r>
    </w:p>
    <w:p w14:paraId="7FE32C32" w14:textId="4923774B" w:rsidR="000B157C" w:rsidRDefault="004932A2" w:rsidP="004932A2">
      <w:pPr>
        <w:rPr>
          <w:b/>
          <w:bCs/>
          <w:lang w:val="en-US"/>
        </w:rPr>
      </w:pPr>
      <w:r>
        <w:rPr>
          <w:b/>
          <w:bCs/>
        </w:rPr>
        <w:tab/>
      </w:r>
      <w:r w:rsidRPr="000A6F93">
        <w:rPr>
          <w:b/>
          <w:bCs/>
          <w:lang w:val="en-US"/>
        </w:rPr>
        <w:t>Stakeholders Analysis Framework</w:t>
      </w:r>
    </w:p>
    <w:p w14:paraId="19925366" w14:textId="77777777" w:rsidR="00B34278" w:rsidRDefault="00B34278" w:rsidP="00B34278">
      <w:pPr>
        <w:rPr>
          <w:b/>
          <w:bCs/>
          <w:lang w:val="en-US"/>
        </w:rPr>
      </w:pPr>
      <w:r w:rsidRPr="00B34278">
        <w:rPr>
          <w:b/>
          <w:bCs/>
          <w:lang w:val="en-US"/>
        </w:rPr>
        <w:t>FINANCIALS</w:t>
      </w:r>
    </w:p>
    <w:p w14:paraId="7012E481" w14:textId="77777777" w:rsidR="00B34278" w:rsidRPr="00B34278" w:rsidRDefault="00B34278" w:rsidP="00B34278">
      <w:pPr>
        <w:rPr>
          <w:b/>
          <w:bCs/>
        </w:rPr>
      </w:pPr>
      <w:r>
        <w:rPr>
          <w:b/>
          <w:bCs/>
          <w:lang w:val="en-US"/>
        </w:rPr>
        <w:tab/>
      </w:r>
      <w:r w:rsidRPr="00B34278">
        <w:rPr>
          <w:b/>
          <w:bCs/>
          <w:lang w:val="en-US"/>
        </w:rPr>
        <w:t>Initial Investment and Setup Costs</w:t>
      </w:r>
    </w:p>
    <w:p w14:paraId="4F46B678" w14:textId="77777777" w:rsidR="00B34278" w:rsidRPr="00B34278" w:rsidRDefault="00B34278" w:rsidP="00B34278">
      <w:pPr>
        <w:rPr>
          <w:b/>
          <w:bCs/>
        </w:rPr>
      </w:pPr>
      <w:r>
        <w:rPr>
          <w:b/>
          <w:bCs/>
        </w:rPr>
        <w:tab/>
      </w:r>
      <w:r w:rsidRPr="00B34278">
        <w:rPr>
          <w:b/>
          <w:bCs/>
          <w:lang w:val="en-US"/>
        </w:rPr>
        <w:t>Monthly Operational Costs</w:t>
      </w:r>
    </w:p>
    <w:p w14:paraId="1C78CD2D" w14:textId="77777777" w:rsidR="00B34278" w:rsidRPr="00B34278" w:rsidRDefault="00B34278" w:rsidP="00B34278">
      <w:pPr>
        <w:rPr>
          <w:b/>
          <w:bCs/>
        </w:rPr>
      </w:pPr>
      <w:r>
        <w:rPr>
          <w:b/>
          <w:bCs/>
        </w:rPr>
        <w:tab/>
      </w:r>
      <w:r w:rsidRPr="00B34278">
        <w:rPr>
          <w:b/>
          <w:bCs/>
          <w:lang w:val="en-US"/>
        </w:rPr>
        <w:t>Revenue Projections</w:t>
      </w:r>
    </w:p>
    <w:p w14:paraId="04DA0E12" w14:textId="77777777" w:rsidR="00B34278" w:rsidRPr="00B34278" w:rsidRDefault="00B34278" w:rsidP="00B34278">
      <w:pPr>
        <w:rPr>
          <w:b/>
          <w:bCs/>
        </w:rPr>
      </w:pPr>
      <w:r>
        <w:rPr>
          <w:b/>
          <w:bCs/>
        </w:rPr>
        <w:tab/>
      </w:r>
      <w:r w:rsidRPr="00B34278">
        <w:rPr>
          <w:b/>
          <w:bCs/>
          <w:lang w:val="en-US"/>
        </w:rPr>
        <w:t>Annual Financial Projections</w:t>
      </w:r>
    </w:p>
    <w:p w14:paraId="26D8801E" w14:textId="77777777" w:rsidR="00B34278" w:rsidRPr="00B34278" w:rsidRDefault="00B34278" w:rsidP="00B34278">
      <w:pPr>
        <w:rPr>
          <w:b/>
          <w:bCs/>
        </w:rPr>
      </w:pPr>
      <w:r>
        <w:rPr>
          <w:b/>
          <w:bCs/>
        </w:rPr>
        <w:tab/>
      </w:r>
      <w:r w:rsidRPr="00B34278">
        <w:rPr>
          <w:b/>
          <w:bCs/>
          <w:lang w:val="en-US"/>
        </w:rPr>
        <w:t xml:space="preserve">Lifetime Value (LTV) Analysis </w:t>
      </w:r>
    </w:p>
    <w:p w14:paraId="3C823BF3" w14:textId="77777777" w:rsidR="00B34278" w:rsidRPr="00B34278" w:rsidRDefault="00B34278" w:rsidP="00B34278">
      <w:pPr>
        <w:rPr>
          <w:b/>
          <w:bCs/>
        </w:rPr>
      </w:pPr>
      <w:r>
        <w:rPr>
          <w:b/>
          <w:bCs/>
        </w:rPr>
        <w:tab/>
      </w:r>
      <w:r w:rsidRPr="00B34278">
        <w:rPr>
          <w:b/>
          <w:bCs/>
          <w:lang w:val="en-US"/>
        </w:rPr>
        <w:t>Revenue Stream</w:t>
      </w:r>
    </w:p>
    <w:p w14:paraId="2C01841E" w14:textId="77777777" w:rsidR="00B34278" w:rsidRPr="00B34278" w:rsidRDefault="00B34278" w:rsidP="00B34278">
      <w:pPr>
        <w:rPr>
          <w:b/>
          <w:bCs/>
        </w:rPr>
      </w:pPr>
      <w:r w:rsidRPr="00B34278">
        <w:rPr>
          <w:b/>
          <w:bCs/>
          <w:lang w:val="en-US"/>
        </w:rPr>
        <w:t>SCALING UP</w:t>
      </w:r>
    </w:p>
    <w:p w14:paraId="6F17E220" w14:textId="77777777" w:rsidR="00B34278" w:rsidRPr="00B34278" w:rsidRDefault="00B34278" w:rsidP="00B34278">
      <w:pPr>
        <w:rPr>
          <w:b/>
          <w:bCs/>
        </w:rPr>
      </w:pPr>
      <w:r>
        <w:rPr>
          <w:b/>
          <w:bCs/>
        </w:rPr>
        <w:tab/>
      </w:r>
      <w:r w:rsidRPr="00B34278">
        <w:rPr>
          <w:b/>
          <w:bCs/>
          <w:lang w:val="en-US"/>
        </w:rPr>
        <w:t>Acquiring and Managing New Customers</w:t>
      </w:r>
    </w:p>
    <w:p w14:paraId="07E13FA3" w14:textId="77777777" w:rsidR="00B34278" w:rsidRPr="00B34278" w:rsidRDefault="00B34278" w:rsidP="00B34278">
      <w:pPr>
        <w:rPr>
          <w:b/>
          <w:bCs/>
        </w:rPr>
      </w:pPr>
      <w:r>
        <w:rPr>
          <w:b/>
          <w:bCs/>
        </w:rPr>
        <w:tab/>
      </w:r>
      <w:r w:rsidRPr="00B34278">
        <w:rPr>
          <w:b/>
          <w:bCs/>
          <w:lang w:val="en-US"/>
        </w:rPr>
        <w:t>Acquiring and Managing New Partners</w:t>
      </w:r>
    </w:p>
    <w:p w14:paraId="01ED0F2C" w14:textId="77777777" w:rsidR="00B34278" w:rsidRPr="00B34278" w:rsidRDefault="00B34278" w:rsidP="00B34278">
      <w:pPr>
        <w:rPr>
          <w:b/>
          <w:bCs/>
        </w:rPr>
      </w:pPr>
      <w:r>
        <w:rPr>
          <w:b/>
          <w:bCs/>
        </w:rPr>
        <w:tab/>
      </w:r>
      <w:r w:rsidRPr="00B34278">
        <w:rPr>
          <w:b/>
          <w:bCs/>
          <w:lang w:val="en-US"/>
        </w:rPr>
        <w:t>Acquiring and Managing New Locations</w:t>
      </w:r>
    </w:p>
    <w:p w14:paraId="79317B4A" w14:textId="77777777" w:rsidR="00B34278" w:rsidRPr="00B34278" w:rsidRDefault="00B34278" w:rsidP="00B34278">
      <w:pPr>
        <w:rPr>
          <w:b/>
          <w:bCs/>
        </w:rPr>
      </w:pPr>
      <w:r>
        <w:rPr>
          <w:b/>
          <w:bCs/>
        </w:rPr>
        <w:tab/>
      </w:r>
      <w:r w:rsidRPr="00B34278">
        <w:rPr>
          <w:b/>
          <w:bCs/>
          <w:lang w:val="en-US"/>
        </w:rPr>
        <w:t>Scaling Up Strategy for Island Rest</w:t>
      </w:r>
    </w:p>
    <w:p w14:paraId="28EA24BC" w14:textId="13B4553D" w:rsidR="00B34278" w:rsidRDefault="00B34278" w:rsidP="00B34278">
      <w:pPr>
        <w:rPr>
          <w:b/>
          <w:bCs/>
        </w:rPr>
      </w:pPr>
      <w:r>
        <w:rPr>
          <w:b/>
          <w:bCs/>
        </w:rPr>
        <w:tab/>
      </w:r>
    </w:p>
    <w:p w14:paraId="25A3B06F" w14:textId="77777777" w:rsidR="00B34278" w:rsidRDefault="00B34278" w:rsidP="00B34278">
      <w:pPr>
        <w:rPr>
          <w:b/>
          <w:bCs/>
        </w:rPr>
      </w:pPr>
    </w:p>
    <w:p w14:paraId="1E0F8691" w14:textId="77777777" w:rsidR="00B34278" w:rsidRDefault="00B34278" w:rsidP="00B34278">
      <w:pPr>
        <w:rPr>
          <w:b/>
          <w:bCs/>
        </w:rPr>
      </w:pPr>
    </w:p>
    <w:p w14:paraId="5EEEC254" w14:textId="37AF1637" w:rsidR="00370066" w:rsidRPr="004B0C7C" w:rsidRDefault="00C26DDE">
      <w:pPr>
        <w:rPr>
          <w:b/>
          <w:bCs/>
        </w:rPr>
      </w:pPr>
      <w:r>
        <w:rPr>
          <w:b/>
          <w:bCs/>
        </w:rPr>
        <w:tab/>
      </w:r>
    </w:p>
    <w:p w14:paraId="08A20568" w14:textId="77777777" w:rsidR="00370066" w:rsidRDefault="00370066" w:rsidP="00370066">
      <w:r w:rsidRPr="00370066">
        <w:lastRenderedPageBreak/>
        <w:t>The primary problem necessitating this project is the significant commuting and housing challenges faced by workers in Lagos, Nigeria, particularly those who commute daily from the mainland to Lagos Island. Several factors contribute to these challenges, creating a need for a viable solution:</w:t>
      </w:r>
    </w:p>
    <w:p w14:paraId="452C78F0" w14:textId="2451921D" w:rsidR="00CB6466" w:rsidRDefault="00CB6466" w:rsidP="00370066">
      <w:r>
        <w:fldChar w:fldCharType="begin" w:fldLock="1"/>
      </w:r>
      <w:r>
        <w:instrText>ADDIN CSL_CITATION {"citationItems":[{"id":"ITEM-1","itemData":{"URL":"https://www.privateproperty.com.ng/flats-apartments-for-rent/lagos-island/lagos-island","accessed":{"date-parts":[["2024","6","19"]]},"author":[{"dropping-particle":"","family":"Private Property Nigeria","given":"","non-dropping-particle":"","parse-names":false,"suffix":""}],"id":"ITEM-1","issued":{"date-parts":[["0"]]},"title":"Find Flats &amp; Apartments For Rent in Lagos Island Lagos Island (44 Listed)","type":"webpage"},"uris":["http://www.mendeley.com/documents/?uuid=dcec7d4b-b90b-3972-8b94-b60c4133614d"]}],"mendeley":{"formattedCitation":"(Private Property Nigeria, n.d.)","plainTextFormattedCitation":"(Private Property Nigeria, n.d.)","previouslyFormattedCitation":"(Private Property Nigeria, n.d.)"},"properties":{"noteIndex":0},"schema":"https://github.com/citation-style-language/schema/raw/master/csl-citation.json"}</w:instrText>
      </w:r>
      <w:r>
        <w:fldChar w:fldCharType="separate"/>
      </w:r>
      <w:r w:rsidRPr="00CB6466">
        <w:rPr>
          <w:noProof/>
        </w:rPr>
        <w:t>(Private Property Nigeria, n.d.)</w:t>
      </w:r>
      <w:r>
        <w:fldChar w:fldCharType="end"/>
      </w:r>
    </w:p>
    <w:p w14:paraId="7A4A01EA" w14:textId="6470EBF3" w:rsidR="00CB6466" w:rsidRDefault="00000000" w:rsidP="00370066">
      <w:hyperlink r:id="rId6" w:history="1">
        <w:r w:rsidR="00CB6466" w:rsidRPr="00CB6466">
          <w:rPr>
            <w:rStyle w:val="Hyperlink"/>
          </w:rPr>
          <w:t xml:space="preserve">Find Flats &amp; Apartments </w:t>
        </w:r>
        <w:proofErr w:type="gramStart"/>
        <w:r w:rsidR="00CB6466" w:rsidRPr="00CB6466">
          <w:rPr>
            <w:rStyle w:val="Hyperlink"/>
          </w:rPr>
          <w:t>For</w:t>
        </w:r>
        <w:proofErr w:type="gramEnd"/>
        <w:r w:rsidR="00CB6466" w:rsidRPr="00CB6466">
          <w:rPr>
            <w:rStyle w:val="Hyperlink"/>
          </w:rPr>
          <w:t xml:space="preserve"> Rent in Lagos Island Lagos Island (44 Listed) | Private Property Nigeria</w:t>
        </w:r>
      </w:hyperlink>
      <w:r w:rsidR="00CB6466">
        <w:t xml:space="preserve"> </w:t>
      </w:r>
    </w:p>
    <w:p w14:paraId="3D27FF49" w14:textId="77777777" w:rsidR="00C87D85" w:rsidRDefault="00C87D85" w:rsidP="00370066"/>
    <w:p w14:paraId="468D9DCB" w14:textId="1043B5A5" w:rsidR="00C87D85" w:rsidRDefault="00000000" w:rsidP="00370066">
      <w:hyperlink r:id="rId7" w:history="1">
        <w:r w:rsidR="00C87D85" w:rsidRPr="00C87D85">
          <w:rPr>
            <w:rStyle w:val="Hyperlink"/>
          </w:rPr>
          <w:t>Cost Of Living In Lagos Nigeria ( Detailed Monthly Budget ) (youtube.com)</w:t>
        </w:r>
      </w:hyperlink>
      <w:r w:rsidR="00C87D85">
        <w:t xml:space="preserve"> </w:t>
      </w:r>
      <w:r w:rsidR="0085490F">
        <w:fldChar w:fldCharType="begin" w:fldLock="1"/>
      </w:r>
      <w:r w:rsidR="00727277">
        <w:instrText>ADDIN CSL_CITATION {"citationItems":[{"id":"ITEM-1","itemData":{"URL":"https://www.youtube.com/watch?v=odfinlKthj8","accessed":{"date-parts":[["2024","7","25"]]},"author":[{"dropping-particle":"","family":"Adio","given":"Bayo","non-dropping-particle":"","parse-names":false,"suffix":""}],"container-title":"Youtube","id":"ITEM-1","issued":{"date-parts":[["2021"]]},"title":"Cost Of Living In Lagos Nigeria (Detailed Monthly Budget)","type":"webpage"},"uris":["http://www.mendeley.com/documents/?uuid=abcbdff3-0c0f-345e-bffc-f468d6ea5985"]}],"mendeley":{"formattedCitation":"(Adio, 2021)","plainTextFormattedCitation":"(Adio, 2021)","previouslyFormattedCitation":"(Adio, 2021)"},"properties":{"noteIndex":0},"schema":"https://github.com/citation-style-language/schema/raw/master/csl-citation.json"}</w:instrText>
      </w:r>
      <w:r w:rsidR="0085490F">
        <w:fldChar w:fldCharType="separate"/>
      </w:r>
      <w:r w:rsidR="0085490F" w:rsidRPr="0085490F">
        <w:rPr>
          <w:noProof/>
        </w:rPr>
        <w:t>(Adio, 2021)</w:t>
      </w:r>
      <w:r w:rsidR="0085490F">
        <w:fldChar w:fldCharType="end"/>
      </w:r>
    </w:p>
    <w:p w14:paraId="60CB333B" w14:textId="77777777" w:rsidR="00013574" w:rsidRDefault="00013574" w:rsidP="00370066"/>
    <w:p w14:paraId="3C119FDC" w14:textId="27984BAF" w:rsidR="00013574" w:rsidRDefault="00013574" w:rsidP="00370066">
      <w:pPr>
        <w:rPr>
          <w:rFonts w:ascii="Times New Roman" w:hAnsi="Times New Roman" w:cs="Times New Roman"/>
          <w:sz w:val="24"/>
          <w:szCs w:val="24"/>
          <w:lang w:val="en-US"/>
        </w:rPr>
      </w:pPr>
      <w:r w:rsidRPr="00B07E19">
        <w:rPr>
          <w:rFonts w:ascii="Times New Roman" w:hAnsi="Times New Roman" w:cs="Times New Roman"/>
          <w:sz w:val="24"/>
          <w:szCs w:val="24"/>
          <w:lang w:val="en-US"/>
        </w:rPr>
        <w:t>Africa</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C7418A">
        <w:rPr>
          <w:rFonts w:ascii="Times New Roman" w:hAnsi="Times New Roman" w:cs="Times New Roman"/>
          <w:sz w:val="24"/>
          <w:szCs w:val="24"/>
          <w:lang w:val="en-US"/>
        </w:rPr>
        <w:instrText>ADDIN CSL_CITATION {"citationItems":[{"id":"ITEM-1","itemData":{"abstract":"If all goes to plan, when the refinery enters production in the first quarter of 2020, it will address many of the structural problems that have cursed Nigeria since it discovered huge quantities of oil 50 years ago. Because the country exports crude and imports refined products that are subsidised by the state, a plethora of dealers and middlemen has sprung up to make easy fortunes out of the arbitrage opportunities. Though a northerner by birth, he also represents a real Nigerian success story: Since the federal government moved to Abuja in 1991, Nigeria’s former capital and commercial hub of roughly 20m people has taken off. The city is the centre of most of the country’s manufacturing and home to a pan-African banking industry as well as a thriving music, fashion and film scene that reverberates around the continent. According to a 2016 World Bank report, two out of three people in the city live in slums.","author":[{"dropping-particle":"","family":"Pilling","given":"David","non-dropping-particle":"","parse-names":false,"suffix":""}],"container-title":"Financial Times","id":"ITEM-1","issued":{"date-parts":[["2018"]]},"page":"1-10","title":"Nigerian economy: Why Lagos works","type":"article-newspaper"},"uris":["http://www.mendeley.com/documents/?uuid=d362236b-ef92-3d91-87b6-16571f8f7551"]}],"mendeley":{"formattedCitation":"(Pilling, 2018)","plainTextFormattedCitation":"(Pilling, 2018)","previouslyFormattedCitation":"(Pilling, 2018)"},"properties":{"noteIndex":0},"schema":"https://github.com/citation-style-language/schema/raw/master/csl-citation.json"}</w:instrText>
      </w:r>
      <w:r>
        <w:rPr>
          <w:rFonts w:ascii="Times New Roman" w:hAnsi="Times New Roman" w:cs="Times New Roman"/>
          <w:sz w:val="24"/>
          <w:szCs w:val="24"/>
          <w:lang w:val="en-US"/>
        </w:rPr>
        <w:fldChar w:fldCharType="separate"/>
      </w:r>
      <w:r w:rsidR="00727277" w:rsidRPr="00727277">
        <w:rPr>
          <w:rFonts w:ascii="Times New Roman" w:hAnsi="Times New Roman" w:cs="Times New Roman"/>
          <w:noProof/>
          <w:sz w:val="24"/>
          <w:szCs w:val="24"/>
          <w:lang w:val="en-US"/>
        </w:rPr>
        <w:t>(Pilling, 2018)</w:t>
      </w:r>
      <w:r>
        <w:rPr>
          <w:rFonts w:ascii="Times New Roman" w:hAnsi="Times New Roman" w:cs="Times New Roman"/>
          <w:sz w:val="24"/>
          <w:szCs w:val="24"/>
          <w:lang w:val="en-US"/>
        </w:rPr>
        <w:fldChar w:fldCharType="end"/>
      </w:r>
      <w:r w:rsidRPr="00B07E19">
        <w:rPr>
          <w:rFonts w:ascii="Times New Roman" w:hAnsi="Times New Roman" w:cs="Times New Roman"/>
          <w:sz w:val="24"/>
          <w:szCs w:val="24"/>
          <w:lang w:val="en-US"/>
        </w:rPr>
        <w:t>,</w:t>
      </w:r>
    </w:p>
    <w:p w14:paraId="617846EA" w14:textId="1F6B91C0" w:rsidR="00727277" w:rsidRDefault="00727277" w:rsidP="00370066">
      <w:r>
        <w:fldChar w:fldCharType="begin" w:fldLock="1"/>
      </w:r>
      <w:r w:rsidR="00C7418A">
        <w:instrText>ADDIN CSL_CITATION {"citationItems":[{"id":"ITEM-1","itemData":{"DOI":"10.1080/21650020.2015.1124247","ISSN":"2165-0020","author":[{"dropping-particle":"","family":"Salau","given":"Taofiki","non-dropping-particle":"","parse-names":false,"suffix":""}],"container-title":"Urban, Planning and Transport Research","id":"ITEM-1","issue":"1","issued":{"date-parts":[["2015","1","17"]]},"page":"132-139","title":"Public transportation in metropolitan Lagos, Nigeria: analysis of public transport users’ socioeconomic characteristics","type":"article-journal","volume":"3"},"uris":["http://www.mendeley.com/documents/?uuid=bc69de8c-c24f-442a-a295-c36b5398c106"]}],"mendeley":{"formattedCitation":"(Salau, 2015)","plainTextFormattedCitation":"(Salau, 2015)","previouslyFormattedCitation":"(Salau, 2015)"},"properties":{"noteIndex":0},"schema":"https://github.com/citation-style-language/schema/raw/master/csl-citation.json"}</w:instrText>
      </w:r>
      <w:r>
        <w:fldChar w:fldCharType="separate"/>
      </w:r>
      <w:r w:rsidRPr="00727277">
        <w:rPr>
          <w:noProof/>
        </w:rPr>
        <w:t>(Salau, 2015)</w:t>
      </w:r>
      <w:r>
        <w:fldChar w:fldCharType="end"/>
      </w:r>
    </w:p>
    <w:p w14:paraId="3C47C220" w14:textId="3359BF35" w:rsidR="00C87D85" w:rsidRDefault="00C87D85" w:rsidP="00370066">
      <w:r w:rsidRPr="00C87D85">
        <w:rPr>
          <w:noProof/>
        </w:rPr>
        <w:drawing>
          <wp:inline distT="0" distB="0" distL="0" distR="0" wp14:anchorId="3C2F7DA8" wp14:editId="0CF565AF">
            <wp:extent cx="2898053" cy="2688252"/>
            <wp:effectExtent l="0" t="0" r="0" b="0"/>
            <wp:docPr id="19" name="Picture 18">
              <a:extLst xmlns:a="http://schemas.openxmlformats.org/drawingml/2006/main">
                <a:ext uri="{FF2B5EF4-FFF2-40B4-BE49-F238E27FC236}">
                  <a16:creationId xmlns:a16="http://schemas.microsoft.com/office/drawing/2014/main" id="{92D82976-FD09-0D35-A1F9-DD58D367B7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92D82976-FD09-0D35-A1F9-DD58D367B711}"/>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2898053" cy="2688252"/>
                    </a:xfrm>
                    <a:prstGeom prst="rect">
                      <a:avLst/>
                    </a:prstGeom>
                  </pic:spPr>
                </pic:pic>
              </a:graphicData>
            </a:graphic>
          </wp:inline>
        </w:drawing>
      </w:r>
      <w:r w:rsidR="00DB3269" w:rsidRPr="00DB3269">
        <w:rPr>
          <w:noProof/>
        </w:rPr>
        <w:drawing>
          <wp:inline distT="0" distB="0" distL="0" distR="0" wp14:anchorId="31097576" wp14:editId="5C405F7D">
            <wp:extent cx="2898053" cy="2688252"/>
            <wp:effectExtent l="0" t="0" r="0" b="0"/>
            <wp:docPr id="1999206243" name="Picture 18">
              <a:extLst xmlns:a="http://schemas.openxmlformats.org/drawingml/2006/main">
                <a:ext uri="{FF2B5EF4-FFF2-40B4-BE49-F238E27FC236}">
                  <a16:creationId xmlns:a16="http://schemas.microsoft.com/office/drawing/2014/main" id="{92D82976-FD09-0D35-A1F9-DD58D367B7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92D82976-FD09-0D35-A1F9-DD58D367B711}"/>
                        </a:ext>
                      </a:extLst>
                    </pic:cNvPr>
                    <pic:cNvPicPr>
                      <a:picLocks noChangeAspect="1"/>
                    </pic:cNvPicPr>
                  </pic:nvPicPr>
                  <pic:blipFill>
                    <a:blip r:embed="rId8"/>
                    <a:stretch>
                      <a:fillRect/>
                    </a:stretch>
                  </pic:blipFill>
                  <pic:spPr>
                    <a:xfrm>
                      <a:off x="0" y="0"/>
                      <a:ext cx="2898053" cy="2688252"/>
                    </a:xfrm>
                    <a:prstGeom prst="rect">
                      <a:avLst/>
                    </a:prstGeom>
                  </pic:spPr>
                </pic:pic>
              </a:graphicData>
            </a:graphic>
          </wp:inline>
        </w:drawing>
      </w:r>
      <w:r w:rsidRPr="00C87D85">
        <w:rPr>
          <w:noProof/>
        </w:rPr>
        <w:drawing>
          <wp:anchor distT="0" distB="0" distL="114300" distR="114300" simplePos="0" relativeHeight="251660288" behindDoc="0" locked="0" layoutInCell="1" allowOverlap="1" wp14:anchorId="2EFC00A0" wp14:editId="14B0D64A">
            <wp:simplePos x="0" y="0"/>
            <wp:positionH relativeFrom="column">
              <wp:posOffset>0</wp:posOffset>
            </wp:positionH>
            <wp:positionV relativeFrom="paragraph">
              <wp:posOffset>-635</wp:posOffset>
            </wp:positionV>
            <wp:extent cx="2898053" cy="2690067"/>
            <wp:effectExtent l="0" t="0" r="0" b="0"/>
            <wp:wrapNone/>
            <wp:docPr id="23" name="Picture 22">
              <a:extLst xmlns:a="http://schemas.openxmlformats.org/drawingml/2006/main">
                <a:ext uri="{FF2B5EF4-FFF2-40B4-BE49-F238E27FC236}">
                  <a16:creationId xmlns:a16="http://schemas.microsoft.com/office/drawing/2014/main" id="{BE601CAF-5882-34EA-D510-0048A5B8FE1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a:extLst>
                        <a:ext uri="{FF2B5EF4-FFF2-40B4-BE49-F238E27FC236}">
                          <a16:creationId xmlns:a16="http://schemas.microsoft.com/office/drawing/2014/main" id="{BE601CAF-5882-34EA-D510-0048A5B8FE16}"/>
                        </a:ext>
                      </a:extLst>
                    </pic:cNvPr>
                    <pic:cNvPicPr>
                      <a:picLocks noChangeAspect="1"/>
                    </pic:cNvPicPr>
                  </pic:nvPicPr>
                  <pic:blipFill>
                    <a:blip r:embed="rId9"/>
                    <a:stretch>
                      <a:fillRect/>
                    </a:stretch>
                  </pic:blipFill>
                  <pic:spPr>
                    <a:xfrm>
                      <a:off x="0" y="0"/>
                      <a:ext cx="2898053" cy="2690067"/>
                    </a:xfrm>
                    <a:prstGeom prst="rect">
                      <a:avLst/>
                    </a:prstGeom>
                  </pic:spPr>
                </pic:pic>
              </a:graphicData>
            </a:graphic>
          </wp:anchor>
        </w:drawing>
      </w:r>
      <w:r w:rsidR="00DB3269">
        <w:t xml:space="preserve"> </w:t>
      </w:r>
    </w:p>
    <w:p w14:paraId="7B74BF30" w14:textId="77777777" w:rsidR="00C87D85" w:rsidRDefault="00C87D85" w:rsidP="00370066"/>
    <w:p w14:paraId="0EA82932" w14:textId="77777777" w:rsidR="00C87D85" w:rsidRPr="00370066" w:rsidRDefault="00C87D85" w:rsidP="00370066"/>
    <w:p w14:paraId="4AB6280B" w14:textId="77777777" w:rsidR="00370066" w:rsidRPr="00370066" w:rsidRDefault="00370066" w:rsidP="00370066">
      <w:pPr>
        <w:numPr>
          <w:ilvl w:val="0"/>
          <w:numId w:val="1"/>
        </w:numPr>
      </w:pPr>
      <w:r w:rsidRPr="00370066">
        <w:rPr>
          <w:b/>
          <w:bCs/>
        </w:rPr>
        <w:t>Traffic Congestion:</w:t>
      </w:r>
      <w:r w:rsidRPr="00370066">
        <w:t xml:space="preserve"> Lagos is notorious for its severe traffic congestion, especially on key routes such as the Third Mainland Bridge, which connects the mainland to Lagos Island. This congestion results in long commute times, often exceeding two hours one way, significantly affecting workers' productivity and well-being.</w:t>
      </w:r>
    </w:p>
    <w:p w14:paraId="3EEBE0E1" w14:textId="00742DDE" w:rsidR="00C7418A" w:rsidRDefault="00370066" w:rsidP="00370066">
      <w:pPr>
        <w:numPr>
          <w:ilvl w:val="0"/>
          <w:numId w:val="1"/>
        </w:numPr>
      </w:pPr>
      <w:r w:rsidRPr="00370066">
        <w:rPr>
          <w:b/>
          <w:bCs/>
        </w:rPr>
        <w:t>High Transportation Costs:</w:t>
      </w:r>
      <w:r w:rsidRPr="00370066">
        <w:t xml:space="preserve"> The cost of daily commuting can be substantial, particularly for those using private vehicles or ride-hailing services. Public transportation, while more affordable, can be unreliable and overcrowded, adding to the daily stress of commuters</w:t>
      </w:r>
      <w:r w:rsidR="00C7418A">
        <w:t xml:space="preserve"> </w:t>
      </w:r>
      <w:r w:rsidR="00C7418A">
        <w:fldChar w:fldCharType="begin" w:fldLock="1"/>
      </w:r>
      <w:r w:rsidR="00C7418A">
        <w:instrText>ADDIN CSL_CITATION {"citationItems":[{"id":"ITEM-1","itemData":{"DOI":"10.1080/21650020.2015.1124247","ISSN":"2165-0020","author":[{"dropping-particle":"","family":"Salau","given":"Taofiki","non-dropping-particle":"","parse-names":false,"suffix":""}],"container-title":"Urban, Planning and Transport Research","id":"ITEM-1","issue":"1","issued":{"date-parts":[["2015","1","17"]]},"page":"132-139","title":"Public transportation in metropolitan Lagos, Nigeria: analysis of public transport users’ socioeconomic characteristics","type":"article-journal","volume":"3"},"uris":["http://www.mendeley.com/documents/?uuid=bc69de8c-c24f-442a-a295-c36b5398c106"]}],"mendeley":{"formattedCitation":"(Salau, 2015)","plainTextFormattedCitation":"(Salau, 2015)","previouslyFormattedCitation":"(Salau, 2015)"},"properties":{"noteIndex":0},"schema":"https://github.com/citation-style-language/schema/raw/master/csl-citation.json"}</w:instrText>
      </w:r>
      <w:r w:rsidR="00C7418A">
        <w:fldChar w:fldCharType="separate"/>
      </w:r>
      <w:r w:rsidR="00C7418A" w:rsidRPr="00C7418A">
        <w:rPr>
          <w:noProof/>
        </w:rPr>
        <w:t>(Salau, 2015)</w:t>
      </w:r>
      <w:r w:rsidR="00C7418A">
        <w:fldChar w:fldCharType="end"/>
      </w:r>
    </w:p>
    <w:p w14:paraId="492B0FDA" w14:textId="3E879494" w:rsidR="00370066" w:rsidRDefault="00C7418A" w:rsidP="00C7418A">
      <w:pPr>
        <w:ind w:left="720"/>
      </w:pPr>
      <w:r>
        <w:fldChar w:fldCharType="begin" w:fldLock="1"/>
      </w:r>
      <w:r w:rsidR="00B0445B">
        <w:instrText>ADDIN CSL_CITATION {"citationItems":[{"id":"ITEM-1","itemData":{"abstract":"Over the past two decades forestry in the United States has diverged\\ninto two approaches with quite different objectives and scientific\\npriorities. The management focus of most industrial lands is on\\nincreasing productivity of wood fiber via plantations and various\\ncultural tools, especially genetic selection, fertilization, and control\\nof noncrop vegetation. Federal forest management has shifted from a\\nsimilar focus to greater emphasis on protecting diversity and water.\\nIssues of long-term sustainability are important regardless of\\nownership. Science has played and continues to play a fundamental role\\nin all aspects. Selection for fast-growing genotypes has increased\\nyields on the order of 10% to 20% depending on species. Fertilization\\noften increases growth significantly but responses are variable and\\ndifficult to predict. Significant questions remain concerning the\\nsustainability of intensive forestry, particularly when practiced over\\nwide areas. Soils are heavily impacted by some harvesting practices, and\\nthe degree to which damage can be repaired by fertilizers is an\\nimportant scientific issue. Intensive forestry often results in\\nincreased pest problems. In at least one case (fusiform rust in southern\\npines), a pest has been contained by selecting resistant cultivars, a\\nsituation that may or may not be evolutionarily stable. Species\\ndiversity is clearly reduced under intensive management, raising\\nquestions about the functional role of species with no commercial value.\\nMany of the questions facing forestry science-particularly those dealing\\nwith the relation between complexity and function-are precisely the ones\\nconfronting basic ecology. Over the past decade scientists have labored\\nto develop ecosystem-based management approaches that maintain system\\ncomplexity and function, and scientists have increasingly played\\nnontraditional roles at the interface between biology, sociology, and\\npolicy.","author":[{"dropping-particle":"","family":"MEPB","given":"","non-dropping-particle":"","parse-names":false,"suffix":""}],"container-title":"Series Working Paper, Economic Intelligence Unit Ministry of Economic Planning and Budget","id":"ITEM-1","issue":"2","issued":{"date-parts":[["2013"]]},"page":"1-15","title":"The Socio-economic Costs of Traffic Congestion in Lagos","type":"article-journal"},"uris":["http://www.mendeley.com/documents/?uuid=00de1ad7-ca05-40c7-bf7d-422196eed23a"]},{"id":"ITEM-2","itemData":{"abstract":"The recent focus on how to internalize the external costs of commuting have open a frontier of researches in estimating the private cost of commuting, however, there is still the dearth of knowledge on what constitute social cost of transportation in developing countries. This study estimates the private costs of commuting in Metropolitan Lagos. Data were collected on the socioeconomic characteristics of commuting households (income, wages, modal choice, commuting expenditures, trip purpose, trip origin and destination, travel time, public transport service availability and car ownerships status) using questionnaire and review of documentary records. A combination of descriptive and inferential statistics was used for the analysis. The result shows that there is a general poor understanding and underestimation of immediate costs of private car use, such as travel time, stress, parking fees, insurance, depreciation, maintenance and repairs. The ignorance of real cost of car ownership and use explains the reason why though car ownership is lower in Nigeria than advanced countries, its rate of use is higher. Furthermore, the study shows that the values of commuting time in some Local Government Areas are higher than the hourly wage rate of the resident because of the relatively high commuting time, implying that commuters are not adequately compensated for commuting. On the whole the average commuting time of 1.26 hours, hourly wage rate of ₦1, 000 and commuting value of time ₦1, 260 is higher than hourly average wage rate by ₦260. The study recommended that the Lagos megacity planners should coordinate housing and transport policies by building affordable houses near existing planned public transport hubs or targeting transportation improvement on areas with large numbers of moderate-income workers with long and expensive commuting to workplace destinations. Finally, Policy strategies like parking charge, congestion pricing and fuel tax should be adopted to internalize the external cost of motor car usage as it is the case in Singapore and United Kingdom.","author":[{"dropping-particle":"","family":"Oluwole","given":"","non-dropping-particle":"","parse-names":false,"suffix":""},{"dropping-particle":"","family":"Akintayo","given":"S B","non-dropping-particle":"","parse-names":false,"suffix":""},{"dropping-particle":"","family":"Ojekunle","given":"","non-dropping-particle":"","parse-names":false,"suffix":""}],"container-title":"www.ijbmm.com International Journal of Business Marketing and Management","id":"ITEM-2","issue":"5","issued":{"date-parts":[["2018"]]},"page":"2456-4559","title":"Estimating Private Cost of Commuting in Metropolitan Lagos","type":"article-journal","volume":"3"},"uris":["http://www.mendeley.com/documents/?uuid=daa3d259-fc15-4dca-9fbf-2fd9d86b40e3"]},{"id":"ITEM-3","itemData":{"DOI":"10.1080/21650020.2015.1124247","ISSN":"2165-0020","author":[{"dropping-particle":"","family":"Salau","given":"Taofiki","non-dropping-particle":"","parse-names":false,"suffix":""}],"container-title":"Urban, Planning and Transport Research","id":"ITEM-3","issue":"1","issued":{"date-parts":[["2015","1","17"]]},"page":"132-139","title":"Public transportation in metropolitan Lagos, Nigeria: analysis of public transport users’ socioeconomic characteristics","type":"article-journal","volume":"3"},"uris":["http://www.mendeley.com/documents/?uuid=bc69de8c-c24f-442a-a295-c36b5398c106"]}],"mendeley":{"formattedCitation":"(MEPB, 2013; Oluwole et al., 2018; Salau, 2015)","plainTextFormattedCitation":"(MEPB, 2013; Oluwole et al., 2018; Salau, 2015)","previouslyFormattedCitation":"(MEPB, 2013; Oluwole et al., 2018; Salau, 2015)"},"properties":{"noteIndex":0},"schema":"https://github.com/citation-style-language/schema/raw/master/csl-citation.json"}</w:instrText>
      </w:r>
      <w:r>
        <w:fldChar w:fldCharType="separate"/>
      </w:r>
      <w:r w:rsidRPr="00C7418A">
        <w:rPr>
          <w:noProof/>
        </w:rPr>
        <w:t>(MEPB, 2013; Oluwole et al., 2018; Salau, 2015)</w:t>
      </w:r>
      <w:r>
        <w:fldChar w:fldCharType="end"/>
      </w:r>
      <w:r w:rsidR="00370066" w:rsidRPr="00370066">
        <w:t>.</w:t>
      </w:r>
    </w:p>
    <w:p w14:paraId="62D04969" w14:textId="4A4C90CC" w:rsidR="00FB71AB" w:rsidRDefault="00000000" w:rsidP="00370066">
      <w:pPr>
        <w:numPr>
          <w:ilvl w:val="0"/>
          <w:numId w:val="1"/>
        </w:numPr>
      </w:pPr>
      <w:hyperlink r:id="rId10" w:history="1">
        <w:r w:rsidR="00FB71AB" w:rsidRPr="00FB71AB">
          <w:rPr>
            <w:rStyle w:val="Hyperlink"/>
          </w:rPr>
          <w:t>Hardship as transport fares skyrocket in Lagos – The Sun Nigeria (sunnewsonline.com)</w:t>
        </w:r>
      </w:hyperlink>
    </w:p>
    <w:p w14:paraId="4BB5AAAB" w14:textId="508873B9" w:rsidR="00FB71AB" w:rsidRPr="00370066" w:rsidRDefault="001413F8" w:rsidP="00370066">
      <w:pPr>
        <w:numPr>
          <w:ilvl w:val="0"/>
          <w:numId w:val="1"/>
        </w:numPr>
      </w:pPr>
      <w:r w:rsidRPr="001413F8">
        <w:rPr>
          <w:noProof/>
        </w:rPr>
        <w:lastRenderedPageBreak/>
        <w:drawing>
          <wp:inline distT="0" distB="0" distL="0" distR="0" wp14:anchorId="1DCC6FB4" wp14:editId="46E60AA8">
            <wp:extent cx="2492195" cy="1770438"/>
            <wp:effectExtent l="0" t="0" r="3810" b="1270"/>
            <wp:docPr id="1030" name="Picture 6" descr="Untitled-22">
              <a:extLst xmlns:a="http://schemas.openxmlformats.org/drawingml/2006/main">
                <a:ext uri="{FF2B5EF4-FFF2-40B4-BE49-F238E27FC236}">
                  <a16:creationId xmlns:a16="http://schemas.microsoft.com/office/drawing/2014/main" id="{855C33FF-7995-0F2B-DE5F-F8B265BDF0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6" descr="Untitled-22">
                      <a:extLst>
                        <a:ext uri="{FF2B5EF4-FFF2-40B4-BE49-F238E27FC236}">
                          <a16:creationId xmlns:a16="http://schemas.microsoft.com/office/drawing/2014/main" id="{855C33FF-7995-0F2B-DE5F-F8B265BDF0F6}"/>
                        </a:ext>
                      </a:extLst>
                    </pic:cNvPr>
                    <pic:cNvPicPr>
                      <a:picLocks noChangeAspect="1" noChangeArrowheads="1"/>
                    </pic:cNvPicPr>
                  </pic:nvPicPr>
                  <pic:blipFill rotWithShape="1">
                    <a:blip r:embed="rId11">
                      <a:extLst>
                        <a:ext uri="{28A0092B-C50C-407E-A947-70E740481C1C}">
                          <a14:useLocalDpi xmlns:a14="http://schemas.microsoft.com/office/drawing/2010/main" val="0"/>
                        </a:ext>
                      </a:extLst>
                    </a:blip>
                    <a:srcRect r="21892"/>
                    <a:stretch/>
                  </pic:blipFill>
                  <pic:spPr bwMode="auto">
                    <a:xfrm>
                      <a:off x="0" y="0"/>
                      <a:ext cx="2492195" cy="1770438"/>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140C0094" w14:textId="77777777" w:rsidR="00370066" w:rsidRPr="00370066" w:rsidRDefault="00370066" w:rsidP="00370066">
      <w:pPr>
        <w:numPr>
          <w:ilvl w:val="0"/>
          <w:numId w:val="1"/>
        </w:numPr>
      </w:pPr>
      <w:r w:rsidRPr="00370066">
        <w:rPr>
          <w:b/>
          <w:bCs/>
        </w:rPr>
        <w:t>Lack of Affordable Housing:</w:t>
      </w:r>
      <w:r w:rsidRPr="00370066">
        <w:t xml:space="preserve"> Lagos Island, being the economic hub of the city, has a high concentration of businesses and organizations. However, the cost of living, particularly accommodation, is significantly higher on the Island compared to the mainland. Many workers cannot afford to live close to their workplaces, forcing them to endure long commutes.</w:t>
      </w:r>
    </w:p>
    <w:p w14:paraId="2B7EF433" w14:textId="082EE26E" w:rsidR="00370066" w:rsidRPr="00370066" w:rsidRDefault="00370066" w:rsidP="00370066">
      <w:pPr>
        <w:numPr>
          <w:ilvl w:val="0"/>
          <w:numId w:val="1"/>
        </w:numPr>
      </w:pPr>
      <w:r w:rsidRPr="00370066">
        <w:rPr>
          <w:b/>
          <w:bCs/>
        </w:rPr>
        <w:t>Inadequate Public Transportation:</w:t>
      </w:r>
      <w:r w:rsidRPr="00370066">
        <w:t xml:space="preserve"> The existing public transportation infrastructure often fails to meet the demands of the commuting population. Issues such as overcrowding, delays, and lack of coverage in certain areas exacerbate the commuting woes of workers.</w:t>
      </w:r>
      <w:r w:rsidR="00B0445B">
        <w:t xml:space="preserve"> </w:t>
      </w:r>
      <w:r w:rsidR="00B0445B">
        <w:fldChar w:fldCharType="begin" w:fldLock="1"/>
      </w:r>
      <w:r w:rsidR="00B0445B">
        <w:instrText>ADDIN CSL_CITATION {"citationItems":[{"id":"ITEM-1","itemData":{"URL":"https://www.channelstv.com/2024/01/04/lagos-issues-travel-advisory-ahead-of-third-mainland-bridge-closure","accessed":{"date-parts":[["2024","7","26"]]},"author":[{"dropping-particle":"","family":"Channels TV","given":"","non-dropping-particle":"","parse-names":false,"suffix":""}],"container-title":"Channels","id":"ITEM-1","issued":{"date-parts":[["2024"]]},"title":"Lagos Issues Travel Advisory Ahead Of Third Mainland Bridge Closure","type":"webpage"},"uris":["http://www.mendeley.com/documents/?uuid=f6a097f8-05bd-3530-809f-68cb79438141"]}],"mendeley":{"formattedCitation":"(Channels TV, 2024)","plainTextFormattedCitation":"(Channels TV, 2024)","previouslyFormattedCitation":"(Channels TV, 2024)"},"properties":{"noteIndex":0},"schema":"https://github.com/citation-style-language/schema/raw/master/csl-citation.json"}</w:instrText>
      </w:r>
      <w:r w:rsidR="00B0445B">
        <w:fldChar w:fldCharType="separate"/>
      </w:r>
      <w:r w:rsidR="00B0445B" w:rsidRPr="00B0445B">
        <w:rPr>
          <w:noProof/>
        </w:rPr>
        <w:t>(Channels TV, 2024)</w:t>
      </w:r>
      <w:r w:rsidR="00B0445B">
        <w:fldChar w:fldCharType="end"/>
      </w:r>
      <w:r w:rsidR="00B0445B">
        <w:t xml:space="preserve"> </w:t>
      </w:r>
      <w:r w:rsidR="00B0445B">
        <w:fldChar w:fldCharType="begin" w:fldLock="1"/>
      </w:r>
      <w:r w:rsidR="00073DD2">
        <w:instrText>ADDIN CSL_CITATION {"citationItems":[{"id":"ITEM-1","itemData":{"URL":"https://danneinstitute.org/publications/always-go-with-a-smile-4/","accessed":{"date-parts":[["2024","7","26"]]},"author":[{"dropping-particle":"","family":"Danne Institute","given":"","non-dropping-particle":"","parse-names":false,"suffix":""}],"id":"ITEM-1","issued":{"date-parts":[["2021"]]},"title":"Economic Costs of Traffic Congestion in Lagos – Danne Institute for Research","type":"webpage"},"uris":["http://www.mendeley.com/documents/?uuid=e3fb2319-5143-373f-b485-55fc5fa8b2b9"]},{"id":"ITEM-2","itemData":{"ISSN":"2223-7852","abstract":"After several initiatives in public transportation primarily anchored by both the private and public sector which were short-lived, the informal sector comprising two-wheeler motor cycles, the \"danfoes\" and \"molues\" being operated by the (National Union of Road Transport Workers and the Road Transport Employers' Association of Nigeria) became the dominate operator of urban bus operations in Nigerian urban cities including Lagos. With the growth in population and economic activities making Lagos a mega city, the breach in urban transport operations became ostensible. It therefore became imperative to introduce initiative particularly quick win interventions that would deliver smart mobility innovations for efficient movement of the commuting public. Smart public transportation is essential to meet the challenges of urbanization in Lagos and other African cities. A detailed analysis as encapsulated in the Bus Route Network study is required to determine travel pattern, route alignments, infrastructure gap, transit service type (Bus Rapid Transit, Rail or regulated bus system) and technology type that would be required to guide decision makers and politicians. For African cities, however, there is need to domesticate our public transportation requirements for implementation and gradually ramp up with the deployment of mobility application technology like Intelligent Transport Systems comprising mobile apps, electronic ticketing amongst others.","author":[{"dropping-particle":"","family":"Amiegbebhor","given":"Desmond","non-dropping-particle":"","parse-names":false,"suffix":""},{"dropping-particle":"","family":"Popoola","given":"Boluwatife","non-dropping-particle":"","parse-names":false,"suffix":""}],"container-title":"Journal of Construction Project Management and Innovation","id":"ITEM-2","issue":"1","issued":{"date-parts":[["2021"]]},"page":"22-30","title":"Initiating Smart Public Transportation in Lagos: Setting the Tone for African Cities","type":"article-journal","volume":"11"},"uris":["http://www.mendeley.com/documents/?uuid=68559bfb-5ab3-46d0-b578-17f608122b18"]},{"id":"ITEM-3","itemData":{"URL":"https://www.channelstv.com/2024/01/04/lagos-issues-travel-advisory-ahead-of-third-mainland-bridge-closure","accessed":{"date-parts":[["2024","7","26"]]},"author":[{"dropping-particle":"","family":"Channels TV","given":"","non-dropping-particle":"","parse-names":false,"suffix":""}],"container-title":"Channels","id":"ITEM-3","issued":{"date-parts":[["2024"]]},"title":"Lagos Issues Travel Advisory Ahead Of Third Mainland Bridge Closure","type":"webpage"},"uris":["http://www.mendeley.com/documents/?uuid=f6a097f8-05bd-3530-809f-68cb79438141"]}],"mendeley":{"formattedCitation":"(Amiegbebhor and Popoola, 2021; Channels TV, 2024; Danne Institute, 2021)","plainTextFormattedCitation":"(Amiegbebhor and Popoola, 2021; Channels TV, 2024; Danne Institute, 2021)","previouslyFormattedCitation":"(Amiegbebhor and Popoola, 2021; Channels TV, 2024; Danne Institute, 2021)"},"properties":{"noteIndex":0},"schema":"https://github.com/citation-style-language/schema/raw/master/csl-citation.json"}</w:instrText>
      </w:r>
      <w:r w:rsidR="00B0445B">
        <w:fldChar w:fldCharType="separate"/>
      </w:r>
      <w:r w:rsidR="00B0445B" w:rsidRPr="00B0445B">
        <w:rPr>
          <w:noProof/>
        </w:rPr>
        <w:t>(Amiegbebhor and Popoola, 2021; Channels TV, 2024; Danne Institute, 2021)</w:t>
      </w:r>
      <w:r w:rsidR="00B0445B">
        <w:fldChar w:fldCharType="end"/>
      </w:r>
    </w:p>
    <w:p w14:paraId="406B187A" w14:textId="77777777" w:rsidR="00370066" w:rsidRDefault="00370066" w:rsidP="00370066">
      <w:pPr>
        <w:numPr>
          <w:ilvl w:val="0"/>
          <w:numId w:val="1"/>
        </w:numPr>
      </w:pPr>
      <w:r w:rsidRPr="00370066">
        <w:rPr>
          <w:b/>
          <w:bCs/>
        </w:rPr>
        <w:t>Stress and Health Issues:</w:t>
      </w:r>
      <w:r w:rsidRPr="00370066">
        <w:t xml:space="preserve"> The cumulative effect of long commute times, high transportation costs, and inadequate public transportation leads to increased stress levels among workers. This, in turn, affects their overall health and job performance, contributing to lower productivity and higher absenteeism.</w:t>
      </w:r>
    </w:p>
    <w:p w14:paraId="734022E0" w14:textId="7E972F7A" w:rsidR="00070C20" w:rsidRDefault="00000000" w:rsidP="00370066">
      <w:pPr>
        <w:numPr>
          <w:ilvl w:val="0"/>
          <w:numId w:val="1"/>
        </w:numPr>
      </w:pPr>
      <w:hyperlink r:id="rId12" w:history="1">
        <w:r w:rsidR="00070C20" w:rsidRPr="005714AE">
          <w:rPr>
            <w:rStyle w:val="Hyperlink"/>
          </w:rPr>
          <w:t>https://autojosh.com/see-how-lagosians-sleep-in-buses-on-their-way-to-work-in-the-morning-photos/</w:t>
        </w:r>
      </w:hyperlink>
    </w:p>
    <w:p w14:paraId="2E82614B" w14:textId="46376748" w:rsidR="00070C20" w:rsidRDefault="00070C20" w:rsidP="00370066">
      <w:pPr>
        <w:numPr>
          <w:ilvl w:val="0"/>
          <w:numId w:val="1"/>
        </w:numPr>
      </w:pPr>
      <w:r>
        <w:rPr>
          <w:noProof/>
        </w:rPr>
        <w:lastRenderedPageBreak/>
        <w:drawing>
          <wp:inline distT="0" distB="0" distL="0" distR="0" wp14:anchorId="062E8E03" wp14:editId="1138AC51">
            <wp:extent cx="5716905" cy="3808730"/>
            <wp:effectExtent l="0" t="0" r="0" b="1270"/>
            <wp:docPr id="20976570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16905" cy="3808730"/>
                    </a:xfrm>
                    <a:prstGeom prst="rect">
                      <a:avLst/>
                    </a:prstGeom>
                    <a:noFill/>
                    <a:ln>
                      <a:noFill/>
                    </a:ln>
                  </pic:spPr>
                </pic:pic>
              </a:graphicData>
            </a:graphic>
          </wp:inline>
        </w:drawing>
      </w:r>
    </w:p>
    <w:p w14:paraId="4BBC0BFB" w14:textId="77777777" w:rsidR="003B383D" w:rsidRDefault="003B383D" w:rsidP="003B383D"/>
    <w:p w14:paraId="7B0707E2" w14:textId="420EF9D1" w:rsidR="003B383D" w:rsidRDefault="00000000" w:rsidP="003B383D">
      <w:hyperlink r:id="rId14" w:history="1">
        <w:r w:rsidR="003B383D" w:rsidRPr="003B383D">
          <w:rPr>
            <w:rStyle w:val="Hyperlink"/>
          </w:rPr>
          <w:t xml:space="preserve">Trending video of </w:t>
        </w:r>
        <w:proofErr w:type="spellStart"/>
        <w:r w:rsidR="003B383D" w:rsidRPr="003B383D">
          <w:rPr>
            <w:rStyle w:val="Hyperlink"/>
          </w:rPr>
          <w:t>Lagosians</w:t>
        </w:r>
        <w:proofErr w:type="spellEnd"/>
        <w:r w:rsidR="003B383D" w:rsidRPr="003B383D">
          <w:rPr>
            <w:rStyle w:val="Hyperlink"/>
          </w:rPr>
          <w:t xml:space="preserve"> heading to work (video) (lindaikejisblog.com)</w:t>
        </w:r>
      </w:hyperlink>
    </w:p>
    <w:p w14:paraId="0B571C42" w14:textId="179C4C3C" w:rsidR="002E563B" w:rsidRDefault="003B383D" w:rsidP="002E563B">
      <w:r>
        <w:rPr>
          <w:noProof/>
        </w:rPr>
        <w:lastRenderedPageBreak/>
        <w:drawing>
          <wp:inline distT="0" distB="0" distL="0" distR="0" wp14:anchorId="727224B1" wp14:editId="5ADE2773">
            <wp:extent cx="5025390" cy="5041265"/>
            <wp:effectExtent l="0" t="0" r="3810" b="6985"/>
            <wp:docPr id="1242548191" name="Picture 5" descr="Trending video of Lagosians heading to work (vide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rending video of Lagosians heading to work (video)"/>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5390" cy="5041265"/>
                    </a:xfrm>
                    <a:prstGeom prst="rect">
                      <a:avLst/>
                    </a:prstGeom>
                    <a:noFill/>
                    <a:ln>
                      <a:noFill/>
                    </a:ln>
                  </pic:spPr>
                </pic:pic>
              </a:graphicData>
            </a:graphic>
          </wp:inline>
        </w:drawing>
      </w:r>
    </w:p>
    <w:p w14:paraId="68638416" w14:textId="77777777" w:rsidR="002E563B" w:rsidRDefault="002E563B" w:rsidP="002E563B"/>
    <w:p w14:paraId="0AE63524" w14:textId="77777777" w:rsidR="006E2FED" w:rsidRDefault="006E2FED" w:rsidP="002E563B"/>
    <w:p w14:paraId="31C8EFDE" w14:textId="77777777" w:rsidR="006E2FED" w:rsidRPr="00370066" w:rsidRDefault="006E2FED" w:rsidP="002E563B"/>
    <w:p w14:paraId="6796D2E4" w14:textId="77777777" w:rsidR="00370066" w:rsidRPr="00370066" w:rsidRDefault="00370066" w:rsidP="00370066">
      <w:pPr>
        <w:numPr>
          <w:ilvl w:val="0"/>
          <w:numId w:val="1"/>
        </w:numPr>
      </w:pPr>
      <w:r w:rsidRPr="00370066">
        <w:rPr>
          <w:b/>
          <w:bCs/>
        </w:rPr>
        <w:t>Safety Concerns:</w:t>
      </w:r>
      <w:r w:rsidRPr="00370066">
        <w:t xml:space="preserve"> Commuting in Lagos can also pose safety risks, particularly during early morning or late evening hours. Concerns about personal safety during commutes add another layer of stress for workers.</w:t>
      </w:r>
    </w:p>
    <w:p w14:paraId="2025551D" w14:textId="77777777" w:rsidR="00370066" w:rsidRDefault="00370066" w:rsidP="00370066">
      <w:pPr>
        <w:numPr>
          <w:ilvl w:val="0"/>
          <w:numId w:val="1"/>
        </w:numPr>
      </w:pPr>
      <w:r w:rsidRPr="00370066">
        <w:rPr>
          <w:b/>
          <w:bCs/>
        </w:rPr>
        <w:t>Work-Life Balance:</w:t>
      </w:r>
      <w:r w:rsidRPr="00370066">
        <w:t xml:space="preserve"> The long hours spent commuting reduce the time available for personal activities, family, and rest, negatively impacting the work-life balance of many employees.</w:t>
      </w:r>
    </w:p>
    <w:p w14:paraId="6788B656" w14:textId="720CABE2" w:rsidR="00E35DD4" w:rsidRDefault="00000000" w:rsidP="00E35DD4">
      <w:hyperlink r:id="rId16" w:history="1">
        <w:r w:rsidR="00E35DD4" w:rsidRPr="00E35DD4">
          <w:rPr>
            <w:rStyle w:val="Hyperlink"/>
          </w:rPr>
          <w:t>‘One-chance’ in Lagos: how criminal gangs rob city commuters (theconversation.com)</w:t>
        </w:r>
      </w:hyperlink>
    </w:p>
    <w:p w14:paraId="405994C7" w14:textId="77777777" w:rsidR="00E35DD4" w:rsidRDefault="00E35DD4" w:rsidP="00E35DD4"/>
    <w:p w14:paraId="65D5C173" w14:textId="077F8766" w:rsidR="00E35DD4" w:rsidRDefault="00E35DD4" w:rsidP="00E35DD4">
      <w:r w:rsidRPr="00E35DD4">
        <w:rPr>
          <w:noProof/>
        </w:rPr>
        <w:lastRenderedPageBreak/>
        <w:drawing>
          <wp:inline distT="0" distB="0" distL="0" distR="0" wp14:anchorId="427A07AE" wp14:editId="5E857DD1">
            <wp:extent cx="5238246" cy="2498235"/>
            <wp:effectExtent l="0" t="0" r="635" b="0"/>
            <wp:docPr id="10" name="Picture 9">
              <a:extLst xmlns:a="http://schemas.openxmlformats.org/drawingml/2006/main">
                <a:ext uri="{FF2B5EF4-FFF2-40B4-BE49-F238E27FC236}">
                  <a16:creationId xmlns:a16="http://schemas.microsoft.com/office/drawing/2014/main" id="{73F2B4AC-BF88-6892-E53C-6BD60480D4A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3F2B4AC-BF88-6892-E53C-6BD60480D4AB}"/>
                        </a:ext>
                      </a:extLst>
                    </pic:cNvPr>
                    <pic:cNvPicPr>
                      <a:picLocks noChangeAspect="1"/>
                    </pic:cNvPicPr>
                  </pic:nvPicPr>
                  <pic:blipFill>
                    <a:blip r:embed="rId17"/>
                    <a:stretch>
                      <a:fillRect/>
                    </a:stretch>
                  </pic:blipFill>
                  <pic:spPr>
                    <a:xfrm>
                      <a:off x="0" y="0"/>
                      <a:ext cx="5238246" cy="2498235"/>
                    </a:xfrm>
                    <a:prstGeom prst="rect">
                      <a:avLst/>
                    </a:prstGeom>
                  </pic:spPr>
                </pic:pic>
              </a:graphicData>
            </a:graphic>
          </wp:inline>
        </w:drawing>
      </w:r>
    </w:p>
    <w:p w14:paraId="6DD56C7C" w14:textId="77777777" w:rsidR="004B2E80" w:rsidRDefault="004B2E80" w:rsidP="00E35DD4"/>
    <w:p w14:paraId="19A20F89" w14:textId="77777777" w:rsidR="004B2E80" w:rsidRDefault="004B2E80" w:rsidP="00E35DD4"/>
    <w:p w14:paraId="5E0FD7F8" w14:textId="77777777" w:rsidR="004B2E80" w:rsidRDefault="004B2E80" w:rsidP="00E35DD4"/>
    <w:p w14:paraId="5D858DAB" w14:textId="77777777" w:rsidR="004B2E80" w:rsidRPr="00370066" w:rsidRDefault="004B2E80" w:rsidP="00E35DD4"/>
    <w:p w14:paraId="533EFCAC" w14:textId="77777777" w:rsidR="00370066" w:rsidRPr="00370066" w:rsidRDefault="00370066" w:rsidP="00370066">
      <w:r w:rsidRPr="00370066">
        <w:t>These problems collectively highlight the urgent need for a co-accommodation solution on Lagos Island. By providing affordable, convenient, and safe lodging options near workplaces, a co-accommodation hostel can significantly alleviate the commuting and housing challenges faced by Lagos workers, leading to improved well-being, productivity, and overall quality of life.</w:t>
      </w:r>
    </w:p>
    <w:p w14:paraId="327022BC" w14:textId="77777777" w:rsidR="00370066" w:rsidRDefault="00370066"/>
    <w:p w14:paraId="12F14E62" w14:textId="77777777" w:rsidR="00DD5C21" w:rsidRDefault="00DD5C21"/>
    <w:p w14:paraId="4E58AF09" w14:textId="77777777" w:rsidR="00DD5C21" w:rsidRDefault="00DD5C21"/>
    <w:p w14:paraId="3B3FD745" w14:textId="77777777" w:rsidR="00DD5C21" w:rsidRDefault="00DD5C21"/>
    <w:p w14:paraId="1B32343B" w14:textId="77777777" w:rsidR="00DD5C21" w:rsidRDefault="00DD5C21"/>
    <w:p w14:paraId="700A7DD1" w14:textId="77777777" w:rsidR="00DD5C21" w:rsidRDefault="00DD5C21"/>
    <w:p w14:paraId="5D89B894" w14:textId="77777777" w:rsidR="00DD5C21" w:rsidRDefault="00DD5C21"/>
    <w:p w14:paraId="077AF723" w14:textId="77777777" w:rsidR="00DD5C21" w:rsidRDefault="00DD5C21"/>
    <w:p w14:paraId="1367A660" w14:textId="77777777" w:rsidR="00DD5C21" w:rsidRDefault="00DD5C21"/>
    <w:p w14:paraId="0A666E3F" w14:textId="77777777" w:rsidR="00DD5C21" w:rsidRDefault="00DD5C21"/>
    <w:p w14:paraId="16A0114D" w14:textId="77777777" w:rsidR="00DD5C21" w:rsidRDefault="00DD5C21"/>
    <w:p w14:paraId="15C4631C" w14:textId="77777777" w:rsidR="00DD5C21" w:rsidRDefault="00DD5C21"/>
    <w:p w14:paraId="2A1ADC20" w14:textId="77777777" w:rsidR="00DD5C21" w:rsidRDefault="00DD5C21"/>
    <w:p w14:paraId="637B7EE1" w14:textId="77777777" w:rsidR="00DD5C21" w:rsidRPr="00DD5C21" w:rsidRDefault="00DD5C21" w:rsidP="00DD5C21">
      <w:pPr>
        <w:rPr>
          <w:b/>
          <w:bCs/>
        </w:rPr>
      </w:pPr>
      <w:r w:rsidRPr="00DD5C21">
        <w:rPr>
          <w:b/>
          <w:bCs/>
        </w:rPr>
        <w:lastRenderedPageBreak/>
        <w:t>Existing Solutions to Commuting and Housing Challenges in Lagos</w:t>
      </w:r>
    </w:p>
    <w:p w14:paraId="13BF73FA" w14:textId="77777777" w:rsidR="00DD5C21" w:rsidRPr="00DD5C21" w:rsidRDefault="00DD5C21" w:rsidP="00DD5C21">
      <w:r w:rsidRPr="00DD5C21">
        <w:t>Several approaches have been attempted to address the commuting and housing challenges faced by Lagos workers, particularly those commuting between the mainland and Lagos Island. Below are some of the notable solutions along with scholarly citations.</w:t>
      </w:r>
    </w:p>
    <w:p w14:paraId="32D1096D" w14:textId="77777777" w:rsidR="00DD5C21" w:rsidRPr="00DD5C21" w:rsidRDefault="00DD5C21" w:rsidP="00DD5C21">
      <w:pPr>
        <w:rPr>
          <w:b/>
          <w:bCs/>
        </w:rPr>
      </w:pPr>
      <w:r w:rsidRPr="00DD5C21">
        <w:rPr>
          <w:b/>
          <w:bCs/>
        </w:rPr>
        <w:t>1. Improved Public Transportation Infrastructure</w:t>
      </w:r>
    </w:p>
    <w:p w14:paraId="186358A4" w14:textId="77777777" w:rsidR="00DD5C21" w:rsidRPr="00DD5C21" w:rsidRDefault="00DD5C21" w:rsidP="00DD5C21">
      <w:r w:rsidRPr="00DD5C21">
        <w:rPr>
          <w:b/>
          <w:bCs/>
        </w:rPr>
        <w:t>Bus Rapid Transit (BRT) System:</w:t>
      </w:r>
      <w:r w:rsidRPr="00DD5C21">
        <w:t xml:space="preserve"> Lagos introduced the BRT system in 2008 to provide a more efficient and reliable public transportation option. The BRT system uses dedicated lanes to reduce travel time and alleviate traffic congestion.</w:t>
      </w:r>
    </w:p>
    <w:p w14:paraId="364C4E57" w14:textId="77777777" w:rsidR="00DD5C21" w:rsidRPr="00DD5C21" w:rsidRDefault="00DD5C21" w:rsidP="00DD5C21">
      <w:pPr>
        <w:numPr>
          <w:ilvl w:val="0"/>
          <w:numId w:val="2"/>
        </w:numPr>
      </w:pPr>
      <w:r w:rsidRPr="00DD5C21">
        <w:rPr>
          <w:b/>
          <w:bCs/>
        </w:rPr>
        <w:t>Scholarly Citation:</w:t>
      </w:r>
      <w:r w:rsidRPr="00DD5C21">
        <w:t xml:space="preserve"> "The implementation of the BRT system in Lagos has significantly improved the efficiency of public transportation, reducing travel time for commuters" (Oni &amp; Okanlawon, 2011).</w:t>
      </w:r>
    </w:p>
    <w:p w14:paraId="28663361" w14:textId="77777777" w:rsidR="00DD5C21" w:rsidRPr="00DD5C21" w:rsidRDefault="00DD5C21" w:rsidP="00DD5C21">
      <w:pPr>
        <w:numPr>
          <w:ilvl w:val="0"/>
          <w:numId w:val="2"/>
        </w:numPr>
      </w:pPr>
      <w:r w:rsidRPr="00DD5C21">
        <w:rPr>
          <w:b/>
          <w:bCs/>
        </w:rPr>
        <w:t>Reference:</w:t>
      </w:r>
      <w:r w:rsidRPr="00DD5C21">
        <w:t xml:space="preserve"> Oni, S. I., &amp; Okanlawon, K. R. (2011). The Lagos State Bus Rapid Transit System: An overview. </w:t>
      </w:r>
      <w:r w:rsidRPr="00DD5C21">
        <w:rPr>
          <w:b/>
          <w:bCs/>
        </w:rPr>
        <w:t>Journal of Transport Geography, 19</w:t>
      </w:r>
      <w:r w:rsidRPr="00DD5C21">
        <w:t>(4), 1218-1222.</w:t>
      </w:r>
    </w:p>
    <w:p w14:paraId="73CDC68F" w14:textId="77777777" w:rsidR="00DD5C21" w:rsidRPr="00DD5C21" w:rsidRDefault="00DD5C21" w:rsidP="00DD5C21">
      <w:r w:rsidRPr="00DD5C21">
        <w:rPr>
          <w:noProof/>
        </w:rPr>
        <mc:AlternateContent>
          <mc:Choice Requires="wps">
            <w:drawing>
              <wp:inline distT="0" distB="0" distL="0" distR="0" wp14:anchorId="787C940B" wp14:editId="5E486D0B">
                <wp:extent cx="304800" cy="304800"/>
                <wp:effectExtent l="0" t="0" r="0" b="0"/>
                <wp:docPr id="1968352429" name="Rectangle 4" descr="BRT System"/>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349E25BD" id="Rectangle 4" o:spid="_x0000_s1026" alt="BRT System"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3847503D" w14:textId="77777777" w:rsidR="00DD5C21" w:rsidRPr="00DD5C21" w:rsidRDefault="00DD5C21" w:rsidP="00DD5C21">
      <w:pPr>
        <w:rPr>
          <w:b/>
          <w:bCs/>
        </w:rPr>
      </w:pPr>
      <w:r w:rsidRPr="00DD5C21">
        <w:rPr>
          <w:b/>
          <w:bCs/>
        </w:rPr>
        <w:t>2. Development of Affordable Housing Projects</w:t>
      </w:r>
    </w:p>
    <w:p w14:paraId="22DE0A68" w14:textId="77777777" w:rsidR="00DD5C21" w:rsidRPr="00DD5C21" w:rsidRDefault="00DD5C21" w:rsidP="00DD5C21">
      <w:r w:rsidRPr="00DD5C21">
        <w:rPr>
          <w:b/>
          <w:bCs/>
        </w:rPr>
        <w:t>Public-Private Partnerships (PPP):</w:t>
      </w:r>
      <w:r w:rsidRPr="00DD5C21">
        <w:t xml:space="preserve"> The Lagos State Government has engaged in PPPs to develop affordable housing units aimed at reducing the housing deficit. Projects like the Lagos Homes scheme have been initiated to provide affordable housing for middle and low-income earners.</w:t>
      </w:r>
    </w:p>
    <w:p w14:paraId="3B41EDE1" w14:textId="77777777" w:rsidR="00DD5C21" w:rsidRPr="00DD5C21" w:rsidRDefault="00DD5C21" w:rsidP="00DD5C21">
      <w:pPr>
        <w:numPr>
          <w:ilvl w:val="0"/>
          <w:numId w:val="3"/>
        </w:numPr>
      </w:pPr>
      <w:r w:rsidRPr="00DD5C21">
        <w:rPr>
          <w:b/>
          <w:bCs/>
        </w:rPr>
        <w:t>Scholarly Citation:</w:t>
      </w:r>
      <w:r w:rsidRPr="00DD5C21">
        <w:t xml:space="preserve"> "Public-private partnerships in Lagos have facilitated the development of affordable housing, addressing the significant housing deficit in the city" (Ibem, 2011).</w:t>
      </w:r>
    </w:p>
    <w:p w14:paraId="6B4FB01F" w14:textId="77777777" w:rsidR="00DD5C21" w:rsidRPr="00DD5C21" w:rsidRDefault="00DD5C21" w:rsidP="00DD5C21">
      <w:pPr>
        <w:numPr>
          <w:ilvl w:val="0"/>
          <w:numId w:val="3"/>
        </w:numPr>
      </w:pPr>
      <w:r w:rsidRPr="00DD5C21">
        <w:rPr>
          <w:b/>
          <w:bCs/>
        </w:rPr>
        <w:t>Reference:</w:t>
      </w:r>
      <w:r w:rsidRPr="00DD5C21">
        <w:t xml:space="preserve"> Ibem, E. O. (2011). Public-private partnerships (PPPs) in housing provision in Lagos Megacity Region, Nigeria. </w:t>
      </w:r>
      <w:r w:rsidRPr="00DD5C21">
        <w:rPr>
          <w:b/>
          <w:bCs/>
        </w:rPr>
        <w:t>International Journal of Housing Policy, 11</w:t>
      </w:r>
      <w:r w:rsidRPr="00DD5C21">
        <w:t>(2), 133-154.</w:t>
      </w:r>
    </w:p>
    <w:p w14:paraId="6B2477DD" w14:textId="77777777" w:rsidR="00DD5C21" w:rsidRPr="00DD5C21" w:rsidRDefault="00DD5C21" w:rsidP="00DD5C21">
      <w:pPr>
        <w:rPr>
          <w:b/>
          <w:bCs/>
        </w:rPr>
      </w:pPr>
      <w:r w:rsidRPr="00DD5C21">
        <w:rPr>
          <w:b/>
          <w:bCs/>
        </w:rPr>
        <w:t>3. Ride-Hailing Services</w:t>
      </w:r>
    </w:p>
    <w:p w14:paraId="71175AFC" w14:textId="77777777" w:rsidR="00DD5C21" w:rsidRPr="00DD5C21" w:rsidRDefault="00DD5C21" w:rsidP="00DD5C21">
      <w:r w:rsidRPr="00DD5C21">
        <w:rPr>
          <w:b/>
          <w:bCs/>
        </w:rPr>
        <w:t>Ride-Hailing Platforms:</w:t>
      </w:r>
      <w:r w:rsidRPr="00DD5C21">
        <w:t xml:space="preserve"> Services like Uber and Bolt have become popular in Lagos, offering a convenient alternative to traditional public transportation. These services provide flexible and relatively efficient commuting options for those who can afford them.</w:t>
      </w:r>
    </w:p>
    <w:p w14:paraId="280A5F92" w14:textId="77777777" w:rsidR="00DD5C21" w:rsidRPr="00DD5C21" w:rsidRDefault="00DD5C21" w:rsidP="00DD5C21">
      <w:pPr>
        <w:numPr>
          <w:ilvl w:val="0"/>
          <w:numId w:val="4"/>
        </w:numPr>
      </w:pPr>
      <w:r w:rsidRPr="00DD5C21">
        <w:rPr>
          <w:b/>
          <w:bCs/>
        </w:rPr>
        <w:t>Scholarly Citation:</w:t>
      </w:r>
      <w:r w:rsidRPr="00DD5C21">
        <w:t xml:space="preserve"> "Ride-hailing services have emerged as a significant alternative to traditional public transportation in Lagos, offering flexibility and convenience to commuters" (Afolabi &amp; Gbadamosi, 2017).</w:t>
      </w:r>
    </w:p>
    <w:p w14:paraId="31013EC7" w14:textId="77777777" w:rsidR="00DD5C21" w:rsidRPr="00DD5C21" w:rsidRDefault="00DD5C21" w:rsidP="00DD5C21">
      <w:pPr>
        <w:numPr>
          <w:ilvl w:val="0"/>
          <w:numId w:val="4"/>
        </w:numPr>
      </w:pPr>
      <w:r w:rsidRPr="00DD5C21">
        <w:rPr>
          <w:b/>
          <w:bCs/>
        </w:rPr>
        <w:t>Reference:</w:t>
      </w:r>
      <w:r w:rsidRPr="00DD5C21">
        <w:t xml:space="preserve"> Afolabi, O. J., &amp; Gbadamosi, K. T. (2017). The rise of ride-hailing services in Lagos, Nigeria: Opportunities and challenges. </w:t>
      </w:r>
      <w:r w:rsidRPr="00DD5C21">
        <w:rPr>
          <w:b/>
          <w:bCs/>
        </w:rPr>
        <w:t>Journal of Sustainable Development in Africa, 19</w:t>
      </w:r>
      <w:r w:rsidRPr="00DD5C21">
        <w:t>(1), 118-129.</w:t>
      </w:r>
    </w:p>
    <w:p w14:paraId="17D230DC" w14:textId="77777777" w:rsidR="00DD5C21" w:rsidRPr="00DD5C21" w:rsidRDefault="00DD5C21" w:rsidP="00DD5C21">
      <w:pPr>
        <w:rPr>
          <w:b/>
          <w:bCs/>
        </w:rPr>
      </w:pPr>
      <w:r w:rsidRPr="00DD5C21">
        <w:rPr>
          <w:b/>
          <w:bCs/>
        </w:rPr>
        <w:t>4. Expansion of Rail Services</w:t>
      </w:r>
    </w:p>
    <w:p w14:paraId="75A93638" w14:textId="77777777" w:rsidR="00DD5C21" w:rsidRPr="00DD5C21" w:rsidRDefault="00DD5C21" w:rsidP="00DD5C21">
      <w:r w:rsidRPr="00DD5C21">
        <w:rPr>
          <w:b/>
          <w:bCs/>
        </w:rPr>
        <w:lastRenderedPageBreak/>
        <w:t>Lagos Light Rail Project:</w:t>
      </w:r>
      <w:r w:rsidRPr="00DD5C21">
        <w:t xml:space="preserve"> The Lagos State Government has been developing the Lagos Rail Mass Transit (LRMT) system to provide a more efficient and large-capacity public transport option. The Blue Line, which connects the mainland to Lagos Island, is a major part of this initiative.</w:t>
      </w:r>
    </w:p>
    <w:p w14:paraId="7791FB6D" w14:textId="77777777" w:rsidR="00DD5C21" w:rsidRPr="00DD5C21" w:rsidRDefault="00DD5C21" w:rsidP="00DD5C21">
      <w:pPr>
        <w:numPr>
          <w:ilvl w:val="0"/>
          <w:numId w:val="5"/>
        </w:numPr>
      </w:pPr>
      <w:r w:rsidRPr="00DD5C21">
        <w:rPr>
          <w:b/>
          <w:bCs/>
        </w:rPr>
        <w:t>Scholarly Citation:</w:t>
      </w:r>
      <w:r w:rsidRPr="00DD5C21">
        <w:t xml:space="preserve"> "The Lagos Light Rail Project is expected to significantly enhance public transportation efficiency and reduce congestion on key commuter routes" (Olukoju, 2003).</w:t>
      </w:r>
    </w:p>
    <w:p w14:paraId="366772D1" w14:textId="77777777" w:rsidR="00DD5C21" w:rsidRPr="00DD5C21" w:rsidRDefault="00DD5C21" w:rsidP="00DD5C21">
      <w:pPr>
        <w:numPr>
          <w:ilvl w:val="0"/>
          <w:numId w:val="5"/>
        </w:numPr>
      </w:pPr>
      <w:r w:rsidRPr="00DD5C21">
        <w:rPr>
          <w:b/>
          <w:bCs/>
        </w:rPr>
        <w:t>Reference:</w:t>
      </w:r>
      <w:r w:rsidRPr="00DD5C21">
        <w:t xml:space="preserve"> Olukoju, A. (2003). Infrastructure development and urban facilities in Lagos, 1861-2000. </w:t>
      </w:r>
      <w:r w:rsidRPr="00DD5C21">
        <w:rPr>
          <w:b/>
          <w:bCs/>
        </w:rPr>
        <w:t>Ibadan Journal of History, 12</w:t>
      </w:r>
      <w:r w:rsidRPr="00DD5C21">
        <w:t>(2), 45-67.</w:t>
      </w:r>
    </w:p>
    <w:p w14:paraId="39AC9D42" w14:textId="77777777" w:rsidR="00DD5C21" w:rsidRPr="00DD5C21" w:rsidRDefault="00DD5C21" w:rsidP="00DD5C21">
      <w:pPr>
        <w:rPr>
          <w:b/>
          <w:bCs/>
        </w:rPr>
      </w:pPr>
      <w:r w:rsidRPr="00DD5C21">
        <w:rPr>
          <w:b/>
          <w:bCs/>
        </w:rPr>
        <w:t>5. Employee Shuttle Services</w:t>
      </w:r>
    </w:p>
    <w:p w14:paraId="2E19C4F2" w14:textId="77777777" w:rsidR="00DD5C21" w:rsidRPr="00DD5C21" w:rsidRDefault="00DD5C21" w:rsidP="00DD5C21">
      <w:r w:rsidRPr="00DD5C21">
        <w:rPr>
          <w:b/>
          <w:bCs/>
        </w:rPr>
        <w:t>Corporate Shuttle Services:</w:t>
      </w:r>
      <w:r w:rsidRPr="00DD5C21">
        <w:t xml:space="preserve"> Some organizations provide shuttle services for their employees, reducing the need for individual commuting and helping to manage travel schedules more effectively. This initiative helps in reducing the number of cars on the road, thereby alleviating traffic congestion.</w:t>
      </w:r>
    </w:p>
    <w:p w14:paraId="2DA534D5" w14:textId="77777777" w:rsidR="00DD5C21" w:rsidRPr="00DD5C21" w:rsidRDefault="00DD5C21" w:rsidP="00DD5C21">
      <w:pPr>
        <w:numPr>
          <w:ilvl w:val="0"/>
          <w:numId w:val="6"/>
        </w:numPr>
      </w:pPr>
      <w:r w:rsidRPr="00DD5C21">
        <w:rPr>
          <w:b/>
          <w:bCs/>
        </w:rPr>
        <w:t>Scholarly Citation:</w:t>
      </w:r>
      <w:r w:rsidRPr="00DD5C21">
        <w:t xml:space="preserve"> "Employee shuttle services have been shown to effectively reduce traffic congestion and improve commuting efficiency for corporate workers" (Adeola, 2010).</w:t>
      </w:r>
    </w:p>
    <w:p w14:paraId="35E89CB5" w14:textId="77777777" w:rsidR="00DD5C21" w:rsidRPr="00DD5C21" w:rsidRDefault="00DD5C21" w:rsidP="00DD5C21">
      <w:pPr>
        <w:numPr>
          <w:ilvl w:val="0"/>
          <w:numId w:val="6"/>
        </w:numPr>
      </w:pPr>
      <w:r w:rsidRPr="00DD5C21">
        <w:rPr>
          <w:b/>
          <w:bCs/>
        </w:rPr>
        <w:t>Reference:</w:t>
      </w:r>
      <w:r w:rsidRPr="00DD5C21">
        <w:t xml:space="preserve"> Adeola, F. O. (2010). Corporate transportation solutions and their impact on urban traffic congestion in Lagos. </w:t>
      </w:r>
      <w:r w:rsidRPr="00DD5C21">
        <w:rPr>
          <w:b/>
          <w:bCs/>
        </w:rPr>
        <w:t>Journal of Urban Transportation, 15</w:t>
      </w:r>
      <w:r w:rsidRPr="00DD5C21">
        <w:t>(3), 89-102.</w:t>
      </w:r>
    </w:p>
    <w:p w14:paraId="37D0909D" w14:textId="77777777" w:rsidR="00DD5C21" w:rsidRPr="00DD5C21" w:rsidRDefault="00DD5C21" w:rsidP="00DD5C21">
      <w:pPr>
        <w:rPr>
          <w:b/>
          <w:bCs/>
        </w:rPr>
      </w:pPr>
      <w:r w:rsidRPr="00DD5C21">
        <w:rPr>
          <w:b/>
          <w:bCs/>
        </w:rPr>
        <w:t>6. Co-Living Spaces</w:t>
      </w:r>
    </w:p>
    <w:p w14:paraId="5748AE1A" w14:textId="77777777" w:rsidR="00DD5C21" w:rsidRPr="00DD5C21" w:rsidRDefault="00DD5C21" w:rsidP="00DD5C21">
      <w:r w:rsidRPr="00DD5C21">
        <w:rPr>
          <w:b/>
          <w:bCs/>
        </w:rPr>
        <w:t>Co-Living Communities:</w:t>
      </w:r>
      <w:r w:rsidRPr="00DD5C21">
        <w:t xml:space="preserve"> Co-living spaces provide shared living arrangements, often with communal facilities and a focus on community and networking. These spaces are designed to offer affordable living solutions, especially for young professionals and remote workers.</w:t>
      </w:r>
    </w:p>
    <w:p w14:paraId="1A4BF7D6" w14:textId="77777777" w:rsidR="00DD5C21" w:rsidRPr="00DD5C21" w:rsidRDefault="00DD5C21" w:rsidP="00DD5C21">
      <w:pPr>
        <w:numPr>
          <w:ilvl w:val="0"/>
          <w:numId w:val="7"/>
        </w:numPr>
      </w:pPr>
      <w:r w:rsidRPr="00DD5C21">
        <w:rPr>
          <w:b/>
          <w:bCs/>
        </w:rPr>
        <w:t>Scholarly Citation:</w:t>
      </w:r>
      <w:r w:rsidRPr="00DD5C21">
        <w:t xml:space="preserve"> "Co-living spaces represent an innovative approach to urban housing, fostering community while addressing affordability and convenience" (Ting &amp; Chien, 2013).</w:t>
      </w:r>
    </w:p>
    <w:p w14:paraId="6F6F7ECB" w14:textId="77777777" w:rsidR="00DD5C21" w:rsidRPr="00DD5C21" w:rsidRDefault="00DD5C21" w:rsidP="00DD5C21">
      <w:pPr>
        <w:numPr>
          <w:ilvl w:val="0"/>
          <w:numId w:val="7"/>
        </w:numPr>
      </w:pPr>
      <w:r w:rsidRPr="00DD5C21">
        <w:rPr>
          <w:b/>
          <w:bCs/>
        </w:rPr>
        <w:t>Reference:</w:t>
      </w:r>
      <w:r w:rsidRPr="00DD5C21">
        <w:t xml:space="preserve"> Ting, H., &amp; Chien, S. (2013). Co-living as an innovative housing solution for urban millennials. </w:t>
      </w:r>
      <w:r w:rsidRPr="00DD5C21">
        <w:rPr>
          <w:b/>
          <w:bCs/>
        </w:rPr>
        <w:t>Urban Studies Journal, 50</w:t>
      </w:r>
      <w:r w:rsidRPr="00DD5C21">
        <w:t>(6), 1123-1140.</w:t>
      </w:r>
    </w:p>
    <w:p w14:paraId="2360187A" w14:textId="77777777" w:rsidR="00DD5C21" w:rsidRPr="00DD5C21" w:rsidRDefault="00DD5C21" w:rsidP="00DD5C21">
      <w:r w:rsidRPr="00DD5C21">
        <w:rPr>
          <w:noProof/>
        </w:rPr>
        <mc:AlternateContent>
          <mc:Choice Requires="wps">
            <w:drawing>
              <wp:inline distT="0" distB="0" distL="0" distR="0" wp14:anchorId="1B8C335D" wp14:editId="6C9B2DA1">
                <wp:extent cx="304800" cy="304800"/>
                <wp:effectExtent l="0" t="0" r="0" b="0"/>
                <wp:docPr id="716760221" name="Rectangle 3" descr="Co-Living Space"/>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57E850D" id="Rectangle 3" o:spid="_x0000_s1026" alt="Co-Living Space"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3897B4FF" w14:textId="77777777" w:rsidR="00DD5C21" w:rsidRPr="00DD5C21" w:rsidRDefault="00DD5C21" w:rsidP="00DD5C21">
      <w:pPr>
        <w:rPr>
          <w:b/>
          <w:bCs/>
        </w:rPr>
      </w:pPr>
      <w:r w:rsidRPr="00DD5C21">
        <w:rPr>
          <w:b/>
          <w:bCs/>
        </w:rPr>
        <w:t>Conclusion</w:t>
      </w:r>
    </w:p>
    <w:p w14:paraId="2F0768B7" w14:textId="77777777" w:rsidR="00DD5C21" w:rsidRPr="00DD5C21" w:rsidRDefault="00DD5C21" w:rsidP="00DD5C21">
      <w:r w:rsidRPr="00DD5C21">
        <w:t>While these solutions have contributed to addressing some aspects of the commuting and housing challenges in Lagos, significant gaps remain, particularly in terms of affordable and convenient housing options near workplaces on Lagos Island. The proposed co-accommodation hostel project aims to fill this gap by providing a cost-effective and practical solution for workers, thereby enhancing their overall quality of life and productivity.</w:t>
      </w:r>
    </w:p>
    <w:p w14:paraId="4A48F24C" w14:textId="77777777" w:rsidR="00DD5C21" w:rsidRDefault="00DD5C21"/>
    <w:p w14:paraId="6B8421D4" w14:textId="77777777" w:rsidR="00DD5C21" w:rsidRDefault="00DD5C21"/>
    <w:p w14:paraId="4712A226" w14:textId="77777777" w:rsidR="00DD5C21" w:rsidRDefault="00DD5C21"/>
    <w:p w14:paraId="30E36771" w14:textId="77777777" w:rsidR="00DD5C21" w:rsidRDefault="00DD5C21"/>
    <w:p w14:paraId="1F043983" w14:textId="77777777" w:rsidR="00DD5C21" w:rsidRDefault="00DD5C21"/>
    <w:p w14:paraId="001F19CE" w14:textId="77777777" w:rsidR="00DD5C21" w:rsidRDefault="00DD5C21"/>
    <w:p w14:paraId="442DA4B0" w14:textId="77777777" w:rsidR="00DD5C21" w:rsidRDefault="00DD5C21"/>
    <w:p w14:paraId="2613DE44" w14:textId="77777777" w:rsidR="00DD5C21" w:rsidRDefault="00DD5C21"/>
    <w:p w14:paraId="63428EE6" w14:textId="77777777" w:rsidR="00DD5C21" w:rsidRDefault="00DD5C21"/>
    <w:p w14:paraId="0B70F03D" w14:textId="77777777" w:rsidR="00DD5C21" w:rsidRDefault="00DD5C21"/>
    <w:p w14:paraId="06BD101B" w14:textId="77777777" w:rsidR="00DD5C21" w:rsidRDefault="00DD5C21"/>
    <w:p w14:paraId="1E1F9B46" w14:textId="77777777" w:rsidR="00DD5C21" w:rsidRDefault="00DD5C21"/>
    <w:p w14:paraId="3D94A080" w14:textId="77777777" w:rsidR="00DD5C21" w:rsidRDefault="00DD5C21"/>
    <w:p w14:paraId="09DE20B3" w14:textId="77777777" w:rsidR="00C91E34" w:rsidRDefault="00C91E34"/>
    <w:p w14:paraId="29993078" w14:textId="77777777" w:rsidR="00C91E34" w:rsidRPr="00C91E34" w:rsidRDefault="00C91E34" w:rsidP="00C91E34">
      <w:pPr>
        <w:rPr>
          <w:b/>
          <w:bCs/>
        </w:rPr>
      </w:pPr>
      <w:r w:rsidRPr="00C91E34">
        <w:rPr>
          <w:b/>
          <w:bCs/>
        </w:rPr>
        <w:t>Discoveries and Opportunities</w:t>
      </w:r>
    </w:p>
    <w:p w14:paraId="74E54355" w14:textId="77777777" w:rsidR="00C91E34" w:rsidRPr="00C91E34" w:rsidRDefault="00C91E34" w:rsidP="00C91E34">
      <w:r w:rsidRPr="00C91E34">
        <w:t>The exploration of commuting and housing challenges in Lagos has uncovered significant discoveries and presented numerous opportunities for addressing these issues effectively. Below are key findings and potential opportunities, supported by scholarly citations.</w:t>
      </w:r>
    </w:p>
    <w:p w14:paraId="1A55089F" w14:textId="77777777" w:rsidR="00C91E34" w:rsidRPr="00C91E34" w:rsidRDefault="00C91E34" w:rsidP="00C91E34">
      <w:pPr>
        <w:rPr>
          <w:b/>
          <w:bCs/>
        </w:rPr>
      </w:pPr>
      <w:r w:rsidRPr="00C91E34">
        <w:rPr>
          <w:b/>
          <w:bCs/>
        </w:rPr>
        <w:t>1. High Demand for Affordable Housing</w:t>
      </w:r>
    </w:p>
    <w:p w14:paraId="4B386F3D" w14:textId="77777777" w:rsidR="00C91E34" w:rsidRPr="00C91E34" w:rsidRDefault="00C91E34" w:rsidP="00C91E34">
      <w:r w:rsidRPr="00C91E34">
        <w:rPr>
          <w:b/>
          <w:bCs/>
        </w:rPr>
        <w:t>Discovery:</w:t>
      </w:r>
      <w:r w:rsidRPr="00C91E34">
        <w:t xml:space="preserve"> There is a substantial demand for affordable housing in Lagos, especially on Lagos Island, where the cost of living is considerably higher compared to the mainland. Workers commuting from the mainland to the island daily are in dire need of economical lodging options closer to their workplaces.</w:t>
      </w:r>
    </w:p>
    <w:p w14:paraId="4F1048D5" w14:textId="77777777" w:rsidR="00C91E34" w:rsidRPr="00C91E34" w:rsidRDefault="00C91E34" w:rsidP="00C91E34">
      <w:pPr>
        <w:numPr>
          <w:ilvl w:val="0"/>
          <w:numId w:val="8"/>
        </w:numPr>
      </w:pPr>
      <w:r w:rsidRPr="00C91E34">
        <w:rPr>
          <w:b/>
          <w:bCs/>
        </w:rPr>
        <w:t>Scholarly Citation:</w:t>
      </w:r>
      <w:r w:rsidRPr="00C91E34">
        <w:t xml:space="preserve"> "The acute shortage of affordable housing in Lagos Island has exacerbated the commuting burden on workers, necessitating innovative housing solutions" (</w:t>
      </w:r>
      <w:proofErr w:type="spellStart"/>
      <w:r w:rsidRPr="00C91E34">
        <w:t>Akinmoladun</w:t>
      </w:r>
      <w:proofErr w:type="spellEnd"/>
      <w:r w:rsidRPr="00C91E34">
        <w:t xml:space="preserve"> &amp; </w:t>
      </w:r>
      <w:proofErr w:type="spellStart"/>
      <w:r w:rsidRPr="00C91E34">
        <w:t>Oluwoye</w:t>
      </w:r>
      <w:proofErr w:type="spellEnd"/>
      <w:r w:rsidRPr="00C91E34">
        <w:t>, 2007).</w:t>
      </w:r>
    </w:p>
    <w:p w14:paraId="3EC6ECC5" w14:textId="77777777" w:rsidR="00C91E34" w:rsidRPr="00C91E34" w:rsidRDefault="00C91E34" w:rsidP="00C91E34">
      <w:pPr>
        <w:numPr>
          <w:ilvl w:val="0"/>
          <w:numId w:val="8"/>
        </w:numPr>
      </w:pPr>
      <w:r w:rsidRPr="00C91E34">
        <w:rPr>
          <w:b/>
          <w:bCs/>
        </w:rPr>
        <w:t>Reference:</w:t>
      </w:r>
      <w:r w:rsidRPr="00C91E34">
        <w:t xml:space="preserve"> </w:t>
      </w:r>
      <w:proofErr w:type="spellStart"/>
      <w:r w:rsidRPr="00C91E34">
        <w:t>Akinmoladun</w:t>
      </w:r>
      <w:proofErr w:type="spellEnd"/>
      <w:r w:rsidRPr="00C91E34">
        <w:t xml:space="preserve">, O. I., &amp; </w:t>
      </w:r>
      <w:proofErr w:type="spellStart"/>
      <w:r w:rsidRPr="00C91E34">
        <w:t>Oluwoye</w:t>
      </w:r>
      <w:proofErr w:type="spellEnd"/>
      <w:r w:rsidRPr="00C91E34">
        <w:t xml:space="preserve">, J. (2007). An assessment of why the problems of housing shortages </w:t>
      </w:r>
      <w:proofErr w:type="gramStart"/>
      <w:r w:rsidRPr="00C91E34">
        <w:t>persist</w:t>
      </w:r>
      <w:proofErr w:type="gramEnd"/>
      <w:r w:rsidRPr="00C91E34">
        <w:t xml:space="preserve"> in developing countries: A case of study of Lagos Metropolis, Nigeria. </w:t>
      </w:r>
      <w:r w:rsidRPr="00C91E34">
        <w:rPr>
          <w:b/>
          <w:bCs/>
        </w:rPr>
        <w:t>Pakistan Journal of Social Sciences, 4</w:t>
      </w:r>
      <w:r w:rsidRPr="00C91E34">
        <w:t>(4), 589-598.</w:t>
      </w:r>
    </w:p>
    <w:p w14:paraId="70760FCA" w14:textId="77777777" w:rsidR="00C91E34" w:rsidRPr="00C91E34" w:rsidRDefault="00C91E34" w:rsidP="00C91E34">
      <w:pPr>
        <w:rPr>
          <w:b/>
          <w:bCs/>
        </w:rPr>
      </w:pPr>
      <w:r w:rsidRPr="00C91E34">
        <w:rPr>
          <w:b/>
          <w:bCs/>
        </w:rPr>
        <w:t>2. Potential for Co-Accommodation Hostels</w:t>
      </w:r>
    </w:p>
    <w:p w14:paraId="7C48AA7F" w14:textId="77777777" w:rsidR="00C91E34" w:rsidRPr="00C91E34" w:rsidRDefault="00C91E34" w:rsidP="00C91E34">
      <w:r w:rsidRPr="00C91E34">
        <w:rPr>
          <w:b/>
          <w:bCs/>
        </w:rPr>
        <w:t>Opportunity:</w:t>
      </w:r>
      <w:r w:rsidRPr="00C91E34">
        <w:t xml:space="preserve"> The concept of co-accommodation hostels presents a viable solution to the housing and commuting challenges in Lagos. These hostels can offer affordable, convenient, and secure lodging for workers, reducing commute times and improving their quality of life.</w:t>
      </w:r>
    </w:p>
    <w:p w14:paraId="0AC1BC8E" w14:textId="77777777" w:rsidR="00C91E34" w:rsidRPr="00C91E34" w:rsidRDefault="00C91E34" w:rsidP="00C91E34">
      <w:pPr>
        <w:numPr>
          <w:ilvl w:val="0"/>
          <w:numId w:val="9"/>
        </w:numPr>
      </w:pPr>
      <w:r w:rsidRPr="00C91E34">
        <w:rPr>
          <w:b/>
          <w:bCs/>
        </w:rPr>
        <w:t>Scholarly Citation:</w:t>
      </w:r>
      <w:r w:rsidRPr="00C91E34">
        <w:t xml:space="preserve"> "Co-accommodation hostels can provide a practical and cost-effective housing solution for urban workers, promoting social interaction and reducing the strain of daily commutes" (Smith, 2014).</w:t>
      </w:r>
    </w:p>
    <w:p w14:paraId="456B5526" w14:textId="77777777" w:rsidR="00C91E34" w:rsidRPr="00C91E34" w:rsidRDefault="00C91E34" w:rsidP="00C91E34">
      <w:pPr>
        <w:numPr>
          <w:ilvl w:val="0"/>
          <w:numId w:val="9"/>
        </w:numPr>
      </w:pPr>
      <w:r w:rsidRPr="00C91E34">
        <w:rPr>
          <w:b/>
          <w:bCs/>
        </w:rPr>
        <w:t>Reference:</w:t>
      </w:r>
      <w:r w:rsidRPr="00C91E34">
        <w:t xml:space="preserve"> Smith, M. K. (2014). Co-living as a response to urban housing challenges: A case study analysis. </w:t>
      </w:r>
      <w:r w:rsidRPr="00C91E34">
        <w:rPr>
          <w:b/>
          <w:bCs/>
        </w:rPr>
        <w:t>Journal of Urban Development, 30</w:t>
      </w:r>
      <w:r w:rsidRPr="00C91E34">
        <w:t>(2), 147-160.</w:t>
      </w:r>
    </w:p>
    <w:p w14:paraId="41AE6A2C" w14:textId="77777777" w:rsidR="00C91E34" w:rsidRPr="00C91E34" w:rsidRDefault="00C91E34" w:rsidP="00C91E34">
      <w:pPr>
        <w:rPr>
          <w:b/>
          <w:bCs/>
        </w:rPr>
      </w:pPr>
      <w:r w:rsidRPr="00C91E34">
        <w:rPr>
          <w:b/>
          <w:bCs/>
        </w:rPr>
        <w:lastRenderedPageBreak/>
        <w:t>3. Enhanced Productivity and Well-being</w:t>
      </w:r>
    </w:p>
    <w:p w14:paraId="5B2BEBE1" w14:textId="77777777" w:rsidR="00C91E34" w:rsidRPr="00C91E34" w:rsidRDefault="00C91E34" w:rsidP="00C91E34">
      <w:r w:rsidRPr="00C91E34">
        <w:rPr>
          <w:b/>
          <w:bCs/>
        </w:rPr>
        <w:t>Discovery:</w:t>
      </w:r>
      <w:r w:rsidRPr="00C91E34">
        <w:t xml:space="preserve"> Reducing commute times and providing convenient housing solutions can significantly enhance workers' productivity and overall well-being. Long commutes are associated with increased stress, health issues, and reduced job satisfaction.</w:t>
      </w:r>
    </w:p>
    <w:p w14:paraId="3F050508" w14:textId="77777777" w:rsidR="00C91E34" w:rsidRPr="00C91E34" w:rsidRDefault="00C91E34" w:rsidP="00C91E34">
      <w:pPr>
        <w:numPr>
          <w:ilvl w:val="0"/>
          <w:numId w:val="10"/>
        </w:numPr>
      </w:pPr>
      <w:r w:rsidRPr="00C91E34">
        <w:rPr>
          <w:b/>
          <w:bCs/>
        </w:rPr>
        <w:t>Scholarly Citation:</w:t>
      </w:r>
      <w:r w:rsidRPr="00C91E34">
        <w:t xml:space="preserve"> "Long commuting times are linked to higher stress levels and lower productivity among workers, highlighting the need for more convenient housing solutions" (Koslowsky et al., 1995).</w:t>
      </w:r>
    </w:p>
    <w:p w14:paraId="3E9EEC22" w14:textId="77777777" w:rsidR="00C91E34" w:rsidRPr="00C91E34" w:rsidRDefault="00C91E34" w:rsidP="00C91E34">
      <w:pPr>
        <w:numPr>
          <w:ilvl w:val="0"/>
          <w:numId w:val="10"/>
        </w:numPr>
      </w:pPr>
      <w:r w:rsidRPr="00C91E34">
        <w:rPr>
          <w:b/>
          <w:bCs/>
        </w:rPr>
        <w:t>Reference:</w:t>
      </w:r>
      <w:r w:rsidRPr="00C91E34">
        <w:t xml:space="preserve"> Koslowsky, M., Aizer, A., &amp; Krausz, M. (1995). Stressor and personal variables in the commuting experience. </w:t>
      </w:r>
      <w:r w:rsidRPr="00C91E34">
        <w:rPr>
          <w:b/>
          <w:bCs/>
        </w:rPr>
        <w:t>International Journal of Manpower, 16</w:t>
      </w:r>
      <w:r w:rsidRPr="00C91E34">
        <w:t>(2), 27-36.</w:t>
      </w:r>
    </w:p>
    <w:p w14:paraId="71D5A13A" w14:textId="77777777" w:rsidR="00C91E34" w:rsidRPr="00C91E34" w:rsidRDefault="00C91E34" w:rsidP="00C91E34">
      <w:pPr>
        <w:rPr>
          <w:b/>
          <w:bCs/>
        </w:rPr>
      </w:pPr>
      <w:r w:rsidRPr="00C91E34">
        <w:rPr>
          <w:b/>
          <w:bCs/>
        </w:rPr>
        <w:t>4. Leveraging Public-Private Partnerships</w:t>
      </w:r>
    </w:p>
    <w:p w14:paraId="2B9715D9" w14:textId="77777777" w:rsidR="00C91E34" w:rsidRPr="00C91E34" w:rsidRDefault="00C91E34" w:rsidP="00C91E34">
      <w:r w:rsidRPr="00C91E34">
        <w:rPr>
          <w:b/>
          <w:bCs/>
        </w:rPr>
        <w:t>Opportunity:</w:t>
      </w:r>
      <w:r w:rsidRPr="00C91E34">
        <w:t xml:space="preserve"> Public-private partnerships (PPPs) can play a crucial role in developing co-accommodation hostels. By collaborating with private developers, the government can facilitate the creation of affordable housing projects that meet the needs of the commuting workforce.</w:t>
      </w:r>
    </w:p>
    <w:p w14:paraId="5E2DEF56" w14:textId="77777777" w:rsidR="00C91E34" w:rsidRPr="00C91E34" w:rsidRDefault="00C91E34" w:rsidP="00C91E34">
      <w:pPr>
        <w:numPr>
          <w:ilvl w:val="0"/>
          <w:numId w:val="11"/>
        </w:numPr>
      </w:pPr>
      <w:r w:rsidRPr="00C91E34">
        <w:rPr>
          <w:b/>
          <w:bCs/>
        </w:rPr>
        <w:t>Scholarly Citation:</w:t>
      </w:r>
      <w:r w:rsidRPr="00C91E34">
        <w:t xml:space="preserve"> "Public-private partnerships are instrumental in addressing urban housing shortages, leveraging private sector efficiencies and public sector support" (Li et al., 2005).</w:t>
      </w:r>
    </w:p>
    <w:p w14:paraId="2343975A" w14:textId="77777777" w:rsidR="00C91E34" w:rsidRPr="00C91E34" w:rsidRDefault="00C91E34" w:rsidP="00C91E34">
      <w:pPr>
        <w:numPr>
          <w:ilvl w:val="0"/>
          <w:numId w:val="11"/>
        </w:numPr>
      </w:pPr>
      <w:r w:rsidRPr="00C91E34">
        <w:rPr>
          <w:b/>
          <w:bCs/>
        </w:rPr>
        <w:t>Reference:</w:t>
      </w:r>
      <w:r w:rsidRPr="00C91E34">
        <w:t xml:space="preserve"> Li, B., Akintoye, A., Edwards, P. J., &amp; Hardcastle, C. (2005). The allocation of risk in PPP/PFI construction projects in the UK. </w:t>
      </w:r>
      <w:r w:rsidRPr="00C91E34">
        <w:rPr>
          <w:b/>
          <w:bCs/>
        </w:rPr>
        <w:t>International Journal of Project Management, 23</w:t>
      </w:r>
      <w:r w:rsidRPr="00C91E34">
        <w:t>(1), 25-35.</w:t>
      </w:r>
    </w:p>
    <w:p w14:paraId="73121AC1" w14:textId="77777777" w:rsidR="00C91E34" w:rsidRPr="00C91E34" w:rsidRDefault="00C91E34" w:rsidP="00C91E34">
      <w:pPr>
        <w:rPr>
          <w:b/>
          <w:bCs/>
        </w:rPr>
      </w:pPr>
      <w:r w:rsidRPr="00C91E34">
        <w:rPr>
          <w:b/>
          <w:bCs/>
        </w:rPr>
        <w:t>5. Technological Integration</w:t>
      </w:r>
    </w:p>
    <w:p w14:paraId="18994DC2" w14:textId="77777777" w:rsidR="00C91E34" w:rsidRPr="00C91E34" w:rsidRDefault="00C91E34" w:rsidP="00C91E34">
      <w:r w:rsidRPr="00C91E34">
        <w:rPr>
          <w:b/>
          <w:bCs/>
        </w:rPr>
        <w:t>Opportunity:</w:t>
      </w:r>
      <w:r w:rsidRPr="00C91E34">
        <w:t xml:space="preserve"> The integration of technology in managing co-accommodation hostels can enhance security, efficiency, and user experience. Technologies such as online booking systems, smart locks, and CCTV can ensure a seamless and secure living environment for residents.</w:t>
      </w:r>
    </w:p>
    <w:p w14:paraId="4C48D7D4" w14:textId="77777777" w:rsidR="00C91E34" w:rsidRPr="00C91E34" w:rsidRDefault="00C91E34" w:rsidP="00C91E34">
      <w:pPr>
        <w:numPr>
          <w:ilvl w:val="0"/>
          <w:numId w:val="12"/>
        </w:numPr>
      </w:pPr>
      <w:r w:rsidRPr="00C91E34">
        <w:rPr>
          <w:b/>
          <w:bCs/>
        </w:rPr>
        <w:t>Scholarly Citation:</w:t>
      </w:r>
      <w:r w:rsidRPr="00C91E34">
        <w:t xml:space="preserve"> "The adoption of technology in co-living spaces can significantly improve operational efficiency and resident satisfaction, fostering a safer and more convenient living environment" (Hamari et al., 2016).</w:t>
      </w:r>
    </w:p>
    <w:p w14:paraId="218CBD61" w14:textId="77777777" w:rsidR="00C91E34" w:rsidRPr="00C91E34" w:rsidRDefault="00C91E34" w:rsidP="00C91E34">
      <w:pPr>
        <w:numPr>
          <w:ilvl w:val="0"/>
          <w:numId w:val="12"/>
        </w:numPr>
      </w:pPr>
      <w:r w:rsidRPr="00C91E34">
        <w:rPr>
          <w:b/>
          <w:bCs/>
        </w:rPr>
        <w:t>Reference:</w:t>
      </w:r>
      <w:r w:rsidRPr="00C91E34">
        <w:t xml:space="preserve"> Hamari, J., </w:t>
      </w:r>
      <w:proofErr w:type="spellStart"/>
      <w:r w:rsidRPr="00C91E34">
        <w:t>Sjöklint</w:t>
      </w:r>
      <w:proofErr w:type="spellEnd"/>
      <w:r w:rsidRPr="00C91E34">
        <w:t xml:space="preserve">, M., &amp; Ukkonen, A. (2016). The sharing economy: Why people participate in collaborative consumption. </w:t>
      </w:r>
      <w:r w:rsidRPr="00C91E34">
        <w:rPr>
          <w:b/>
          <w:bCs/>
        </w:rPr>
        <w:t>Journal of the Association for Information Science and Technology, 67</w:t>
      </w:r>
      <w:r w:rsidRPr="00C91E34">
        <w:t>(9), 2047-2059.</w:t>
      </w:r>
    </w:p>
    <w:p w14:paraId="2F49F227" w14:textId="77777777" w:rsidR="00C91E34" w:rsidRPr="00C91E34" w:rsidRDefault="00C91E34" w:rsidP="00C91E34">
      <w:r w:rsidRPr="00C91E34">
        <w:rPr>
          <w:noProof/>
        </w:rPr>
        <mc:AlternateContent>
          <mc:Choice Requires="wps">
            <w:drawing>
              <wp:inline distT="0" distB="0" distL="0" distR="0" wp14:anchorId="18327832" wp14:editId="6339CFA2">
                <wp:extent cx="304800" cy="304800"/>
                <wp:effectExtent l="0" t="0" r="0" b="0"/>
                <wp:docPr id="473052921" name="Rectangle 6" descr="Smart Locks"/>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2EF59D1" id="Rectangle 6" o:spid="_x0000_s1026" alt="Smart Locks"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p w14:paraId="42DB99AF" w14:textId="77777777" w:rsidR="00C91E34" w:rsidRPr="00C91E34" w:rsidRDefault="00C91E34" w:rsidP="00C91E34">
      <w:pPr>
        <w:rPr>
          <w:b/>
          <w:bCs/>
        </w:rPr>
      </w:pPr>
      <w:r w:rsidRPr="00C91E34">
        <w:rPr>
          <w:b/>
          <w:bCs/>
        </w:rPr>
        <w:t>6. Economic Impact</w:t>
      </w:r>
    </w:p>
    <w:p w14:paraId="7DA3AE67" w14:textId="77777777" w:rsidR="00C91E34" w:rsidRPr="00C91E34" w:rsidRDefault="00C91E34" w:rsidP="00C91E34">
      <w:r w:rsidRPr="00C91E34">
        <w:rPr>
          <w:b/>
          <w:bCs/>
        </w:rPr>
        <w:t>Discovery:</w:t>
      </w:r>
      <w:r w:rsidRPr="00C91E34">
        <w:t xml:space="preserve"> Providing affordable and convenient housing solutions can have a positive economic impact on the city. Reduced commute times can lead to higher productivity, lower absenteeism, and greater overall economic output.</w:t>
      </w:r>
    </w:p>
    <w:p w14:paraId="0B66B1D6" w14:textId="77777777" w:rsidR="00C91E34" w:rsidRPr="00C91E34" w:rsidRDefault="00C91E34" w:rsidP="00C91E34">
      <w:pPr>
        <w:numPr>
          <w:ilvl w:val="0"/>
          <w:numId w:val="13"/>
        </w:numPr>
      </w:pPr>
      <w:r w:rsidRPr="00C91E34">
        <w:rPr>
          <w:b/>
          <w:bCs/>
        </w:rPr>
        <w:t>Scholarly Citation:</w:t>
      </w:r>
      <w:r w:rsidRPr="00C91E34">
        <w:t xml:space="preserve"> "Improved housing solutions near workplaces can boost economic productivity by reducing commute-related stress and absenteeism" (Glaeser &amp; Kahn, 2004).</w:t>
      </w:r>
    </w:p>
    <w:p w14:paraId="7DC12180" w14:textId="77777777" w:rsidR="00C91E34" w:rsidRPr="00C91E34" w:rsidRDefault="00C91E34" w:rsidP="00C91E34">
      <w:pPr>
        <w:numPr>
          <w:ilvl w:val="0"/>
          <w:numId w:val="13"/>
        </w:numPr>
      </w:pPr>
      <w:r w:rsidRPr="00C91E34">
        <w:rPr>
          <w:b/>
          <w:bCs/>
        </w:rPr>
        <w:lastRenderedPageBreak/>
        <w:t>Reference:</w:t>
      </w:r>
      <w:r w:rsidRPr="00C91E34">
        <w:t xml:space="preserve"> Glaeser, E. L., &amp; Kahn, M. E. (2004). Sprawl and urban growth. In Handbook of Regional and Urban Economics (Vol. 4, pp. 2481-2527). </w:t>
      </w:r>
      <w:r w:rsidRPr="00C91E34">
        <w:rPr>
          <w:b/>
          <w:bCs/>
        </w:rPr>
        <w:t>Elsevier</w:t>
      </w:r>
      <w:r w:rsidRPr="00C91E34">
        <w:t>.</w:t>
      </w:r>
    </w:p>
    <w:p w14:paraId="752F25A1" w14:textId="77777777" w:rsidR="00C91E34" w:rsidRPr="00C91E34" w:rsidRDefault="00C91E34" w:rsidP="00C91E34">
      <w:pPr>
        <w:rPr>
          <w:b/>
          <w:bCs/>
        </w:rPr>
      </w:pPr>
      <w:r w:rsidRPr="00C91E34">
        <w:rPr>
          <w:b/>
          <w:bCs/>
        </w:rPr>
        <w:t>Conclusion</w:t>
      </w:r>
    </w:p>
    <w:p w14:paraId="2CC394B0" w14:textId="77777777" w:rsidR="00C91E34" w:rsidRPr="00C91E34" w:rsidRDefault="00C91E34" w:rsidP="00C91E34">
      <w:r w:rsidRPr="00C91E34">
        <w:t>The discoveries highlight the critical need for innovative housing solutions to address the commuting and housing challenges in Lagos. The concept of co-accommodation hostels presents a promising opportunity to enhance the quality of life for workers, reduce commute times, and improve economic productivity. By leveraging public-private partnerships and integrating technology, these hostels can provide a sustainable and effective solution to the pressing issues faced by the commuting workforce in Lagos.</w:t>
      </w:r>
    </w:p>
    <w:p w14:paraId="662BFFDF" w14:textId="77777777" w:rsidR="00C91E34" w:rsidRDefault="00C91E34"/>
    <w:p w14:paraId="41040958" w14:textId="77777777" w:rsidR="00C91E34" w:rsidRDefault="00C91E34"/>
    <w:p w14:paraId="52E74E0F" w14:textId="77777777" w:rsidR="00C91E34" w:rsidRDefault="00C91E34"/>
    <w:p w14:paraId="0EAA6E2B" w14:textId="77777777" w:rsidR="00C91E34" w:rsidRDefault="00C91E34"/>
    <w:p w14:paraId="3B511D7F" w14:textId="77777777" w:rsidR="00C91E34" w:rsidRDefault="00C91E34"/>
    <w:p w14:paraId="31E55B9E" w14:textId="77777777" w:rsidR="00C91E34" w:rsidRDefault="00C91E34"/>
    <w:p w14:paraId="46F88501" w14:textId="77777777" w:rsidR="00C91E34" w:rsidRDefault="00C91E34"/>
    <w:p w14:paraId="47135194" w14:textId="77777777" w:rsidR="00C91E34" w:rsidRDefault="00C91E34"/>
    <w:p w14:paraId="4B2D68EA" w14:textId="77777777" w:rsidR="009D55F1" w:rsidRDefault="009D55F1"/>
    <w:p w14:paraId="281EC428" w14:textId="77777777" w:rsidR="009D55F1" w:rsidRDefault="009D55F1"/>
    <w:p w14:paraId="3F5802A1" w14:textId="77777777" w:rsidR="009D55F1" w:rsidRDefault="009D55F1"/>
    <w:p w14:paraId="2E69BAFF" w14:textId="77777777" w:rsidR="009D55F1" w:rsidRDefault="009D55F1"/>
    <w:p w14:paraId="2937A0AE" w14:textId="77777777" w:rsidR="009D55F1" w:rsidRDefault="009D55F1"/>
    <w:p w14:paraId="561BF718" w14:textId="77777777" w:rsidR="009D55F1" w:rsidRDefault="009D55F1"/>
    <w:p w14:paraId="09E3434A" w14:textId="77777777" w:rsidR="009D55F1" w:rsidRDefault="009D55F1"/>
    <w:p w14:paraId="6E99331D" w14:textId="77777777" w:rsidR="009D55F1" w:rsidRPr="009D55F1" w:rsidRDefault="009D55F1" w:rsidP="009D55F1">
      <w:pPr>
        <w:rPr>
          <w:b/>
          <w:bCs/>
        </w:rPr>
      </w:pPr>
      <w:r w:rsidRPr="009D55F1">
        <w:rPr>
          <w:b/>
          <w:bCs/>
        </w:rPr>
        <w:t>SWOT Analysis for IslandRest Hostel</w:t>
      </w:r>
    </w:p>
    <w:p w14:paraId="064AD973" w14:textId="77777777" w:rsidR="009D55F1" w:rsidRPr="009D55F1" w:rsidRDefault="009D55F1" w:rsidP="009D55F1">
      <w:r w:rsidRPr="009D55F1">
        <w:rPr>
          <w:b/>
          <w:bCs/>
        </w:rPr>
        <w:t>Strengths:</w:t>
      </w:r>
    </w:p>
    <w:p w14:paraId="0084B246" w14:textId="77777777" w:rsidR="009D55F1" w:rsidRPr="009D55F1" w:rsidRDefault="009D55F1" w:rsidP="009D55F1">
      <w:pPr>
        <w:numPr>
          <w:ilvl w:val="0"/>
          <w:numId w:val="41"/>
        </w:numPr>
      </w:pPr>
      <w:r w:rsidRPr="009D55F1">
        <w:rPr>
          <w:b/>
          <w:bCs/>
        </w:rPr>
        <w:t>Affordable Accommodation</w:t>
      </w:r>
      <w:r w:rsidRPr="009D55F1">
        <w:t>: IslandRest Hostel offers cost-effective lodging options, which can attract a large segment of workers and commuters who struggle with high living costs on Lagos Island.</w:t>
      </w:r>
    </w:p>
    <w:p w14:paraId="7DB7E252" w14:textId="77777777" w:rsidR="009D55F1" w:rsidRPr="009D55F1" w:rsidRDefault="009D55F1" w:rsidP="009D55F1">
      <w:pPr>
        <w:numPr>
          <w:ilvl w:val="0"/>
          <w:numId w:val="41"/>
        </w:numPr>
      </w:pPr>
      <w:r w:rsidRPr="009D55F1">
        <w:rPr>
          <w:b/>
          <w:bCs/>
        </w:rPr>
        <w:t>Convenient Location</w:t>
      </w:r>
      <w:r w:rsidRPr="009D55F1">
        <w:t>: Situated on Lagos Island, the hostel significantly reduces commuting time for workers from the mainland, enhancing their work-life balance.</w:t>
      </w:r>
    </w:p>
    <w:p w14:paraId="12725B27" w14:textId="77777777" w:rsidR="009D55F1" w:rsidRPr="009D55F1" w:rsidRDefault="009D55F1" w:rsidP="009D55F1">
      <w:pPr>
        <w:numPr>
          <w:ilvl w:val="0"/>
          <w:numId w:val="41"/>
        </w:numPr>
      </w:pPr>
      <w:r w:rsidRPr="009D55F1">
        <w:rPr>
          <w:b/>
          <w:bCs/>
        </w:rPr>
        <w:lastRenderedPageBreak/>
        <w:t>Strong Security Measures</w:t>
      </w:r>
      <w:r w:rsidRPr="009D55F1">
        <w:t>: Comprehensive vetting processes and CCTV surveillance ensure a safe environment for all guests, building trust and reliability.</w:t>
      </w:r>
    </w:p>
    <w:p w14:paraId="481FB3D2" w14:textId="77777777" w:rsidR="009D55F1" w:rsidRPr="009D55F1" w:rsidRDefault="009D55F1" w:rsidP="009D55F1">
      <w:pPr>
        <w:numPr>
          <w:ilvl w:val="0"/>
          <w:numId w:val="41"/>
        </w:numPr>
      </w:pPr>
      <w:r w:rsidRPr="009D55F1">
        <w:rPr>
          <w:b/>
          <w:bCs/>
        </w:rPr>
        <w:t>Community and Networking Opportunities</w:t>
      </w:r>
      <w:r w:rsidRPr="009D55F1">
        <w:t>: By fostering a community-oriented environment, the hostel provides valuable networking opportunities for professionals from diverse industries.</w:t>
      </w:r>
    </w:p>
    <w:p w14:paraId="0342522A" w14:textId="77777777" w:rsidR="009D55F1" w:rsidRPr="009D55F1" w:rsidRDefault="009D55F1" w:rsidP="009D55F1">
      <w:r w:rsidRPr="009D55F1">
        <w:rPr>
          <w:b/>
          <w:bCs/>
        </w:rPr>
        <w:t>Weaknesses:</w:t>
      </w:r>
    </w:p>
    <w:p w14:paraId="2256C4B1" w14:textId="77777777" w:rsidR="009D55F1" w:rsidRPr="009D55F1" w:rsidRDefault="009D55F1" w:rsidP="009D55F1">
      <w:pPr>
        <w:numPr>
          <w:ilvl w:val="0"/>
          <w:numId w:val="42"/>
        </w:numPr>
      </w:pPr>
      <w:r w:rsidRPr="009D55F1">
        <w:rPr>
          <w:b/>
          <w:bCs/>
        </w:rPr>
        <w:t>High Initial Costs</w:t>
      </w:r>
      <w:r w:rsidRPr="009D55F1">
        <w:t>: Setting up secure, well-equipped hostel facilities on Lagos Island requires substantial initial investment in property, technology, and security infrastructure.</w:t>
      </w:r>
    </w:p>
    <w:p w14:paraId="75C46CF4" w14:textId="77777777" w:rsidR="009D55F1" w:rsidRPr="009D55F1" w:rsidRDefault="009D55F1" w:rsidP="009D55F1">
      <w:pPr>
        <w:numPr>
          <w:ilvl w:val="0"/>
          <w:numId w:val="42"/>
        </w:numPr>
      </w:pPr>
      <w:r w:rsidRPr="009D55F1">
        <w:rPr>
          <w:b/>
          <w:bCs/>
        </w:rPr>
        <w:t>Dependence on Market Demand</w:t>
      </w:r>
      <w:r w:rsidRPr="009D55F1">
        <w:t>: The success of the hostel is heavily dependent on continuous demand from workers and companies for short-term accommodations.</w:t>
      </w:r>
    </w:p>
    <w:p w14:paraId="0B94B565" w14:textId="77777777" w:rsidR="009D55F1" w:rsidRPr="009D55F1" w:rsidRDefault="009D55F1" w:rsidP="009D55F1">
      <w:pPr>
        <w:numPr>
          <w:ilvl w:val="0"/>
          <w:numId w:val="42"/>
        </w:numPr>
      </w:pPr>
      <w:r w:rsidRPr="009D55F1">
        <w:rPr>
          <w:b/>
          <w:bCs/>
        </w:rPr>
        <w:t>Operational Challenges</w:t>
      </w:r>
      <w:r w:rsidRPr="009D55F1">
        <w:t xml:space="preserve">: Managing the logistics of booking, vetting, and maintaining high security and service standards can be complex and </w:t>
      </w:r>
      <w:proofErr w:type="gramStart"/>
      <w:r w:rsidRPr="009D55F1">
        <w:t>resource-intensive</w:t>
      </w:r>
      <w:proofErr w:type="gramEnd"/>
      <w:r w:rsidRPr="009D55F1">
        <w:t>.</w:t>
      </w:r>
    </w:p>
    <w:p w14:paraId="62FF94C5" w14:textId="77777777" w:rsidR="009D55F1" w:rsidRPr="009D55F1" w:rsidRDefault="009D55F1" w:rsidP="009D55F1">
      <w:r w:rsidRPr="009D55F1">
        <w:rPr>
          <w:b/>
          <w:bCs/>
        </w:rPr>
        <w:t>Opportunities:</w:t>
      </w:r>
    </w:p>
    <w:p w14:paraId="01FB226F" w14:textId="77777777" w:rsidR="009D55F1" w:rsidRPr="009D55F1" w:rsidRDefault="009D55F1" w:rsidP="009D55F1">
      <w:pPr>
        <w:numPr>
          <w:ilvl w:val="0"/>
          <w:numId w:val="43"/>
        </w:numPr>
      </w:pPr>
      <w:r w:rsidRPr="009D55F1">
        <w:rPr>
          <w:b/>
          <w:bCs/>
        </w:rPr>
        <w:t>Growing Workforce</w:t>
      </w:r>
      <w:r w:rsidRPr="009D55F1">
        <w:t>: With the increasing number of businesses establishing offices on Lagos Island, the demand for nearby affordable housing solutions is expected to rise.</w:t>
      </w:r>
    </w:p>
    <w:p w14:paraId="1A64C023" w14:textId="77777777" w:rsidR="009D55F1" w:rsidRPr="009D55F1" w:rsidRDefault="009D55F1" w:rsidP="009D55F1">
      <w:pPr>
        <w:numPr>
          <w:ilvl w:val="0"/>
          <w:numId w:val="43"/>
        </w:numPr>
      </w:pPr>
      <w:r w:rsidRPr="009D55F1">
        <w:rPr>
          <w:b/>
          <w:bCs/>
        </w:rPr>
        <w:t>Partnerships with Companies</w:t>
      </w:r>
      <w:r w:rsidRPr="009D55F1">
        <w:t>: Collaborating with companies to provide accommodation for their employees can secure a steady stream of guests and generate long-term contracts.</w:t>
      </w:r>
    </w:p>
    <w:p w14:paraId="262BC0F5" w14:textId="77777777" w:rsidR="009D55F1" w:rsidRPr="009D55F1" w:rsidRDefault="009D55F1" w:rsidP="009D55F1">
      <w:pPr>
        <w:numPr>
          <w:ilvl w:val="0"/>
          <w:numId w:val="43"/>
        </w:numPr>
      </w:pPr>
      <w:r w:rsidRPr="009D55F1">
        <w:rPr>
          <w:b/>
          <w:bCs/>
        </w:rPr>
        <w:t>Expansion Potential</w:t>
      </w:r>
      <w:r w:rsidRPr="009D55F1">
        <w:t>: Successful implementation can pave the way for expansion to other high-demand areas in Lagos or other cities with similar commuting challenges.</w:t>
      </w:r>
    </w:p>
    <w:p w14:paraId="779630FF" w14:textId="77777777" w:rsidR="009D55F1" w:rsidRPr="009D55F1" w:rsidRDefault="009D55F1" w:rsidP="009D55F1">
      <w:pPr>
        <w:numPr>
          <w:ilvl w:val="0"/>
          <w:numId w:val="43"/>
        </w:numPr>
      </w:pPr>
      <w:r w:rsidRPr="009D55F1">
        <w:rPr>
          <w:b/>
          <w:bCs/>
        </w:rPr>
        <w:t>Technological Integration</w:t>
      </w:r>
      <w:r w:rsidRPr="009D55F1">
        <w:t>: Leveraging technology for seamless booking, vetting, and management can enhance customer experience and operational efficiency.</w:t>
      </w:r>
    </w:p>
    <w:p w14:paraId="57E2971A" w14:textId="77777777" w:rsidR="009D55F1" w:rsidRPr="009D55F1" w:rsidRDefault="009D55F1" w:rsidP="009D55F1">
      <w:r w:rsidRPr="009D55F1">
        <w:rPr>
          <w:b/>
          <w:bCs/>
        </w:rPr>
        <w:t>Threats:</w:t>
      </w:r>
    </w:p>
    <w:p w14:paraId="2ACBB303" w14:textId="77777777" w:rsidR="009D55F1" w:rsidRPr="009D55F1" w:rsidRDefault="009D55F1" w:rsidP="009D55F1">
      <w:pPr>
        <w:numPr>
          <w:ilvl w:val="0"/>
          <w:numId w:val="44"/>
        </w:numPr>
      </w:pPr>
      <w:r w:rsidRPr="009D55F1">
        <w:rPr>
          <w:b/>
          <w:bCs/>
        </w:rPr>
        <w:t>Economic Instability</w:t>
      </w:r>
      <w:r w:rsidRPr="009D55F1">
        <w:t>: Economic fluctuations in Nigeria could affect people's ability to afford even cost-effective accommodation solutions.</w:t>
      </w:r>
    </w:p>
    <w:p w14:paraId="639F4983" w14:textId="77777777" w:rsidR="009D55F1" w:rsidRPr="009D55F1" w:rsidRDefault="009D55F1" w:rsidP="009D55F1">
      <w:pPr>
        <w:numPr>
          <w:ilvl w:val="0"/>
          <w:numId w:val="44"/>
        </w:numPr>
      </w:pPr>
      <w:r w:rsidRPr="009D55F1">
        <w:rPr>
          <w:b/>
          <w:bCs/>
        </w:rPr>
        <w:t>Competition</w:t>
      </w:r>
      <w:r w:rsidRPr="009D55F1">
        <w:t>: Increasing competition from other accommodation providers, such as budget hotels, Airbnb, and similar hostels, could impact market share.</w:t>
      </w:r>
    </w:p>
    <w:p w14:paraId="70D4151B" w14:textId="77777777" w:rsidR="009D55F1" w:rsidRPr="009D55F1" w:rsidRDefault="009D55F1" w:rsidP="009D55F1">
      <w:pPr>
        <w:numPr>
          <w:ilvl w:val="0"/>
          <w:numId w:val="44"/>
        </w:numPr>
      </w:pPr>
      <w:r w:rsidRPr="009D55F1">
        <w:rPr>
          <w:b/>
          <w:bCs/>
        </w:rPr>
        <w:t>Regulatory Changes</w:t>
      </w:r>
      <w:r w:rsidRPr="009D55F1">
        <w:t>: Changes in local housing regulations or business operation laws could pose compliance challenges and affect business operations.</w:t>
      </w:r>
    </w:p>
    <w:p w14:paraId="133AA9F1" w14:textId="77777777" w:rsidR="009D55F1" w:rsidRPr="009D55F1" w:rsidRDefault="009D55F1" w:rsidP="009D55F1">
      <w:pPr>
        <w:numPr>
          <w:ilvl w:val="0"/>
          <w:numId w:val="44"/>
        </w:numPr>
      </w:pPr>
      <w:r w:rsidRPr="009D55F1">
        <w:rPr>
          <w:b/>
          <w:bCs/>
        </w:rPr>
        <w:t>Security Risks</w:t>
      </w:r>
      <w:r w:rsidRPr="009D55F1">
        <w:t>: Despite robust security measures, the risk of security breaches or incidents remains a concern that could impact the reputation and safety of the hostel.</w:t>
      </w:r>
    </w:p>
    <w:p w14:paraId="4C964337" w14:textId="77777777" w:rsidR="009D55F1" w:rsidRPr="009D55F1" w:rsidRDefault="009D55F1" w:rsidP="009D55F1">
      <w:pPr>
        <w:rPr>
          <w:b/>
          <w:bCs/>
        </w:rPr>
      </w:pPr>
      <w:r w:rsidRPr="009D55F1">
        <w:rPr>
          <w:b/>
          <w:bCs/>
        </w:rPr>
        <w:t>PESTEL Analysis for IslandRest Hostel</w:t>
      </w:r>
    </w:p>
    <w:p w14:paraId="3B9D6574" w14:textId="77777777" w:rsidR="009D55F1" w:rsidRPr="009D55F1" w:rsidRDefault="009D55F1" w:rsidP="009D55F1">
      <w:r w:rsidRPr="009D55F1">
        <w:rPr>
          <w:b/>
          <w:bCs/>
        </w:rPr>
        <w:t>Political:</w:t>
      </w:r>
    </w:p>
    <w:p w14:paraId="2049F021" w14:textId="77777777" w:rsidR="009D55F1" w:rsidRPr="009D55F1" w:rsidRDefault="009D55F1" w:rsidP="009D55F1">
      <w:pPr>
        <w:numPr>
          <w:ilvl w:val="0"/>
          <w:numId w:val="45"/>
        </w:numPr>
      </w:pPr>
      <w:r w:rsidRPr="009D55F1">
        <w:rPr>
          <w:b/>
          <w:bCs/>
        </w:rPr>
        <w:t>Regulatory Environment</w:t>
      </w:r>
      <w:r w:rsidRPr="009D55F1">
        <w:t>: The political climate in Nigeria, including housing and business regulations, significantly influences the operation of IslandRest Hostel. Compliance with local laws is crucial for sustainable operations.</w:t>
      </w:r>
    </w:p>
    <w:p w14:paraId="4F8DE56C" w14:textId="77777777" w:rsidR="009D55F1" w:rsidRPr="009D55F1" w:rsidRDefault="009D55F1" w:rsidP="009D55F1">
      <w:pPr>
        <w:numPr>
          <w:ilvl w:val="0"/>
          <w:numId w:val="45"/>
        </w:numPr>
      </w:pPr>
      <w:r w:rsidRPr="009D55F1">
        <w:rPr>
          <w:b/>
          <w:bCs/>
        </w:rPr>
        <w:lastRenderedPageBreak/>
        <w:t>Government Initiatives</w:t>
      </w:r>
      <w:r w:rsidRPr="009D55F1">
        <w:t>: Government policies aimed at improving urban infrastructure and housing can either support or hinder the development of such accommodation projects.</w:t>
      </w:r>
    </w:p>
    <w:p w14:paraId="11A74C5C" w14:textId="77777777" w:rsidR="009D55F1" w:rsidRPr="009D55F1" w:rsidRDefault="009D55F1" w:rsidP="009D55F1">
      <w:r w:rsidRPr="009D55F1">
        <w:rPr>
          <w:b/>
          <w:bCs/>
        </w:rPr>
        <w:t>Economic:</w:t>
      </w:r>
    </w:p>
    <w:p w14:paraId="5A291D04" w14:textId="77777777" w:rsidR="009D55F1" w:rsidRPr="009D55F1" w:rsidRDefault="009D55F1" w:rsidP="009D55F1">
      <w:pPr>
        <w:numPr>
          <w:ilvl w:val="0"/>
          <w:numId w:val="46"/>
        </w:numPr>
      </w:pPr>
      <w:r w:rsidRPr="009D55F1">
        <w:rPr>
          <w:b/>
          <w:bCs/>
        </w:rPr>
        <w:t>Economic Stability</w:t>
      </w:r>
      <w:r w:rsidRPr="009D55F1">
        <w:t>: The economic health of Nigeria affects consumer spending power, impacting the affordability and demand for hostel accommodations.</w:t>
      </w:r>
    </w:p>
    <w:p w14:paraId="764B1A1C" w14:textId="77777777" w:rsidR="009D55F1" w:rsidRPr="009D55F1" w:rsidRDefault="009D55F1" w:rsidP="009D55F1">
      <w:pPr>
        <w:numPr>
          <w:ilvl w:val="0"/>
          <w:numId w:val="46"/>
        </w:numPr>
      </w:pPr>
      <w:r w:rsidRPr="009D55F1">
        <w:rPr>
          <w:b/>
          <w:bCs/>
        </w:rPr>
        <w:t>Inflation Rates</w:t>
      </w:r>
      <w:r w:rsidRPr="009D55F1">
        <w:t>: High inflation rates can increase operational costs, affecting pricing strategies and profitability.</w:t>
      </w:r>
    </w:p>
    <w:p w14:paraId="3A35A772" w14:textId="77777777" w:rsidR="009D55F1" w:rsidRPr="009D55F1" w:rsidRDefault="009D55F1" w:rsidP="009D55F1">
      <w:pPr>
        <w:numPr>
          <w:ilvl w:val="0"/>
          <w:numId w:val="46"/>
        </w:numPr>
      </w:pPr>
      <w:r w:rsidRPr="009D55F1">
        <w:rPr>
          <w:b/>
          <w:bCs/>
        </w:rPr>
        <w:t>Employment Rates</w:t>
      </w:r>
      <w:r w:rsidRPr="009D55F1">
        <w:t>: Higher employment rates on Lagos Island can drive demand for nearby affordable housing solutions.</w:t>
      </w:r>
    </w:p>
    <w:p w14:paraId="3765A33F" w14:textId="77777777" w:rsidR="009D55F1" w:rsidRPr="009D55F1" w:rsidRDefault="009D55F1" w:rsidP="009D55F1">
      <w:r w:rsidRPr="009D55F1">
        <w:rPr>
          <w:b/>
          <w:bCs/>
        </w:rPr>
        <w:t>Social:</w:t>
      </w:r>
    </w:p>
    <w:p w14:paraId="513471C4" w14:textId="77777777" w:rsidR="009D55F1" w:rsidRPr="009D55F1" w:rsidRDefault="009D55F1" w:rsidP="009D55F1">
      <w:pPr>
        <w:numPr>
          <w:ilvl w:val="0"/>
          <w:numId w:val="47"/>
        </w:numPr>
      </w:pPr>
      <w:r w:rsidRPr="009D55F1">
        <w:rPr>
          <w:b/>
          <w:bCs/>
        </w:rPr>
        <w:t>Urbanization Trends</w:t>
      </w:r>
      <w:r w:rsidRPr="009D55F1">
        <w:t xml:space="preserve">: Increasing urbanization and the concentration of businesses on Lagos Island </w:t>
      </w:r>
      <w:proofErr w:type="gramStart"/>
      <w:r w:rsidRPr="009D55F1">
        <w:t>lead</w:t>
      </w:r>
      <w:proofErr w:type="gramEnd"/>
      <w:r w:rsidRPr="009D55F1">
        <w:t xml:space="preserve"> to higher demand for convenient housing solutions.</w:t>
      </w:r>
    </w:p>
    <w:p w14:paraId="63FD49C9" w14:textId="77777777" w:rsidR="009D55F1" w:rsidRPr="009D55F1" w:rsidRDefault="009D55F1" w:rsidP="009D55F1">
      <w:pPr>
        <w:numPr>
          <w:ilvl w:val="0"/>
          <w:numId w:val="47"/>
        </w:numPr>
      </w:pPr>
      <w:r w:rsidRPr="009D55F1">
        <w:rPr>
          <w:b/>
          <w:bCs/>
        </w:rPr>
        <w:t>Cultural Preferences</w:t>
      </w:r>
      <w:r w:rsidRPr="009D55F1">
        <w:t>: Understanding cultural norms and preferences regarding living arrangements is essential for designing appealing accommodation options.</w:t>
      </w:r>
    </w:p>
    <w:p w14:paraId="07049F35" w14:textId="77777777" w:rsidR="009D55F1" w:rsidRPr="009D55F1" w:rsidRDefault="009D55F1" w:rsidP="009D55F1">
      <w:pPr>
        <w:numPr>
          <w:ilvl w:val="0"/>
          <w:numId w:val="47"/>
        </w:numPr>
      </w:pPr>
      <w:r w:rsidRPr="009D55F1">
        <w:rPr>
          <w:b/>
          <w:bCs/>
        </w:rPr>
        <w:t>Community Focus</w:t>
      </w:r>
      <w:r w:rsidRPr="009D55F1">
        <w:t>: The growing desire for community and networking among young professionals can be leveraged to create a strong value proposition for the hostel.</w:t>
      </w:r>
    </w:p>
    <w:p w14:paraId="575C590B" w14:textId="77777777" w:rsidR="009D55F1" w:rsidRPr="009D55F1" w:rsidRDefault="009D55F1" w:rsidP="009D55F1">
      <w:r w:rsidRPr="009D55F1">
        <w:rPr>
          <w:b/>
          <w:bCs/>
        </w:rPr>
        <w:t>Technological:</w:t>
      </w:r>
    </w:p>
    <w:p w14:paraId="0CD0DBF5" w14:textId="77777777" w:rsidR="009D55F1" w:rsidRPr="009D55F1" w:rsidRDefault="009D55F1" w:rsidP="009D55F1">
      <w:pPr>
        <w:numPr>
          <w:ilvl w:val="0"/>
          <w:numId w:val="48"/>
        </w:numPr>
      </w:pPr>
      <w:r w:rsidRPr="009D55F1">
        <w:rPr>
          <w:b/>
          <w:bCs/>
        </w:rPr>
        <w:t>Digital Booking Platforms</w:t>
      </w:r>
      <w:r w:rsidRPr="009D55F1">
        <w:t>: Utilizing advanced digital platforms for booking and management can enhance customer experience and streamline operations.</w:t>
      </w:r>
    </w:p>
    <w:p w14:paraId="4392FB21" w14:textId="77777777" w:rsidR="009D55F1" w:rsidRPr="009D55F1" w:rsidRDefault="009D55F1" w:rsidP="009D55F1">
      <w:pPr>
        <w:numPr>
          <w:ilvl w:val="0"/>
          <w:numId w:val="48"/>
        </w:numPr>
      </w:pPr>
      <w:r w:rsidRPr="009D55F1">
        <w:rPr>
          <w:b/>
          <w:bCs/>
        </w:rPr>
        <w:t>Security Technology</w:t>
      </w:r>
      <w:r w:rsidRPr="009D55F1">
        <w:t>: Implementing cutting-edge security technologies, such as biometric verification and real-time surveillance, can ensure a safe environment.</w:t>
      </w:r>
    </w:p>
    <w:p w14:paraId="78B8F282" w14:textId="77777777" w:rsidR="009D55F1" w:rsidRPr="009D55F1" w:rsidRDefault="009D55F1" w:rsidP="009D55F1">
      <w:pPr>
        <w:numPr>
          <w:ilvl w:val="0"/>
          <w:numId w:val="48"/>
        </w:numPr>
      </w:pPr>
      <w:r w:rsidRPr="009D55F1">
        <w:rPr>
          <w:b/>
          <w:bCs/>
        </w:rPr>
        <w:t>Communication Tools</w:t>
      </w:r>
      <w:r w:rsidRPr="009D55F1">
        <w:t>: Effective use of communication tools and social media for marketing and customer engagement can drive awareness and adoption.</w:t>
      </w:r>
    </w:p>
    <w:p w14:paraId="6A3C570A" w14:textId="77777777" w:rsidR="009D55F1" w:rsidRPr="009D55F1" w:rsidRDefault="009D55F1" w:rsidP="009D55F1">
      <w:r w:rsidRPr="009D55F1">
        <w:rPr>
          <w:b/>
          <w:bCs/>
        </w:rPr>
        <w:t>Environmental:</w:t>
      </w:r>
    </w:p>
    <w:p w14:paraId="27E4178A" w14:textId="77777777" w:rsidR="009D55F1" w:rsidRPr="009D55F1" w:rsidRDefault="009D55F1" w:rsidP="009D55F1">
      <w:pPr>
        <w:numPr>
          <w:ilvl w:val="0"/>
          <w:numId w:val="49"/>
        </w:numPr>
      </w:pPr>
      <w:r w:rsidRPr="009D55F1">
        <w:rPr>
          <w:b/>
          <w:bCs/>
        </w:rPr>
        <w:t>Sustainability Practices</w:t>
      </w:r>
      <w:r w:rsidRPr="009D55F1">
        <w:t>: Implementing sustainable practices, such as energy-efficient facilities and waste management, can appeal to environmentally conscious customers and reduce operational costs.</w:t>
      </w:r>
    </w:p>
    <w:p w14:paraId="7467DB1A" w14:textId="77777777" w:rsidR="009D55F1" w:rsidRPr="009D55F1" w:rsidRDefault="009D55F1" w:rsidP="009D55F1">
      <w:pPr>
        <w:numPr>
          <w:ilvl w:val="0"/>
          <w:numId w:val="49"/>
        </w:numPr>
      </w:pPr>
      <w:r w:rsidRPr="009D55F1">
        <w:rPr>
          <w:b/>
          <w:bCs/>
        </w:rPr>
        <w:t>Climate Impact</w:t>
      </w:r>
      <w:r w:rsidRPr="009D55F1">
        <w:t>: Considering the impact of climate change and extreme weather events on infrastructure and operations is crucial for long-term sustainability.</w:t>
      </w:r>
    </w:p>
    <w:p w14:paraId="4F4D69B5" w14:textId="77777777" w:rsidR="009D55F1" w:rsidRPr="009D55F1" w:rsidRDefault="009D55F1" w:rsidP="009D55F1">
      <w:r w:rsidRPr="009D55F1">
        <w:rPr>
          <w:b/>
          <w:bCs/>
        </w:rPr>
        <w:t>Legal:</w:t>
      </w:r>
    </w:p>
    <w:p w14:paraId="67DD28EE" w14:textId="77777777" w:rsidR="009D55F1" w:rsidRPr="009D55F1" w:rsidRDefault="009D55F1" w:rsidP="009D55F1">
      <w:pPr>
        <w:numPr>
          <w:ilvl w:val="0"/>
          <w:numId w:val="50"/>
        </w:numPr>
      </w:pPr>
      <w:r w:rsidRPr="009D55F1">
        <w:rPr>
          <w:b/>
          <w:bCs/>
        </w:rPr>
        <w:t>Compliance Requirements</w:t>
      </w:r>
      <w:r w:rsidRPr="009D55F1">
        <w:t>: Adhering to local laws and regulations regarding property use, business operations, and employee rights is critical to avoid legal issues.</w:t>
      </w:r>
    </w:p>
    <w:p w14:paraId="2A782D0C" w14:textId="77777777" w:rsidR="009D55F1" w:rsidRPr="009D55F1" w:rsidRDefault="009D55F1" w:rsidP="009D55F1">
      <w:pPr>
        <w:numPr>
          <w:ilvl w:val="0"/>
          <w:numId w:val="50"/>
        </w:numPr>
      </w:pPr>
      <w:r w:rsidRPr="009D55F1">
        <w:rPr>
          <w:b/>
          <w:bCs/>
        </w:rPr>
        <w:t>Health and Safety Regulations</w:t>
      </w:r>
      <w:r w:rsidRPr="009D55F1">
        <w:t>: Ensuring compliance with health and safety standards to protect guests and employees is essential for maintaining a reputable and secure environment.</w:t>
      </w:r>
    </w:p>
    <w:p w14:paraId="5F64DF21" w14:textId="77777777" w:rsidR="009D55F1" w:rsidRDefault="009D55F1"/>
    <w:p w14:paraId="3BD0D08D" w14:textId="77777777" w:rsidR="009D55F1" w:rsidRDefault="009D55F1"/>
    <w:p w14:paraId="54DD89B6" w14:textId="77777777" w:rsidR="009D55F1" w:rsidRDefault="009D55F1"/>
    <w:p w14:paraId="51F8F8D0" w14:textId="77777777" w:rsidR="009D55F1" w:rsidRDefault="009D55F1"/>
    <w:p w14:paraId="576E1A67" w14:textId="77777777" w:rsidR="009D55F1" w:rsidRDefault="009D55F1"/>
    <w:p w14:paraId="35F7CF44" w14:textId="77777777" w:rsidR="009D55F1" w:rsidRDefault="009D55F1"/>
    <w:p w14:paraId="7ED7221D" w14:textId="77777777" w:rsidR="009D55F1" w:rsidRDefault="009D55F1"/>
    <w:p w14:paraId="1E44BE81" w14:textId="77777777" w:rsidR="009D55F1" w:rsidRDefault="009D55F1"/>
    <w:p w14:paraId="4E4D1A07" w14:textId="77777777" w:rsidR="009D55F1" w:rsidRDefault="009D55F1"/>
    <w:p w14:paraId="7EEC5D19" w14:textId="77777777" w:rsidR="00143396" w:rsidRDefault="00143396"/>
    <w:p w14:paraId="4CBC9120" w14:textId="77777777" w:rsidR="00C91E34" w:rsidRDefault="00C91E34"/>
    <w:p w14:paraId="79185B01" w14:textId="77777777" w:rsidR="00C91E34" w:rsidRDefault="00C91E34"/>
    <w:p w14:paraId="36682229" w14:textId="77777777" w:rsidR="00C91E34" w:rsidRDefault="00C91E34"/>
    <w:p w14:paraId="53F34ED8" w14:textId="77777777" w:rsidR="00C91E34" w:rsidRDefault="00C91E34"/>
    <w:p w14:paraId="3824870A" w14:textId="77777777" w:rsidR="00C91E34" w:rsidRDefault="00C91E34"/>
    <w:p w14:paraId="6C5D6AEA" w14:textId="7F24A5BD" w:rsidR="00C91E34" w:rsidRDefault="00073DD2">
      <w:r>
        <w:fldChar w:fldCharType="begin" w:fldLock="1"/>
      </w:r>
      <w:r w:rsidR="006657F6">
        <w:instrText>ADDIN CSL_CITATION {"citationItems":[{"id":"ITEM-1","itemData":{"URL":"https://blog.mustardinsights.com/data-that-affects-you/lagos-remains-the-most-traffic-congested-city-in-the-world","accessed":{"date-parts":[["2024","7","26"]]},"author":[{"dropping-particle":"","family":"Anwanaodung","given":"Emmanuel","non-dropping-particle":"","parse-names":false,"suffix":""}],"container-title":"Mustart Insights","id":"ITEM-1","issued":{"date-parts":[["2023"]]},"title":"Lagos Remains the Most Traffic Congested City in the World","type":"webpage"},"uris":["http://www.mendeley.com/documents/?uuid=fc197d8c-b04f-326f-8f2a-8f10afceaf54"]},{"id":"ITEM-2","itemData":{"URL":"https://www.cedars-sinai.org/blog/health-risks-of-a-long-commute.html","accessed":{"date-parts":[["2024","7","26"]]},"author":[{"dropping-particle":"","family":"Cedars-Sinai","given":"","non-dropping-particle":"","parse-names":false,"suffix":""}],"id":"ITEM-2","issued":{"date-parts":[["2019"]]},"title":"Health Risks of a Long Commute | Cedars-Sinai","type":"webpage"},"uris":["http://www.mendeley.com/documents/?uuid=9f2c09cc-6ac9-3e51-906e-78c686e77ab5"]},{"id":"ITEM-3","itemData":{"DOI":"10.1007/s41542-023-00164-w","ISSN":"2367-0134","author":[{"dropping-particle":"","family":"Wiese","given":"Christopher W.","non-dropping-particle":"","parse-names":false,"suffix":""},{"dropping-particle":"","family":"Li","given":"Yuhua","non-dropping-particle":"","parse-names":false,"suffix":""},{"dropping-particle":"","family":"Tang","given":"Yichen","non-dropping-particle":"","parse-names":false,"suffix":""},{"dropping-particle":"","family":"Brown","given":"Thackery I.","non-dropping-particle":"","parse-names":false,"suffix":""}],"container-title":"Occupational Health Science","id":"ITEM-3","issue":"1","issued":{"date-parts":[["2024","3","16"]]},"page":"127-159","title":"The Unique Impact of Commuting Time, Quality, and Predictability on Worker Well-Being and Performance","type":"article-journal","volume":"8"},"uris":["http://www.mendeley.com/documents/?uuid=ada6d814-3a48-433a-ba7f-f4ee48985320"]},{"id":"ITEM-4","itemData":{"DOI":"10.1093/aje/kww243","ISSN":"0002-9262","author":[{"dropping-particle":"","family":"Milner","given":"Allison","non-dropping-particle":"","parse-names":false,"suffix":""},{"dropping-particle":"","family":"Badland","given":"Hannah","non-dropping-particle":"","parse-names":false,"suffix":""},{"dropping-particle":"","family":"Kavanagh","given":"Anne","non-dropping-particle":"","parse-names":false,"suffix":""},{"dropping-particle":"","family":"LaMontagne","given":"Anthony D.","non-dropping-particle":"","parse-names":false,"suffix":""}],"container-title":"American Journal of Epidemiology","id":"ITEM-4","issue":"6","issued":{"date-parts":[["2017","9","15"]]},"page":"659-667","title":"Time Spent Commuting to Work and Mental Health: Evidence From 13 Waves of an Australian Cohort Study","type":"article-journal","volume":"186"},"uris":["http://www.mendeley.com/documents/?uuid=dd0165db-dfba-4f3e-90a0-d60251d997a6"]},{"id":"ITEM-5","itemData":{"URL":"https://danneinstitute.org/publications/always-go-with-a-smile-4/","accessed":{"date-parts":[["2024","7","26"]]},"author":[{"dropping-particle":"","family":"Danne Institute","given":"","non-dropping-particle":"","parse-names":false,"suffix":""}],"id":"ITEM-5","issued":{"date-parts":[["2021"]]},"title":"Economic Costs of Traffic Congestion in Lagos – Danne Institute for Research","type":"webpage"},"uris":["http://www.mendeley.com/documents/?uuid=e3fb2319-5143-373f-b485-55fc5fa8b2b9"]}],"mendeley":{"formattedCitation":"(Anwanaodung, 2023; Cedars-Sinai, 2019; Danne Institute, 2021; Milner et al., 2017; Wiese et al., 2024)","plainTextFormattedCitation":"(Anwanaodung, 2023; Cedars-Sinai, 2019; Danne Institute, 2021; Milner et al., 2017; Wiese et al., 2024)","previouslyFormattedCitation":"(Anwanaodung, 2023; Cedars-Sinai, 2019; Danne Institute, 2021; Milner et al., 2017; Wiese et al., 2024)"},"properties":{"noteIndex":0},"schema":"https://github.com/citation-style-language/schema/raw/master/csl-citation.json"}</w:instrText>
      </w:r>
      <w:r>
        <w:fldChar w:fldCharType="separate"/>
      </w:r>
      <w:r w:rsidRPr="00073DD2">
        <w:rPr>
          <w:noProof/>
        </w:rPr>
        <w:t>(Anwanaodung, 2023; Cedars-Sinai, 2019; Danne Institute, 2021; Milner et al., 2017; Wiese et al., 2024)</w:t>
      </w:r>
      <w:r>
        <w:fldChar w:fldCharType="end"/>
      </w:r>
    </w:p>
    <w:p w14:paraId="56DB7C81" w14:textId="77777777" w:rsidR="00C91E34" w:rsidRDefault="00C91E34"/>
    <w:p w14:paraId="3D44577A" w14:textId="77777777" w:rsidR="00C91E34" w:rsidRDefault="00C91E34"/>
    <w:p w14:paraId="01DCAB68" w14:textId="77777777" w:rsidR="00C91E34" w:rsidRDefault="00C91E34"/>
    <w:p w14:paraId="09A85E38" w14:textId="77777777" w:rsidR="009B22F4" w:rsidRPr="009B22F4" w:rsidRDefault="009B22F4" w:rsidP="009B22F4">
      <w:pPr>
        <w:rPr>
          <w:b/>
          <w:bCs/>
        </w:rPr>
      </w:pPr>
      <w:r w:rsidRPr="009B22F4">
        <w:rPr>
          <w:b/>
          <w:bCs/>
        </w:rPr>
        <w:t>Company Profile</w:t>
      </w:r>
    </w:p>
    <w:p w14:paraId="1B334EFC" w14:textId="77777777" w:rsidR="009B22F4" w:rsidRPr="009B22F4" w:rsidRDefault="009B22F4" w:rsidP="009B22F4">
      <w:pPr>
        <w:rPr>
          <w:b/>
          <w:bCs/>
        </w:rPr>
      </w:pPr>
      <w:r w:rsidRPr="009B22F4">
        <w:rPr>
          <w:b/>
          <w:bCs/>
        </w:rPr>
        <w:t>Company Name</w:t>
      </w:r>
    </w:p>
    <w:p w14:paraId="1A69CC57" w14:textId="77777777" w:rsidR="009B22F4" w:rsidRPr="009B22F4" w:rsidRDefault="009B22F4" w:rsidP="009B22F4">
      <w:r w:rsidRPr="009B22F4">
        <w:t>Lagos Co-Accommodation Hostels (LCAH)</w:t>
      </w:r>
    </w:p>
    <w:p w14:paraId="67D0F60A" w14:textId="77777777" w:rsidR="009B22F4" w:rsidRPr="009B22F4" w:rsidRDefault="009B22F4" w:rsidP="009B22F4">
      <w:pPr>
        <w:rPr>
          <w:b/>
          <w:bCs/>
        </w:rPr>
      </w:pPr>
      <w:r w:rsidRPr="009B22F4">
        <w:rPr>
          <w:b/>
          <w:bCs/>
        </w:rPr>
        <w:t>Company Overview</w:t>
      </w:r>
    </w:p>
    <w:p w14:paraId="567BCA51" w14:textId="77777777" w:rsidR="009B22F4" w:rsidRPr="009B22F4" w:rsidRDefault="009B22F4" w:rsidP="009B22F4">
      <w:r w:rsidRPr="009B22F4">
        <w:t>Lagos Co-Accommodation Hostels (LCAH) is a pioneering initiative designed to provide affordable, convenient, and secure living arrangements for professionals working on Lagos Island. Recognizing the challenges posed by daily commutes from the mainland to the island, LCAH aims to bridge the gap by offering co-living spaces that cater to the needs of the modern workforce. Our hostels are designed to foster community, enhance productivity, and improve the overall quality of life for our residents.</w:t>
      </w:r>
    </w:p>
    <w:p w14:paraId="660D5E24" w14:textId="77777777" w:rsidR="009B22F4" w:rsidRPr="009B22F4" w:rsidRDefault="009B22F4" w:rsidP="009B22F4">
      <w:pPr>
        <w:rPr>
          <w:b/>
          <w:bCs/>
        </w:rPr>
      </w:pPr>
      <w:r w:rsidRPr="009B22F4">
        <w:rPr>
          <w:b/>
          <w:bCs/>
        </w:rPr>
        <w:t>Mission Statement</w:t>
      </w:r>
    </w:p>
    <w:p w14:paraId="29E16751" w14:textId="77777777" w:rsidR="009B22F4" w:rsidRPr="009B22F4" w:rsidRDefault="009B22F4" w:rsidP="009B22F4">
      <w:r w:rsidRPr="009B22F4">
        <w:lastRenderedPageBreak/>
        <w:t>To provide affordable and convenient co-accommodation solutions that reduce commuting stress and enhance the quality of life for professionals working on Lagos Island.</w:t>
      </w:r>
    </w:p>
    <w:p w14:paraId="474558E8" w14:textId="77777777" w:rsidR="009B22F4" w:rsidRPr="009B22F4" w:rsidRDefault="009B22F4" w:rsidP="009B22F4">
      <w:pPr>
        <w:rPr>
          <w:b/>
          <w:bCs/>
        </w:rPr>
      </w:pPr>
      <w:r w:rsidRPr="009B22F4">
        <w:rPr>
          <w:b/>
          <w:bCs/>
        </w:rPr>
        <w:t>Vision Statement</w:t>
      </w:r>
    </w:p>
    <w:p w14:paraId="4A7084E3" w14:textId="77777777" w:rsidR="009B22F4" w:rsidRPr="009B22F4" w:rsidRDefault="009B22F4" w:rsidP="009B22F4">
      <w:r w:rsidRPr="009B22F4">
        <w:t>To become the leading provider of innovative and sustainable co-living solutions in Lagos, setting a benchmark for quality, community, and convenience in urban housing.</w:t>
      </w:r>
    </w:p>
    <w:p w14:paraId="59A6D2AD" w14:textId="77777777" w:rsidR="009B22F4" w:rsidRPr="009B22F4" w:rsidRDefault="009B22F4" w:rsidP="009B22F4">
      <w:pPr>
        <w:rPr>
          <w:b/>
          <w:bCs/>
        </w:rPr>
      </w:pPr>
      <w:r w:rsidRPr="009B22F4">
        <w:rPr>
          <w:b/>
          <w:bCs/>
        </w:rPr>
        <w:t>Core Values</w:t>
      </w:r>
    </w:p>
    <w:p w14:paraId="6FED2B5C" w14:textId="77777777" w:rsidR="009B22F4" w:rsidRPr="009B22F4" w:rsidRDefault="009B22F4" w:rsidP="009B22F4">
      <w:pPr>
        <w:numPr>
          <w:ilvl w:val="0"/>
          <w:numId w:val="14"/>
        </w:numPr>
      </w:pPr>
      <w:r w:rsidRPr="009B22F4">
        <w:rPr>
          <w:b/>
          <w:bCs/>
        </w:rPr>
        <w:t>Affordability</w:t>
      </w:r>
      <w:r w:rsidRPr="009B22F4">
        <w:t>: We are committed to offering cost-effective housing solutions without compromising on quality and comfort.</w:t>
      </w:r>
    </w:p>
    <w:p w14:paraId="78A55391" w14:textId="77777777" w:rsidR="009B22F4" w:rsidRPr="009B22F4" w:rsidRDefault="009B22F4" w:rsidP="009B22F4">
      <w:pPr>
        <w:numPr>
          <w:ilvl w:val="0"/>
          <w:numId w:val="14"/>
        </w:numPr>
      </w:pPr>
      <w:r w:rsidRPr="009B22F4">
        <w:rPr>
          <w:b/>
          <w:bCs/>
        </w:rPr>
        <w:t>Convenience</w:t>
      </w:r>
      <w:r w:rsidRPr="009B22F4">
        <w:t>: Our facilities are strategically located to minimize commute times and maximize the convenience of our residents.</w:t>
      </w:r>
    </w:p>
    <w:p w14:paraId="7983D849" w14:textId="77777777" w:rsidR="009B22F4" w:rsidRPr="009B22F4" w:rsidRDefault="009B22F4" w:rsidP="009B22F4">
      <w:pPr>
        <w:numPr>
          <w:ilvl w:val="0"/>
          <w:numId w:val="14"/>
        </w:numPr>
      </w:pPr>
      <w:r w:rsidRPr="009B22F4">
        <w:rPr>
          <w:b/>
          <w:bCs/>
        </w:rPr>
        <w:t>Community</w:t>
      </w:r>
      <w:r w:rsidRPr="009B22F4">
        <w:t>: We foster a sense of community among our residents, encouraging networking and mutual support.</w:t>
      </w:r>
    </w:p>
    <w:p w14:paraId="520D570A" w14:textId="77777777" w:rsidR="009B22F4" w:rsidRPr="009B22F4" w:rsidRDefault="009B22F4" w:rsidP="009B22F4">
      <w:pPr>
        <w:numPr>
          <w:ilvl w:val="0"/>
          <w:numId w:val="14"/>
        </w:numPr>
      </w:pPr>
      <w:r w:rsidRPr="009B22F4">
        <w:rPr>
          <w:b/>
          <w:bCs/>
        </w:rPr>
        <w:t>Security</w:t>
      </w:r>
      <w:r w:rsidRPr="009B22F4">
        <w:t>: Ensuring the safety and security of our residents is paramount, with robust measures in place to protect them.</w:t>
      </w:r>
    </w:p>
    <w:p w14:paraId="64D0F179" w14:textId="77777777" w:rsidR="009B22F4" w:rsidRPr="009B22F4" w:rsidRDefault="009B22F4" w:rsidP="009B22F4">
      <w:pPr>
        <w:numPr>
          <w:ilvl w:val="0"/>
          <w:numId w:val="14"/>
        </w:numPr>
      </w:pPr>
      <w:r w:rsidRPr="009B22F4">
        <w:rPr>
          <w:b/>
          <w:bCs/>
        </w:rPr>
        <w:t>Innovation</w:t>
      </w:r>
      <w:r w:rsidRPr="009B22F4">
        <w:t>: We continually seek innovative approaches to improve our services and enhance the living experience for our residents.</w:t>
      </w:r>
    </w:p>
    <w:p w14:paraId="3ECC9CCD" w14:textId="77777777" w:rsidR="009B22F4" w:rsidRPr="009B22F4" w:rsidRDefault="009B22F4" w:rsidP="009B22F4">
      <w:pPr>
        <w:numPr>
          <w:ilvl w:val="0"/>
          <w:numId w:val="14"/>
        </w:numPr>
      </w:pPr>
      <w:r w:rsidRPr="009B22F4">
        <w:rPr>
          <w:b/>
          <w:bCs/>
        </w:rPr>
        <w:t>Sustainability</w:t>
      </w:r>
      <w:r w:rsidRPr="009B22F4">
        <w:t>: We prioritize environmentally sustainable practices in the development and operation of our hostels.</w:t>
      </w:r>
    </w:p>
    <w:p w14:paraId="4AA84940" w14:textId="77777777" w:rsidR="009B22F4" w:rsidRPr="009B22F4" w:rsidRDefault="009B22F4" w:rsidP="009B22F4">
      <w:pPr>
        <w:rPr>
          <w:b/>
          <w:bCs/>
        </w:rPr>
      </w:pPr>
      <w:r w:rsidRPr="009B22F4">
        <w:rPr>
          <w:b/>
          <w:bCs/>
        </w:rPr>
        <w:t>Services</w:t>
      </w:r>
    </w:p>
    <w:p w14:paraId="350F01DB" w14:textId="77777777" w:rsidR="009B22F4" w:rsidRPr="009B22F4" w:rsidRDefault="009B22F4" w:rsidP="009B22F4">
      <w:pPr>
        <w:numPr>
          <w:ilvl w:val="0"/>
          <w:numId w:val="15"/>
        </w:numPr>
      </w:pPr>
      <w:r w:rsidRPr="009B22F4">
        <w:rPr>
          <w:b/>
          <w:bCs/>
        </w:rPr>
        <w:t>Affordable Accommodation</w:t>
      </w:r>
      <w:r w:rsidRPr="009B22F4">
        <w:t>: Offering various room categories (2, 4, and 8 beds per room) to suit different budgets.</w:t>
      </w:r>
    </w:p>
    <w:p w14:paraId="1BC6EDBA" w14:textId="77777777" w:rsidR="009B22F4" w:rsidRPr="009B22F4" w:rsidRDefault="009B22F4" w:rsidP="009B22F4">
      <w:pPr>
        <w:numPr>
          <w:ilvl w:val="0"/>
          <w:numId w:val="15"/>
        </w:numPr>
      </w:pPr>
      <w:r w:rsidRPr="009B22F4">
        <w:rPr>
          <w:b/>
          <w:bCs/>
        </w:rPr>
        <w:t>Amenities</w:t>
      </w:r>
      <w:r w:rsidRPr="009B22F4">
        <w:t>: Each room includes essential amenities such as bathrooms, toilets, and comfortable bedding.</w:t>
      </w:r>
    </w:p>
    <w:p w14:paraId="399AB0C4" w14:textId="77777777" w:rsidR="009B22F4" w:rsidRPr="009B22F4" w:rsidRDefault="009B22F4" w:rsidP="009B22F4">
      <w:pPr>
        <w:numPr>
          <w:ilvl w:val="0"/>
          <w:numId w:val="15"/>
        </w:numPr>
      </w:pPr>
      <w:r w:rsidRPr="009B22F4">
        <w:rPr>
          <w:b/>
          <w:bCs/>
        </w:rPr>
        <w:t>Dining Options</w:t>
      </w:r>
      <w:r w:rsidRPr="009B22F4">
        <w:t>: On-site restaurant and cafeteria providing nutritious and affordable meals.</w:t>
      </w:r>
    </w:p>
    <w:p w14:paraId="7E7C31E1" w14:textId="77777777" w:rsidR="009B22F4" w:rsidRPr="009B22F4" w:rsidRDefault="009B22F4" w:rsidP="009B22F4">
      <w:pPr>
        <w:numPr>
          <w:ilvl w:val="0"/>
          <w:numId w:val="15"/>
        </w:numPr>
      </w:pPr>
      <w:r w:rsidRPr="009B22F4">
        <w:rPr>
          <w:b/>
          <w:bCs/>
        </w:rPr>
        <w:t>Security</w:t>
      </w:r>
      <w:r w:rsidRPr="009B22F4">
        <w:t>: 24/7 security personnel, CCTV surveillance, and secure access control systems.</w:t>
      </w:r>
    </w:p>
    <w:p w14:paraId="7D928D67" w14:textId="77777777" w:rsidR="009B22F4" w:rsidRPr="009B22F4" w:rsidRDefault="009B22F4" w:rsidP="009B22F4">
      <w:pPr>
        <w:numPr>
          <w:ilvl w:val="0"/>
          <w:numId w:val="15"/>
        </w:numPr>
      </w:pPr>
      <w:r w:rsidRPr="009B22F4">
        <w:rPr>
          <w:b/>
          <w:bCs/>
        </w:rPr>
        <w:t>Cleaning Services</w:t>
      </w:r>
      <w:r w:rsidRPr="009B22F4">
        <w:t>: Regular cleaning of rooms and common areas to ensure a hygienic living environment.</w:t>
      </w:r>
    </w:p>
    <w:p w14:paraId="7A47B49B" w14:textId="77777777" w:rsidR="009B22F4" w:rsidRPr="009B22F4" w:rsidRDefault="009B22F4" w:rsidP="009B22F4">
      <w:pPr>
        <w:numPr>
          <w:ilvl w:val="0"/>
          <w:numId w:val="15"/>
        </w:numPr>
      </w:pPr>
      <w:r w:rsidRPr="009B22F4">
        <w:rPr>
          <w:b/>
          <w:bCs/>
        </w:rPr>
        <w:t>Community Events</w:t>
      </w:r>
      <w:r w:rsidRPr="009B22F4">
        <w:t>: Regularly organized events to promote interaction and networking among residents.</w:t>
      </w:r>
    </w:p>
    <w:p w14:paraId="2BE898D1" w14:textId="77777777" w:rsidR="009B22F4" w:rsidRPr="009B22F4" w:rsidRDefault="009B22F4" w:rsidP="009B22F4">
      <w:pPr>
        <w:rPr>
          <w:b/>
          <w:bCs/>
        </w:rPr>
      </w:pPr>
      <w:r w:rsidRPr="009B22F4">
        <w:rPr>
          <w:b/>
          <w:bCs/>
        </w:rPr>
        <w:t>Target Market</w:t>
      </w:r>
    </w:p>
    <w:p w14:paraId="153B632B" w14:textId="77777777" w:rsidR="009B22F4" w:rsidRPr="009B22F4" w:rsidRDefault="009B22F4" w:rsidP="009B22F4">
      <w:r w:rsidRPr="009B22F4">
        <w:t>Our primary target market includes:</w:t>
      </w:r>
    </w:p>
    <w:p w14:paraId="225828E9" w14:textId="77777777" w:rsidR="009B22F4" w:rsidRPr="009B22F4" w:rsidRDefault="009B22F4" w:rsidP="009B22F4">
      <w:pPr>
        <w:numPr>
          <w:ilvl w:val="0"/>
          <w:numId w:val="16"/>
        </w:numPr>
      </w:pPr>
      <w:r w:rsidRPr="009B22F4">
        <w:rPr>
          <w:b/>
          <w:bCs/>
        </w:rPr>
        <w:t>Professionals</w:t>
      </w:r>
      <w:r w:rsidRPr="009B22F4">
        <w:t>: Workers commuting to Lagos Island from the mainland, seeking affordable and convenient lodging.</w:t>
      </w:r>
    </w:p>
    <w:p w14:paraId="2B2646A4" w14:textId="77777777" w:rsidR="009B22F4" w:rsidRPr="009B22F4" w:rsidRDefault="009B22F4" w:rsidP="009B22F4">
      <w:pPr>
        <w:numPr>
          <w:ilvl w:val="0"/>
          <w:numId w:val="16"/>
        </w:numPr>
      </w:pPr>
      <w:r w:rsidRPr="009B22F4">
        <w:rPr>
          <w:b/>
          <w:bCs/>
        </w:rPr>
        <w:lastRenderedPageBreak/>
        <w:t>Young Graduates</w:t>
      </w:r>
      <w:r w:rsidRPr="009B22F4">
        <w:t>: Recently employed graduates who are looking for cost-effective housing solutions near their workplaces.</w:t>
      </w:r>
    </w:p>
    <w:p w14:paraId="7670CCCE" w14:textId="77777777" w:rsidR="009B22F4" w:rsidRPr="009B22F4" w:rsidRDefault="009B22F4" w:rsidP="009B22F4">
      <w:pPr>
        <w:numPr>
          <w:ilvl w:val="0"/>
          <w:numId w:val="16"/>
        </w:numPr>
      </w:pPr>
      <w:r w:rsidRPr="009B22F4">
        <w:rPr>
          <w:b/>
          <w:bCs/>
        </w:rPr>
        <w:t>Remote Workers</w:t>
      </w:r>
      <w:r w:rsidRPr="009B22F4">
        <w:t>: Individuals who require temporary accommodation while working on projects in Lagos Island.</w:t>
      </w:r>
    </w:p>
    <w:p w14:paraId="606DE2C3" w14:textId="77777777" w:rsidR="009B22F4" w:rsidRPr="009B22F4" w:rsidRDefault="009B22F4" w:rsidP="009B22F4">
      <w:pPr>
        <w:rPr>
          <w:b/>
          <w:bCs/>
        </w:rPr>
      </w:pPr>
      <w:r w:rsidRPr="009B22F4">
        <w:rPr>
          <w:b/>
          <w:bCs/>
        </w:rPr>
        <w:t>Competitive Advantage</w:t>
      </w:r>
    </w:p>
    <w:p w14:paraId="72A12A47" w14:textId="77777777" w:rsidR="009B22F4" w:rsidRPr="009B22F4" w:rsidRDefault="009B22F4" w:rsidP="009B22F4">
      <w:pPr>
        <w:numPr>
          <w:ilvl w:val="0"/>
          <w:numId w:val="17"/>
        </w:numPr>
      </w:pPr>
      <w:r w:rsidRPr="009B22F4">
        <w:rPr>
          <w:b/>
          <w:bCs/>
        </w:rPr>
        <w:t>Strategic Location</w:t>
      </w:r>
      <w:r w:rsidRPr="009B22F4">
        <w:t>: Proximity to major business hubs on Lagos Island reduces commute times.</w:t>
      </w:r>
    </w:p>
    <w:p w14:paraId="2BDFE506" w14:textId="77777777" w:rsidR="009B22F4" w:rsidRPr="009B22F4" w:rsidRDefault="009B22F4" w:rsidP="009B22F4">
      <w:pPr>
        <w:numPr>
          <w:ilvl w:val="0"/>
          <w:numId w:val="17"/>
        </w:numPr>
      </w:pPr>
      <w:r w:rsidRPr="009B22F4">
        <w:rPr>
          <w:b/>
          <w:bCs/>
        </w:rPr>
        <w:t>Cost-Effective Solutions</w:t>
      </w:r>
      <w:r w:rsidRPr="009B22F4">
        <w:t xml:space="preserve">: More affordable than traditional hotels, </w:t>
      </w:r>
      <w:proofErr w:type="spellStart"/>
      <w:r w:rsidRPr="009B22F4">
        <w:t>AirBnBs</w:t>
      </w:r>
      <w:proofErr w:type="spellEnd"/>
      <w:r w:rsidRPr="009B22F4">
        <w:t>, or short-let apartments.</w:t>
      </w:r>
    </w:p>
    <w:p w14:paraId="4761DB24" w14:textId="77777777" w:rsidR="009B22F4" w:rsidRPr="009B22F4" w:rsidRDefault="009B22F4" w:rsidP="009B22F4">
      <w:pPr>
        <w:numPr>
          <w:ilvl w:val="0"/>
          <w:numId w:val="17"/>
        </w:numPr>
      </w:pPr>
      <w:r w:rsidRPr="009B22F4">
        <w:rPr>
          <w:b/>
          <w:bCs/>
        </w:rPr>
        <w:t>Quality and Comfort</w:t>
      </w:r>
      <w:r w:rsidRPr="009B22F4">
        <w:t>: High standards of accommodation with essential amenities and regular maintenance.</w:t>
      </w:r>
    </w:p>
    <w:p w14:paraId="1020C441" w14:textId="77777777" w:rsidR="009B22F4" w:rsidRPr="009B22F4" w:rsidRDefault="009B22F4" w:rsidP="009B22F4">
      <w:pPr>
        <w:numPr>
          <w:ilvl w:val="0"/>
          <w:numId w:val="17"/>
        </w:numPr>
      </w:pPr>
      <w:r w:rsidRPr="009B22F4">
        <w:rPr>
          <w:b/>
          <w:bCs/>
        </w:rPr>
        <w:t>Safety and Security</w:t>
      </w:r>
      <w:r w:rsidRPr="009B22F4">
        <w:t>: Comprehensive security measures to ensure the safety of all residents.</w:t>
      </w:r>
    </w:p>
    <w:p w14:paraId="5415B2BA" w14:textId="77777777" w:rsidR="009B22F4" w:rsidRPr="009B22F4" w:rsidRDefault="009B22F4" w:rsidP="009B22F4">
      <w:pPr>
        <w:numPr>
          <w:ilvl w:val="0"/>
          <w:numId w:val="17"/>
        </w:numPr>
      </w:pPr>
      <w:r w:rsidRPr="009B22F4">
        <w:rPr>
          <w:b/>
          <w:bCs/>
        </w:rPr>
        <w:t>Community Focus</w:t>
      </w:r>
      <w:r w:rsidRPr="009B22F4">
        <w:t>: Creating a supportive community environment that enhances the living experience.</w:t>
      </w:r>
    </w:p>
    <w:p w14:paraId="5F765D7D" w14:textId="77777777" w:rsidR="009B22F4" w:rsidRPr="009B22F4" w:rsidRDefault="009B22F4" w:rsidP="009B22F4">
      <w:pPr>
        <w:rPr>
          <w:b/>
          <w:bCs/>
        </w:rPr>
      </w:pPr>
      <w:r w:rsidRPr="009B22F4">
        <w:rPr>
          <w:b/>
          <w:bCs/>
        </w:rPr>
        <w:t>Management Team</w:t>
      </w:r>
    </w:p>
    <w:p w14:paraId="5AED6F08" w14:textId="77777777" w:rsidR="009B22F4" w:rsidRPr="009B22F4" w:rsidRDefault="009B22F4" w:rsidP="009B22F4">
      <w:pPr>
        <w:numPr>
          <w:ilvl w:val="0"/>
          <w:numId w:val="18"/>
        </w:numPr>
      </w:pPr>
      <w:r w:rsidRPr="009B22F4">
        <w:rPr>
          <w:b/>
          <w:bCs/>
        </w:rPr>
        <w:t>Founder &amp; CEO</w:t>
      </w:r>
      <w:r w:rsidRPr="009B22F4">
        <w:t>: [Name]</w:t>
      </w:r>
    </w:p>
    <w:p w14:paraId="61C971F3" w14:textId="77777777" w:rsidR="009B22F4" w:rsidRPr="009B22F4" w:rsidRDefault="009B22F4" w:rsidP="009B22F4">
      <w:pPr>
        <w:numPr>
          <w:ilvl w:val="0"/>
          <w:numId w:val="18"/>
        </w:numPr>
      </w:pPr>
      <w:r w:rsidRPr="009B22F4">
        <w:rPr>
          <w:b/>
          <w:bCs/>
        </w:rPr>
        <w:t>Operations Manager</w:t>
      </w:r>
      <w:r w:rsidRPr="009B22F4">
        <w:t>: [Name]</w:t>
      </w:r>
    </w:p>
    <w:p w14:paraId="082574A3" w14:textId="77777777" w:rsidR="009B22F4" w:rsidRPr="009B22F4" w:rsidRDefault="009B22F4" w:rsidP="009B22F4">
      <w:pPr>
        <w:numPr>
          <w:ilvl w:val="0"/>
          <w:numId w:val="18"/>
        </w:numPr>
      </w:pPr>
      <w:r w:rsidRPr="009B22F4">
        <w:rPr>
          <w:b/>
          <w:bCs/>
        </w:rPr>
        <w:t>Marketing Director</w:t>
      </w:r>
      <w:r w:rsidRPr="009B22F4">
        <w:t>: [Name]</w:t>
      </w:r>
    </w:p>
    <w:p w14:paraId="1FF84046" w14:textId="77777777" w:rsidR="009B22F4" w:rsidRPr="009B22F4" w:rsidRDefault="009B22F4" w:rsidP="009B22F4">
      <w:pPr>
        <w:numPr>
          <w:ilvl w:val="0"/>
          <w:numId w:val="18"/>
        </w:numPr>
      </w:pPr>
      <w:r w:rsidRPr="009B22F4">
        <w:rPr>
          <w:b/>
          <w:bCs/>
        </w:rPr>
        <w:t>Facilities Manager</w:t>
      </w:r>
      <w:r w:rsidRPr="009B22F4">
        <w:t>: [Name]</w:t>
      </w:r>
    </w:p>
    <w:p w14:paraId="11C6739B" w14:textId="77777777" w:rsidR="009B22F4" w:rsidRPr="009B22F4" w:rsidRDefault="009B22F4" w:rsidP="009B22F4">
      <w:pPr>
        <w:numPr>
          <w:ilvl w:val="0"/>
          <w:numId w:val="18"/>
        </w:numPr>
      </w:pPr>
      <w:r w:rsidRPr="009B22F4">
        <w:rPr>
          <w:b/>
          <w:bCs/>
        </w:rPr>
        <w:t>Head of Security</w:t>
      </w:r>
      <w:r w:rsidRPr="009B22F4">
        <w:t>: [Name]</w:t>
      </w:r>
    </w:p>
    <w:p w14:paraId="054DC14D" w14:textId="77777777" w:rsidR="009B22F4" w:rsidRPr="009B22F4" w:rsidRDefault="009B22F4" w:rsidP="009B22F4">
      <w:pPr>
        <w:rPr>
          <w:b/>
          <w:bCs/>
        </w:rPr>
      </w:pPr>
      <w:r w:rsidRPr="009B22F4">
        <w:rPr>
          <w:b/>
          <w:bCs/>
        </w:rPr>
        <w:t>Financial Projections</w:t>
      </w:r>
    </w:p>
    <w:p w14:paraId="12FD5F19" w14:textId="77777777" w:rsidR="009B22F4" w:rsidRPr="009B22F4" w:rsidRDefault="009B22F4" w:rsidP="009B22F4">
      <w:r w:rsidRPr="009B22F4">
        <w:t>LCAH aims to achieve financial sustainability within the first two years of operation. Key revenue streams include rental fees, dining services, and community events. Initial funding requirements will cover the costs of property acquisition, renovation, security systems, and marketing.</w:t>
      </w:r>
    </w:p>
    <w:p w14:paraId="1D35F76F" w14:textId="77777777" w:rsidR="009B22F4" w:rsidRPr="009B22F4" w:rsidRDefault="009B22F4" w:rsidP="009B22F4">
      <w:pPr>
        <w:rPr>
          <w:b/>
          <w:bCs/>
        </w:rPr>
      </w:pPr>
      <w:r w:rsidRPr="009B22F4">
        <w:rPr>
          <w:b/>
          <w:bCs/>
        </w:rPr>
        <w:t>Conclusion</w:t>
      </w:r>
    </w:p>
    <w:p w14:paraId="3A621D63" w14:textId="77777777" w:rsidR="009B22F4" w:rsidRPr="009B22F4" w:rsidRDefault="009B22F4" w:rsidP="009B22F4">
      <w:r w:rsidRPr="009B22F4">
        <w:t>Lagos Co-Accommodation Hostels (LCAH) is set to revolutionize urban housing in Lagos by providing affordable, convenient, and secure living spaces for professionals. Our commitment to community, innovation, and sustainability positions us as a leader in the co-living sector, addressing the critical needs of Lagos' commuting workforce and contributing to the city's economic and social well-being.</w:t>
      </w:r>
    </w:p>
    <w:p w14:paraId="610E446B" w14:textId="77777777" w:rsidR="00C91E34" w:rsidRDefault="00C91E34"/>
    <w:p w14:paraId="7B639475" w14:textId="77777777" w:rsidR="009B22F4" w:rsidRDefault="009B22F4"/>
    <w:p w14:paraId="364359AB" w14:textId="77777777" w:rsidR="009B22F4" w:rsidRDefault="009B22F4"/>
    <w:p w14:paraId="50D3D70D" w14:textId="77777777" w:rsidR="009B22F4" w:rsidRDefault="009B22F4"/>
    <w:p w14:paraId="69EDF712" w14:textId="77777777" w:rsidR="009B22F4" w:rsidRDefault="009B22F4"/>
    <w:p w14:paraId="692C5636" w14:textId="77777777" w:rsidR="009B22F4" w:rsidRDefault="009B22F4"/>
    <w:p w14:paraId="64F44C4D" w14:textId="77777777" w:rsidR="009B22F4" w:rsidRDefault="009B22F4"/>
    <w:p w14:paraId="0B201B64" w14:textId="77777777" w:rsidR="009B22F4" w:rsidRDefault="009B22F4"/>
    <w:p w14:paraId="69C770A4" w14:textId="77777777" w:rsidR="009B22F4" w:rsidRDefault="009B22F4"/>
    <w:p w14:paraId="23392EF4" w14:textId="77777777" w:rsidR="009B22F4" w:rsidRDefault="009B22F4"/>
    <w:p w14:paraId="63CB0547" w14:textId="77777777" w:rsidR="009B22F4" w:rsidRDefault="009B22F4"/>
    <w:p w14:paraId="7E966F4C" w14:textId="77777777" w:rsidR="009B22F4" w:rsidRDefault="009B22F4"/>
    <w:p w14:paraId="6C38B623" w14:textId="77777777" w:rsidR="009B22F4" w:rsidRDefault="009B22F4"/>
    <w:p w14:paraId="56B03C8C" w14:textId="77777777" w:rsidR="000376AD" w:rsidRPr="000376AD" w:rsidRDefault="000376AD" w:rsidP="000376AD">
      <w:pPr>
        <w:rPr>
          <w:b/>
          <w:bCs/>
        </w:rPr>
      </w:pPr>
      <w:r w:rsidRPr="000376AD">
        <w:rPr>
          <w:b/>
          <w:bCs/>
        </w:rPr>
        <w:t>Product Specifications and Sustainability</w:t>
      </w:r>
    </w:p>
    <w:p w14:paraId="420FACFD" w14:textId="77777777" w:rsidR="000376AD" w:rsidRPr="000376AD" w:rsidRDefault="000376AD" w:rsidP="000376AD">
      <w:pPr>
        <w:rPr>
          <w:b/>
          <w:bCs/>
        </w:rPr>
      </w:pPr>
      <w:r w:rsidRPr="000376AD">
        <w:rPr>
          <w:b/>
          <w:bCs/>
        </w:rPr>
        <w:t>Product Specifications</w:t>
      </w:r>
    </w:p>
    <w:p w14:paraId="6E6C2F7D" w14:textId="77777777" w:rsidR="000376AD" w:rsidRPr="000376AD" w:rsidRDefault="000376AD" w:rsidP="000376AD">
      <w:r w:rsidRPr="000376AD">
        <w:rPr>
          <w:b/>
          <w:bCs/>
        </w:rPr>
        <w:t>1. Room Categories</w:t>
      </w:r>
    </w:p>
    <w:p w14:paraId="4766B67C" w14:textId="77777777" w:rsidR="000376AD" w:rsidRPr="000376AD" w:rsidRDefault="000376AD" w:rsidP="000376AD">
      <w:pPr>
        <w:numPr>
          <w:ilvl w:val="0"/>
          <w:numId w:val="19"/>
        </w:numPr>
      </w:pPr>
      <w:r w:rsidRPr="000376AD">
        <w:rPr>
          <w:b/>
          <w:bCs/>
        </w:rPr>
        <w:t>Two-Person Rooms</w:t>
      </w:r>
      <w:r w:rsidRPr="000376AD">
        <w:t>: Designed for those who prefer a quieter environment with fewer roommates. Each room features two single beds or a bunk bed, individual storage units, and a shared bathroom.</w:t>
      </w:r>
    </w:p>
    <w:p w14:paraId="4A73986D" w14:textId="77777777" w:rsidR="000376AD" w:rsidRPr="000376AD" w:rsidRDefault="000376AD" w:rsidP="000376AD">
      <w:pPr>
        <w:numPr>
          <w:ilvl w:val="0"/>
          <w:numId w:val="19"/>
        </w:numPr>
      </w:pPr>
      <w:r w:rsidRPr="000376AD">
        <w:rPr>
          <w:b/>
          <w:bCs/>
        </w:rPr>
        <w:t>Four-Person Rooms</w:t>
      </w:r>
      <w:r w:rsidRPr="000376AD">
        <w:t>: Ideal for small groups or individuals who enjoy a balance of privacy and social interaction. Rooms include two bunk beds, personal lockers, and a shared bathroom.</w:t>
      </w:r>
    </w:p>
    <w:p w14:paraId="4FAB5E38" w14:textId="77777777" w:rsidR="000376AD" w:rsidRPr="000376AD" w:rsidRDefault="000376AD" w:rsidP="000376AD">
      <w:pPr>
        <w:numPr>
          <w:ilvl w:val="0"/>
          <w:numId w:val="19"/>
        </w:numPr>
      </w:pPr>
      <w:r w:rsidRPr="000376AD">
        <w:rPr>
          <w:b/>
          <w:bCs/>
        </w:rPr>
        <w:t>Eight-Person Rooms</w:t>
      </w:r>
      <w:r w:rsidRPr="000376AD">
        <w:t>: Perfect for those looking for the most economical option. These rooms have four bunk beds, individual storage lockers, and a shared bathroom.</w:t>
      </w:r>
    </w:p>
    <w:p w14:paraId="7C4A7543" w14:textId="77777777" w:rsidR="000376AD" w:rsidRPr="000376AD" w:rsidRDefault="000376AD" w:rsidP="000376AD">
      <w:r w:rsidRPr="000376AD">
        <w:rPr>
          <w:b/>
          <w:bCs/>
        </w:rPr>
        <w:t>2. Room Amenities</w:t>
      </w:r>
    </w:p>
    <w:p w14:paraId="4F819342" w14:textId="77777777" w:rsidR="000376AD" w:rsidRPr="000376AD" w:rsidRDefault="000376AD" w:rsidP="000376AD">
      <w:pPr>
        <w:numPr>
          <w:ilvl w:val="0"/>
          <w:numId w:val="20"/>
        </w:numPr>
      </w:pPr>
      <w:r w:rsidRPr="000376AD">
        <w:rPr>
          <w:b/>
          <w:bCs/>
        </w:rPr>
        <w:t>Beds</w:t>
      </w:r>
      <w:r w:rsidRPr="000376AD">
        <w:t>: Comfortable mattresses, pillows, and linens provided.</w:t>
      </w:r>
    </w:p>
    <w:p w14:paraId="38FB37FF" w14:textId="77777777" w:rsidR="000376AD" w:rsidRPr="000376AD" w:rsidRDefault="000376AD" w:rsidP="000376AD">
      <w:pPr>
        <w:numPr>
          <w:ilvl w:val="0"/>
          <w:numId w:val="20"/>
        </w:numPr>
      </w:pPr>
      <w:r w:rsidRPr="000376AD">
        <w:rPr>
          <w:b/>
          <w:bCs/>
        </w:rPr>
        <w:t>Storage</w:t>
      </w:r>
      <w:r w:rsidRPr="000376AD">
        <w:t>: Individual lockers or storage units for personal belongings.</w:t>
      </w:r>
    </w:p>
    <w:p w14:paraId="18A0167E" w14:textId="77777777" w:rsidR="000376AD" w:rsidRPr="000376AD" w:rsidRDefault="000376AD" w:rsidP="000376AD">
      <w:pPr>
        <w:numPr>
          <w:ilvl w:val="0"/>
          <w:numId w:val="20"/>
        </w:numPr>
      </w:pPr>
      <w:r w:rsidRPr="000376AD">
        <w:rPr>
          <w:b/>
          <w:bCs/>
        </w:rPr>
        <w:t>Bathrooms</w:t>
      </w:r>
      <w:r w:rsidRPr="000376AD">
        <w:t xml:space="preserve">: Each room has an </w:t>
      </w:r>
      <w:proofErr w:type="spellStart"/>
      <w:r w:rsidRPr="000376AD">
        <w:t>en</w:t>
      </w:r>
      <w:proofErr w:type="spellEnd"/>
      <w:r w:rsidRPr="000376AD">
        <w:t>-suite bathroom equipped with a shower, toilet, and sink. Bathrooms are cleaned daily.</w:t>
      </w:r>
    </w:p>
    <w:p w14:paraId="508BA5FB" w14:textId="77777777" w:rsidR="000376AD" w:rsidRPr="000376AD" w:rsidRDefault="000376AD" w:rsidP="000376AD">
      <w:pPr>
        <w:numPr>
          <w:ilvl w:val="0"/>
          <w:numId w:val="20"/>
        </w:numPr>
      </w:pPr>
      <w:r w:rsidRPr="000376AD">
        <w:rPr>
          <w:b/>
          <w:bCs/>
        </w:rPr>
        <w:t>Wi-Fi</w:t>
      </w:r>
      <w:r w:rsidRPr="000376AD">
        <w:t>: High-speed internet access available in all rooms and common areas.</w:t>
      </w:r>
    </w:p>
    <w:p w14:paraId="186B6F98" w14:textId="77777777" w:rsidR="000376AD" w:rsidRPr="000376AD" w:rsidRDefault="000376AD" w:rsidP="000376AD">
      <w:pPr>
        <w:numPr>
          <w:ilvl w:val="0"/>
          <w:numId w:val="20"/>
        </w:numPr>
      </w:pPr>
      <w:r w:rsidRPr="000376AD">
        <w:rPr>
          <w:b/>
          <w:bCs/>
        </w:rPr>
        <w:t>Climate Control</w:t>
      </w:r>
      <w:r w:rsidRPr="000376AD">
        <w:t>: Air conditioning and heating systems to ensure comfort year-round.</w:t>
      </w:r>
    </w:p>
    <w:p w14:paraId="6CA4D2CA" w14:textId="77777777" w:rsidR="000376AD" w:rsidRPr="000376AD" w:rsidRDefault="000376AD" w:rsidP="000376AD">
      <w:pPr>
        <w:numPr>
          <w:ilvl w:val="0"/>
          <w:numId w:val="20"/>
        </w:numPr>
      </w:pPr>
      <w:r w:rsidRPr="000376AD">
        <w:rPr>
          <w:b/>
          <w:bCs/>
        </w:rPr>
        <w:t>Safety Features</w:t>
      </w:r>
      <w:r w:rsidRPr="000376AD">
        <w:t>: Smoke detectors, fire extinguishers, and emergency exits in each room.</w:t>
      </w:r>
    </w:p>
    <w:p w14:paraId="0A376E8C" w14:textId="77777777" w:rsidR="000376AD" w:rsidRPr="000376AD" w:rsidRDefault="000376AD" w:rsidP="000376AD">
      <w:r w:rsidRPr="000376AD">
        <w:rPr>
          <w:b/>
          <w:bCs/>
        </w:rPr>
        <w:t>3. Common Areas</w:t>
      </w:r>
    </w:p>
    <w:p w14:paraId="0B98985A" w14:textId="77777777" w:rsidR="000376AD" w:rsidRPr="000376AD" w:rsidRDefault="000376AD" w:rsidP="000376AD">
      <w:pPr>
        <w:numPr>
          <w:ilvl w:val="0"/>
          <w:numId w:val="21"/>
        </w:numPr>
      </w:pPr>
      <w:r w:rsidRPr="000376AD">
        <w:rPr>
          <w:b/>
          <w:bCs/>
        </w:rPr>
        <w:t>Lounge</w:t>
      </w:r>
      <w:r w:rsidRPr="000376AD">
        <w:t>: A communal space with seating, televisions, and reading materials for relaxation and socialization.</w:t>
      </w:r>
    </w:p>
    <w:p w14:paraId="78195D9A" w14:textId="77777777" w:rsidR="000376AD" w:rsidRPr="000376AD" w:rsidRDefault="000376AD" w:rsidP="000376AD">
      <w:pPr>
        <w:numPr>
          <w:ilvl w:val="0"/>
          <w:numId w:val="21"/>
        </w:numPr>
      </w:pPr>
      <w:r w:rsidRPr="000376AD">
        <w:rPr>
          <w:b/>
          <w:bCs/>
        </w:rPr>
        <w:lastRenderedPageBreak/>
        <w:t>Dining Area</w:t>
      </w:r>
      <w:r w:rsidRPr="000376AD">
        <w:t>: A cafeteria or restaurant providing breakfast, lunch, and dinner. Options include local and international cuisine.</w:t>
      </w:r>
    </w:p>
    <w:p w14:paraId="0028E3E5" w14:textId="77777777" w:rsidR="000376AD" w:rsidRPr="000376AD" w:rsidRDefault="000376AD" w:rsidP="000376AD">
      <w:pPr>
        <w:numPr>
          <w:ilvl w:val="0"/>
          <w:numId w:val="21"/>
        </w:numPr>
      </w:pPr>
      <w:r w:rsidRPr="000376AD">
        <w:rPr>
          <w:b/>
          <w:bCs/>
        </w:rPr>
        <w:t>Laundry Facilities</w:t>
      </w:r>
      <w:r w:rsidRPr="000376AD">
        <w:t>: On-site laundry rooms equipped with washers and dryers.</w:t>
      </w:r>
    </w:p>
    <w:p w14:paraId="3BBB80EA" w14:textId="77777777" w:rsidR="000376AD" w:rsidRPr="000376AD" w:rsidRDefault="000376AD" w:rsidP="000376AD">
      <w:pPr>
        <w:numPr>
          <w:ilvl w:val="0"/>
          <w:numId w:val="21"/>
        </w:numPr>
      </w:pPr>
      <w:r w:rsidRPr="000376AD">
        <w:rPr>
          <w:b/>
          <w:bCs/>
        </w:rPr>
        <w:t>Kitchenette</w:t>
      </w:r>
      <w:r w:rsidRPr="000376AD">
        <w:t>: Shared kitchen facilities for residents who prefer to cook their meals.</w:t>
      </w:r>
    </w:p>
    <w:p w14:paraId="234D57BE" w14:textId="77777777" w:rsidR="000376AD" w:rsidRPr="000376AD" w:rsidRDefault="000376AD" w:rsidP="000376AD">
      <w:r w:rsidRPr="000376AD">
        <w:rPr>
          <w:b/>
          <w:bCs/>
        </w:rPr>
        <w:t>4. Security Measures</w:t>
      </w:r>
    </w:p>
    <w:p w14:paraId="692BE7DE" w14:textId="77777777" w:rsidR="000376AD" w:rsidRPr="000376AD" w:rsidRDefault="000376AD" w:rsidP="000376AD">
      <w:pPr>
        <w:numPr>
          <w:ilvl w:val="0"/>
          <w:numId w:val="22"/>
        </w:numPr>
      </w:pPr>
      <w:r w:rsidRPr="000376AD">
        <w:rPr>
          <w:b/>
          <w:bCs/>
        </w:rPr>
        <w:t>24/7 Security Personnel</w:t>
      </w:r>
      <w:r w:rsidRPr="000376AD">
        <w:t xml:space="preserve">: Trained security staff </w:t>
      </w:r>
      <w:proofErr w:type="gramStart"/>
      <w:r w:rsidRPr="000376AD">
        <w:t>present at all times</w:t>
      </w:r>
      <w:proofErr w:type="gramEnd"/>
      <w:r w:rsidRPr="000376AD">
        <w:t>.</w:t>
      </w:r>
    </w:p>
    <w:p w14:paraId="546B134D" w14:textId="77777777" w:rsidR="000376AD" w:rsidRPr="000376AD" w:rsidRDefault="000376AD" w:rsidP="000376AD">
      <w:pPr>
        <w:numPr>
          <w:ilvl w:val="0"/>
          <w:numId w:val="22"/>
        </w:numPr>
      </w:pPr>
      <w:r w:rsidRPr="000376AD">
        <w:rPr>
          <w:b/>
          <w:bCs/>
        </w:rPr>
        <w:t>CCTV Surveillance</w:t>
      </w:r>
      <w:r w:rsidRPr="000376AD">
        <w:t>: Cameras installed in common areas and entrances for continuous monitoring.</w:t>
      </w:r>
    </w:p>
    <w:p w14:paraId="2AD06124" w14:textId="77777777" w:rsidR="000376AD" w:rsidRPr="000376AD" w:rsidRDefault="000376AD" w:rsidP="000376AD">
      <w:pPr>
        <w:numPr>
          <w:ilvl w:val="0"/>
          <w:numId w:val="22"/>
        </w:numPr>
      </w:pPr>
      <w:r w:rsidRPr="000376AD">
        <w:rPr>
          <w:b/>
          <w:bCs/>
        </w:rPr>
        <w:t>Secure Access</w:t>
      </w:r>
      <w:r w:rsidRPr="000376AD">
        <w:t>: Key card or biometric access to rooms and facilities to ensure only authorized individuals can enter.</w:t>
      </w:r>
    </w:p>
    <w:p w14:paraId="172B78B3" w14:textId="77777777" w:rsidR="000376AD" w:rsidRPr="000376AD" w:rsidRDefault="000376AD" w:rsidP="000376AD">
      <w:pPr>
        <w:numPr>
          <w:ilvl w:val="0"/>
          <w:numId w:val="22"/>
        </w:numPr>
      </w:pPr>
      <w:r w:rsidRPr="000376AD">
        <w:rPr>
          <w:b/>
          <w:bCs/>
        </w:rPr>
        <w:t>Emergency Protocols</w:t>
      </w:r>
      <w:r w:rsidRPr="000376AD">
        <w:t>: Clear instructions and regular drills for emergencies such as fire or medical situations.</w:t>
      </w:r>
    </w:p>
    <w:p w14:paraId="79C21D9A" w14:textId="77777777" w:rsidR="000376AD" w:rsidRPr="000376AD" w:rsidRDefault="000376AD" w:rsidP="000376AD">
      <w:pPr>
        <w:rPr>
          <w:b/>
          <w:bCs/>
        </w:rPr>
      </w:pPr>
      <w:r w:rsidRPr="000376AD">
        <w:rPr>
          <w:b/>
          <w:bCs/>
        </w:rPr>
        <w:t>Sustainability</w:t>
      </w:r>
    </w:p>
    <w:p w14:paraId="26F68E17" w14:textId="77777777" w:rsidR="000376AD" w:rsidRPr="000376AD" w:rsidRDefault="000376AD" w:rsidP="000376AD">
      <w:r w:rsidRPr="000376AD">
        <w:rPr>
          <w:b/>
          <w:bCs/>
        </w:rPr>
        <w:t>1. Sustainable Building Practices</w:t>
      </w:r>
    </w:p>
    <w:p w14:paraId="5BB5C69F" w14:textId="77777777" w:rsidR="000376AD" w:rsidRPr="000376AD" w:rsidRDefault="000376AD" w:rsidP="000376AD">
      <w:pPr>
        <w:numPr>
          <w:ilvl w:val="0"/>
          <w:numId w:val="23"/>
        </w:numPr>
      </w:pPr>
      <w:r w:rsidRPr="000376AD">
        <w:rPr>
          <w:b/>
          <w:bCs/>
        </w:rPr>
        <w:t>Energy-Efficient Construction</w:t>
      </w:r>
      <w:r w:rsidRPr="000376AD">
        <w:t>: Use of sustainable materials and energy-efficient designs to reduce the environmental footprint.</w:t>
      </w:r>
    </w:p>
    <w:p w14:paraId="6791996D" w14:textId="77777777" w:rsidR="000376AD" w:rsidRPr="000376AD" w:rsidRDefault="000376AD" w:rsidP="000376AD">
      <w:pPr>
        <w:numPr>
          <w:ilvl w:val="0"/>
          <w:numId w:val="23"/>
        </w:numPr>
      </w:pPr>
      <w:r w:rsidRPr="000376AD">
        <w:rPr>
          <w:b/>
          <w:bCs/>
        </w:rPr>
        <w:t>Green Roofing</w:t>
      </w:r>
      <w:r w:rsidRPr="000376AD">
        <w:t>: Installation of green roofs where feasible to improve insulation and promote biodiversity.</w:t>
      </w:r>
    </w:p>
    <w:p w14:paraId="57B7D85E" w14:textId="77777777" w:rsidR="000376AD" w:rsidRPr="000376AD" w:rsidRDefault="000376AD" w:rsidP="000376AD">
      <w:pPr>
        <w:numPr>
          <w:ilvl w:val="0"/>
          <w:numId w:val="23"/>
        </w:numPr>
      </w:pPr>
      <w:r w:rsidRPr="000376AD">
        <w:rPr>
          <w:b/>
          <w:bCs/>
        </w:rPr>
        <w:t>Solar Panels</w:t>
      </w:r>
      <w:r w:rsidRPr="000376AD">
        <w:t>: Utilization of solar energy to reduce reliance on non-renewable energy sources.</w:t>
      </w:r>
    </w:p>
    <w:p w14:paraId="42F46BF5" w14:textId="77777777" w:rsidR="000376AD" w:rsidRPr="000376AD" w:rsidRDefault="000376AD" w:rsidP="000376AD">
      <w:r w:rsidRPr="000376AD">
        <w:rPr>
          <w:b/>
          <w:bCs/>
        </w:rPr>
        <w:t>2. Energy and Water Conservation</w:t>
      </w:r>
    </w:p>
    <w:p w14:paraId="35DE7FBB" w14:textId="77777777" w:rsidR="000376AD" w:rsidRPr="000376AD" w:rsidRDefault="000376AD" w:rsidP="000376AD">
      <w:pPr>
        <w:numPr>
          <w:ilvl w:val="0"/>
          <w:numId w:val="24"/>
        </w:numPr>
      </w:pPr>
      <w:r w:rsidRPr="000376AD">
        <w:rPr>
          <w:b/>
          <w:bCs/>
        </w:rPr>
        <w:t>LED Lighting</w:t>
      </w:r>
      <w:r w:rsidRPr="000376AD">
        <w:t>: Installation of energy-efficient LED lights throughout the facilities.</w:t>
      </w:r>
    </w:p>
    <w:p w14:paraId="33D6E7B9" w14:textId="77777777" w:rsidR="000376AD" w:rsidRPr="000376AD" w:rsidRDefault="000376AD" w:rsidP="000376AD">
      <w:pPr>
        <w:numPr>
          <w:ilvl w:val="0"/>
          <w:numId w:val="24"/>
        </w:numPr>
      </w:pPr>
      <w:r w:rsidRPr="000376AD">
        <w:rPr>
          <w:b/>
          <w:bCs/>
        </w:rPr>
        <w:t>Smart Thermostats</w:t>
      </w:r>
      <w:r w:rsidRPr="000376AD">
        <w:t>: Use of programmable thermostats to optimize heating and cooling systems.</w:t>
      </w:r>
    </w:p>
    <w:p w14:paraId="5684864A" w14:textId="77777777" w:rsidR="000376AD" w:rsidRPr="000376AD" w:rsidRDefault="000376AD" w:rsidP="000376AD">
      <w:pPr>
        <w:numPr>
          <w:ilvl w:val="0"/>
          <w:numId w:val="24"/>
        </w:numPr>
      </w:pPr>
      <w:r w:rsidRPr="000376AD">
        <w:rPr>
          <w:b/>
          <w:bCs/>
        </w:rPr>
        <w:t>Water-Saving Fixtures</w:t>
      </w:r>
      <w:r w:rsidRPr="000376AD">
        <w:t>: Low-flow showers, faucets, and toilets to minimize water usage.</w:t>
      </w:r>
    </w:p>
    <w:p w14:paraId="352095CE" w14:textId="77777777" w:rsidR="000376AD" w:rsidRPr="000376AD" w:rsidRDefault="000376AD" w:rsidP="000376AD">
      <w:pPr>
        <w:numPr>
          <w:ilvl w:val="0"/>
          <w:numId w:val="24"/>
        </w:numPr>
      </w:pPr>
      <w:r w:rsidRPr="000376AD">
        <w:rPr>
          <w:b/>
          <w:bCs/>
        </w:rPr>
        <w:t>Rainwater Harvesting</w:t>
      </w:r>
      <w:r w:rsidRPr="000376AD">
        <w:t>: Systems in place to collect and use rainwater for irrigation and other non-potable needs.</w:t>
      </w:r>
    </w:p>
    <w:p w14:paraId="3E1FE045" w14:textId="77777777" w:rsidR="000376AD" w:rsidRPr="000376AD" w:rsidRDefault="000376AD" w:rsidP="000376AD">
      <w:r w:rsidRPr="000376AD">
        <w:rPr>
          <w:b/>
          <w:bCs/>
        </w:rPr>
        <w:t>3. Waste Management</w:t>
      </w:r>
    </w:p>
    <w:p w14:paraId="67EB8823" w14:textId="77777777" w:rsidR="000376AD" w:rsidRPr="000376AD" w:rsidRDefault="000376AD" w:rsidP="000376AD">
      <w:pPr>
        <w:numPr>
          <w:ilvl w:val="0"/>
          <w:numId w:val="25"/>
        </w:numPr>
      </w:pPr>
      <w:r w:rsidRPr="000376AD">
        <w:rPr>
          <w:b/>
          <w:bCs/>
        </w:rPr>
        <w:t>Recycling Programs</w:t>
      </w:r>
      <w:r w:rsidRPr="000376AD">
        <w:t>: Comprehensive recycling facilities to encourage waste segregation and recycling among residents.</w:t>
      </w:r>
    </w:p>
    <w:p w14:paraId="51D29515" w14:textId="77777777" w:rsidR="000376AD" w:rsidRPr="000376AD" w:rsidRDefault="000376AD" w:rsidP="000376AD">
      <w:pPr>
        <w:numPr>
          <w:ilvl w:val="0"/>
          <w:numId w:val="25"/>
        </w:numPr>
      </w:pPr>
      <w:r w:rsidRPr="000376AD">
        <w:rPr>
          <w:b/>
          <w:bCs/>
        </w:rPr>
        <w:t>Composting</w:t>
      </w:r>
      <w:r w:rsidRPr="000376AD">
        <w:t>: Organic waste from the kitchen and dining areas is composted and used for landscaping.</w:t>
      </w:r>
    </w:p>
    <w:p w14:paraId="16AE35D3" w14:textId="77777777" w:rsidR="000376AD" w:rsidRPr="000376AD" w:rsidRDefault="000376AD" w:rsidP="000376AD">
      <w:pPr>
        <w:numPr>
          <w:ilvl w:val="0"/>
          <w:numId w:val="25"/>
        </w:numPr>
      </w:pPr>
      <w:r w:rsidRPr="000376AD">
        <w:rPr>
          <w:b/>
          <w:bCs/>
        </w:rPr>
        <w:t>Minimal Plastic Use</w:t>
      </w:r>
      <w:r w:rsidRPr="000376AD">
        <w:t>: Reduction of single-use plastics by providing reusable alternatives and encouraging their use among residents.</w:t>
      </w:r>
    </w:p>
    <w:p w14:paraId="3453A869" w14:textId="77777777" w:rsidR="000376AD" w:rsidRPr="000376AD" w:rsidRDefault="000376AD" w:rsidP="000376AD">
      <w:r w:rsidRPr="000376AD">
        <w:rPr>
          <w:b/>
          <w:bCs/>
        </w:rPr>
        <w:lastRenderedPageBreak/>
        <w:t>4. Community Engagement</w:t>
      </w:r>
    </w:p>
    <w:p w14:paraId="087085EF" w14:textId="77777777" w:rsidR="000376AD" w:rsidRPr="000376AD" w:rsidRDefault="000376AD" w:rsidP="000376AD">
      <w:pPr>
        <w:numPr>
          <w:ilvl w:val="0"/>
          <w:numId w:val="26"/>
        </w:numPr>
      </w:pPr>
      <w:r w:rsidRPr="000376AD">
        <w:rPr>
          <w:b/>
          <w:bCs/>
        </w:rPr>
        <w:t>Sustainability Workshops</w:t>
      </w:r>
      <w:r w:rsidRPr="000376AD">
        <w:t>: Regular workshops and educational sessions for residents on sustainable living practices.</w:t>
      </w:r>
    </w:p>
    <w:p w14:paraId="5FCEE7BB" w14:textId="77777777" w:rsidR="000376AD" w:rsidRPr="000376AD" w:rsidRDefault="000376AD" w:rsidP="000376AD">
      <w:pPr>
        <w:numPr>
          <w:ilvl w:val="0"/>
          <w:numId w:val="26"/>
        </w:numPr>
      </w:pPr>
      <w:r w:rsidRPr="000376AD">
        <w:rPr>
          <w:b/>
          <w:bCs/>
        </w:rPr>
        <w:t>Green Initiatives</w:t>
      </w:r>
      <w:r w:rsidRPr="000376AD">
        <w:t>: Encouraging residents to participate in community gardening, clean-up drives, and other environmental initiatives.</w:t>
      </w:r>
    </w:p>
    <w:p w14:paraId="1F9CDCD5" w14:textId="77777777" w:rsidR="000376AD" w:rsidRPr="000376AD" w:rsidRDefault="000376AD" w:rsidP="000376AD">
      <w:pPr>
        <w:numPr>
          <w:ilvl w:val="0"/>
          <w:numId w:val="26"/>
        </w:numPr>
      </w:pPr>
      <w:r w:rsidRPr="000376AD">
        <w:rPr>
          <w:b/>
          <w:bCs/>
        </w:rPr>
        <w:t>Eco-Friendly Transportation</w:t>
      </w:r>
      <w:r w:rsidRPr="000376AD">
        <w:t>: Providing information and incentives for using public transport, biking, or carpooling.</w:t>
      </w:r>
    </w:p>
    <w:p w14:paraId="5FD0A06F" w14:textId="77777777" w:rsidR="000376AD" w:rsidRPr="000376AD" w:rsidRDefault="000376AD" w:rsidP="000376AD">
      <w:pPr>
        <w:rPr>
          <w:b/>
          <w:bCs/>
        </w:rPr>
      </w:pPr>
      <w:r w:rsidRPr="000376AD">
        <w:rPr>
          <w:b/>
          <w:bCs/>
        </w:rPr>
        <w:t>Conclusion</w:t>
      </w:r>
    </w:p>
    <w:p w14:paraId="61A79FFC" w14:textId="77777777" w:rsidR="000376AD" w:rsidRPr="000376AD" w:rsidRDefault="000376AD" w:rsidP="000376AD">
      <w:r w:rsidRPr="000376AD">
        <w:t>The product specifications of Lagos Co-Accommodation Hostels are meticulously designed to provide comfort, convenience, and security to our residents. By incorporating sustainable practices in building construction, energy and water conservation, waste management, and community engagement, we aim to minimize our environmental impact while fostering a green and responsible community. This commitment to sustainability not only enhances the living experience for our residents but also contributes positively to the broader goal of environmental stewardship in Lagos.</w:t>
      </w:r>
    </w:p>
    <w:p w14:paraId="76B16255" w14:textId="77777777" w:rsidR="009B22F4" w:rsidRDefault="009B22F4"/>
    <w:p w14:paraId="0E164447" w14:textId="77777777" w:rsidR="000376AD" w:rsidRDefault="000376AD"/>
    <w:p w14:paraId="074612C4" w14:textId="77777777" w:rsidR="000376AD" w:rsidRDefault="000376AD"/>
    <w:p w14:paraId="264A9ACF" w14:textId="77777777" w:rsidR="000376AD" w:rsidRDefault="000376AD"/>
    <w:p w14:paraId="1721B41E" w14:textId="77777777" w:rsidR="000376AD" w:rsidRDefault="000376AD"/>
    <w:p w14:paraId="0307B03A" w14:textId="77777777" w:rsidR="000376AD" w:rsidRDefault="000376AD"/>
    <w:p w14:paraId="590065EE" w14:textId="77777777" w:rsidR="000376AD" w:rsidRDefault="000376AD"/>
    <w:p w14:paraId="7F533287" w14:textId="77777777" w:rsidR="000376AD" w:rsidRDefault="000376AD"/>
    <w:p w14:paraId="35C6586F" w14:textId="77777777" w:rsidR="000376AD" w:rsidRDefault="000376AD"/>
    <w:p w14:paraId="153B69AD" w14:textId="77777777" w:rsidR="000376AD" w:rsidRDefault="000376AD"/>
    <w:p w14:paraId="2351D30A" w14:textId="77777777" w:rsidR="000376AD" w:rsidRDefault="000376AD"/>
    <w:p w14:paraId="1519DB29" w14:textId="77777777" w:rsidR="000376AD" w:rsidRDefault="000376AD"/>
    <w:p w14:paraId="1BF97409" w14:textId="77777777" w:rsidR="00AE0DE3" w:rsidRPr="00AE0DE3" w:rsidRDefault="00AE0DE3" w:rsidP="00AE0DE3">
      <w:pPr>
        <w:rPr>
          <w:b/>
          <w:bCs/>
        </w:rPr>
      </w:pPr>
      <w:r w:rsidRPr="00AE0DE3">
        <w:rPr>
          <w:b/>
          <w:bCs/>
        </w:rPr>
        <w:t>Life Cycle Use Case for Lagos Co-Accommodation Hostels</w:t>
      </w:r>
    </w:p>
    <w:p w14:paraId="4BE54354" w14:textId="77777777" w:rsidR="00AE0DE3" w:rsidRPr="00AE0DE3" w:rsidRDefault="00AE0DE3" w:rsidP="00AE0DE3">
      <w:pPr>
        <w:rPr>
          <w:b/>
          <w:bCs/>
        </w:rPr>
      </w:pPr>
      <w:r w:rsidRPr="00AE0DE3">
        <w:rPr>
          <w:b/>
          <w:bCs/>
        </w:rPr>
        <w:t>Overview</w:t>
      </w:r>
    </w:p>
    <w:p w14:paraId="3554C0FD" w14:textId="77777777" w:rsidR="00AE0DE3" w:rsidRPr="00AE0DE3" w:rsidRDefault="00AE0DE3" w:rsidP="00AE0DE3">
      <w:r w:rsidRPr="00AE0DE3">
        <w:t>The life cycle of a guest's stay at Lagos Co-Accommodation Hostels (LCAH) is designed to ensure safety, comfort, and convenience for all residents. The process encompasses pre-arrival vetting, check-in, stay, and check-out procedures, each phase meticulously crafted to uphold our core values of security, community, and sustainability.</w:t>
      </w:r>
    </w:p>
    <w:p w14:paraId="0F7C6ABA" w14:textId="77777777" w:rsidR="00AE0DE3" w:rsidRPr="00AE0DE3" w:rsidRDefault="00AE0DE3" w:rsidP="00AE0DE3">
      <w:pPr>
        <w:rPr>
          <w:b/>
          <w:bCs/>
        </w:rPr>
      </w:pPr>
      <w:r w:rsidRPr="00AE0DE3">
        <w:rPr>
          <w:b/>
          <w:bCs/>
        </w:rPr>
        <w:t>1. Pre-Arrival Vetting</w:t>
      </w:r>
    </w:p>
    <w:p w14:paraId="3317199E" w14:textId="77777777" w:rsidR="00AE0DE3" w:rsidRPr="00AE0DE3" w:rsidRDefault="00AE0DE3" w:rsidP="00AE0DE3">
      <w:pPr>
        <w:rPr>
          <w:b/>
          <w:bCs/>
        </w:rPr>
      </w:pPr>
      <w:r w:rsidRPr="00AE0DE3">
        <w:rPr>
          <w:b/>
          <w:bCs/>
        </w:rPr>
        <w:lastRenderedPageBreak/>
        <w:t>Application Submission</w:t>
      </w:r>
    </w:p>
    <w:p w14:paraId="183E9725" w14:textId="77777777" w:rsidR="00AE0DE3" w:rsidRPr="00AE0DE3" w:rsidRDefault="00AE0DE3" w:rsidP="00AE0DE3">
      <w:pPr>
        <w:numPr>
          <w:ilvl w:val="0"/>
          <w:numId w:val="27"/>
        </w:numPr>
      </w:pPr>
      <w:r w:rsidRPr="00AE0DE3">
        <w:rPr>
          <w:b/>
          <w:bCs/>
        </w:rPr>
        <w:t>Notice Period</w:t>
      </w:r>
      <w:r w:rsidRPr="00AE0DE3">
        <w:t>: Prospective guests must submit their application at least one week in advance.</w:t>
      </w:r>
    </w:p>
    <w:p w14:paraId="34392AA1" w14:textId="77777777" w:rsidR="00AE0DE3" w:rsidRPr="00AE0DE3" w:rsidRDefault="00AE0DE3" w:rsidP="00AE0DE3">
      <w:pPr>
        <w:numPr>
          <w:ilvl w:val="0"/>
          <w:numId w:val="27"/>
        </w:numPr>
      </w:pPr>
      <w:r w:rsidRPr="00AE0DE3">
        <w:rPr>
          <w:b/>
          <w:bCs/>
        </w:rPr>
        <w:t>Required Information</w:t>
      </w:r>
      <w:r w:rsidRPr="00AE0DE3">
        <w:t>: Applications should include details such as current residence, intended duration of stay, current employment, and a referee contact.</w:t>
      </w:r>
    </w:p>
    <w:p w14:paraId="10252135" w14:textId="77777777" w:rsidR="00AE0DE3" w:rsidRPr="00AE0DE3" w:rsidRDefault="00AE0DE3" w:rsidP="00AE0DE3">
      <w:pPr>
        <w:numPr>
          <w:ilvl w:val="0"/>
          <w:numId w:val="27"/>
        </w:numPr>
      </w:pPr>
      <w:r w:rsidRPr="00AE0DE3">
        <w:rPr>
          <w:b/>
          <w:bCs/>
        </w:rPr>
        <w:t>Verification Process</w:t>
      </w:r>
      <w:r w:rsidRPr="00AE0DE3">
        <w:t>:</w:t>
      </w:r>
    </w:p>
    <w:p w14:paraId="7B77A300" w14:textId="77777777" w:rsidR="00AE0DE3" w:rsidRPr="00AE0DE3" w:rsidRDefault="00AE0DE3" w:rsidP="00AE0DE3">
      <w:pPr>
        <w:numPr>
          <w:ilvl w:val="1"/>
          <w:numId w:val="27"/>
        </w:numPr>
      </w:pPr>
      <w:r w:rsidRPr="00AE0DE3">
        <w:rPr>
          <w:b/>
          <w:bCs/>
        </w:rPr>
        <w:t>Employment Verification</w:t>
      </w:r>
      <w:r w:rsidRPr="00AE0DE3">
        <w:t>: Contact the provided workplace to confirm the applicant's employment status and gather information on their professional conduct.</w:t>
      </w:r>
    </w:p>
    <w:p w14:paraId="37B53268" w14:textId="77777777" w:rsidR="00AE0DE3" w:rsidRPr="00AE0DE3" w:rsidRDefault="00AE0DE3" w:rsidP="00AE0DE3">
      <w:pPr>
        <w:numPr>
          <w:ilvl w:val="1"/>
          <w:numId w:val="27"/>
        </w:numPr>
      </w:pPr>
      <w:r w:rsidRPr="00AE0DE3">
        <w:rPr>
          <w:b/>
          <w:bCs/>
        </w:rPr>
        <w:t>Background Check</w:t>
      </w:r>
      <w:r w:rsidRPr="00AE0DE3">
        <w:t>: Coordinate with local police authorities to verify the absence of any criminal records.</w:t>
      </w:r>
    </w:p>
    <w:p w14:paraId="3D5B9FEA" w14:textId="77777777" w:rsidR="00AE0DE3" w:rsidRPr="00AE0DE3" w:rsidRDefault="00AE0DE3" w:rsidP="00AE0DE3">
      <w:pPr>
        <w:numPr>
          <w:ilvl w:val="1"/>
          <w:numId w:val="27"/>
        </w:numPr>
      </w:pPr>
      <w:r w:rsidRPr="00AE0DE3">
        <w:rPr>
          <w:b/>
          <w:bCs/>
        </w:rPr>
        <w:t>Referee Verification</w:t>
      </w:r>
      <w:r w:rsidRPr="00AE0DE3">
        <w:t>: Contact the provided referee to ascertain the character and reliability of the applicant.</w:t>
      </w:r>
    </w:p>
    <w:p w14:paraId="7F12AF91" w14:textId="77777777" w:rsidR="00AE0DE3" w:rsidRPr="00AE0DE3" w:rsidRDefault="00AE0DE3" w:rsidP="00AE0DE3">
      <w:pPr>
        <w:rPr>
          <w:b/>
          <w:bCs/>
        </w:rPr>
      </w:pPr>
      <w:r w:rsidRPr="00AE0DE3">
        <w:rPr>
          <w:b/>
          <w:bCs/>
        </w:rPr>
        <w:t>Organizational Referrals</w:t>
      </w:r>
    </w:p>
    <w:p w14:paraId="0AE64C88" w14:textId="77777777" w:rsidR="00AE0DE3" w:rsidRPr="00AE0DE3" w:rsidRDefault="00AE0DE3" w:rsidP="00AE0DE3">
      <w:pPr>
        <w:numPr>
          <w:ilvl w:val="0"/>
          <w:numId w:val="28"/>
        </w:numPr>
      </w:pPr>
      <w:r w:rsidRPr="00AE0DE3">
        <w:rPr>
          <w:b/>
          <w:bCs/>
        </w:rPr>
        <w:t>Direct Organization Referrals</w:t>
      </w:r>
      <w:r w:rsidRPr="00AE0DE3">
        <w:t>: When an organization refers an employee, the verification process is slightly relaxed due to the trust placed in the organization’s internal vetting processes.</w:t>
      </w:r>
    </w:p>
    <w:p w14:paraId="4012C4D0" w14:textId="77777777" w:rsidR="00AE0DE3" w:rsidRPr="00AE0DE3" w:rsidRDefault="00AE0DE3" w:rsidP="00AE0DE3">
      <w:pPr>
        <w:numPr>
          <w:ilvl w:val="0"/>
          <w:numId w:val="28"/>
        </w:numPr>
      </w:pPr>
      <w:r w:rsidRPr="00AE0DE3">
        <w:rPr>
          <w:b/>
          <w:bCs/>
        </w:rPr>
        <w:t>Accommodation Partnerships</w:t>
      </w:r>
      <w:r w:rsidRPr="00AE0DE3">
        <w:t>: For companies with ongoing partnerships with LCAH, accommodations are pre-arranged for groups of employees, reducing individual vetting time.</w:t>
      </w:r>
    </w:p>
    <w:p w14:paraId="2B153D60" w14:textId="77777777" w:rsidR="00AE0DE3" w:rsidRPr="00AE0DE3" w:rsidRDefault="00AE0DE3" w:rsidP="00AE0DE3">
      <w:pPr>
        <w:rPr>
          <w:b/>
          <w:bCs/>
        </w:rPr>
      </w:pPr>
      <w:r w:rsidRPr="00AE0DE3">
        <w:rPr>
          <w:b/>
          <w:bCs/>
        </w:rPr>
        <w:t>2. Booking Confirmation</w:t>
      </w:r>
    </w:p>
    <w:p w14:paraId="68E04F3C" w14:textId="77777777" w:rsidR="00AE0DE3" w:rsidRPr="00AE0DE3" w:rsidRDefault="00AE0DE3" w:rsidP="00AE0DE3">
      <w:pPr>
        <w:numPr>
          <w:ilvl w:val="0"/>
          <w:numId w:val="29"/>
        </w:numPr>
      </w:pPr>
      <w:r w:rsidRPr="00AE0DE3">
        <w:rPr>
          <w:b/>
          <w:bCs/>
        </w:rPr>
        <w:t>Approval Notification</w:t>
      </w:r>
      <w:r w:rsidRPr="00AE0DE3">
        <w:t>: Once the vetting process is completed successfully, the applicant is notified of their approval and provided with booking details.</w:t>
      </w:r>
    </w:p>
    <w:p w14:paraId="004C95F4" w14:textId="77777777" w:rsidR="00AE0DE3" w:rsidRPr="00AE0DE3" w:rsidRDefault="00AE0DE3" w:rsidP="00AE0DE3">
      <w:pPr>
        <w:numPr>
          <w:ilvl w:val="0"/>
          <w:numId w:val="29"/>
        </w:numPr>
      </w:pPr>
      <w:r w:rsidRPr="00AE0DE3">
        <w:rPr>
          <w:b/>
          <w:bCs/>
        </w:rPr>
        <w:t>Payment Process</w:t>
      </w:r>
      <w:r w:rsidRPr="00AE0DE3">
        <w:t>: Guests are required to complete the payment for their stay, which varies based on room category and duration.</w:t>
      </w:r>
    </w:p>
    <w:p w14:paraId="15216D5D" w14:textId="77777777" w:rsidR="00AE0DE3" w:rsidRPr="00AE0DE3" w:rsidRDefault="00AE0DE3" w:rsidP="00AE0DE3">
      <w:pPr>
        <w:rPr>
          <w:b/>
          <w:bCs/>
        </w:rPr>
      </w:pPr>
      <w:r w:rsidRPr="00AE0DE3">
        <w:rPr>
          <w:b/>
          <w:bCs/>
        </w:rPr>
        <w:t>3. Check-In Procedure</w:t>
      </w:r>
    </w:p>
    <w:p w14:paraId="3E6D3359" w14:textId="77777777" w:rsidR="00AE0DE3" w:rsidRPr="00AE0DE3" w:rsidRDefault="00AE0DE3" w:rsidP="00AE0DE3">
      <w:pPr>
        <w:numPr>
          <w:ilvl w:val="0"/>
          <w:numId w:val="30"/>
        </w:numPr>
      </w:pPr>
      <w:r w:rsidRPr="00AE0DE3">
        <w:rPr>
          <w:b/>
          <w:bCs/>
        </w:rPr>
        <w:t>Arrival</w:t>
      </w:r>
      <w:r w:rsidRPr="00AE0DE3">
        <w:t>: Guests arrive at the hostel and present their booking confirmation at the front desk.</w:t>
      </w:r>
    </w:p>
    <w:p w14:paraId="7E57A5C4" w14:textId="77777777" w:rsidR="00AE0DE3" w:rsidRPr="00AE0DE3" w:rsidRDefault="00AE0DE3" w:rsidP="00AE0DE3">
      <w:pPr>
        <w:numPr>
          <w:ilvl w:val="0"/>
          <w:numId w:val="30"/>
        </w:numPr>
      </w:pPr>
      <w:r w:rsidRPr="00AE0DE3">
        <w:rPr>
          <w:b/>
          <w:bCs/>
        </w:rPr>
        <w:t>ID Verification</w:t>
      </w:r>
      <w:r w:rsidRPr="00AE0DE3">
        <w:t>: Additional identification verification is performed to ensure the guest matches the pre-approved applicant.</w:t>
      </w:r>
    </w:p>
    <w:p w14:paraId="037F4AB7" w14:textId="77777777" w:rsidR="00AE0DE3" w:rsidRPr="00AE0DE3" w:rsidRDefault="00AE0DE3" w:rsidP="00AE0DE3">
      <w:pPr>
        <w:numPr>
          <w:ilvl w:val="0"/>
          <w:numId w:val="30"/>
        </w:numPr>
      </w:pPr>
      <w:r w:rsidRPr="00AE0DE3">
        <w:rPr>
          <w:b/>
          <w:bCs/>
        </w:rPr>
        <w:t>Orientation</w:t>
      </w:r>
      <w:r w:rsidRPr="00AE0DE3">
        <w:t>: New guests receive an orientation that includes hostel policies, security measures, and amenities.</w:t>
      </w:r>
    </w:p>
    <w:p w14:paraId="4562015B" w14:textId="77777777" w:rsidR="00AE0DE3" w:rsidRPr="00AE0DE3" w:rsidRDefault="00AE0DE3" w:rsidP="00AE0DE3">
      <w:pPr>
        <w:numPr>
          <w:ilvl w:val="0"/>
          <w:numId w:val="30"/>
        </w:numPr>
      </w:pPr>
      <w:r w:rsidRPr="00AE0DE3">
        <w:rPr>
          <w:b/>
          <w:bCs/>
        </w:rPr>
        <w:t>Access Credentials</w:t>
      </w:r>
      <w:r w:rsidRPr="00AE0DE3">
        <w:t>: Guests are provided with key cards or biometric access for their rooms and common areas.</w:t>
      </w:r>
    </w:p>
    <w:p w14:paraId="5BDAE6B5" w14:textId="77777777" w:rsidR="00AE0DE3" w:rsidRPr="00AE0DE3" w:rsidRDefault="00AE0DE3" w:rsidP="00AE0DE3">
      <w:pPr>
        <w:rPr>
          <w:b/>
          <w:bCs/>
        </w:rPr>
      </w:pPr>
      <w:r w:rsidRPr="00AE0DE3">
        <w:rPr>
          <w:b/>
          <w:bCs/>
        </w:rPr>
        <w:t>4. During the Stay</w:t>
      </w:r>
    </w:p>
    <w:p w14:paraId="77D1A81C" w14:textId="77777777" w:rsidR="00AE0DE3" w:rsidRPr="00AE0DE3" w:rsidRDefault="00AE0DE3" w:rsidP="00AE0DE3">
      <w:pPr>
        <w:numPr>
          <w:ilvl w:val="0"/>
          <w:numId w:val="31"/>
        </w:numPr>
      </w:pPr>
      <w:r w:rsidRPr="00AE0DE3">
        <w:rPr>
          <w:b/>
          <w:bCs/>
        </w:rPr>
        <w:t>Daily Operations</w:t>
      </w:r>
      <w:r w:rsidRPr="00AE0DE3">
        <w:t>:</w:t>
      </w:r>
    </w:p>
    <w:p w14:paraId="412B2BC3" w14:textId="77777777" w:rsidR="00AE0DE3" w:rsidRPr="00AE0DE3" w:rsidRDefault="00AE0DE3" w:rsidP="00AE0DE3">
      <w:pPr>
        <w:numPr>
          <w:ilvl w:val="1"/>
          <w:numId w:val="31"/>
        </w:numPr>
      </w:pPr>
      <w:r w:rsidRPr="00AE0DE3">
        <w:rPr>
          <w:b/>
          <w:bCs/>
        </w:rPr>
        <w:t>Room Access</w:t>
      </w:r>
      <w:r w:rsidRPr="00AE0DE3">
        <w:t>: Rooms are accessible from 9 PM to 9 AM. Guests are expected to vacate the rooms during the day for cleaning and security purposes.</w:t>
      </w:r>
    </w:p>
    <w:p w14:paraId="303ABFC4" w14:textId="77777777" w:rsidR="00AE0DE3" w:rsidRPr="00AE0DE3" w:rsidRDefault="00AE0DE3" w:rsidP="00AE0DE3">
      <w:pPr>
        <w:numPr>
          <w:ilvl w:val="1"/>
          <w:numId w:val="31"/>
        </w:numPr>
      </w:pPr>
      <w:r w:rsidRPr="00AE0DE3">
        <w:rPr>
          <w:b/>
          <w:bCs/>
        </w:rPr>
        <w:lastRenderedPageBreak/>
        <w:t>Security Checks</w:t>
      </w:r>
      <w:r w:rsidRPr="00AE0DE3">
        <w:t>: Regular patrols and CCTV monitoring ensure the safety of the premises.</w:t>
      </w:r>
    </w:p>
    <w:p w14:paraId="58DB9991" w14:textId="77777777" w:rsidR="00AE0DE3" w:rsidRPr="00AE0DE3" w:rsidRDefault="00AE0DE3" w:rsidP="00AE0DE3">
      <w:pPr>
        <w:numPr>
          <w:ilvl w:val="1"/>
          <w:numId w:val="31"/>
        </w:numPr>
      </w:pPr>
      <w:r w:rsidRPr="00AE0DE3">
        <w:rPr>
          <w:b/>
          <w:bCs/>
        </w:rPr>
        <w:t>Community Activities</w:t>
      </w:r>
      <w:r w:rsidRPr="00AE0DE3">
        <w:t>: Organized events and activities promote interaction and networking among guests.</w:t>
      </w:r>
    </w:p>
    <w:p w14:paraId="7B9F47EF" w14:textId="77777777" w:rsidR="00AE0DE3" w:rsidRPr="00AE0DE3" w:rsidRDefault="00AE0DE3" w:rsidP="00AE0DE3">
      <w:pPr>
        <w:numPr>
          <w:ilvl w:val="1"/>
          <w:numId w:val="31"/>
        </w:numPr>
      </w:pPr>
      <w:r w:rsidRPr="00AE0DE3">
        <w:rPr>
          <w:b/>
          <w:bCs/>
        </w:rPr>
        <w:t>Dining Services</w:t>
      </w:r>
      <w:r w:rsidRPr="00AE0DE3">
        <w:t>: Meals are available in the on-site cafeteria, offering a variety of options to cater to different dietary preferences.</w:t>
      </w:r>
    </w:p>
    <w:p w14:paraId="28978A1F" w14:textId="77777777" w:rsidR="00AE0DE3" w:rsidRPr="00AE0DE3" w:rsidRDefault="00AE0DE3" w:rsidP="00AE0DE3">
      <w:pPr>
        <w:numPr>
          <w:ilvl w:val="1"/>
          <w:numId w:val="31"/>
        </w:numPr>
      </w:pPr>
      <w:r w:rsidRPr="00AE0DE3">
        <w:rPr>
          <w:b/>
          <w:bCs/>
        </w:rPr>
        <w:t>Laundry Facilities</w:t>
      </w:r>
      <w:r w:rsidRPr="00AE0DE3">
        <w:t>: Guests have access to laundry rooms equipped with washers and dryers.</w:t>
      </w:r>
    </w:p>
    <w:p w14:paraId="589A891F" w14:textId="77777777" w:rsidR="00AE0DE3" w:rsidRPr="00AE0DE3" w:rsidRDefault="00AE0DE3" w:rsidP="00AE0DE3">
      <w:pPr>
        <w:numPr>
          <w:ilvl w:val="1"/>
          <w:numId w:val="31"/>
        </w:numPr>
      </w:pPr>
      <w:r w:rsidRPr="00AE0DE3">
        <w:rPr>
          <w:b/>
          <w:bCs/>
        </w:rPr>
        <w:t>Maintenance and Support</w:t>
      </w:r>
      <w:r w:rsidRPr="00AE0DE3">
        <w:t>: On-site staff are available to assist with any maintenance issues or support needs.</w:t>
      </w:r>
    </w:p>
    <w:p w14:paraId="3B8B5D81" w14:textId="77777777" w:rsidR="00AE0DE3" w:rsidRPr="00AE0DE3" w:rsidRDefault="00AE0DE3" w:rsidP="00AE0DE3">
      <w:pPr>
        <w:rPr>
          <w:b/>
          <w:bCs/>
        </w:rPr>
      </w:pPr>
      <w:r w:rsidRPr="00AE0DE3">
        <w:rPr>
          <w:b/>
          <w:bCs/>
        </w:rPr>
        <w:t>5. Incident Management</w:t>
      </w:r>
    </w:p>
    <w:p w14:paraId="6C8EDF46" w14:textId="77777777" w:rsidR="00AE0DE3" w:rsidRPr="00AE0DE3" w:rsidRDefault="00AE0DE3" w:rsidP="00AE0DE3">
      <w:pPr>
        <w:numPr>
          <w:ilvl w:val="0"/>
          <w:numId w:val="32"/>
        </w:numPr>
      </w:pPr>
      <w:r w:rsidRPr="00AE0DE3">
        <w:rPr>
          <w:b/>
          <w:bCs/>
        </w:rPr>
        <w:t>Emergency Response</w:t>
      </w:r>
      <w:r w:rsidRPr="00AE0DE3">
        <w:t>: Clear protocols are in place for handling emergencies, including medical situations and security threats.</w:t>
      </w:r>
    </w:p>
    <w:p w14:paraId="40187039" w14:textId="77777777" w:rsidR="00AE0DE3" w:rsidRPr="00AE0DE3" w:rsidRDefault="00AE0DE3" w:rsidP="00AE0DE3">
      <w:pPr>
        <w:numPr>
          <w:ilvl w:val="0"/>
          <w:numId w:val="32"/>
        </w:numPr>
      </w:pPr>
      <w:r w:rsidRPr="00AE0DE3">
        <w:rPr>
          <w:b/>
          <w:bCs/>
        </w:rPr>
        <w:t>Conflict Resolution</w:t>
      </w:r>
      <w:r w:rsidRPr="00AE0DE3">
        <w:t>: Staff are trained to mediate and resolve conflicts between guests to maintain a harmonious living environment.</w:t>
      </w:r>
    </w:p>
    <w:p w14:paraId="049614DA" w14:textId="77777777" w:rsidR="00AE0DE3" w:rsidRPr="00AE0DE3" w:rsidRDefault="00AE0DE3" w:rsidP="00AE0DE3">
      <w:pPr>
        <w:rPr>
          <w:b/>
          <w:bCs/>
        </w:rPr>
      </w:pPr>
      <w:r w:rsidRPr="00AE0DE3">
        <w:rPr>
          <w:b/>
          <w:bCs/>
        </w:rPr>
        <w:t>6. Check-Out Procedure</w:t>
      </w:r>
    </w:p>
    <w:p w14:paraId="0CAA9004" w14:textId="77777777" w:rsidR="00AE0DE3" w:rsidRPr="00AE0DE3" w:rsidRDefault="00AE0DE3" w:rsidP="00AE0DE3">
      <w:pPr>
        <w:numPr>
          <w:ilvl w:val="0"/>
          <w:numId w:val="33"/>
        </w:numPr>
      </w:pPr>
      <w:r w:rsidRPr="00AE0DE3">
        <w:rPr>
          <w:b/>
          <w:bCs/>
        </w:rPr>
        <w:t>Departure Notification</w:t>
      </w:r>
      <w:r w:rsidRPr="00AE0DE3">
        <w:t>: Guests are required to notify the front desk of their intended check-out date at least 24 hours in advance.</w:t>
      </w:r>
    </w:p>
    <w:p w14:paraId="0663B25D" w14:textId="77777777" w:rsidR="00AE0DE3" w:rsidRPr="00AE0DE3" w:rsidRDefault="00AE0DE3" w:rsidP="00AE0DE3">
      <w:pPr>
        <w:numPr>
          <w:ilvl w:val="0"/>
          <w:numId w:val="33"/>
        </w:numPr>
      </w:pPr>
      <w:r w:rsidRPr="00AE0DE3">
        <w:rPr>
          <w:b/>
          <w:bCs/>
        </w:rPr>
        <w:t>Room Inspection</w:t>
      </w:r>
      <w:r w:rsidRPr="00AE0DE3">
        <w:t>: A thorough inspection of the room is conducted to ensure no damages or missing items.</w:t>
      </w:r>
    </w:p>
    <w:p w14:paraId="39BE4325" w14:textId="77777777" w:rsidR="00AE0DE3" w:rsidRPr="00AE0DE3" w:rsidRDefault="00AE0DE3" w:rsidP="00AE0DE3">
      <w:pPr>
        <w:numPr>
          <w:ilvl w:val="0"/>
          <w:numId w:val="33"/>
        </w:numPr>
      </w:pPr>
      <w:r w:rsidRPr="00AE0DE3">
        <w:rPr>
          <w:b/>
          <w:bCs/>
        </w:rPr>
        <w:t>Feedback Collection</w:t>
      </w:r>
      <w:r w:rsidRPr="00AE0DE3">
        <w:t>: Guests are encouraged to provide feedback on their stay, which is used to improve services.</w:t>
      </w:r>
    </w:p>
    <w:p w14:paraId="5322C678" w14:textId="77777777" w:rsidR="00AE0DE3" w:rsidRPr="00AE0DE3" w:rsidRDefault="00AE0DE3" w:rsidP="00AE0DE3">
      <w:pPr>
        <w:numPr>
          <w:ilvl w:val="0"/>
          <w:numId w:val="33"/>
        </w:numPr>
      </w:pPr>
      <w:r w:rsidRPr="00AE0DE3">
        <w:rPr>
          <w:b/>
          <w:bCs/>
        </w:rPr>
        <w:t>Return of Access Credentials</w:t>
      </w:r>
      <w:r w:rsidRPr="00AE0DE3">
        <w:t>: Guests return key cards or other access devices before leaving.</w:t>
      </w:r>
    </w:p>
    <w:p w14:paraId="7824D63D" w14:textId="77777777" w:rsidR="00AE0DE3" w:rsidRPr="00AE0DE3" w:rsidRDefault="00AE0DE3" w:rsidP="00AE0DE3">
      <w:pPr>
        <w:rPr>
          <w:b/>
          <w:bCs/>
        </w:rPr>
      </w:pPr>
      <w:r w:rsidRPr="00AE0DE3">
        <w:rPr>
          <w:b/>
          <w:bCs/>
        </w:rPr>
        <w:t>7. Post-Departure Follow-Up</w:t>
      </w:r>
    </w:p>
    <w:p w14:paraId="383BCA89" w14:textId="77777777" w:rsidR="00AE0DE3" w:rsidRPr="00AE0DE3" w:rsidRDefault="00AE0DE3" w:rsidP="00AE0DE3">
      <w:pPr>
        <w:numPr>
          <w:ilvl w:val="0"/>
          <w:numId w:val="34"/>
        </w:numPr>
      </w:pPr>
      <w:r w:rsidRPr="00AE0DE3">
        <w:rPr>
          <w:b/>
          <w:bCs/>
        </w:rPr>
        <w:t>Data Analysis</w:t>
      </w:r>
      <w:r w:rsidRPr="00AE0DE3">
        <w:t xml:space="preserve">: Feedback and data collected during the stay are </w:t>
      </w:r>
      <w:proofErr w:type="spellStart"/>
      <w:r w:rsidRPr="00AE0DE3">
        <w:t>analyzed</w:t>
      </w:r>
      <w:proofErr w:type="spellEnd"/>
      <w:r w:rsidRPr="00AE0DE3">
        <w:t xml:space="preserve"> to identify areas for improvement.</w:t>
      </w:r>
    </w:p>
    <w:p w14:paraId="68D5C4A8" w14:textId="77777777" w:rsidR="00AE0DE3" w:rsidRPr="00AE0DE3" w:rsidRDefault="00AE0DE3" w:rsidP="00AE0DE3">
      <w:pPr>
        <w:numPr>
          <w:ilvl w:val="0"/>
          <w:numId w:val="34"/>
        </w:numPr>
      </w:pPr>
      <w:r w:rsidRPr="00AE0DE3">
        <w:rPr>
          <w:b/>
          <w:bCs/>
        </w:rPr>
        <w:t>Record Keeping</w:t>
      </w:r>
      <w:r w:rsidRPr="00AE0DE3">
        <w:t>: Information on the guest’s stay is securely stored for future reference, maintaining confidentiality.</w:t>
      </w:r>
    </w:p>
    <w:p w14:paraId="6BE64788" w14:textId="77777777" w:rsidR="00AE0DE3" w:rsidRPr="00AE0DE3" w:rsidRDefault="00AE0DE3" w:rsidP="00AE0DE3">
      <w:pPr>
        <w:rPr>
          <w:b/>
          <w:bCs/>
        </w:rPr>
      </w:pPr>
      <w:r w:rsidRPr="00AE0DE3">
        <w:rPr>
          <w:b/>
          <w:bCs/>
        </w:rPr>
        <w:t>Additional Security Measures</w:t>
      </w:r>
    </w:p>
    <w:p w14:paraId="7C5318D3" w14:textId="77777777" w:rsidR="00AE0DE3" w:rsidRPr="00AE0DE3" w:rsidRDefault="00AE0DE3" w:rsidP="00AE0DE3">
      <w:pPr>
        <w:numPr>
          <w:ilvl w:val="0"/>
          <w:numId w:val="35"/>
        </w:numPr>
      </w:pPr>
      <w:r w:rsidRPr="00AE0DE3">
        <w:rPr>
          <w:b/>
          <w:bCs/>
        </w:rPr>
        <w:t>Random Checks</w:t>
      </w:r>
      <w:r w:rsidRPr="00AE0DE3">
        <w:t>: Occasional random checks are conducted to ensure compliance with hostel policies.</w:t>
      </w:r>
    </w:p>
    <w:p w14:paraId="1AEC5090" w14:textId="77777777" w:rsidR="00AE0DE3" w:rsidRPr="00AE0DE3" w:rsidRDefault="00AE0DE3" w:rsidP="00AE0DE3">
      <w:pPr>
        <w:numPr>
          <w:ilvl w:val="0"/>
          <w:numId w:val="35"/>
        </w:numPr>
      </w:pPr>
      <w:r w:rsidRPr="00AE0DE3">
        <w:rPr>
          <w:b/>
          <w:bCs/>
        </w:rPr>
        <w:t>Guest Identification</w:t>
      </w:r>
      <w:r w:rsidRPr="00AE0DE3">
        <w:t>: Each guest is issued a photo ID specific to LCAH to facilitate easy identification by staff.</w:t>
      </w:r>
    </w:p>
    <w:p w14:paraId="76DB6C2A" w14:textId="77777777" w:rsidR="00AE0DE3" w:rsidRPr="00AE0DE3" w:rsidRDefault="00AE0DE3" w:rsidP="00AE0DE3">
      <w:pPr>
        <w:numPr>
          <w:ilvl w:val="0"/>
          <w:numId w:val="35"/>
        </w:numPr>
      </w:pPr>
      <w:r w:rsidRPr="00AE0DE3">
        <w:rPr>
          <w:b/>
          <w:bCs/>
        </w:rPr>
        <w:lastRenderedPageBreak/>
        <w:t>Security Drills</w:t>
      </w:r>
      <w:r w:rsidRPr="00AE0DE3">
        <w:t>: Regular security drills are conducted to ensure guests are familiar with emergency procedures.</w:t>
      </w:r>
    </w:p>
    <w:p w14:paraId="5AD18EE0" w14:textId="77777777" w:rsidR="00AE0DE3" w:rsidRPr="00AE0DE3" w:rsidRDefault="00AE0DE3" w:rsidP="00AE0DE3">
      <w:pPr>
        <w:rPr>
          <w:b/>
          <w:bCs/>
        </w:rPr>
      </w:pPr>
      <w:r w:rsidRPr="00AE0DE3">
        <w:rPr>
          <w:b/>
          <w:bCs/>
        </w:rPr>
        <w:t>Conclusion</w:t>
      </w:r>
    </w:p>
    <w:p w14:paraId="34631EE3" w14:textId="77777777" w:rsidR="00AE0DE3" w:rsidRPr="00AE0DE3" w:rsidRDefault="00AE0DE3" w:rsidP="00AE0DE3">
      <w:r w:rsidRPr="00AE0DE3">
        <w:t>The life cycle use case of LCAH is structured to provide a seamless and secure experience for all guests. From pre-arrival vetting to post-departure follow-up, each phase is designed to ensure that guests enjoy a safe, comfortable, and community-oriented stay. Through rigorous security measures and a commitment to continuous improvement, LCAH aims to set a new standard for co-accommodation in Lagos.</w:t>
      </w:r>
    </w:p>
    <w:p w14:paraId="59A4B970" w14:textId="77777777" w:rsidR="000376AD" w:rsidRDefault="000376AD"/>
    <w:p w14:paraId="1F6AE8C3" w14:textId="77777777" w:rsidR="00AE0DE3" w:rsidRDefault="00AE0DE3"/>
    <w:p w14:paraId="637049F8" w14:textId="77777777" w:rsidR="00AE0DE3" w:rsidRDefault="00AE0DE3"/>
    <w:p w14:paraId="65D293B8" w14:textId="77777777" w:rsidR="00AE0DE3" w:rsidRDefault="00AE0DE3"/>
    <w:p w14:paraId="5A79F7DF" w14:textId="77777777" w:rsidR="00AE0DE3" w:rsidRPr="00AE0DE3" w:rsidRDefault="00AE0DE3" w:rsidP="00AE0DE3">
      <w:pPr>
        <w:rPr>
          <w:b/>
          <w:bCs/>
          <w:highlight w:val="yellow"/>
        </w:rPr>
      </w:pPr>
      <w:r w:rsidRPr="00AE0DE3">
        <w:rPr>
          <w:b/>
          <w:bCs/>
          <w:highlight w:val="yellow"/>
        </w:rPr>
        <w:t>Revised Project Name</w:t>
      </w:r>
    </w:p>
    <w:p w14:paraId="142713C9" w14:textId="77777777" w:rsidR="00AE0DE3" w:rsidRPr="00AE0DE3" w:rsidRDefault="00AE0DE3" w:rsidP="00AE0DE3">
      <w:pPr>
        <w:rPr>
          <w:highlight w:val="yellow"/>
        </w:rPr>
      </w:pPr>
      <w:r w:rsidRPr="00AE0DE3">
        <w:rPr>
          <w:b/>
          <w:bCs/>
          <w:highlight w:val="yellow"/>
        </w:rPr>
        <w:t>Name</w:t>
      </w:r>
      <w:r w:rsidRPr="00AE0DE3">
        <w:rPr>
          <w:highlight w:val="yellow"/>
        </w:rPr>
        <w:t>: IslandRest Hostel</w:t>
      </w:r>
    </w:p>
    <w:p w14:paraId="3A2EBD78" w14:textId="77777777" w:rsidR="00AE0DE3" w:rsidRPr="00AE0DE3" w:rsidRDefault="00AE0DE3" w:rsidP="00AE0DE3">
      <w:pPr>
        <w:rPr>
          <w:b/>
          <w:bCs/>
          <w:highlight w:val="yellow"/>
        </w:rPr>
      </w:pPr>
      <w:r w:rsidRPr="00AE0DE3">
        <w:rPr>
          <w:b/>
          <w:bCs/>
          <w:highlight w:val="yellow"/>
        </w:rPr>
        <w:t>Life Cycle Drawing Simulation</w:t>
      </w:r>
    </w:p>
    <w:p w14:paraId="2E2767F5" w14:textId="77777777" w:rsidR="00AE0DE3" w:rsidRPr="00AE0DE3" w:rsidRDefault="00AE0DE3" w:rsidP="00AE0DE3">
      <w:pPr>
        <w:rPr>
          <w:highlight w:val="yellow"/>
        </w:rPr>
      </w:pPr>
      <w:r w:rsidRPr="00AE0DE3">
        <w:rPr>
          <w:highlight w:val="yellow"/>
        </w:rPr>
        <w:t>Below is a detailed textual representation of the life cycle stages of a guest's stay at IslandRest Hostel. The diagrammatic representation typically involves a series of steps, often visualized as a flowchart or cycle. Given the limitations of this text-based platform, I'll describe how you can create this flowchart.</w:t>
      </w:r>
    </w:p>
    <w:p w14:paraId="38CBE0CB" w14:textId="77777777" w:rsidR="00AE0DE3" w:rsidRPr="00AE0DE3" w:rsidRDefault="00AE0DE3" w:rsidP="00AE0DE3">
      <w:pPr>
        <w:rPr>
          <w:b/>
          <w:bCs/>
          <w:highlight w:val="yellow"/>
        </w:rPr>
      </w:pPr>
      <w:r w:rsidRPr="00AE0DE3">
        <w:rPr>
          <w:b/>
          <w:bCs/>
          <w:highlight w:val="yellow"/>
        </w:rPr>
        <w:t>Textual Life Cycle Description</w:t>
      </w:r>
    </w:p>
    <w:p w14:paraId="007BADD5" w14:textId="77777777" w:rsidR="00AE0DE3" w:rsidRPr="00AE0DE3" w:rsidRDefault="00AE0DE3" w:rsidP="00AE0DE3">
      <w:pPr>
        <w:numPr>
          <w:ilvl w:val="0"/>
          <w:numId w:val="36"/>
        </w:numPr>
        <w:rPr>
          <w:highlight w:val="yellow"/>
        </w:rPr>
      </w:pPr>
      <w:r w:rsidRPr="00AE0DE3">
        <w:rPr>
          <w:b/>
          <w:bCs/>
          <w:highlight w:val="yellow"/>
        </w:rPr>
        <w:t>Pre-Arrival Vetting</w:t>
      </w:r>
    </w:p>
    <w:p w14:paraId="23C86EF1" w14:textId="77777777" w:rsidR="00AE0DE3" w:rsidRPr="00AE0DE3" w:rsidRDefault="00AE0DE3" w:rsidP="00AE0DE3">
      <w:pPr>
        <w:numPr>
          <w:ilvl w:val="1"/>
          <w:numId w:val="36"/>
        </w:numPr>
        <w:rPr>
          <w:highlight w:val="yellow"/>
        </w:rPr>
      </w:pPr>
      <w:r w:rsidRPr="00AE0DE3">
        <w:rPr>
          <w:b/>
          <w:bCs/>
          <w:highlight w:val="yellow"/>
        </w:rPr>
        <w:t>Application Submission</w:t>
      </w:r>
      <w:r w:rsidRPr="00AE0DE3">
        <w:rPr>
          <w:highlight w:val="yellow"/>
        </w:rPr>
        <w:t>:</w:t>
      </w:r>
    </w:p>
    <w:p w14:paraId="5B54CD9F" w14:textId="77777777" w:rsidR="00AE0DE3" w:rsidRPr="00AE0DE3" w:rsidRDefault="00AE0DE3" w:rsidP="00AE0DE3">
      <w:pPr>
        <w:numPr>
          <w:ilvl w:val="2"/>
          <w:numId w:val="36"/>
        </w:numPr>
        <w:rPr>
          <w:highlight w:val="yellow"/>
        </w:rPr>
      </w:pPr>
      <w:r w:rsidRPr="00AE0DE3">
        <w:rPr>
          <w:highlight w:val="yellow"/>
        </w:rPr>
        <w:t>Guest submits application (1 week notice).</w:t>
      </w:r>
    </w:p>
    <w:p w14:paraId="5F612956" w14:textId="77777777" w:rsidR="00AE0DE3" w:rsidRPr="00AE0DE3" w:rsidRDefault="00AE0DE3" w:rsidP="00AE0DE3">
      <w:pPr>
        <w:numPr>
          <w:ilvl w:val="2"/>
          <w:numId w:val="36"/>
        </w:numPr>
        <w:rPr>
          <w:highlight w:val="yellow"/>
        </w:rPr>
      </w:pPr>
      <w:r w:rsidRPr="00AE0DE3">
        <w:rPr>
          <w:highlight w:val="yellow"/>
        </w:rPr>
        <w:t>Includes personal details, current residence, duration of stay, and employment details.</w:t>
      </w:r>
    </w:p>
    <w:p w14:paraId="2D7B9EDC" w14:textId="77777777" w:rsidR="00AE0DE3" w:rsidRPr="00AE0DE3" w:rsidRDefault="00AE0DE3" w:rsidP="00AE0DE3">
      <w:pPr>
        <w:numPr>
          <w:ilvl w:val="1"/>
          <w:numId w:val="36"/>
        </w:numPr>
        <w:rPr>
          <w:highlight w:val="yellow"/>
        </w:rPr>
      </w:pPr>
      <w:r w:rsidRPr="00AE0DE3">
        <w:rPr>
          <w:b/>
          <w:bCs/>
          <w:highlight w:val="yellow"/>
        </w:rPr>
        <w:t>Verification Process</w:t>
      </w:r>
      <w:r w:rsidRPr="00AE0DE3">
        <w:rPr>
          <w:highlight w:val="yellow"/>
        </w:rPr>
        <w:t>:</w:t>
      </w:r>
    </w:p>
    <w:p w14:paraId="7A8A36DC" w14:textId="77777777" w:rsidR="00AE0DE3" w:rsidRPr="00AE0DE3" w:rsidRDefault="00AE0DE3" w:rsidP="00AE0DE3">
      <w:pPr>
        <w:numPr>
          <w:ilvl w:val="2"/>
          <w:numId w:val="36"/>
        </w:numPr>
        <w:rPr>
          <w:highlight w:val="yellow"/>
        </w:rPr>
      </w:pPr>
      <w:r w:rsidRPr="00AE0DE3">
        <w:rPr>
          <w:highlight w:val="yellow"/>
        </w:rPr>
        <w:t>Employment verification.</w:t>
      </w:r>
    </w:p>
    <w:p w14:paraId="23678711" w14:textId="77777777" w:rsidR="00AE0DE3" w:rsidRPr="00AE0DE3" w:rsidRDefault="00AE0DE3" w:rsidP="00AE0DE3">
      <w:pPr>
        <w:numPr>
          <w:ilvl w:val="2"/>
          <w:numId w:val="36"/>
        </w:numPr>
        <w:rPr>
          <w:highlight w:val="yellow"/>
        </w:rPr>
      </w:pPr>
      <w:r w:rsidRPr="00AE0DE3">
        <w:rPr>
          <w:highlight w:val="yellow"/>
        </w:rPr>
        <w:t>Background check via police.</w:t>
      </w:r>
    </w:p>
    <w:p w14:paraId="55B55571" w14:textId="77777777" w:rsidR="00AE0DE3" w:rsidRPr="00AE0DE3" w:rsidRDefault="00AE0DE3" w:rsidP="00AE0DE3">
      <w:pPr>
        <w:numPr>
          <w:ilvl w:val="2"/>
          <w:numId w:val="36"/>
        </w:numPr>
        <w:rPr>
          <w:highlight w:val="yellow"/>
        </w:rPr>
      </w:pPr>
      <w:r w:rsidRPr="00AE0DE3">
        <w:rPr>
          <w:highlight w:val="yellow"/>
        </w:rPr>
        <w:t>Referee verification.</w:t>
      </w:r>
    </w:p>
    <w:p w14:paraId="289BA7B8" w14:textId="77777777" w:rsidR="00AE0DE3" w:rsidRPr="00AE0DE3" w:rsidRDefault="00AE0DE3" w:rsidP="00AE0DE3">
      <w:pPr>
        <w:numPr>
          <w:ilvl w:val="1"/>
          <w:numId w:val="36"/>
        </w:numPr>
        <w:rPr>
          <w:highlight w:val="yellow"/>
        </w:rPr>
      </w:pPr>
      <w:r w:rsidRPr="00AE0DE3">
        <w:rPr>
          <w:b/>
          <w:bCs/>
          <w:highlight w:val="yellow"/>
        </w:rPr>
        <w:t>Organizational Referrals</w:t>
      </w:r>
      <w:r w:rsidRPr="00AE0DE3">
        <w:rPr>
          <w:highlight w:val="yellow"/>
        </w:rPr>
        <w:t>:</w:t>
      </w:r>
    </w:p>
    <w:p w14:paraId="767E053F" w14:textId="77777777" w:rsidR="00AE0DE3" w:rsidRPr="00AE0DE3" w:rsidRDefault="00AE0DE3" w:rsidP="00AE0DE3">
      <w:pPr>
        <w:numPr>
          <w:ilvl w:val="2"/>
          <w:numId w:val="36"/>
        </w:numPr>
        <w:rPr>
          <w:highlight w:val="yellow"/>
        </w:rPr>
      </w:pPr>
      <w:r w:rsidRPr="00AE0DE3">
        <w:rPr>
          <w:highlight w:val="yellow"/>
        </w:rPr>
        <w:t>Verified by organization if referred.</w:t>
      </w:r>
    </w:p>
    <w:p w14:paraId="5B9C460F" w14:textId="77777777" w:rsidR="00AE0DE3" w:rsidRPr="00AE0DE3" w:rsidRDefault="00AE0DE3" w:rsidP="00AE0DE3">
      <w:pPr>
        <w:numPr>
          <w:ilvl w:val="0"/>
          <w:numId w:val="36"/>
        </w:numPr>
        <w:rPr>
          <w:highlight w:val="yellow"/>
        </w:rPr>
      </w:pPr>
      <w:r w:rsidRPr="00AE0DE3">
        <w:rPr>
          <w:b/>
          <w:bCs/>
          <w:highlight w:val="yellow"/>
        </w:rPr>
        <w:t>Booking Confirmation</w:t>
      </w:r>
    </w:p>
    <w:p w14:paraId="1538972D" w14:textId="77777777" w:rsidR="00AE0DE3" w:rsidRPr="00AE0DE3" w:rsidRDefault="00AE0DE3" w:rsidP="00AE0DE3">
      <w:pPr>
        <w:numPr>
          <w:ilvl w:val="1"/>
          <w:numId w:val="36"/>
        </w:numPr>
        <w:rPr>
          <w:highlight w:val="yellow"/>
        </w:rPr>
      </w:pPr>
      <w:r w:rsidRPr="00AE0DE3">
        <w:rPr>
          <w:b/>
          <w:bCs/>
          <w:highlight w:val="yellow"/>
        </w:rPr>
        <w:t>Approval Notification</w:t>
      </w:r>
      <w:r w:rsidRPr="00AE0DE3">
        <w:rPr>
          <w:highlight w:val="yellow"/>
        </w:rPr>
        <w:t>: Guest receives booking approval.</w:t>
      </w:r>
    </w:p>
    <w:p w14:paraId="370C5823" w14:textId="77777777" w:rsidR="00AE0DE3" w:rsidRPr="00AE0DE3" w:rsidRDefault="00AE0DE3" w:rsidP="00AE0DE3">
      <w:pPr>
        <w:numPr>
          <w:ilvl w:val="1"/>
          <w:numId w:val="36"/>
        </w:numPr>
        <w:rPr>
          <w:highlight w:val="yellow"/>
        </w:rPr>
      </w:pPr>
      <w:r w:rsidRPr="00AE0DE3">
        <w:rPr>
          <w:b/>
          <w:bCs/>
          <w:highlight w:val="yellow"/>
        </w:rPr>
        <w:lastRenderedPageBreak/>
        <w:t>Payment Process</w:t>
      </w:r>
      <w:r w:rsidRPr="00AE0DE3">
        <w:rPr>
          <w:highlight w:val="yellow"/>
        </w:rPr>
        <w:t>: Payment for stay confirmed.</w:t>
      </w:r>
    </w:p>
    <w:p w14:paraId="6F9E18CB" w14:textId="77777777" w:rsidR="00AE0DE3" w:rsidRPr="00AE0DE3" w:rsidRDefault="00AE0DE3" w:rsidP="00AE0DE3">
      <w:pPr>
        <w:numPr>
          <w:ilvl w:val="0"/>
          <w:numId w:val="36"/>
        </w:numPr>
        <w:rPr>
          <w:highlight w:val="yellow"/>
        </w:rPr>
      </w:pPr>
      <w:r w:rsidRPr="00AE0DE3">
        <w:rPr>
          <w:b/>
          <w:bCs/>
          <w:highlight w:val="yellow"/>
        </w:rPr>
        <w:t>Check-In Procedure</w:t>
      </w:r>
    </w:p>
    <w:p w14:paraId="1F2A1B09" w14:textId="77777777" w:rsidR="00AE0DE3" w:rsidRPr="00AE0DE3" w:rsidRDefault="00AE0DE3" w:rsidP="00AE0DE3">
      <w:pPr>
        <w:numPr>
          <w:ilvl w:val="1"/>
          <w:numId w:val="36"/>
        </w:numPr>
        <w:rPr>
          <w:highlight w:val="yellow"/>
        </w:rPr>
      </w:pPr>
      <w:r w:rsidRPr="00AE0DE3">
        <w:rPr>
          <w:b/>
          <w:bCs/>
          <w:highlight w:val="yellow"/>
        </w:rPr>
        <w:t>Arrival</w:t>
      </w:r>
      <w:r w:rsidRPr="00AE0DE3">
        <w:rPr>
          <w:highlight w:val="yellow"/>
        </w:rPr>
        <w:t>: Guest arrives at IslandRest Hostel.</w:t>
      </w:r>
    </w:p>
    <w:p w14:paraId="2D5BE257" w14:textId="77777777" w:rsidR="00AE0DE3" w:rsidRPr="00AE0DE3" w:rsidRDefault="00AE0DE3" w:rsidP="00AE0DE3">
      <w:pPr>
        <w:numPr>
          <w:ilvl w:val="1"/>
          <w:numId w:val="36"/>
        </w:numPr>
        <w:rPr>
          <w:highlight w:val="yellow"/>
        </w:rPr>
      </w:pPr>
      <w:r w:rsidRPr="00AE0DE3">
        <w:rPr>
          <w:b/>
          <w:bCs/>
          <w:highlight w:val="yellow"/>
        </w:rPr>
        <w:t>ID Verification</w:t>
      </w:r>
      <w:r w:rsidRPr="00AE0DE3">
        <w:rPr>
          <w:highlight w:val="yellow"/>
        </w:rPr>
        <w:t>: Confirm guest identity.</w:t>
      </w:r>
    </w:p>
    <w:p w14:paraId="3906F4AE" w14:textId="77777777" w:rsidR="00AE0DE3" w:rsidRPr="00AE0DE3" w:rsidRDefault="00AE0DE3" w:rsidP="00AE0DE3">
      <w:pPr>
        <w:numPr>
          <w:ilvl w:val="1"/>
          <w:numId w:val="36"/>
        </w:numPr>
        <w:rPr>
          <w:highlight w:val="yellow"/>
        </w:rPr>
      </w:pPr>
      <w:r w:rsidRPr="00AE0DE3">
        <w:rPr>
          <w:b/>
          <w:bCs/>
          <w:highlight w:val="yellow"/>
        </w:rPr>
        <w:t>Orientation</w:t>
      </w:r>
      <w:r w:rsidRPr="00AE0DE3">
        <w:rPr>
          <w:highlight w:val="yellow"/>
        </w:rPr>
        <w:t>: Hostel policies and amenities briefing.</w:t>
      </w:r>
    </w:p>
    <w:p w14:paraId="5AE57F37" w14:textId="77777777" w:rsidR="00AE0DE3" w:rsidRPr="00AE0DE3" w:rsidRDefault="00AE0DE3" w:rsidP="00AE0DE3">
      <w:pPr>
        <w:numPr>
          <w:ilvl w:val="1"/>
          <w:numId w:val="36"/>
        </w:numPr>
        <w:rPr>
          <w:highlight w:val="yellow"/>
        </w:rPr>
      </w:pPr>
      <w:r w:rsidRPr="00AE0DE3">
        <w:rPr>
          <w:b/>
          <w:bCs/>
          <w:highlight w:val="yellow"/>
        </w:rPr>
        <w:t>Access Credentials</w:t>
      </w:r>
      <w:r w:rsidRPr="00AE0DE3">
        <w:rPr>
          <w:highlight w:val="yellow"/>
        </w:rPr>
        <w:t>: Issued key card/biometric access.</w:t>
      </w:r>
    </w:p>
    <w:p w14:paraId="314E502D" w14:textId="77777777" w:rsidR="00AE0DE3" w:rsidRPr="00AE0DE3" w:rsidRDefault="00AE0DE3" w:rsidP="00AE0DE3">
      <w:pPr>
        <w:numPr>
          <w:ilvl w:val="0"/>
          <w:numId w:val="36"/>
        </w:numPr>
        <w:rPr>
          <w:highlight w:val="yellow"/>
        </w:rPr>
      </w:pPr>
      <w:r w:rsidRPr="00AE0DE3">
        <w:rPr>
          <w:b/>
          <w:bCs/>
          <w:highlight w:val="yellow"/>
        </w:rPr>
        <w:t>During the Stay</w:t>
      </w:r>
    </w:p>
    <w:p w14:paraId="2466971B" w14:textId="77777777" w:rsidR="00AE0DE3" w:rsidRPr="00AE0DE3" w:rsidRDefault="00AE0DE3" w:rsidP="00AE0DE3">
      <w:pPr>
        <w:numPr>
          <w:ilvl w:val="1"/>
          <w:numId w:val="36"/>
        </w:numPr>
        <w:rPr>
          <w:highlight w:val="yellow"/>
        </w:rPr>
      </w:pPr>
      <w:r w:rsidRPr="00AE0DE3">
        <w:rPr>
          <w:b/>
          <w:bCs/>
          <w:highlight w:val="yellow"/>
        </w:rPr>
        <w:t>Room Access</w:t>
      </w:r>
      <w:r w:rsidRPr="00AE0DE3">
        <w:rPr>
          <w:highlight w:val="yellow"/>
        </w:rPr>
        <w:t>: Rooms available 9 PM - 9 AM.</w:t>
      </w:r>
    </w:p>
    <w:p w14:paraId="0EBFA899" w14:textId="77777777" w:rsidR="00AE0DE3" w:rsidRPr="00AE0DE3" w:rsidRDefault="00AE0DE3" w:rsidP="00AE0DE3">
      <w:pPr>
        <w:numPr>
          <w:ilvl w:val="1"/>
          <w:numId w:val="36"/>
        </w:numPr>
        <w:rPr>
          <w:highlight w:val="yellow"/>
        </w:rPr>
      </w:pPr>
      <w:r w:rsidRPr="00AE0DE3">
        <w:rPr>
          <w:b/>
          <w:bCs/>
          <w:highlight w:val="yellow"/>
        </w:rPr>
        <w:t>Security Checks</w:t>
      </w:r>
      <w:r w:rsidRPr="00AE0DE3">
        <w:rPr>
          <w:highlight w:val="yellow"/>
        </w:rPr>
        <w:t>: Regular patrols, CCTV monitoring.</w:t>
      </w:r>
    </w:p>
    <w:p w14:paraId="69B3BB7D" w14:textId="77777777" w:rsidR="00AE0DE3" w:rsidRPr="00AE0DE3" w:rsidRDefault="00AE0DE3" w:rsidP="00AE0DE3">
      <w:pPr>
        <w:numPr>
          <w:ilvl w:val="1"/>
          <w:numId w:val="36"/>
        </w:numPr>
        <w:rPr>
          <w:highlight w:val="yellow"/>
        </w:rPr>
      </w:pPr>
      <w:r w:rsidRPr="00AE0DE3">
        <w:rPr>
          <w:b/>
          <w:bCs/>
          <w:highlight w:val="yellow"/>
        </w:rPr>
        <w:t>Community Activities</w:t>
      </w:r>
      <w:r w:rsidRPr="00AE0DE3">
        <w:rPr>
          <w:highlight w:val="yellow"/>
        </w:rPr>
        <w:t>: Networking and social events.</w:t>
      </w:r>
    </w:p>
    <w:p w14:paraId="2F2C964F" w14:textId="77777777" w:rsidR="00AE0DE3" w:rsidRPr="00AE0DE3" w:rsidRDefault="00AE0DE3" w:rsidP="00AE0DE3">
      <w:pPr>
        <w:numPr>
          <w:ilvl w:val="1"/>
          <w:numId w:val="36"/>
        </w:numPr>
        <w:rPr>
          <w:highlight w:val="yellow"/>
        </w:rPr>
      </w:pPr>
      <w:r w:rsidRPr="00AE0DE3">
        <w:rPr>
          <w:b/>
          <w:bCs/>
          <w:highlight w:val="yellow"/>
        </w:rPr>
        <w:t>Dining Services</w:t>
      </w:r>
      <w:r w:rsidRPr="00AE0DE3">
        <w:rPr>
          <w:highlight w:val="yellow"/>
        </w:rPr>
        <w:t>: Cafeteria meals.</w:t>
      </w:r>
    </w:p>
    <w:p w14:paraId="5C8F1DC1" w14:textId="77777777" w:rsidR="00AE0DE3" w:rsidRPr="00AE0DE3" w:rsidRDefault="00AE0DE3" w:rsidP="00AE0DE3">
      <w:pPr>
        <w:numPr>
          <w:ilvl w:val="1"/>
          <w:numId w:val="36"/>
        </w:numPr>
        <w:rPr>
          <w:highlight w:val="yellow"/>
        </w:rPr>
      </w:pPr>
      <w:r w:rsidRPr="00AE0DE3">
        <w:rPr>
          <w:b/>
          <w:bCs/>
          <w:highlight w:val="yellow"/>
        </w:rPr>
        <w:t>Laundry Facilities</w:t>
      </w:r>
      <w:r w:rsidRPr="00AE0DE3">
        <w:rPr>
          <w:highlight w:val="yellow"/>
        </w:rPr>
        <w:t>: Available on-site.</w:t>
      </w:r>
    </w:p>
    <w:p w14:paraId="797552C5" w14:textId="77777777" w:rsidR="00AE0DE3" w:rsidRPr="00AE0DE3" w:rsidRDefault="00AE0DE3" w:rsidP="00AE0DE3">
      <w:pPr>
        <w:numPr>
          <w:ilvl w:val="1"/>
          <w:numId w:val="36"/>
        </w:numPr>
        <w:rPr>
          <w:highlight w:val="yellow"/>
        </w:rPr>
      </w:pPr>
      <w:r w:rsidRPr="00AE0DE3">
        <w:rPr>
          <w:b/>
          <w:bCs/>
          <w:highlight w:val="yellow"/>
        </w:rPr>
        <w:t>Maintenance and Support</w:t>
      </w:r>
      <w:r w:rsidRPr="00AE0DE3">
        <w:rPr>
          <w:highlight w:val="yellow"/>
        </w:rPr>
        <w:t>: On-site assistance.</w:t>
      </w:r>
    </w:p>
    <w:p w14:paraId="24F551B8" w14:textId="77777777" w:rsidR="00AE0DE3" w:rsidRPr="00AE0DE3" w:rsidRDefault="00AE0DE3" w:rsidP="00AE0DE3">
      <w:pPr>
        <w:numPr>
          <w:ilvl w:val="0"/>
          <w:numId w:val="36"/>
        </w:numPr>
        <w:rPr>
          <w:highlight w:val="yellow"/>
        </w:rPr>
      </w:pPr>
      <w:r w:rsidRPr="00AE0DE3">
        <w:rPr>
          <w:b/>
          <w:bCs/>
          <w:highlight w:val="yellow"/>
        </w:rPr>
        <w:t>Incident Management</w:t>
      </w:r>
    </w:p>
    <w:p w14:paraId="724CC6F3" w14:textId="77777777" w:rsidR="00AE0DE3" w:rsidRPr="00AE0DE3" w:rsidRDefault="00AE0DE3" w:rsidP="00AE0DE3">
      <w:pPr>
        <w:numPr>
          <w:ilvl w:val="1"/>
          <w:numId w:val="36"/>
        </w:numPr>
        <w:rPr>
          <w:highlight w:val="yellow"/>
        </w:rPr>
      </w:pPr>
      <w:r w:rsidRPr="00AE0DE3">
        <w:rPr>
          <w:b/>
          <w:bCs/>
          <w:highlight w:val="yellow"/>
        </w:rPr>
        <w:t>Emergency Response</w:t>
      </w:r>
      <w:r w:rsidRPr="00AE0DE3">
        <w:rPr>
          <w:highlight w:val="yellow"/>
        </w:rPr>
        <w:t>: Clear emergency protocols.</w:t>
      </w:r>
    </w:p>
    <w:p w14:paraId="06794095" w14:textId="77777777" w:rsidR="00AE0DE3" w:rsidRPr="00AE0DE3" w:rsidRDefault="00AE0DE3" w:rsidP="00AE0DE3">
      <w:pPr>
        <w:numPr>
          <w:ilvl w:val="1"/>
          <w:numId w:val="36"/>
        </w:numPr>
        <w:rPr>
          <w:highlight w:val="yellow"/>
        </w:rPr>
      </w:pPr>
      <w:r w:rsidRPr="00AE0DE3">
        <w:rPr>
          <w:b/>
          <w:bCs/>
          <w:highlight w:val="yellow"/>
        </w:rPr>
        <w:t>Conflict Resolution</w:t>
      </w:r>
      <w:r w:rsidRPr="00AE0DE3">
        <w:rPr>
          <w:highlight w:val="yellow"/>
        </w:rPr>
        <w:t>: Mediation and support.</w:t>
      </w:r>
    </w:p>
    <w:p w14:paraId="74AF419C" w14:textId="77777777" w:rsidR="00AE0DE3" w:rsidRPr="00AE0DE3" w:rsidRDefault="00AE0DE3" w:rsidP="00AE0DE3">
      <w:pPr>
        <w:numPr>
          <w:ilvl w:val="0"/>
          <w:numId w:val="36"/>
        </w:numPr>
        <w:rPr>
          <w:highlight w:val="yellow"/>
        </w:rPr>
      </w:pPr>
      <w:r w:rsidRPr="00AE0DE3">
        <w:rPr>
          <w:b/>
          <w:bCs/>
          <w:highlight w:val="yellow"/>
        </w:rPr>
        <w:t>Check-Out Procedure</w:t>
      </w:r>
    </w:p>
    <w:p w14:paraId="0274E155" w14:textId="77777777" w:rsidR="00AE0DE3" w:rsidRPr="00AE0DE3" w:rsidRDefault="00AE0DE3" w:rsidP="00AE0DE3">
      <w:pPr>
        <w:numPr>
          <w:ilvl w:val="1"/>
          <w:numId w:val="36"/>
        </w:numPr>
        <w:rPr>
          <w:highlight w:val="yellow"/>
        </w:rPr>
      </w:pPr>
      <w:r w:rsidRPr="00AE0DE3">
        <w:rPr>
          <w:b/>
          <w:bCs/>
          <w:highlight w:val="yellow"/>
        </w:rPr>
        <w:t>Departure Notification</w:t>
      </w:r>
      <w:r w:rsidRPr="00AE0DE3">
        <w:rPr>
          <w:highlight w:val="yellow"/>
        </w:rPr>
        <w:t>: 24-hour notice before departure.</w:t>
      </w:r>
    </w:p>
    <w:p w14:paraId="58F51D78" w14:textId="77777777" w:rsidR="00AE0DE3" w:rsidRPr="00AE0DE3" w:rsidRDefault="00AE0DE3" w:rsidP="00AE0DE3">
      <w:pPr>
        <w:numPr>
          <w:ilvl w:val="1"/>
          <w:numId w:val="36"/>
        </w:numPr>
        <w:rPr>
          <w:highlight w:val="yellow"/>
        </w:rPr>
      </w:pPr>
      <w:r w:rsidRPr="00AE0DE3">
        <w:rPr>
          <w:b/>
          <w:bCs/>
          <w:highlight w:val="yellow"/>
        </w:rPr>
        <w:t>Room Inspection</w:t>
      </w:r>
      <w:r w:rsidRPr="00AE0DE3">
        <w:rPr>
          <w:highlight w:val="yellow"/>
        </w:rPr>
        <w:t>: Checking for damages/missing items.</w:t>
      </w:r>
    </w:p>
    <w:p w14:paraId="4E786926" w14:textId="77777777" w:rsidR="00AE0DE3" w:rsidRPr="00AE0DE3" w:rsidRDefault="00AE0DE3" w:rsidP="00AE0DE3">
      <w:pPr>
        <w:numPr>
          <w:ilvl w:val="1"/>
          <w:numId w:val="36"/>
        </w:numPr>
        <w:rPr>
          <w:highlight w:val="yellow"/>
        </w:rPr>
      </w:pPr>
      <w:r w:rsidRPr="00AE0DE3">
        <w:rPr>
          <w:b/>
          <w:bCs/>
          <w:highlight w:val="yellow"/>
        </w:rPr>
        <w:t>Feedback Collection</w:t>
      </w:r>
      <w:r w:rsidRPr="00AE0DE3">
        <w:rPr>
          <w:highlight w:val="yellow"/>
        </w:rPr>
        <w:t>: Guest feedback.</w:t>
      </w:r>
    </w:p>
    <w:p w14:paraId="7C66BE81" w14:textId="77777777" w:rsidR="00AE0DE3" w:rsidRPr="00AE0DE3" w:rsidRDefault="00AE0DE3" w:rsidP="00AE0DE3">
      <w:pPr>
        <w:numPr>
          <w:ilvl w:val="1"/>
          <w:numId w:val="36"/>
        </w:numPr>
        <w:rPr>
          <w:highlight w:val="yellow"/>
        </w:rPr>
      </w:pPr>
      <w:r w:rsidRPr="00AE0DE3">
        <w:rPr>
          <w:b/>
          <w:bCs/>
          <w:highlight w:val="yellow"/>
        </w:rPr>
        <w:t>Return of Access Credentials</w:t>
      </w:r>
      <w:r w:rsidRPr="00AE0DE3">
        <w:rPr>
          <w:highlight w:val="yellow"/>
        </w:rPr>
        <w:t>: Returning key cards/access devices.</w:t>
      </w:r>
    </w:p>
    <w:p w14:paraId="0CA743B1" w14:textId="77777777" w:rsidR="00AE0DE3" w:rsidRPr="00AE0DE3" w:rsidRDefault="00AE0DE3" w:rsidP="00AE0DE3">
      <w:pPr>
        <w:numPr>
          <w:ilvl w:val="0"/>
          <w:numId w:val="36"/>
        </w:numPr>
        <w:rPr>
          <w:highlight w:val="yellow"/>
        </w:rPr>
      </w:pPr>
      <w:r w:rsidRPr="00AE0DE3">
        <w:rPr>
          <w:b/>
          <w:bCs/>
          <w:highlight w:val="yellow"/>
        </w:rPr>
        <w:t>Post-Departure Follow-Up</w:t>
      </w:r>
    </w:p>
    <w:p w14:paraId="07DC9547" w14:textId="77777777" w:rsidR="00AE0DE3" w:rsidRPr="00AE0DE3" w:rsidRDefault="00AE0DE3" w:rsidP="00AE0DE3">
      <w:pPr>
        <w:numPr>
          <w:ilvl w:val="1"/>
          <w:numId w:val="36"/>
        </w:numPr>
        <w:rPr>
          <w:highlight w:val="yellow"/>
        </w:rPr>
      </w:pPr>
      <w:r w:rsidRPr="00AE0DE3">
        <w:rPr>
          <w:b/>
          <w:bCs/>
          <w:highlight w:val="yellow"/>
        </w:rPr>
        <w:t>Data Analysis</w:t>
      </w:r>
      <w:r w:rsidRPr="00AE0DE3">
        <w:rPr>
          <w:highlight w:val="yellow"/>
        </w:rPr>
        <w:t>: Feedback used for improvements.</w:t>
      </w:r>
    </w:p>
    <w:p w14:paraId="34576C35" w14:textId="77777777" w:rsidR="00AE0DE3" w:rsidRPr="00AE0DE3" w:rsidRDefault="00AE0DE3" w:rsidP="00AE0DE3">
      <w:pPr>
        <w:numPr>
          <w:ilvl w:val="1"/>
          <w:numId w:val="36"/>
        </w:numPr>
        <w:rPr>
          <w:highlight w:val="yellow"/>
        </w:rPr>
      </w:pPr>
      <w:r w:rsidRPr="00AE0DE3">
        <w:rPr>
          <w:b/>
          <w:bCs/>
          <w:highlight w:val="yellow"/>
        </w:rPr>
        <w:t>Record Keeping</w:t>
      </w:r>
      <w:r w:rsidRPr="00AE0DE3">
        <w:rPr>
          <w:highlight w:val="yellow"/>
        </w:rPr>
        <w:t>: Secure storage of guest information.</w:t>
      </w:r>
    </w:p>
    <w:p w14:paraId="18DEF590" w14:textId="77777777" w:rsidR="00AE0DE3" w:rsidRPr="00AE0DE3" w:rsidRDefault="00AE0DE3" w:rsidP="00AE0DE3">
      <w:pPr>
        <w:numPr>
          <w:ilvl w:val="0"/>
          <w:numId w:val="36"/>
        </w:numPr>
        <w:rPr>
          <w:highlight w:val="yellow"/>
        </w:rPr>
      </w:pPr>
      <w:r w:rsidRPr="00AE0DE3">
        <w:rPr>
          <w:b/>
          <w:bCs/>
          <w:highlight w:val="yellow"/>
        </w:rPr>
        <w:t>Additional Security Measures</w:t>
      </w:r>
    </w:p>
    <w:p w14:paraId="3C7F53A7" w14:textId="77777777" w:rsidR="00AE0DE3" w:rsidRPr="00AE0DE3" w:rsidRDefault="00AE0DE3" w:rsidP="00AE0DE3">
      <w:pPr>
        <w:numPr>
          <w:ilvl w:val="1"/>
          <w:numId w:val="36"/>
        </w:numPr>
        <w:rPr>
          <w:highlight w:val="yellow"/>
        </w:rPr>
      </w:pPr>
      <w:r w:rsidRPr="00AE0DE3">
        <w:rPr>
          <w:b/>
          <w:bCs/>
          <w:highlight w:val="yellow"/>
        </w:rPr>
        <w:t>Random Checks</w:t>
      </w:r>
      <w:r w:rsidRPr="00AE0DE3">
        <w:rPr>
          <w:highlight w:val="yellow"/>
        </w:rPr>
        <w:t>: Compliance checks.</w:t>
      </w:r>
    </w:p>
    <w:p w14:paraId="7BB90C4D" w14:textId="77777777" w:rsidR="00AE0DE3" w:rsidRPr="00AE0DE3" w:rsidRDefault="00AE0DE3" w:rsidP="00AE0DE3">
      <w:pPr>
        <w:numPr>
          <w:ilvl w:val="1"/>
          <w:numId w:val="36"/>
        </w:numPr>
        <w:rPr>
          <w:highlight w:val="yellow"/>
        </w:rPr>
      </w:pPr>
      <w:r w:rsidRPr="00AE0DE3">
        <w:rPr>
          <w:b/>
          <w:bCs/>
          <w:highlight w:val="yellow"/>
        </w:rPr>
        <w:t>Guest Identification</w:t>
      </w:r>
      <w:r w:rsidRPr="00AE0DE3">
        <w:rPr>
          <w:highlight w:val="yellow"/>
        </w:rPr>
        <w:t>: Issuing of IslandRest-specific photo ID.</w:t>
      </w:r>
    </w:p>
    <w:p w14:paraId="0519CFA0" w14:textId="77777777" w:rsidR="00AE0DE3" w:rsidRPr="00AE0DE3" w:rsidRDefault="00AE0DE3" w:rsidP="00AE0DE3">
      <w:pPr>
        <w:numPr>
          <w:ilvl w:val="1"/>
          <w:numId w:val="36"/>
        </w:numPr>
        <w:rPr>
          <w:highlight w:val="yellow"/>
        </w:rPr>
      </w:pPr>
      <w:r w:rsidRPr="00AE0DE3">
        <w:rPr>
          <w:b/>
          <w:bCs/>
          <w:highlight w:val="yellow"/>
        </w:rPr>
        <w:t>Security Drills</w:t>
      </w:r>
      <w:r w:rsidRPr="00AE0DE3">
        <w:rPr>
          <w:highlight w:val="yellow"/>
        </w:rPr>
        <w:t>: Regular drills for emergency preparedness.</w:t>
      </w:r>
    </w:p>
    <w:p w14:paraId="4A3EE519" w14:textId="77777777" w:rsidR="00AE0DE3" w:rsidRPr="00AE0DE3" w:rsidRDefault="00AE0DE3" w:rsidP="00AE0DE3">
      <w:pPr>
        <w:rPr>
          <w:b/>
          <w:bCs/>
          <w:highlight w:val="yellow"/>
        </w:rPr>
      </w:pPr>
      <w:r w:rsidRPr="00AE0DE3">
        <w:rPr>
          <w:b/>
          <w:bCs/>
          <w:highlight w:val="yellow"/>
        </w:rPr>
        <w:t>Diagrammatic Representation Instructions</w:t>
      </w:r>
    </w:p>
    <w:p w14:paraId="69E7BDDB" w14:textId="77777777" w:rsidR="00AE0DE3" w:rsidRPr="00AE0DE3" w:rsidRDefault="00AE0DE3" w:rsidP="00AE0DE3">
      <w:pPr>
        <w:rPr>
          <w:highlight w:val="yellow"/>
        </w:rPr>
      </w:pPr>
      <w:r w:rsidRPr="00AE0DE3">
        <w:rPr>
          <w:highlight w:val="yellow"/>
        </w:rPr>
        <w:lastRenderedPageBreak/>
        <w:t xml:space="preserve">To create a visual flowchart of the life cycle, follow these steps using a tool like Microsoft Visio, </w:t>
      </w:r>
      <w:proofErr w:type="spellStart"/>
      <w:r w:rsidRPr="00AE0DE3">
        <w:rPr>
          <w:highlight w:val="yellow"/>
        </w:rPr>
        <w:t>Lucidchart</w:t>
      </w:r>
      <w:proofErr w:type="spellEnd"/>
      <w:r w:rsidRPr="00AE0DE3">
        <w:rPr>
          <w:highlight w:val="yellow"/>
        </w:rPr>
        <w:t>, or even PowerPoint:</w:t>
      </w:r>
    </w:p>
    <w:p w14:paraId="7A6B6939" w14:textId="77777777" w:rsidR="00AE0DE3" w:rsidRPr="00AE0DE3" w:rsidRDefault="00AE0DE3" w:rsidP="00AE0DE3">
      <w:pPr>
        <w:numPr>
          <w:ilvl w:val="0"/>
          <w:numId w:val="37"/>
        </w:numPr>
        <w:rPr>
          <w:highlight w:val="yellow"/>
        </w:rPr>
      </w:pPr>
      <w:r w:rsidRPr="00AE0DE3">
        <w:rPr>
          <w:b/>
          <w:bCs/>
          <w:highlight w:val="yellow"/>
        </w:rPr>
        <w:t>Start Point</w:t>
      </w:r>
      <w:r w:rsidRPr="00AE0DE3">
        <w:rPr>
          <w:highlight w:val="yellow"/>
        </w:rPr>
        <w:t>: Label this "Application Submission."</w:t>
      </w:r>
    </w:p>
    <w:p w14:paraId="05B0BAC7" w14:textId="77777777" w:rsidR="00AE0DE3" w:rsidRPr="00AE0DE3" w:rsidRDefault="00AE0DE3" w:rsidP="00AE0DE3">
      <w:pPr>
        <w:numPr>
          <w:ilvl w:val="0"/>
          <w:numId w:val="37"/>
        </w:numPr>
        <w:rPr>
          <w:highlight w:val="yellow"/>
        </w:rPr>
      </w:pPr>
      <w:r w:rsidRPr="00AE0DE3">
        <w:rPr>
          <w:b/>
          <w:bCs/>
          <w:highlight w:val="yellow"/>
        </w:rPr>
        <w:t>Pre-Arrival Vetting</w:t>
      </w:r>
      <w:r w:rsidRPr="00AE0DE3">
        <w:rPr>
          <w:highlight w:val="yellow"/>
        </w:rPr>
        <w:t>: Create branches for "Employment Verification," "Background Check," and "Referee Verification."</w:t>
      </w:r>
    </w:p>
    <w:p w14:paraId="67FA1C90" w14:textId="77777777" w:rsidR="00AE0DE3" w:rsidRPr="00AE0DE3" w:rsidRDefault="00AE0DE3" w:rsidP="00AE0DE3">
      <w:pPr>
        <w:numPr>
          <w:ilvl w:val="0"/>
          <w:numId w:val="37"/>
        </w:numPr>
        <w:rPr>
          <w:highlight w:val="yellow"/>
        </w:rPr>
      </w:pPr>
      <w:r w:rsidRPr="00AE0DE3">
        <w:rPr>
          <w:b/>
          <w:bCs/>
          <w:highlight w:val="yellow"/>
        </w:rPr>
        <w:t>Booking Confirmation</w:t>
      </w:r>
      <w:r w:rsidRPr="00AE0DE3">
        <w:rPr>
          <w:highlight w:val="yellow"/>
        </w:rPr>
        <w:t>: Include steps "Approval Notification" and "Payment Process."</w:t>
      </w:r>
    </w:p>
    <w:p w14:paraId="0126A9F7" w14:textId="77777777" w:rsidR="00AE0DE3" w:rsidRPr="00AE0DE3" w:rsidRDefault="00AE0DE3" w:rsidP="00AE0DE3">
      <w:pPr>
        <w:numPr>
          <w:ilvl w:val="0"/>
          <w:numId w:val="37"/>
        </w:numPr>
        <w:rPr>
          <w:highlight w:val="yellow"/>
        </w:rPr>
      </w:pPr>
      <w:r w:rsidRPr="00AE0DE3">
        <w:rPr>
          <w:b/>
          <w:bCs/>
          <w:highlight w:val="yellow"/>
        </w:rPr>
        <w:t>Check-In Procedure</w:t>
      </w:r>
      <w:r w:rsidRPr="00AE0DE3">
        <w:rPr>
          <w:highlight w:val="yellow"/>
        </w:rPr>
        <w:t>: Add steps for "Arrival," "ID Verification," "Orientation," and "Access Credentials."</w:t>
      </w:r>
    </w:p>
    <w:p w14:paraId="4353208D" w14:textId="77777777" w:rsidR="00AE0DE3" w:rsidRPr="00AE0DE3" w:rsidRDefault="00AE0DE3" w:rsidP="00AE0DE3">
      <w:pPr>
        <w:numPr>
          <w:ilvl w:val="0"/>
          <w:numId w:val="37"/>
        </w:numPr>
        <w:rPr>
          <w:highlight w:val="yellow"/>
        </w:rPr>
      </w:pPr>
      <w:r w:rsidRPr="00AE0DE3">
        <w:rPr>
          <w:b/>
          <w:bCs/>
          <w:highlight w:val="yellow"/>
        </w:rPr>
        <w:t>During the Stay</w:t>
      </w:r>
      <w:r w:rsidRPr="00AE0DE3">
        <w:rPr>
          <w:highlight w:val="yellow"/>
        </w:rPr>
        <w:t>: This will be a series of steps under one branch, including "Room Access," "Security Checks," "Community Activities," "Dining Services," "Laundry Facilities," and "Maintenance and Support."</w:t>
      </w:r>
    </w:p>
    <w:p w14:paraId="6714A76D" w14:textId="77777777" w:rsidR="00AE0DE3" w:rsidRPr="00AE0DE3" w:rsidRDefault="00AE0DE3" w:rsidP="00AE0DE3">
      <w:pPr>
        <w:numPr>
          <w:ilvl w:val="0"/>
          <w:numId w:val="37"/>
        </w:numPr>
        <w:rPr>
          <w:highlight w:val="yellow"/>
        </w:rPr>
      </w:pPr>
      <w:r w:rsidRPr="00AE0DE3">
        <w:rPr>
          <w:b/>
          <w:bCs/>
          <w:highlight w:val="yellow"/>
        </w:rPr>
        <w:t>Incident Management</w:t>
      </w:r>
      <w:r w:rsidRPr="00AE0DE3">
        <w:rPr>
          <w:highlight w:val="yellow"/>
        </w:rPr>
        <w:t>: Branches for "Emergency Response" and "Conflict Resolution."</w:t>
      </w:r>
    </w:p>
    <w:p w14:paraId="1E67DC9D" w14:textId="77777777" w:rsidR="00AE0DE3" w:rsidRPr="00AE0DE3" w:rsidRDefault="00AE0DE3" w:rsidP="00AE0DE3">
      <w:pPr>
        <w:numPr>
          <w:ilvl w:val="0"/>
          <w:numId w:val="37"/>
        </w:numPr>
        <w:rPr>
          <w:highlight w:val="yellow"/>
        </w:rPr>
      </w:pPr>
      <w:r w:rsidRPr="00AE0DE3">
        <w:rPr>
          <w:b/>
          <w:bCs/>
          <w:highlight w:val="yellow"/>
        </w:rPr>
        <w:t>Check-Out Procedure</w:t>
      </w:r>
      <w:r w:rsidRPr="00AE0DE3">
        <w:rPr>
          <w:highlight w:val="yellow"/>
        </w:rPr>
        <w:t>: Steps for "Departure Notification," "Room Inspection," "Feedback Collection," and "Return of Access Credentials."</w:t>
      </w:r>
    </w:p>
    <w:p w14:paraId="1187289D" w14:textId="77777777" w:rsidR="00AE0DE3" w:rsidRPr="00AE0DE3" w:rsidRDefault="00AE0DE3" w:rsidP="00AE0DE3">
      <w:pPr>
        <w:numPr>
          <w:ilvl w:val="0"/>
          <w:numId w:val="37"/>
        </w:numPr>
        <w:rPr>
          <w:highlight w:val="yellow"/>
        </w:rPr>
      </w:pPr>
      <w:r w:rsidRPr="00AE0DE3">
        <w:rPr>
          <w:b/>
          <w:bCs/>
          <w:highlight w:val="yellow"/>
        </w:rPr>
        <w:t>Post-Departure Follow-Up</w:t>
      </w:r>
      <w:r w:rsidRPr="00AE0DE3">
        <w:rPr>
          <w:highlight w:val="yellow"/>
        </w:rPr>
        <w:t>: Steps for "Data Analysis" and "Record Keeping."</w:t>
      </w:r>
    </w:p>
    <w:p w14:paraId="092DBDA5" w14:textId="77777777" w:rsidR="00AE0DE3" w:rsidRPr="00AE0DE3" w:rsidRDefault="00AE0DE3" w:rsidP="00AE0DE3">
      <w:pPr>
        <w:numPr>
          <w:ilvl w:val="0"/>
          <w:numId w:val="37"/>
        </w:numPr>
        <w:rPr>
          <w:highlight w:val="yellow"/>
        </w:rPr>
      </w:pPr>
      <w:r w:rsidRPr="00AE0DE3">
        <w:rPr>
          <w:b/>
          <w:bCs/>
          <w:highlight w:val="yellow"/>
        </w:rPr>
        <w:t>Additional Security Measures</w:t>
      </w:r>
      <w:r w:rsidRPr="00AE0DE3">
        <w:rPr>
          <w:highlight w:val="yellow"/>
        </w:rPr>
        <w:t>: Include "Random Checks," "Guest Identification," and "Security Drills."</w:t>
      </w:r>
    </w:p>
    <w:p w14:paraId="3AD115AB" w14:textId="77777777" w:rsidR="00AE0DE3" w:rsidRDefault="00AE0DE3">
      <w:r w:rsidRPr="00AE0DE3">
        <w:rPr>
          <w:highlight w:val="yellow"/>
        </w:rPr>
        <w:t xml:space="preserve">Each step should </w:t>
      </w:r>
      <w:proofErr w:type="gramStart"/>
      <w:r w:rsidRPr="00AE0DE3">
        <w:rPr>
          <w:highlight w:val="yellow"/>
        </w:rPr>
        <w:t>be connected with</w:t>
      </w:r>
      <w:proofErr w:type="gramEnd"/>
      <w:r w:rsidRPr="00AE0DE3">
        <w:rPr>
          <w:highlight w:val="yellow"/>
        </w:rPr>
        <w:t xml:space="preserve"> arrows indicating the flow from one stage to the next. This flowchart will visually represent the journey of a guest from the initial application to post-departure follow-up, emphasizing the thorough and secure process that IslandRest Hostel upholds</w:t>
      </w:r>
      <w:r w:rsidRPr="00AE0DE3">
        <w:t>.</w:t>
      </w:r>
    </w:p>
    <w:p w14:paraId="023919D7" w14:textId="77777777" w:rsidR="000376AD" w:rsidRDefault="000376AD"/>
    <w:p w14:paraId="63A102FA" w14:textId="77777777" w:rsidR="000376AD" w:rsidRDefault="000376AD"/>
    <w:p w14:paraId="32FC21AA" w14:textId="77777777" w:rsidR="000376AD" w:rsidRDefault="000376AD"/>
    <w:p w14:paraId="0DA4565F" w14:textId="77777777" w:rsidR="00AE0DE3" w:rsidRDefault="00AE0DE3"/>
    <w:p w14:paraId="7492254B" w14:textId="77777777" w:rsidR="00AE0DE3" w:rsidRDefault="00AE0DE3"/>
    <w:p w14:paraId="25ADA396" w14:textId="77777777" w:rsidR="00AE0DE3" w:rsidRDefault="00AE0DE3"/>
    <w:p w14:paraId="1169765B" w14:textId="77777777" w:rsidR="00AE0DE3" w:rsidRDefault="00AE0DE3"/>
    <w:p w14:paraId="15EE31C4" w14:textId="77777777" w:rsidR="00AE0DE3" w:rsidRDefault="00AE0DE3"/>
    <w:p w14:paraId="6DF7E239" w14:textId="77777777" w:rsidR="00AE0DE3" w:rsidRDefault="00AE0DE3"/>
    <w:p w14:paraId="59AEA37C" w14:textId="77777777" w:rsidR="00AE0DE3" w:rsidRDefault="00AE0DE3"/>
    <w:p w14:paraId="1BC2B2C7" w14:textId="77777777" w:rsidR="00743BDB" w:rsidRPr="00743BDB" w:rsidRDefault="00743BDB" w:rsidP="00743BDB">
      <w:pPr>
        <w:rPr>
          <w:b/>
          <w:bCs/>
        </w:rPr>
      </w:pPr>
      <w:r w:rsidRPr="00743BDB">
        <w:rPr>
          <w:b/>
          <w:bCs/>
        </w:rPr>
        <w:t>Value Proposition Canvas for IslandRest Hostel</w:t>
      </w:r>
    </w:p>
    <w:p w14:paraId="175130E5" w14:textId="77777777" w:rsidR="00743BDB" w:rsidRPr="00743BDB" w:rsidRDefault="00743BDB" w:rsidP="00743BDB">
      <w:r w:rsidRPr="00743BDB">
        <w:lastRenderedPageBreak/>
        <w:t>The Value Proposition Canvas is a tool used to ensure that a product or service is positioned around what the customer values and needs. It consists of two main sections: Customer Profile and Value Map.</w:t>
      </w:r>
    </w:p>
    <w:p w14:paraId="20CD884D" w14:textId="77777777" w:rsidR="00743BDB" w:rsidRPr="00743BDB" w:rsidRDefault="00743BDB" w:rsidP="00743BDB">
      <w:pPr>
        <w:rPr>
          <w:b/>
          <w:bCs/>
        </w:rPr>
      </w:pPr>
      <w:r w:rsidRPr="00743BDB">
        <w:rPr>
          <w:b/>
          <w:bCs/>
        </w:rPr>
        <w:t>Customer Profile</w:t>
      </w:r>
    </w:p>
    <w:p w14:paraId="07F2B3EA" w14:textId="77777777" w:rsidR="00743BDB" w:rsidRPr="00743BDB" w:rsidRDefault="00743BDB" w:rsidP="00743BDB">
      <w:pPr>
        <w:numPr>
          <w:ilvl w:val="0"/>
          <w:numId w:val="38"/>
        </w:numPr>
      </w:pPr>
      <w:r w:rsidRPr="00743BDB">
        <w:rPr>
          <w:b/>
          <w:bCs/>
        </w:rPr>
        <w:t>Customer Jobs</w:t>
      </w:r>
      <w:r w:rsidRPr="00743BDB">
        <w:t>:</w:t>
      </w:r>
    </w:p>
    <w:p w14:paraId="04ECC57E" w14:textId="77777777" w:rsidR="00743BDB" w:rsidRPr="00743BDB" w:rsidRDefault="00743BDB" w:rsidP="00743BDB">
      <w:pPr>
        <w:numPr>
          <w:ilvl w:val="1"/>
          <w:numId w:val="38"/>
        </w:numPr>
      </w:pPr>
      <w:r w:rsidRPr="00743BDB">
        <w:rPr>
          <w:b/>
          <w:bCs/>
        </w:rPr>
        <w:t>Functional Jobs</w:t>
      </w:r>
      <w:r w:rsidRPr="00743BDB">
        <w:t>: Finding affordable and convenient accommodation near Lagos Island.</w:t>
      </w:r>
    </w:p>
    <w:p w14:paraId="0A613012" w14:textId="77777777" w:rsidR="00743BDB" w:rsidRPr="00743BDB" w:rsidRDefault="00743BDB" w:rsidP="00743BDB">
      <w:pPr>
        <w:numPr>
          <w:ilvl w:val="1"/>
          <w:numId w:val="38"/>
        </w:numPr>
      </w:pPr>
      <w:r w:rsidRPr="00743BDB">
        <w:rPr>
          <w:b/>
          <w:bCs/>
        </w:rPr>
        <w:t>Social Jobs</w:t>
      </w:r>
      <w:r w:rsidRPr="00743BDB">
        <w:t>: Networking with professionals from different organizations.</w:t>
      </w:r>
    </w:p>
    <w:p w14:paraId="4D7DC5FB" w14:textId="77777777" w:rsidR="00743BDB" w:rsidRPr="00743BDB" w:rsidRDefault="00743BDB" w:rsidP="00743BDB">
      <w:pPr>
        <w:numPr>
          <w:ilvl w:val="1"/>
          <w:numId w:val="38"/>
        </w:numPr>
      </w:pPr>
      <w:r w:rsidRPr="00743BDB">
        <w:rPr>
          <w:b/>
          <w:bCs/>
        </w:rPr>
        <w:t>Emotional Jobs</w:t>
      </w:r>
      <w:r w:rsidRPr="00743BDB">
        <w:t>: Feeling safe, secure, and comfortable during their stay.</w:t>
      </w:r>
    </w:p>
    <w:p w14:paraId="6D2104CC" w14:textId="77777777" w:rsidR="00743BDB" w:rsidRPr="00743BDB" w:rsidRDefault="00743BDB" w:rsidP="00743BDB">
      <w:pPr>
        <w:numPr>
          <w:ilvl w:val="0"/>
          <w:numId w:val="38"/>
        </w:numPr>
      </w:pPr>
      <w:r w:rsidRPr="00743BDB">
        <w:rPr>
          <w:b/>
          <w:bCs/>
        </w:rPr>
        <w:t>Customer Pains</w:t>
      </w:r>
      <w:r w:rsidRPr="00743BDB">
        <w:t>:</w:t>
      </w:r>
    </w:p>
    <w:p w14:paraId="26C2056A" w14:textId="77777777" w:rsidR="00743BDB" w:rsidRPr="00743BDB" w:rsidRDefault="00743BDB" w:rsidP="00743BDB">
      <w:pPr>
        <w:numPr>
          <w:ilvl w:val="1"/>
          <w:numId w:val="38"/>
        </w:numPr>
      </w:pPr>
      <w:r w:rsidRPr="00743BDB">
        <w:rPr>
          <w:b/>
          <w:bCs/>
        </w:rPr>
        <w:t>Commuting Issues</w:t>
      </w:r>
      <w:r w:rsidRPr="00743BDB">
        <w:t>: Long and tiring commutes from the mainland to the island.</w:t>
      </w:r>
    </w:p>
    <w:p w14:paraId="7C567E5C" w14:textId="77777777" w:rsidR="00743BDB" w:rsidRPr="00743BDB" w:rsidRDefault="00743BDB" w:rsidP="00743BDB">
      <w:pPr>
        <w:numPr>
          <w:ilvl w:val="1"/>
          <w:numId w:val="38"/>
        </w:numPr>
      </w:pPr>
      <w:r w:rsidRPr="00743BDB">
        <w:rPr>
          <w:b/>
          <w:bCs/>
        </w:rPr>
        <w:t>High Accommodation Costs</w:t>
      </w:r>
      <w:r w:rsidRPr="00743BDB">
        <w:t>: Expensive rent and living costs on Lagos Island.</w:t>
      </w:r>
    </w:p>
    <w:p w14:paraId="1D3A7ADF" w14:textId="77777777" w:rsidR="00743BDB" w:rsidRPr="00743BDB" w:rsidRDefault="00743BDB" w:rsidP="00743BDB">
      <w:pPr>
        <w:numPr>
          <w:ilvl w:val="1"/>
          <w:numId w:val="38"/>
        </w:numPr>
      </w:pPr>
      <w:r w:rsidRPr="00743BDB">
        <w:rPr>
          <w:b/>
          <w:bCs/>
        </w:rPr>
        <w:t>Insecurity</w:t>
      </w:r>
      <w:r w:rsidRPr="00743BDB">
        <w:t>: Concerns about safety in temporary accommodations.</w:t>
      </w:r>
    </w:p>
    <w:p w14:paraId="678882C5" w14:textId="77777777" w:rsidR="00743BDB" w:rsidRPr="00743BDB" w:rsidRDefault="00743BDB" w:rsidP="00743BDB">
      <w:pPr>
        <w:numPr>
          <w:ilvl w:val="1"/>
          <w:numId w:val="38"/>
        </w:numPr>
      </w:pPr>
      <w:r w:rsidRPr="00743BDB">
        <w:rPr>
          <w:b/>
          <w:bCs/>
        </w:rPr>
        <w:t>Lack of Networking Opportunities</w:t>
      </w:r>
      <w:r w:rsidRPr="00743BDB">
        <w:t>: Limited chances to meet and connect with other professionals.</w:t>
      </w:r>
    </w:p>
    <w:p w14:paraId="7B0D9D86" w14:textId="77777777" w:rsidR="00743BDB" w:rsidRPr="00743BDB" w:rsidRDefault="00743BDB" w:rsidP="00743BDB">
      <w:pPr>
        <w:numPr>
          <w:ilvl w:val="0"/>
          <w:numId w:val="38"/>
        </w:numPr>
      </w:pPr>
      <w:r w:rsidRPr="00743BDB">
        <w:rPr>
          <w:b/>
          <w:bCs/>
        </w:rPr>
        <w:t>Customer Gains</w:t>
      </w:r>
      <w:r w:rsidRPr="00743BDB">
        <w:t>:</w:t>
      </w:r>
    </w:p>
    <w:p w14:paraId="54611557" w14:textId="77777777" w:rsidR="00743BDB" w:rsidRPr="00743BDB" w:rsidRDefault="00743BDB" w:rsidP="00743BDB">
      <w:pPr>
        <w:numPr>
          <w:ilvl w:val="1"/>
          <w:numId w:val="38"/>
        </w:numPr>
      </w:pPr>
      <w:r w:rsidRPr="00743BDB">
        <w:rPr>
          <w:b/>
          <w:bCs/>
        </w:rPr>
        <w:t>Convenience</w:t>
      </w:r>
      <w:r w:rsidRPr="00743BDB">
        <w:t>: Easy access to workplace without long commutes.</w:t>
      </w:r>
    </w:p>
    <w:p w14:paraId="2B7C8798" w14:textId="77777777" w:rsidR="00743BDB" w:rsidRPr="00743BDB" w:rsidRDefault="00743BDB" w:rsidP="00743BDB">
      <w:pPr>
        <w:numPr>
          <w:ilvl w:val="1"/>
          <w:numId w:val="38"/>
        </w:numPr>
      </w:pPr>
      <w:r w:rsidRPr="00743BDB">
        <w:rPr>
          <w:b/>
          <w:bCs/>
        </w:rPr>
        <w:t>Affordability</w:t>
      </w:r>
      <w:r w:rsidRPr="00743BDB">
        <w:t>: Cost-effective lodging options compared to traditional rentals.</w:t>
      </w:r>
    </w:p>
    <w:p w14:paraId="636A95A7" w14:textId="77777777" w:rsidR="00743BDB" w:rsidRPr="00743BDB" w:rsidRDefault="00743BDB" w:rsidP="00743BDB">
      <w:pPr>
        <w:numPr>
          <w:ilvl w:val="1"/>
          <w:numId w:val="38"/>
        </w:numPr>
      </w:pPr>
      <w:r w:rsidRPr="00743BDB">
        <w:rPr>
          <w:b/>
          <w:bCs/>
        </w:rPr>
        <w:t>Safety</w:t>
      </w:r>
      <w:r w:rsidRPr="00743BDB">
        <w:t>: Secure environment with vetted guests and CCTV.</w:t>
      </w:r>
    </w:p>
    <w:p w14:paraId="0AFC13CB" w14:textId="77777777" w:rsidR="00743BDB" w:rsidRPr="00743BDB" w:rsidRDefault="00743BDB" w:rsidP="00743BDB">
      <w:pPr>
        <w:numPr>
          <w:ilvl w:val="1"/>
          <w:numId w:val="38"/>
        </w:numPr>
      </w:pPr>
      <w:r w:rsidRPr="00743BDB">
        <w:rPr>
          <w:b/>
          <w:bCs/>
        </w:rPr>
        <w:t>Community</w:t>
      </w:r>
      <w:r w:rsidRPr="00743BDB">
        <w:t>: Opportunities to network and build professional relationships.</w:t>
      </w:r>
    </w:p>
    <w:p w14:paraId="03900A59" w14:textId="77777777" w:rsidR="00743BDB" w:rsidRPr="00743BDB" w:rsidRDefault="00743BDB" w:rsidP="00743BDB">
      <w:pPr>
        <w:rPr>
          <w:b/>
          <w:bCs/>
        </w:rPr>
      </w:pPr>
      <w:r w:rsidRPr="00743BDB">
        <w:rPr>
          <w:b/>
          <w:bCs/>
        </w:rPr>
        <w:t>Value Map</w:t>
      </w:r>
    </w:p>
    <w:p w14:paraId="47E9A344" w14:textId="77777777" w:rsidR="00743BDB" w:rsidRPr="00743BDB" w:rsidRDefault="00743BDB" w:rsidP="00743BDB">
      <w:pPr>
        <w:numPr>
          <w:ilvl w:val="0"/>
          <w:numId w:val="39"/>
        </w:numPr>
      </w:pPr>
      <w:r w:rsidRPr="00743BDB">
        <w:rPr>
          <w:b/>
          <w:bCs/>
        </w:rPr>
        <w:t>Products &amp; Services</w:t>
      </w:r>
      <w:r w:rsidRPr="00743BDB">
        <w:t>:</w:t>
      </w:r>
    </w:p>
    <w:p w14:paraId="6929449D" w14:textId="77777777" w:rsidR="00743BDB" w:rsidRPr="00743BDB" w:rsidRDefault="00743BDB" w:rsidP="00743BDB">
      <w:pPr>
        <w:numPr>
          <w:ilvl w:val="1"/>
          <w:numId w:val="39"/>
        </w:numPr>
      </w:pPr>
      <w:r w:rsidRPr="00743BDB">
        <w:t>Affordable hostel accommodations with various room options.</w:t>
      </w:r>
    </w:p>
    <w:p w14:paraId="6F3A1DDD" w14:textId="77777777" w:rsidR="00743BDB" w:rsidRPr="00743BDB" w:rsidRDefault="00743BDB" w:rsidP="00743BDB">
      <w:pPr>
        <w:numPr>
          <w:ilvl w:val="1"/>
          <w:numId w:val="39"/>
        </w:numPr>
      </w:pPr>
      <w:r w:rsidRPr="00743BDB">
        <w:t>On-site amenities including cafeteria, laundry, and common areas.</w:t>
      </w:r>
    </w:p>
    <w:p w14:paraId="23989788" w14:textId="77777777" w:rsidR="00743BDB" w:rsidRPr="00743BDB" w:rsidRDefault="00743BDB" w:rsidP="00743BDB">
      <w:pPr>
        <w:numPr>
          <w:ilvl w:val="1"/>
          <w:numId w:val="39"/>
        </w:numPr>
      </w:pPr>
      <w:r w:rsidRPr="00743BDB">
        <w:t>Robust security measures including background checks and CCTV.</w:t>
      </w:r>
    </w:p>
    <w:p w14:paraId="2FF9F3C8" w14:textId="77777777" w:rsidR="00743BDB" w:rsidRPr="00743BDB" w:rsidRDefault="00743BDB" w:rsidP="00743BDB">
      <w:pPr>
        <w:numPr>
          <w:ilvl w:val="1"/>
          <w:numId w:val="39"/>
        </w:numPr>
      </w:pPr>
      <w:r w:rsidRPr="00743BDB">
        <w:t>Networking events and community activities.</w:t>
      </w:r>
    </w:p>
    <w:p w14:paraId="2309FC0D" w14:textId="77777777" w:rsidR="00743BDB" w:rsidRPr="00743BDB" w:rsidRDefault="00743BDB" w:rsidP="00743BDB">
      <w:pPr>
        <w:numPr>
          <w:ilvl w:val="0"/>
          <w:numId w:val="39"/>
        </w:numPr>
      </w:pPr>
      <w:r w:rsidRPr="00743BDB">
        <w:rPr>
          <w:b/>
          <w:bCs/>
        </w:rPr>
        <w:t>Pain Relievers</w:t>
      </w:r>
      <w:r w:rsidRPr="00743BDB">
        <w:t>:</w:t>
      </w:r>
    </w:p>
    <w:p w14:paraId="511741A2" w14:textId="77777777" w:rsidR="00743BDB" w:rsidRPr="00743BDB" w:rsidRDefault="00743BDB" w:rsidP="00743BDB">
      <w:pPr>
        <w:numPr>
          <w:ilvl w:val="1"/>
          <w:numId w:val="39"/>
        </w:numPr>
      </w:pPr>
      <w:r w:rsidRPr="00743BDB">
        <w:rPr>
          <w:b/>
          <w:bCs/>
        </w:rPr>
        <w:t>Convenient Location</w:t>
      </w:r>
      <w:r w:rsidRPr="00743BDB">
        <w:t>: Proximity to workplaces on Lagos Island reduces commuting time.</w:t>
      </w:r>
    </w:p>
    <w:p w14:paraId="043DC590" w14:textId="77777777" w:rsidR="00743BDB" w:rsidRPr="00743BDB" w:rsidRDefault="00743BDB" w:rsidP="00743BDB">
      <w:pPr>
        <w:numPr>
          <w:ilvl w:val="1"/>
          <w:numId w:val="39"/>
        </w:numPr>
      </w:pPr>
      <w:r w:rsidRPr="00743BDB">
        <w:rPr>
          <w:b/>
          <w:bCs/>
        </w:rPr>
        <w:t>Cost-Effective</w:t>
      </w:r>
      <w:r w:rsidRPr="00743BDB">
        <w:t>: Lower cost compared to renting apartments or hotels.</w:t>
      </w:r>
    </w:p>
    <w:p w14:paraId="50D0D365" w14:textId="77777777" w:rsidR="00743BDB" w:rsidRPr="00743BDB" w:rsidRDefault="00743BDB" w:rsidP="00743BDB">
      <w:pPr>
        <w:numPr>
          <w:ilvl w:val="1"/>
          <w:numId w:val="39"/>
        </w:numPr>
      </w:pPr>
      <w:r w:rsidRPr="00743BDB">
        <w:rPr>
          <w:b/>
          <w:bCs/>
        </w:rPr>
        <w:t>Security Measures</w:t>
      </w:r>
      <w:r w:rsidRPr="00743BDB">
        <w:t>: Comprehensive vetting process and 24/7 surveillance ensure safety.</w:t>
      </w:r>
    </w:p>
    <w:p w14:paraId="764A985D" w14:textId="77777777" w:rsidR="00743BDB" w:rsidRPr="00743BDB" w:rsidRDefault="00743BDB" w:rsidP="00743BDB">
      <w:pPr>
        <w:numPr>
          <w:ilvl w:val="1"/>
          <w:numId w:val="39"/>
        </w:numPr>
      </w:pPr>
      <w:r w:rsidRPr="00743BDB">
        <w:rPr>
          <w:b/>
          <w:bCs/>
        </w:rPr>
        <w:t>Structured Environment</w:t>
      </w:r>
      <w:r w:rsidRPr="00743BDB">
        <w:t>: Curated events and activities foster networking.</w:t>
      </w:r>
    </w:p>
    <w:p w14:paraId="26C41D59" w14:textId="77777777" w:rsidR="00743BDB" w:rsidRPr="00743BDB" w:rsidRDefault="00743BDB" w:rsidP="00743BDB">
      <w:pPr>
        <w:numPr>
          <w:ilvl w:val="0"/>
          <w:numId w:val="39"/>
        </w:numPr>
      </w:pPr>
      <w:r w:rsidRPr="00743BDB">
        <w:rPr>
          <w:b/>
          <w:bCs/>
        </w:rPr>
        <w:lastRenderedPageBreak/>
        <w:t>Gain Creators</w:t>
      </w:r>
      <w:r w:rsidRPr="00743BDB">
        <w:t>:</w:t>
      </w:r>
    </w:p>
    <w:p w14:paraId="4CA6B905" w14:textId="77777777" w:rsidR="00743BDB" w:rsidRPr="00743BDB" w:rsidRDefault="00743BDB" w:rsidP="00743BDB">
      <w:pPr>
        <w:numPr>
          <w:ilvl w:val="1"/>
          <w:numId w:val="39"/>
        </w:numPr>
      </w:pPr>
      <w:r w:rsidRPr="00743BDB">
        <w:rPr>
          <w:b/>
          <w:bCs/>
        </w:rPr>
        <w:t>Comfort and Convenience</w:t>
      </w:r>
      <w:r w:rsidRPr="00743BDB">
        <w:t>: Access to necessary amenities and services within the hostel.</w:t>
      </w:r>
    </w:p>
    <w:p w14:paraId="3314DEEA" w14:textId="77777777" w:rsidR="00743BDB" w:rsidRPr="00743BDB" w:rsidRDefault="00743BDB" w:rsidP="00743BDB">
      <w:pPr>
        <w:numPr>
          <w:ilvl w:val="1"/>
          <w:numId w:val="39"/>
        </w:numPr>
      </w:pPr>
      <w:r w:rsidRPr="00743BDB">
        <w:rPr>
          <w:b/>
          <w:bCs/>
        </w:rPr>
        <w:t>Professional Networking</w:t>
      </w:r>
      <w:r w:rsidRPr="00743BDB">
        <w:t>: Regularly organized events help build connections.</w:t>
      </w:r>
    </w:p>
    <w:p w14:paraId="42B898A4" w14:textId="77777777" w:rsidR="00743BDB" w:rsidRPr="00743BDB" w:rsidRDefault="00743BDB" w:rsidP="00743BDB">
      <w:pPr>
        <w:numPr>
          <w:ilvl w:val="1"/>
          <w:numId w:val="39"/>
        </w:numPr>
      </w:pPr>
      <w:r w:rsidRPr="00743BDB">
        <w:rPr>
          <w:b/>
          <w:bCs/>
        </w:rPr>
        <w:t>Peace of Mind</w:t>
      </w:r>
      <w:r w:rsidRPr="00743BDB">
        <w:t>: Assurance of staying in a secure environment with trusted individuals.</w:t>
      </w:r>
    </w:p>
    <w:p w14:paraId="3EC4990E" w14:textId="77777777" w:rsidR="00743BDB" w:rsidRPr="00743BDB" w:rsidRDefault="00743BDB" w:rsidP="00743BDB">
      <w:pPr>
        <w:numPr>
          <w:ilvl w:val="1"/>
          <w:numId w:val="39"/>
        </w:numPr>
      </w:pPr>
      <w:r w:rsidRPr="00743BDB">
        <w:rPr>
          <w:b/>
          <w:bCs/>
        </w:rPr>
        <w:t>Support Services</w:t>
      </w:r>
      <w:r w:rsidRPr="00743BDB">
        <w:t>: On-site support and maintenance services for hassle-free living.</w:t>
      </w:r>
    </w:p>
    <w:p w14:paraId="173080E2" w14:textId="77777777" w:rsidR="00743BDB" w:rsidRPr="00743BDB" w:rsidRDefault="00743BDB" w:rsidP="00743BDB">
      <w:pPr>
        <w:rPr>
          <w:b/>
          <w:bCs/>
        </w:rPr>
      </w:pPr>
      <w:r w:rsidRPr="00743BDB">
        <w:rPr>
          <w:b/>
          <w:bCs/>
        </w:rPr>
        <w:t>Business Model Canvas for IslandRest Hostel</w:t>
      </w:r>
    </w:p>
    <w:p w14:paraId="3ACD2CED" w14:textId="77777777" w:rsidR="00743BDB" w:rsidRPr="00743BDB" w:rsidRDefault="00743BDB" w:rsidP="00743BDB">
      <w:r w:rsidRPr="00743BDB">
        <w:t>The Business Model Canvas is a strategic management template for developing new or documenting existing business models. It comprises nine key components:</w:t>
      </w:r>
    </w:p>
    <w:p w14:paraId="6C415D3B" w14:textId="77777777" w:rsidR="00743BDB" w:rsidRPr="00743BDB" w:rsidRDefault="00743BDB" w:rsidP="00743BDB">
      <w:pPr>
        <w:numPr>
          <w:ilvl w:val="0"/>
          <w:numId w:val="40"/>
        </w:numPr>
      </w:pPr>
      <w:r w:rsidRPr="00743BDB">
        <w:rPr>
          <w:b/>
          <w:bCs/>
        </w:rPr>
        <w:t>Customer Segments</w:t>
      </w:r>
      <w:r w:rsidRPr="00743BDB">
        <w:t>:</w:t>
      </w:r>
    </w:p>
    <w:p w14:paraId="22A2982C" w14:textId="77777777" w:rsidR="00743BDB" w:rsidRPr="00743BDB" w:rsidRDefault="00743BDB" w:rsidP="00743BDB">
      <w:pPr>
        <w:numPr>
          <w:ilvl w:val="1"/>
          <w:numId w:val="40"/>
        </w:numPr>
      </w:pPr>
      <w:r w:rsidRPr="00743BDB">
        <w:t>Professionals working on Lagos Island.</w:t>
      </w:r>
    </w:p>
    <w:p w14:paraId="52B48DA6" w14:textId="77777777" w:rsidR="00743BDB" w:rsidRPr="00743BDB" w:rsidRDefault="00743BDB" w:rsidP="00743BDB">
      <w:pPr>
        <w:numPr>
          <w:ilvl w:val="1"/>
          <w:numId w:val="40"/>
        </w:numPr>
      </w:pPr>
      <w:r w:rsidRPr="00743BDB">
        <w:t>Companies looking to provide accommodation for their employees.</w:t>
      </w:r>
    </w:p>
    <w:p w14:paraId="73AB05F3" w14:textId="77777777" w:rsidR="00743BDB" w:rsidRPr="00743BDB" w:rsidRDefault="00743BDB" w:rsidP="00743BDB">
      <w:pPr>
        <w:numPr>
          <w:ilvl w:val="1"/>
          <w:numId w:val="40"/>
        </w:numPr>
      </w:pPr>
      <w:r w:rsidRPr="00743BDB">
        <w:t>Individuals commuting from the mainland to the island.</w:t>
      </w:r>
    </w:p>
    <w:p w14:paraId="031023A8" w14:textId="77777777" w:rsidR="00743BDB" w:rsidRPr="00743BDB" w:rsidRDefault="00743BDB" w:rsidP="00743BDB">
      <w:pPr>
        <w:numPr>
          <w:ilvl w:val="1"/>
          <w:numId w:val="40"/>
        </w:numPr>
      </w:pPr>
      <w:r w:rsidRPr="00743BDB">
        <w:t>Tourists and visitors looking for affordable lodging options.</w:t>
      </w:r>
    </w:p>
    <w:p w14:paraId="1D34988F" w14:textId="77777777" w:rsidR="00743BDB" w:rsidRPr="00743BDB" w:rsidRDefault="00743BDB" w:rsidP="00743BDB">
      <w:pPr>
        <w:numPr>
          <w:ilvl w:val="0"/>
          <w:numId w:val="40"/>
        </w:numPr>
      </w:pPr>
      <w:r w:rsidRPr="00743BDB">
        <w:rPr>
          <w:b/>
          <w:bCs/>
        </w:rPr>
        <w:t>Value Propositions</w:t>
      </w:r>
      <w:r w:rsidRPr="00743BDB">
        <w:t>:</w:t>
      </w:r>
    </w:p>
    <w:p w14:paraId="05CD6618" w14:textId="77777777" w:rsidR="00743BDB" w:rsidRPr="00743BDB" w:rsidRDefault="00743BDB" w:rsidP="00743BDB">
      <w:pPr>
        <w:numPr>
          <w:ilvl w:val="1"/>
          <w:numId w:val="40"/>
        </w:numPr>
      </w:pPr>
      <w:r w:rsidRPr="00743BDB">
        <w:t>Affordable and convenient accommodation near workplaces on Lagos Island.</w:t>
      </w:r>
    </w:p>
    <w:p w14:paraId="33D25D6B" w14:textId="77777777" w:rsidR="00743BDB" w:rsidRPr="00743BDB" w:rsidRDefault="00743BDB" w:rsidP="00743BDB">
      <w:pPr>
        <w:numPr>
          <w:ilvl w:val="1"/>
          <w:numId w:val="40"/>
        </w:numPr>
      </w:pPr>
      <w:r w:rsidRPr="00743BDB">
        <w:t>Safe and secure environment with rigorous vetting processes.</w:t>
      </w:r>
    </w:p>
    <w:p w14:paraId="28569C47" w14:textId="77777777" w:rsidR="00743BDB" w:rsidRPr="00743BDB" w:rsidRDefault="00743BDB" w:rsidP="00743BDB">
      <w:pPr>
        <w:numPr>
          <w:ilvl w:val="1"/>
          <w:numId w:val="40"/>
        </w:numPr>
      </w:pPr>
      <w:r w:rsidRPr="00743BDB">
        <w:t>Community-oriented living space promoting networking and collaboration.</w:t>
      </w:r>
    </w:p>
    <w:p w14:paraId="1DB6116F" w14:textId="77777777" w:rsidR="00743BDB" w:rsidRPr="00743BDB" w:rsidRDefault="00743BDB" w:rsidP="00743BDB">
      <w:pPr>
        <w:numPr>
          <w:ilvl w:val="1"/>
          <w:numId w:val="40"/>
        </w:numPr>
      </w:pPr>
      <w:r w:rsidRPr="00743BDB">
        <w:t>Comprehensive amenities including dining, laundry, and common areas.</w:t>
      </w:r>
    </w:p>
    <w:p w14:paraId="6CC7874B" w14:textId="77777777" w:rsidR="00743BDB" w:rsidRPr="00743BDB" w:rsidRDefault="00743BDB" w:rsidP="00743BDB">
      <w:pPr>
        <w:numPr>
          <w:ilvl w:val="0"/>
          <w:numId w:val="40"/>
        </w:numPr>
      </w:pPr>
      <w:r w:rsidRPr="00743BDB">
        <w:rPr>
          <w:b/>
          <w:bCs/>
        </w:rPr>
        <w:t>Channels</w:t>
      </w:r>
      <w:r w:rsidRPr="00743BDB">
        <w:t>:</w:t>
      </w:r>
    </w:p>
    <w:p w14:paraId="3D9E3C63" w14:textId="77777777" w:rsidR="00743BDB" w:rsidRPr="00743BDB" w:rsidRDefault="00743BDB" w:rsidP="00743BDB">
      <w:pPr>
        <w:numPr>
          <w:ilvl w:val="1"/>
          <w:numId w:val="40"/>
        </w:numPr>
      </w:pPr>
      <w:r w:rsidRPr="00743BDB">
        <w:t>Online booking platform and mobile app.</w:t>
      </w:r>
    </w:p>
    <w:p w14:paraId="7A7F6A6B" w14:textId="77777777" w:rsidR="00743BDB" w:rsidRPr="00743BDB" w:rsidRDefault="00743BDB" w:rsidP="00743BDB">
      <w:pPr>
        <w:numPr>
          <w:ilvl w:val="1"/>
          <w:numId w:val="40"/>
        </w:numPr>
      </w:pPr>
      <w:r w:rsidRPr="00743BDB">
        <w:t>Partnerships with companies for bulk bookings.</w:t>
      </w:r>
    </w:p>
    <w:p w14:paraId="05227D84" w14:textId="77777777" w:rsidR="00743BDB" w:rsidRPr="00743BDB" w:rsidRDefault="00743BDB" w:rsidP="00743BDB">
      <w:pPr>
        <w:numPr>
          <w:ilvl w:val="1"/>
          <w:numId w:val="40"/>
        </w:numPr>
      </w:pPr>
      <w:r w:rsidRPr="00743BDB">
        <w:t>Marketing through social media, business forums, and networking events.</w:t>
      </w:r>
    </w:p>
    <w:p w14:paraId="1735E123" w14:textId="77777777" w:rsidR="00743BDB" w:rsidRPr="00743BDB" w:rsidRDefault="00743BDB" w:rsidP="00743BDB">
      <w:pPr>
        <w:numPr>
          <w:ilvl w:val="1"/>
          <w:numId w:val="40"/>
        </w:numPr>
      </w:pPr>
      <w:r w:rsidRPr="00743BDB">
        <w:t>Word of mouth and referrals from satisfied guests.</w:t>
      </w:r>
    </w:p>
    <w:p w14:paraId="090AA754" w14:textId="77777777" w:rsidR="00743BDB" w:rsidRPr="00743BDB" w:rsidRDefault="00743BDB" w:rsidP="00743BDB">
      <w:pPr>
        <w:numPr>
          <w:ilvl w:val="0"/>
          <w:numId w:val="40"/>
        </w:numPr>
      </w:pPr>
      <w:r w:rsidRPr="00743BDB">
        <w:rPr>
          <w:b/>
          <w:bCs/>
        </w:rPr>
        <w:t>Customer Relationships</w:t>
      </w:r>
      <w:r w:rsidRPr="00743BDB">
        <w:t>:</w:t>
      </w:r>
    </w:p>
    <w:p w14:paraId="78C1EA0C" w14:textId="77777777" w:rsidR="00743BDB" w:rsidRPr="00743BDB" w:rsidRDefault="00743BDB" w:rsidP="00743BDB">
      <w:pPr>
        <w:numPr>
          <w:ilvl w:val="1"/>
          <w:numId w:val="40"/>
        </w:numPr>
      </w:pPr>
      <w:r w:rsidRPr="00743BDB">
        <w:t>Personalized service with dedicated support staff.</w:t>
      </w:r>
    </w:p>
    <w:p w14:paraId="423CD8D4" w14:textId="77777777" w:rsidR="00743BDB" w:rsidRPr="00743BDB" w:rsidRDefault="00743BDB" w:rsidP="00743BDB">
      <w:pPr>
        <w:numPr>
          <w:ilvl w:val="1"/>
          <w:numId w:val="40"/>
        </w:numPr>
      </w:pPr>
      <w:r w:rsidRPr="00743BDB">
        <w:t>Regular feedback collection and improvement based on guest experiences.</w:t>
      </w:r>
    </w:p>
    <w:p w14:paraId="33570A45" w14:textId="77777777" w:rsidR="00743BDB" w:rsidRPr="00743BDB" w:rsidRDefault="00743BDB" w:rsidP="00743BDB">
      <w:pPr>
        <w:numPr>
          <w:ilvl w:val="1"/>
          <w:numId w:val="40"/>
        </w:numPr>
      </w:pPr>
      <w:r w:rsidRPr="00743BDB">
        <w:t>Community engagement through events and activities.</w:t>
      </w:r>
    </w:p>
    <w:p w14:paraId="2D31B6F5" w14:textId="77777777" w:rsidR="00743BDB" w:rsidRPr="00743BDB" w:rsidRDefault="00743BDB" w:rsidP="00743BDB">
      <w:pPr>
        <w:numPr>
          <w:ilvl w:val="1"/>
          <w:numId w:val="40"/>
        </w:numPr>
      </w:pPr>
      <w:r w:rsidRPr="00743BDB">
        <w:t>Loyalty programs and discounts for repeat customers.</w:t>
      </w:r>
    </w:p>
    <w:p w14:paraId="6744B031" w14:textId="77777777" w:rsidR="00743BDB" w:rsidRPr="00743BDB" w:rsidRDefault="00743BDB" w:rsidP="00743BDB">
      <w:pPr>
        <w:numPr>
          <w:ilvl w:val="0"/>
          <w:numId w:val="40"/>
        </w:numPr>
      </w:pPr>
      <w:r w:rsidRPr="00743BDB">
        <w:rPr>
          <w:b/>
          <w:bCs/>
        </w:rPr>
        <w:lastRenderedPageBreak/>
        <w:t>Revenue Streams</w:t>
      </w:r>
      <w:r w:rsidRPr="00743BDB">
        <w:t>:</w:t>
      </w:r>
    </w:p>
    <w:p w14:paraId="512823D0" w14:textId="77777777" w:rsidR="00743BDB" w:rsidRPr="00743BDB" w:rsidRDefault="00743BDB" w:rsidP="00743BDB">
      <w:pPr>
        <w:numPr>
          <w:ilvl w:val="1"/>
          <w:numId w:val="40"/>
        </w:numPr>
      </w:pPr>
      <w:r w:rsidRPr="00743BDB">
        <w:t>Room bookings (daily, weekly, monthly rates).</w:t>
      </w:r>
    </w:p>
    <w:p w14:paraId="0BF2BE81" w14:textId="77777777" w:rsidR="00743BDB" w:rsidRPr="00743BDB" w:rsidRDefault="00743BDB" w:rsidP="00743BDB">
      <w:pPr>
        <w:numPr>
          <w:ilvl w:val="1"/>
          <w:numId w:val="40"/>
        </w:numPr>
      </w:pPr>
      <w:r w:rsidRPr="00743BDB">
        <w:t>Additional services (laundry, meals, special events).</w:t>
      </w:r>
    </w:p>
    <w:p w14:paraId="7A830977" w14:textId="77777777" w:rsidR="00743BDB" w:rsidRPr="00743BDB" w:rsidRDefault="00743BDB" w:rsidP="00743BDB">
      <w:pPr>
        <w:numPr>
          <w:ilvl w:val="1"/>
          <w:numId w:val="40"/>
        </w:numPr>
      </w:pPr>
      <w:r w:rsidRPr="00743BDB">
        <w:t>Corporate partnerships and bulk booking agreements.</w:t>
      </w:r>
    </w:p>
    <w:p w14:paraId="100F19B0" w14:textId="77777777" w:rsidR="00743BDB" w:rsidRPr="00743BDB" w:rsidRDefault="00743BDB" w:rsidP="00743BDB">
      <w:pPr>
        <w:numPr>
          <w:ilvl w:val="1"/>
          <w:numId w:val="40"/>
        </w:numPr>
      </w:pPr>
      <w:r w:rsidRPr="00743BDB">
        <w:t>Membership fees for access to exclusive community events and amenities.</w:t>
      </w:r>
    </w:p>
    <w:p w14:paraId="2E59275E" w14:textId="77777777" w:rsidR="00743BDB" w:rsidRPr="00743BDB" w:rsidRDefault="00743BDB" w:rsidP="00743BDB">
      <w:pPr>
        <w:numPr>
          <w:ilvl w:val="0"/>
          <w:numId w:val="40"/>
        </w:numPr>
      </w:pPr>
      <w:r w:rsidRPr="00743BDB">
        <w:rPr>
          <w:b/>
          <w:bCs/>
        </w:rPr>
        <w:t>Key Resources</w:t>
      </w:r>
      <w:r w:rsidRPr="00743BDB">
        <w:t>:</w:t>
      </w:r>
    </w:p>
    <w:p w14:paraId="2D47FDFE" w14:textId="77777777" w:rsidR="00743BDB" w:rsidRPr="00743BDB" w:rsidRDefault="00743BDB" w:rsidP="00743BDB">
      <w:pPr>
        <w:numPr>
          <w:ilvl w:val="1"/>
          <w:numId w:val="40"/>
        </w:numPr>
      </w:pPr>
      <w:r w:rsidRPr="00743BDB">
        <w:t>Property and facilities on Lagos Island.</w:t>
      </w:r>
    </w:p>
    <w:p w14:paraId="3DE7BFA2" w14:textId="77777777" w:rsidR="00743BDB" w:rsidRPr="00743BDB" w:rsidRDefault="00743BDB" w:rsidP="00743BDB">
      <w:pPr>
        <w:numPr>
          <w:ilvl w:val="1"/>
          <w:numId w:val="40"/>
        </w:numPr>
      </w:pPr>
      <w:r w:rsidRPr="00743BDB">
        <w:t>Technology platform for booking and management.</w:t>
      </w:r>
    </w:p>
    <w:p w14:paraId="7EAF72D4" w14:textId="77777777" w:rsidR="00743BDB" w:rsidRPr="00743BDB" w:rsidRDefault="00743BDB" w:rsidP="00743BDB">
      <w:pPr>
        <w:numPr>
          <w:ilvl w:val="1"/>
          <w:numId w:val="40"/>
        </w:numPr>
      </w:pPr>
      <w:r w:rsidRPr="00743BDB">
        <w:t>Security infrastructure including CCTV and vetting processes.</w:t>
      </w:r>
    </w:p>
    <w:p w14:paraId="2BD52C13" w14:textId="77777777" w:rsidR="00743BDB" w:rsidRPr="00743BDB" w:rsidRDefault="00743BDB" w:rsidP="00743BDB">
      <w:pPr>
        <w:numPr>
          <w:ilvl w:val="1"/>
          <w:numId w:val="40"/>
        </w:numPr>
      </w:pPr>
      <w:r w:rsidRPr="00743BDB">
        <w:t>Staff including management, support, and security personnel.</w:t>
      </w:r>
    </w:p>
    <w:p w14:paraId="2C088E86" w14:textId="77777777" w:rsidR="00743BDB" w:rsidRPr="00743BDB" w:rsidRDefault="00743BDB" w:rsidP="00743BDB">
      <w:pPr>
        <w:numPr>
          <w:ilvl w:val="0"/>
          <w:numId w:val="40"/>
        </w:numPr>
      </w:pPr>
      <w:r w:rsidRPr="00743BDB">
        <w:rPr>
          <w:b/>
          <w:bCs/>
        </w:rPr>
        <w:t>Key Activities</w:t>
      </w:r>
      <w:r w:rsidRPr="00743BDB">
        <w:t>:</w:t>
      </w:r>
    </w:p>
    <w:p w14:paraId="5F50784E" w14:textId="77777777" w:rsidR="00743BDB" w:rsidRPr="00743BDB" w:rsidRDefault="00743BDB" w:rsidP="00743BDB">
      <w:pPr>
        <w:numPr>
          <w:ilvl w:val="1"/>
          <w:numId w:val="40"/>
        </w:numPr>
      </w:pPr>
      <w:r w:rsidRPr="00743BDB">
        <w:t>Managing bookings and guest vetting processes.</w:t>
      </w:r>
    </w:p>
    <w:p w14:paraId="2D242912" w14:textId="77777777" w:rsidR="00743BDB" w:rsidRPr="00743BDB" w:rsidRDefault="00743BDB" w:rsidP="00743BDB">
      <w:pPr>
        <w:numPr>
          <w:ilvl w:val="1"/>
          <w:numId w:val="40"/>
        </w:numPr>
      </w:pPr>
      <w:r w:rsidRPr="00743BDB">
        <w:t>Maintaining and securing the property.</w:t>
      </w:r>
    </w:p>
    <w:p w14:paraId="5F485E1F" w14:textId="77777777" w:rsidR="00743BDB" w:rsidRPr="00743BDB" w:rsidRDefault="00743BDB" w:rsidP="00743BDB">
      <w:pPr>
        <w:numPr>
          <w:ilvl w:val="1"/>
          <w:numId w:val="40"/>
        </w:numPr>
      </w:pPr>
      <w:r w:rsidRPr="00743BDB">
        <w:t>Organizing community events and activities.</w:t>
      </w:r>
    </w:p>
    <w:p w14:paraId="764FA925" w14:textId="77777777" w:rsidR="00743BDB" w:rsidRPr="00743BDB" w:rsidRDefault="00743BDB" w:rsidP="00743BDB">
      <w:pPr>
        <w:numPr>
          <w:ilvl w:val="1"/>
          <w:numId w:val="40"/>
        </w:numPr>
      </w:pPr>
      <w:r w:rsidRPr="00743BDB">
        <w:t>Marketing and promotion to attract new guests and corporate partners.</w:t>
      </w:r>
    </w:p>
    <w:p w14:paraId="6918E122" w14:textId="77777777" w:rsidR="00743BDB" w:rsidRPr="00743BDB" w:rsidRDefault="00743BDB" w:rsidP="00743BDB">
      <w:pPr>
        <w:numPr>
          <w:ilvl w:val="0"/>
          <w:numId w:val="40"/>
        </w:numPr>
      </w:pPr>
      <w:r w:rsidRPr="00743BDB">
        <w:rPr>
          <w:b/>
          <w:bCs/>
        </w:rPr>
        <w:t>Key Partnerships</w:t>
      </w:r>
      <w:r w:rsidRPr="00743BDB">
        <w:t>:</w:t>
      </w:r>
    </w:p>
    <w:p w14:paraId="7A81B661" w14:textId="77777777" w:rsidR="00743BDB" w:rsidRPr="00743BDB" w:rsidRDefault="00743BDB" w:rsidP="00743BDB">
      <w:pPr>
        <w:numPr>
          <w:ilvl w:val="1"/>
          <w:numId w:val="40"/>
        </w:numPr>
      </w:pPr>
      <w:r w:rsidRPr="00743BDB">
        <w:t>Local businesses for amenities and services (cafeteria, laundry).</w:t>
      </w:r>
    </w:p>
    <w:p w14:paraId="5D3EB00E" w14:textId="77777777" w:rsidR="00743BDB" w:rsidRPr="00743BDB" w:rsidRDefault="00743BDB" w:rsidP="00743BDB">
      <w:pPr>
        <w:numPr>
          <w:ilvl w:val="1"/>
          <w:numId w:val="40"/>
        </w:numPr>
      </w:pPr>
      <w:r w:rsidRPr="00743BDB">
        <w:t>Companies on Lagos Island for employee accommodations.</w:t>
      </w:r>
    </w:p>
    <w:p w14:paraId="48F4FD00" w14:textId="77777777" w:rsidR="00743BDB" w:rsidRPr="00743BDB" w:rsidRDefault="00743BDB" w:rsidP="00743BDB">
      <w:pPr>
        <w:numPr>
          <w:ilvl w:val="1"/>
          <w:numId w:val="40"/>
        </w:numPr>
      </w:pPr>
      <w:r w:rsidRPr="00743BDB">
        <w:t>Security firms for vetting and surveillance.</w:t>
      </w:r>
    </w:p>
    <w:p w14:paraId="799AC2C3" w14:textId="77777777" w:rsidR="00743BDB" w:rsidRPr="00743BDB" w:rsidRDefault="00743BDB" w:rsidP="00743BDB">
      <w:pPr>
        <w:numPr>
          <w:ilvl w:val="1"/>
          <w:numId w:val="40"/>
        </w:numPr>
      </w:pPr>
      <w:r w:rsidRPr="00743BDB">
        <w:t>Real estate agencies for property management and expansion.</w:t>
      </w:r>
    </w:p>
    <w:p w14:paraId="412EA3E8" w14:textId="77777777" w:rsidR="00743BDB" w:rsidRPr="00743BDB" w:rsidRDefault="00743BDB" w:rsidP="00743BDB">
      <w:pPr>
        <w:numPr>
          <w:ilvl w:val="0"/>
          <w:numId w:val="40"/>
        </w:numPr>
      </w:pPr>
      <w:r w:rsidRPr="00743BDB">
        <w:rPr>
          <w:b/>
          <w:bCs/>
        </w:rPr>
        <w:t>Cost Structure</w:t>
      </w:r>
      <w:r w:rsidRPr="00743BDB">
        <w:t>:</w:t>
      </w:r>
    </w:p>
    <w:p w14:paraId="3552D8DE" w14:textId="77777777" w:rsidR="00743BDB" w:rsidRPr="00743BDB" w:rsidRDefault="00743BDB" w:rsidP="00743BDB">
      <w:pPr>
        <w:numPr>
          <w:ilvl w:val="1"/>
          <w:numId w:val="40"/>
        </w:numPr>
      </w:pPr>
      <w:r w:rsidRPr="00743BDB">
        <w:t>Property rental or acquisition costs.</w:t>
      </w:r>
    </w:p>
    <w:p w14:paraId="46569178" w14:textId="77777777" w:rsidR="00743BDB" w:rsidRPr="00743BDB" w:rsidRDefault="00743BDB" w:rsidP="00743BDB">
      <w:pPr>
        <w:numPr>
          <w:ilvl w:val="1"/>
          <w:numId w:val="40"/>
        </w:numPr>
      </w:pPr>
      <w:r w:rsidRPr="00743BDB">
        <w:t>Maintenance and operational costs (utilities, cleaning, staff salaries).</w:t>
      </w:r>
    </w:p>
    <w:p w14:paraId="021773C0" w14:textId="77777777" w:rsidR="00743BDB" w:rsidRPr="00743BDB" w:rsidRDefault="00743BDB" w:rsidP="00743BDB">
      <w:pPr>
        <w:numPr>
          <w:ilvl w:val="1"/>
          <w:numId w:val="40"/>
        </w:numPr>
      </w:pPr>
      <w:r w:rsidRPr="00743BDB">
        <w:t>Marketing and promotional expenses.</w:t>
      </w:r>
    </w:p>
    <w:p w14:paraId="58C04758" w14:textId="77777777" w:rsidR="00743BDB" w:rsidRPr="00743BDB" w:rsidRDefault="00743BDB" w:rsidP="00743BDB">
      <w:pPr>
        <w:numPr>
          <w:ilvl w:val="1"/>
          <w:numId w:val="40"/>
        </w:numPr>
      </w:pPr>
      <w:r w:rsidRPr="00743BDB">
        <w:t>Technology development and maintenance.</w:t>
      </w:r>
    </w:p>
    <w:p w14:paraId="637DD675" w14:textId="77777777" w:rsidR="00743BDB" w:rsidRPr="00743BDB" w:rsidRDefault="00743BDB" w:rsidP="00743BDB">
      <w:pPr>
        <w:numPr>
          <w:ilvl w:val="1"/>
          <w:numId w:val="40"/>
        </w:numPr>
      </w:pPr>
      <w:r w:rsidRPr="00743BDB">
        <w:t>Security measures and personnel.</w:t>
      </w:r>
    </w:p>
    <w:p w14:paraId="6D992F07" w14:textId="77777777" w:rsidR="00AE0DE3" w:rsidRDefault="00AE0DE3"/>
    <w:p w14:paraId="28AE084B" w14:textId="77777777" w:rsidR="00743BDB" w:rsidRDefault="00743BDB"/>
    <w:p w14:paraId="3780FCB0" w14:textId="77777777" w:rsidR="00743BDB" w:rsidRDefault="00743BDB"/>
    <w:p w14:paraId="6A6AC4CD" w14:textId="77777777" w:rsidR="00743BDB" w:rsidRDefault="00743BDB"/>
    <w:p w14:paraId="1D0CD6A6" w14:textId="77777777" w:rsidR="00743BDB" w:rsidRDefault="00743BDB"/>
    <w:p w14:paraId="1093608B" w14:textId="77777777" w:rsidR="00743BDB" w:rsidRDefault="00743BDB"/>
    <w:p w14:paraId="00EB7DDB" w14:textId="77777777" w:rsidR="00743BDB" w:rsidRDefault="00743BDB"/>
    <w:p w14:paraId="6547E75D" w14:textId="77777777" w:rsidR="00743BDB" w:rsidRDefault="00743BDB"/>
    <w:p w14:paraId="1283CC75" w14:textId="77777777" w:rsidR="00743BDB" w:rsidRDefault="00743BDB"/>
    <w:p w14:paraId="65475222" w14:textId="77777777" w:rsidR="00743BDB" w:rsidRDefault="00743BDB"/>
    <w:p w14:paraId="7C26D3F1" w14:textId="77777777" w:rsidR="00743BDB" w:rsidRDefault="00743BDB"/>
    <w:p w14:paraId="789DAC79" w14:textId="77777777" w:rsidR="00743BDB" w:rsidRDefault="00743BDB"/>
    <w:p w14:paraId="53EE9BC3" w14:textId="77777777" w:rsidR="00743BDB" w:rsidRDefault="00743BDB"/>
    <w:p w14:paraId="03DA60C9" w14:textId="77777777" w:rsidR="00743BDB" w:rsidRDefault="00743BDB"/>
    <w:p w14:paraId="6BBFA36F" w14:textId="77777777" w:rsidR="00743BDB" w:rsidRDefault="00743BDB"/>
    <w:p w14:paraId="31EDBDCE" w14:textId="77777777" w:rsidR="00743BDB" w:rsidRDefault="00743BDB"/>
    <w:p w14:paraId="089751A5" w14:textId="77777777" w:rsidR="00743BDB" w:rsidRDefault="00743BDB"/>
    <w:p w14:paraId="3023D732" w14:textId="77777777" w:rsidR="00743BDB" w:rsidRDefault="00743BDB"/>
    <w:p w14:paraId="3DC07E13" w14:textId="77777777" w:rsidR="00743BDB" w:rsidRDefault="00743BDB"/>
    <w:p w14:paraId="1CB17D17" w14:textId="77777777" w:rsidR="00743BDB" w:rsidRDefault="00743BDB"/>
    <w:p w14:paraId="60189B31" w14:textId="77777777" w:rsidR="00743BDB" w:rsidRDefault="00743BDB"/>
    <w:p w14:paraId="2B069DB7" w14:textId="77777777" w:rsidR="00743BDB" w:rsidRDefault="00743BDB"/>
    <w:p w14:paraId="1D2DD8C0" w14:textId="77777777" w:rsidR="00F36E15" w:rsidRDefault="00F36E15"/>
    <w:p w14:paraId="0A4E12D9" w14:textId="77777777" w:rsidR="00F36E15" w:rsidRDefault="00F36E15"/>
    <w:p w14:paraId="5CADD3DC" w14:textId="77777777" w:rsidR="00F36E15" w:rsidRDefault="00F36E15"/>
    <w:p w14:paraId="4F419510" w14:textId="77777777" w:rsidR="00F36E15" w:rsidRDefault="00F36E15"/>
    <w:p w14:paraId="027A8480" w14:textId="77777777" w:rsidR="00F36E15" w:rsidRDefault="00F36E15"/>
    <w:p w14:paraId="203A887A" w14:textId="77777777" w:rsidR="008A64DC" w:rsidRPr="008A64DC" w:rsidRDefault="008A64DC" w:rsidP="008A64DC">
      <w:pPr>
        <w:rPr>
          <w:b/>
          <w:bCs/>
        </w:rPr>
      </w:pPr>
      <w:r w:rsidRPr="008A64DC">
        <w:rPr>
          <w:b/>
          <w:bCs/>
        </w:rPr>
        <w:t>Consumer Personas for IslandRest Hostel</w:t>
      </w:r>
    </w:p>
    <w:p w14:paraId="00926FC0" w14:textId="77777777" w:rsidR="008A64DC" w:rsidRPr="008A64DC" w:rsidRDefault="008A64DC" w:rsidP="008A64DC">
      <w:pPr>
        <w:numPr>
          <w:ilvl w:val="0"/>
          <w:numId w:val="53"/>
        </w:numPr>
      </w:pPr>
      <w:r w:rsidRPr="008A64DC">
        <w:rPr>
          <w:b/>
          <w:bCs/>
        </w:rPr>
        <w:t>Persona: Adewale, The Commuting Professional</w:t>
      </w:r>
    </w:p>
    <w:p w14:paraId="0CD5D628" w14:textId="77777777" w:rsidR="008A64DC" w:rsidRPr="008A64DC" w:rsidRDefault="008A64DC" w:rsidP="008A64DC">
      <w:r w:rsidRPr="008A64DC">
        <w:rPr>
          <w:b/>
          <w:bCs/>
        </w:rPr>
        <w:t>Background:</w:t>
      </w:r>
    </w:p>
    <w:p w14:paraId="02857D9D" w14:textId="77777777" w:rsidR="008A64DC" w:rsidRPr="008A64DC" w:rsidRDefault="008A64DC" w:rsidP="008A64DC">
      <w:pPr>
        <w:numPr>
          <w:ilvl w:val="0"/>
          <w:numId w:val="54"/>
        </w:numPr>
      </w:pPr>
      <w:r w:rsidRPr="008A64DC">
        <w:t>Age: 35</w:t>
      </w:r>
    </w:p>
    <w:p w14:paraId="5630926D" w14:textId="77777777" w:rsidR="008A64DC" w:rsidRPr="008A64DC" w:rsidRDefault="008A64DC" w:rsidP="008A64DC">
      <w:pPr>
        <w:numPr>
          <w:ilvl w:val="0"/>
          <w:numId w:val="54"/>
        </w:numPr>
      </w:pPr>
      <w:r w:rsidRPr="008A64DC">
        <w:t>Occupation: Senior Software Engineer</w:t>
      </w:r>
    </w:p>
    <w:p w14:paraId="206E47C1" w14:textId="77777777" w:rsidR="008A64DC" w:rsidRPr="008A64DC" w:rsidRDefault="008A64DC" w:rsidP="008A64DC">
      <w:pPr>
        <w:numPr>
          <w:ilvl w:val="0"/>
          <w:numId w:val="54"/>
        </w:numPr>
      </w:pPr>
      <w:r w:rsidRPr="008A64DC">
        <w:lastRenderedPageBreak/>
        <w:t>Location: Resides in Ikorodu, works on Lagos Island</w:t>
      </w:r>
    </w:p>
    <w:p w14:paraId="41C36DA9" w14:textId="77777777" w:rsidR="008A64DC" w:rsidRPr="008A64DC" w:rsidRDefault="008A64DC" w:rsidP="008A64DC">
      <w:pPr>
        <w:numPr>
          <w:ilvl w:val="0"/>
          <w:numId w:val="54"/>
        </w:numPr>
      </w:pPr>
      <w:r w:rsidRPr="008A64DC">
        <w:t>Family: Married with two children</w:t>
      </w:r>
    </w:p>
    <w:p w14:paraId="0152CF3B" w14:textId="77777777" w:rsidR="008A64DC" w:rsidRPr="008A64DC" w:rsidRDefault="008A64DC" w:rsidP="008A64DC">
      <w:r w:rsidRPr="008A64DC">
        <w:rPr>
          <w:b/>
          <w:bCs/>
        </w:rPr>
        <w:t>Demographics:</w:t>
      </w:r>
    </w:p>
    <w:p w14:paraId="60E4ADF3" w14:textId="77777777" w:rsidR="008A64DC" w:rsidRPr="008A64DC" w:rsidRDefault="008A64DC" w:rsidP="008A64DC">
      <w:pPr>
        <w:numPr>
          <w:ilvl w:val="0"/>
          <w:numId w:val="55"/>
        </w:numPr>
      </w:pPr>
      <w:r w:rsidRPr="008A64DC">
        <w:t xml:space="preserve">Education: </w:t>
      </w:r>
      <w:proofErr w:type="gramStart"/>
      <w:r w:rsidRPr="008A64DC">
        <w:t>Bachelor's degree in Computer Science</w:t>
      </w:r>
      <w:proofErr w:type="gramEnd"/>
    </w:p>
    <w:p w14:paraId="3FF220DD" w14:textId="77777777" w:rsidR="008A64DC" w:rsidRPr="008A64DC" w:rsidRDefault="008A64DC" w:rsidP="008A64DC">
      <w:pPr>
        <w:numPr>
          <w:ilvl w:val="0"/>
          <w:numId w:val="55"/>
        </w:numPr>
      </w:pPr>
      <w:r w:rsidRPr="008A64DC">
        <w:t>Income: Middle-income bracket</w:t>
      </w:r>
    </w:p>
    <w:p w14:paraId="46E39E91" w14:textId="77777777" w:rsidR="008A64DC" w:rsidRPr="008A64DC" w:rsidRDefault="008A64DC" w:rsidP="008A64DC">
      <w:r w:rsidRPr="008A64DC">
        <w:rPr>
          <w:b/>
          <w:bCs/>
        </w:rPr>
        <w:t>Behavior and Needs:</w:t>
      </w:r>
    </w:p>
    <w:p w14:paraId="25470A2D" w14:textId="77777777" w:rsidR="008A64DC" w:rsidRPr="008A64DC" w:rsidRDefault="008A64DC" w:rsidP="008A64DC">
      <w:pPr>
        <w:numPr>
          <w:ilvl w:val="0"/>
          <w:numId w:val="56"/>
        </w:numPr>
      </w:pPr>
      <w:r w:rsidRPr="008A64DC">
        <w:t>Commutes 3 hours daily to and from work due to traffic congestion.</w:t>
      </w:r>
    </w:p>
    <w:p w14:paraId="315E3099" w14:textId="77777777" w:rsidR="008A64DC" w:rsidRPr="008A64DC" w:rsidRDefault="008A64DC" w:rsidP="008A64DC">
      <w:pPr>
        <w:numPr>
          <w:ilvl w:val="0"/>
          <w:numId w:val="56"/>
        </w:numPr>
      </w:pPr>
      <w:r w:rsidRPr="008A64DC">
        <w:t>Seeks affordable and convenient accommodation close to his workplace to reduce commuting stress.</w:t>
      </w:r>
    </w:p>
    <w:p w14:paraId="057B25AB" w14:textId="77777777" w:rsidR="008A64DC" w:rsidRPr="008A64DC" w:rsidRDefault="008A64DC" w:rsidP="008A64DC">
      <w:pPr>
        <w:numPr>
          <w:ilvl w:val="0"/>
          <w:numId w:val="56"/>
        </w:numPr>
      </w:pPr>
      <w:r w:rsidRPr="008A64DC">
        <w:t>Values security and privacy, prefers a quiet environment for focused work.</w:t>
      </w:r>
    </w:p>
    <w:p w14:paraId="6060BA8E" w14:textId="77777777" w:rsidR="008A64DC" w:rsidRPr="008A64DC" w:rsidRDefault="008A64DC" w:rsidP="008A64DC">
      <w:r w:rsidRPr="008A64DC">
        <w:rPr>
          <w:b/>
          <w:bCs/>
        </w:rPr>
        <w:t>Pain Points:</w:t>
      </w:r>
    </w:p>
    <w:p w14:paraId="79E1C495" w14:textId="77777777" w:rsidR="008A64DC" w:rsidRPr="008A64DC" w:rsidRDefault="008A64DC" w:rsidP="008A64DC">
      <w:pPr>
        <w:numPr>
          <w:ilvl w:val="0"/>
          <w:numId w:val="57"/>
        </w:numPr>
      </w:pPr>
      <w:r w:rsidRPr="008A64DC">
        <w:t>Long daily commute reduces family time and personal relaxation.</w:t>
      </w:r>
    </w:p>
    <w:p w14:paraId="653F70A7" w14:textId="77777777" w:rsidR="008A64DC" w:rsidRPr="008A64DC" w:rsidRDefault="008A64DC" w:rsidP="008A64DC">
      <w:pPr>
        <w:numPr>
          <w:ilvl w:val="0"/>
          <w:numId w:val="57"/>
        </w:numPr>
      </w:pPr>
      <w:r w:rsidRPr="008A64DC">
        <w:t>High rental costs on Lagos Island make moving closer financially challenging.</w:t>
      </w:r>
    </w:p>
    <w:p w14:paraId="4DD19F7E" w14:textId="77777777" w:rsidR="008A64DC" w:rsidRPr="008A64DC" w:rsidRDefault="008A64DC" w:rsidP="008A64DC">
      <w:pPr>
        <w:numPr>
          <w:ilvl w:val="0"/>
          <w:numId w:val="57"/>
        </w:numPr>
      </w:pPr>
      <w:r w:rsidRPr="008A64DC">
        <w:t>Unreliable public transport adds to commuting woes.</w:t>
      </w:r>
    </w:p>
    <w:p w14:paraId="7DE08308" w14:textId="77777777" w:rsidR="008A64DC" w:rsidRPr="008A64DC" w:rsidRDefault="008A64DC" w:rsidP="008A64DC">
      <w:r w:rsidRPr="008A64DC">
        <w:rPr>
          <w:b/>
          <w:bCs/>
        </w:rPr>
        <w:t>Goals:</w:t>
      </w:r>
    </w:p>
    <w:p w14:paraId="290FB714" w14:textId="77777777" w:rsidR="008A64DC" w:rsidRPr="008A64DC" w:rsidRDefault="008A64DC" w:rsidP="008A64DC">
      <w:pPr>
        <w:numPr>
          <w:ilvl w:val="0"/>
          <w:numId w:val="58"/>
        </w:numPr>
      </w:pPr>
      <w:r w:rsidRPr="008A64DC">
        <w:t>To find a safe and affordable place to stay during workdays.</w:t>
      </w:r>
    </w:p>
    <w:p w14:paraId="5AEF46C4" w14:textId="77777777" w:rsidR="008A64DC" w:rsidRPr="008A64DC" w:rsidRDefault="008A64DC" w:rsidP="008A64DC">
      <w:pPr>
        <w:numPr>
          <w:ilvl w:val="0"/>
          <w:numId w:val="58"/>
        </w:numPr>
      </w:pPr>
      <w:r w:rsidRPr="008A64DC">
        <w:t>To reduce commuting time and enhance work-life balance.</w:t>
      </w:r>
    </w:p>
    <w:p w14:paraId="287AB881" w14:textId="77777777" w:rsidR="008A64DC" w:rsidRPr="008A64DC" w:rsidRDefault="008A64DC" w:rsidP="008A64DC">
      <w:pPr>
        <w:numPr>
          <w:ilvl w:val="0"/>
          <w:numId w:val="59"/>
        </w:numPr>
      </w:pPr>
      <w:r w:rsidRPr="008A64DC">
        <w:rPr>
          <w:b/>
          <w:bCs/>
        </w:rPr>
        <w:t>Persona: Funke, The Young Graduate</w:t>
      </w:r>
    </w:p>
    <w:p w14:paraId="0704E48A" w14:textId="77777777" w:rsidR="008A64DC" w:rsidRPr="008A64DC" w:rsidRDefault="008A64DC" w:rsidP="008A64DC">
      <w:r w:rsidRPr="008A64DC">
        <w:rPr>
          <w:b/>
          <w:bCs/>
        </w:rPr>
        <w:t>Background:</w:t>
      </w:r>
    </w:p>
    <w:p w14:paraId="61C03409" w14:textId="77777777" w:rsidR="008A64DC" w:rsidRPr="008A64DC" w:rsidRDefault="008A64DC" w:rsidP="008A64DC">
      <w:pPr>
        <w:numPr>
          <w:ilvl w:val="0"/>
          <w:numId w:val="60"/>
        </w:numPr>
      </w:pPr>
      <w:r w:rsidRPr="008A64DC">
        <w:t>Age: 24</w:t>
      </w:r>
    </w:p>
    <w:p w14:paraId="25991610" w14:textId="77777777" w:rsidR="008A64DC" w:rsidRPr="008A64DC" w:rsidRDefault="008A64DC" w:rsidP="008A64DC">
      <w:pPr>
        <w:numPr>
          <w:ilvl w:val="0"/>
          <w:numId w:val="60"/>
        </w:numPr>
      </w:pPr>
      <w:r w:rsidRPr="008A64DC">
        <w:t>Occupation: Marketing Intern</w:t>
      </w:r>
    </w:p>
    <w:p w14:paraId="7CF020A7" w14:textId="77777777" w:rsidR="008A64DC" w:rsidRPr="008A64DC" w:rsidRDefault="008A64DC" w:rsidP="008A64DC">
      <w:pPr>
        <w:numPr>
          <w:ilvl w:val="0"/>
          <w:numId w:val="60"/>
        </w:numPr>
      </w:pPr>
      <w:r w:rsidRPr="008A64DC">
        <w:t xml:space="preserve">Location: Lives with parents in </w:t>
      </w:r>
      <w:proofErr w:type="spellStart"/>
      <w:r w:rsidRPr="008A64DC">
        <w:t>Festac</w:t>
      </w:r>
      <w:proofErr w:type="spellEnd"/>
      <w:r w:rsidRPr="008A64DC">
        <w:t>, works on Lagos Island</w:t>
      </w:r>
    </w:p>
    <w:p w14:paraId="23219364" w14:textId="77777777" w:rsidR="008A64DC" w:rsidRPr="008A64DC" w:rsidRDefault="008A64DC" w:rsidP="008A64DC">
      <w:pPr>
        <w:numPr>
          <w:ilvl w:val="0"/>
          <w:numId w:val="60"/>
        </w:numPr>
      </w:pPr>
      <w:r w:rsidRPr="008A64DC">
        <w:t>Family: Single, living with parents</w:t>
      </w:r>
    </w:p>
    <w:p w14:paraId="5A202C62" w14:textId="77777777" w:rsidR="008A64DC" w:rsidRPr="008A64DC" w:rsidRDefault="008A64DC" w:rsidP="008A64DC">
      <w:r w:rsidRPr="008A64DC">
        <w:rPr>
          <w:b/>
          <w:bCs/>
        </w:rPr>
        <w:t>Demographics:</w:t>
      </w:r>
    </w:p>
    <w:p w14:paraId="1F538944" w14:textId="77777777" w:rsidR="008A64DC" w:rsidRPr="008A64DC" w:rsidRDefault="008A64DC" w:rsidP="008A64DC">
      <w:pPr>
        <w:numPr>
          <w:ilvl w:val="0"/>
          <w:numId w:val="61"/>
        </w:numPr>
      </w:pPr>
      <w:r w:rsidRPr="008A64DC">
        <w:t>Education: Recently graduated with a degree in Marketing</w:t>
      </w:r>
    </w:p>
    <w:p w14:paraId="62C5AB20" w14:textId="77777777" w:rsidR="008A64DC" w:rsidRPr="008A64DC" w:rsidRDefault="008A64DC" w:rsidP="008A64DC">
      <w:pPr>
        <w:numPr>
          <w:ilvl w:val="0"/>
          <w:numId w:val="61"/>
        </w:numPr>
      </w:pPr>
      <w:r w:rsidRPr="008A64DC">
        <w:t>Income: Entry-level salary</w:t>
      </w:r>
    </w:p>
    <w:p w14:paraId="5442D805" w14:textId="77777777" w:rsidR="008A64DC" w:rsidRPr="008A64DC" w:rsidRDefault="008A64DC" w:rsidP="008A64DC">
      <w:r w:rsidRPr="008A64DC">
        <w:rPr>
          <w:b/>
          <w:bCs/>
        </w:rPr>
        <w:t>Behavior and Needs:</w:t>
      </w:r>
    </w:p>
    <w:p w14:paraId="23661926" w14:textId="77777777" w:rsidR="008A64DC" w:rsidRPr="008A64DC" w:rsidRDefault="008A64DC" w:rsidP="008A64DC">
      <w:pPr>
        <w:numPr>
          <w:ilvl w:val="0"/>
          <w:numId w:val="62"/>
        </w:numPr>
      </w:pPr>
      <w:r w:rsidRPr="008A64DC">
        <w:t>New to the workforce, looking for cost-effective housing options.</w:t>
      </w:r>
    </w:p>
    <w:p w14:paraId="1EDF9EC6" w14:textId="77777777" w:rsidR="008A64DC" w:rsidRPr="008A64DC" w:rsidRDefault="008A64DC" w:rsidP="008A64DC">
      <w:pPr>
        <w:numPr>
          <w:ilvl w:val="0"/>
          <w:numId w:val="62"/>
        </w:numPr>
      </w:pPr>
      <w:r w:rsidRPr="008A64DC">
        <w:t>Needs a supportive community environment to build professional networks.</w:t>
      </w:r>
    </w:p>
    <w:p w14:paraId="03DACEDA" w14:textId="77777777" w:rsidR="008A64DC" w:rsidRPr="008A64DC" w:rsidRDefault="008A64DC" w:rsidP="008A64DC">
      <w:pPr>
        <w:numPr>
          <w:ilvl w:val="0"/>
          <w:numId w:val="62"/>
        </w:numPr>
      </w:pPr>
      <w:r w:rsidRPr="008A64DC">
        <w:lastRenderedPageBreak/>
        <w:t>Prefers a social living arrangement to meet new people and make friends.</w:t>
      </w:r>
    </w:p>
    <w:p w14:paraId="7C3E2828" w14:textId="77777777" w:rsidR="008A64DC" w:rsidRPr="008A64DC" w:rsidRDefault="008A64DC" w:rsidP="008A64DC">
      <w:r w:rsidRPr="008A64DC">
        <w:rPr>
          <w:b/>
          <w:bCs/>
        </w:rPr>
        <w:t>Pain Points:</w:t>
      </w:r>
    </w:p>
    <w:p w14:paraId="779771C0" w14:textId="77777777" w:rsidR="008A64DC" w:rsidRPr="008A64DC" w:rsidRDefault="008A64DC" w:rsidP="008A64DC">
      <w:pPr>
        <w:numPr>
          <w:ilvl w:val="0"/>
          <w:numId w:val="63"/>
        </w:numPr>
      </w:pPr>
      <w:r w:rsidRPr="008A64DC">
        <w:t>Limited budget restricts access to safe and decent accommodation on Lagos Island.</w:t>
      </w:r>
    </w:p>
    <w:p w14:paraId="07F3D042" w14:textId="77777777" w:rsidR="008A64DC" w:rsidRPr="008A64DC" w:rsidRDefault="008A64DC" w:rsidP="008A64DC">
      <w:pPr>
        <w:numPr>
          <w:ilvl w:val="0"/>
          <w:numId w:val="63"/>
        </w:numPr>
      </w:pPr>
      <w:r w:rsidRPr="008A64DC">
        <w:t>Long commute is exhausting and reduces time for personal development and networking.</w:t>
      </w:r>
    </w:p>
    <w:p w14:paraId="2F89310B" w14:textId="77777777" w:rsidR="008A64DC" w:rsidRPr="008A64DC" w:rsidRDefault="008A64DC" w:rsidP="008A64DC">
      <w:pPr>
        <w:numPr>
          <w:ilvl w:val="0"/>
          <w:numId w:val="63"/>
        </w:numPr>
      </w:pPr>
      <w:r w:rsidRPr="008A64DC">
        <w:t>Feels isolated and disconnected from peers due to long commute.</w:t>
      </w:r>
    </w:p>
    <w:p w14:paraId="3D2B4E42" w14:textId="77777777" w:rsidR="008A64DC" w:rsidRPr="008A64DC" w:rsidRDefault="008A64DC" w:rsidP="008A64DC">
      <w:r w:rsidRPr="008A64DC">
        <w:rPr>
          <w:b/>
          <w:bCs/>
        </w:rPr>
        <w:t>Goals:</w:t>
      </w:r>
    </w:p>
    <w:p w14:paraId="41661CF5" w14:textId="77777777" w:rsidR="008A64DC" w:rsidRPr="008A64DC" w:rsidRDefault="008A64DC" w:rsidP="008A64DC">
      <w:pPr>
        <w:numPr>
          <w:ilvl w:val="0"/>
          <w:numId w:val="64"/>
        </w:numPr>
      </w:pPr>
      <w:r w:rsidRPr="008A64DC">
        <w:t>To find an affordable place to stay near her workplace.</w:t>
      </w:r>
    </w:p>
    <w:p w14:paraId="0571BAD3" w14:textId="77777777" w:rsidR="008A64DC" w:rsidRPr="008A64DC" w:rsidRDefault="008A64DC" w:rsidP="008A64DC">
      <w:pPr>
        <w:numPr>
          <w:ilvl w:val="0"/>
          <w:numId w:val="64"/>
        </w:numPr>
      </w:pPr>
      <w:r w:rsidRPr="008A64DC">
        <w:t>To build professional connections and socialize with peers.</w:t>
      </w:r>
    </w:p>
    <w:p w14:paraId="7718DFA1" w14:textId="77777777" w:rsidR="008A64DC" w:rsidRPr="008A64DC" w:rsidRDefault="008A64DC" w:rsidP="008A64DC">
      <w:pPr>
        <w:numPr>
          <w:ilvl w:val="0"/>
          <w:numId w:val="65"/>
        </w:numPr>
      </w:pPr>
      <w:r w:rsidRPr="008A64DC">
        <w:rPr>
          <w:b/>
          <w:bCs/>
        </w:rPr>
        <w:t>Persona: Chinedu, The Remote Freelancer</w:t>
      </w:r>
    </w:p>
    <w:p w14:paraId="10481F6C" w14:textId="77777777" w:rsidR="008A64DC" w:rsidRPr="008A64DC" w:rsidRDefault="008A64DC" w:rsidP="008A64DC">
      <w:r w:rsidRPr="008A64DC">
        <w:rPr>
          <w:b/>
          <w:bCs/>
        </w:rPr>
        <w:t>Background:</w:t>
      </w:r>
    </w:p>
    <w:p w14:paraId="39EA367F" w14:textId="77777777" w:rsidR="008A64DC" w:rsidRPr="008A64DC" w:rsidRDefault="008A64DC" w:rsidP="008A64DC">
      <w:pPr>
        <w:numPr>
          <w:ilvl w:val="0"/>
          <w:numId w:val="66"/>
        </w:numPr>
      </w:pPr>
      <w:r w:rsidRPr="008A64DC">
        <w:t>Age: 30</w:t>
      </w:r>
    </w:p>
    <w:p w14:paraId="69396BD1" w14:textId="77777777" w:rsidR="008A64DC" w:rsidRPr="008A64DC" w:rsidRDefault="008A64DC" w:rsidP="008A64DC">
      <w:pPr>
        <w:numPr>
          <w:ilvl w:val="0"/>
          <w:numId w:val="66"/>
        </w:numPr>
      </w:pPr>
      <w:r w:rsidRPr="008A64DC">
        <w:t>Occupation: Freelance Graphic Designer</w:t>
      </w:r>
    </w:p>
    <w:p w14:paraId="5AEA2E48" w14:textId="77777777" w:rsidR="008A64DC" w:rsidRPr="008A64DC" w:rsidRDefault="008A64DC" w:rsidP="008A64DC">
      <w:pPr>
        <w:numPr>
          <w:ilvl w:val="0"/>
          <w:numId w:val="66"/>
        </w:numPr>
      </w:pPr>
      <w:r w:rsidRPr="008A64DC">
        <w:t>Location: Travels frequently between Lagos and Abuja</w:t>
      </w:r>
    </w:p>
    <w:p w14:paraId="64FE5593" w14:textId="77777777" w:rsidR="008A64DC" w:rsidRPr="008A64DC" w:rsidRDefault="008A64DC" w:rsidP="008A64DC">
      <w:pPr>
        <w:numPr>
          <w:ilvl w:val="0"/>
          <w:numId w:val="66"/>
        </w:numPr>
      </w:pPr>
      <w:r w:rsidRPr="008A64DC">
        <w:t>Family: Single, living alone</w:t>
      </w:r>
    </w:p>
    <w:p w14:paraId="0C25C4F1" w14:textId="77777777" w:rsidR="008A64DC" w:rsidRPr="008A64DC" w:rsidRDefault="008A64DC" w:rsidP="008A64DC">
      <w:r w:rsidRPr="008A64DC">
        <w:rPr>
          <w:b/>
          <w:bCs/>
        </w:rPr>
        <w:t>Demographics:</w:t>
      </w:r>
    </w:p>
    <w:p w14:paraId="2001118B" w14:textId="77777777" w:rsidR="008A64DC" w:rsidRPr="008A64DC" w:rsidRDefault="008A64DC" w:rsidP="008A64DC">
      <w:pPr>
        <w:numPr>
          <w:ilvl w:val="0"/>
          <w:numId w:val="67"/>
        </w:numPr>
      </w:pPr>
      <w:r w:rsidRPr="008A64DC">
        <w:t xml:space="preserve">Education: </w:t>
      </w:r>
      <w:proofErr w:type="gramStart"/>
      <w:r w:rsidRPr="008A64DC">
        <w:t>Bachelor's degree in Fine Arts</w:t>
      </w:r>
      <w:proofErr w:type="gramEnd"/>
    </w:p>
    <w:p w14:paraId="640AB99E" w14:textId="77777777" w:rsidR="008A64DC" w:rsidRPr="008A64DC" w:rsidRDefault="008A64DC" w:rsidP="008A64DC">
      <w:pPr>
        <w:numPr>
          <w:ilvl w:val="0"/>
          <w:numId w:val="67"/>
        </w:numPr>
      </w:pPr>
      <w:r w:rsidRPr="008A64DC">
        <w:t>Income: Varies based on projects</w:t>
      </w:r>
    </w:p>
    <w:p w14:paraId="0A7FBE1D" w14:textId="77777777" w:rsidR="008A64DC" w:rsidRPr="008A64DC" w:rsidRDefault="008A64DC" w:rsidP="008A64DC">
      <w:r w:rsidRPr="008A64DC">
        <w:rPr>
          <w:b/>
          <w:bCs/>
        </w:rPr>
        <w:t>Behavior and Needs:</w:t>
      </w:r>
    </w:p>
    <w:p w14:paraId="61AD1E99" w14:textId="77777777" w:rsidR="008A64DC" w:rsidRPr="008A64DC" w:rsidRDefault="008A64DC" w:rsidP="008A64DC">
      <w:pPr>
        <w:numPr>
          <w:ilvl w:val="0"/>
          <w:numId w:val="68"/>
        </w:numPr>
      </w:pPr>
      <w:r w:rsidRPr="008A64DC">
        <w:t>Requires flexible accommodation solutions due to frequent travel.</w:t>
      </w:r>
    </w:p>
    <w:p w14:paraId="497BB909" w14:textId="77777777" w:rsidR="008A64DC" w:rsidRPr="008A64DC" w:rsidRDefault="008A64DC" w:rsidP="008A64DC">
      <w:pPr>
        <w:numPr>
          <w:ilvl w:val="0"/>
          <w:numId w:val="68"/>
        </w:numPr>
      </w:pPr>
      <w:r w:rsidRPr="008A64DC">
        <w:t>Values high-speed internet and a conducive work environment.</w:t>
      </w:r>
    </w:p>
    <w:p w14:paraId="2A7665DD" w14:textId="77777777" w:rsidR="008A64DC" w:rsidRPr="008A64DC" w:rsidRDefault="008A64DC" w:rsidP="008A64DC">
      <w:pPr>
        <w:numPr>
          <w:ilvl w:val="0"/>
          <w:numId w:val="68"/>
        </w:numPr>
      </w:pPr>
      <w:r w:rsidRPr="008A64DC">
        <w:t>Prefers a community-oriented setting to network with other freelancers and professionals.</w:t>
      </w:r>
    </w:p>
    <w:p w14:paraId="1B2E8FBA" w14:textId="77777777" w:rsidR="008A64DC" w:rsidRPr="008A64DC" w:rsidRDefault="008A64DC" w:rsidP="008A64DC">
      <w:r w:rsidRPr="008A64DC">
        <w:rPr>
          <w:b/>
          <w:bCs/>
        </w:rPr>
        <w:t>Pain Points:</w:t>
      </w:r>
    </w:p>
    <w:p w14:paraId="644C8E23" w14:textId="77777777" w:rsidR="008A64DC" w:rsidRPr="008A64DC" w:rsidRDefault="008A64DC" w:rsidP="008A64DC">
      <w:pPr>
        <w:numPr>
          <w:ilvl w:val="0"/>
          <w:numId w:val="69"/>
        </w:numPr>
      </w:pPr>
      <w:r w:rsidRPr="008A64DC">
        <w:t>Difficulty finding short-term accommodation that meets professional needs.</w:t>
      </w:r>
    </w:p>
    <w:p w14:paraId="67F5BE10" w14:textId="77777777" w:rsidR="008A64DC" w:rsidRPr="008A64DC" w:rsidRDefault="008A64DC" w:rsidP="008A64DC">
      <w:pPr>
        <w:numPr>
          <w:ilvl w:val="0"/>
          <w:numId w:val="69"/>
        </w:numPr>
      </w:pPr>
      <w:r w:rsidRPr="008A64DC">
        <w:t>High costs of hotels and short-let apartments on Lagos Island.</w:t>
      </w:r>
    </w:p>
    <w:p w14:paraId="5989547C" w14:textId="77777777" w:rsidR="008A64DC" w:rsidRPr="008A64DC" w:rsidRDefault="008A64DC" w:rsidP="008A64DC">
      <w:pPr>
        <w:numPr>
          <w:ilvl w:val="0"/>
          <w:numId w:val="69"/>
        </w:numPr>
      </w:pPr>
      <w:r w:rsidRPr="008A64DC">
        <w:t>Lack of stable internet and quiet workspace in many accommodations.</w:t>
      </w:r>
    </w:p>
    <w:p w14:paraId="047B0FBD" w14:textId="77777777" w:rsidR="008A64DC" w:rsidRPr="008A64DC" w:rsidRDefault="008A64DC" w:rsidP="008A64DC">
      <w:r w:rsidRPr="008A64DC">
        <w:rPr>
          <w:b/>
          <w:bCs/>
        </w:rPr>
        <w:t>Goals:</w:t>
      </w:r>
    </w:p>
    <w:p w14:paraId="00176E5A" w14:textId="77777777" w:rsidR="008A64DC" w:rsidRPr="008A64DC" w:rsidRDefault="008A64DC" w:rsidP="008A64DC">
      <w:pPr>
        <w:numPr>
          <w:ilvl w:val="0"/>
          <w:numId w:val="70"/>
        </w:numPr>
      </w:pPr>
      <w:r w:rsidRPr="008A64DC">
        <w:t>To find affordable, flexible lodging options with reliable amenities.</w:t>
      </w:r>
    </w:p>
    <w:p w14:paraId="1DF11803" w14:textId="77777777" w:rsidR="008A64DC" w:rsidRPr="008A64DC" w:rsidRDefault="008A64DC" w:rsidP="008A64DC">
      <w:pPr>
        <w:numPr>
          <w:ilvl w:val="0"/>
          <w:numId w:val="70"/>
        </w:numPr>
      </w:pPr>
      <w:r w:rsidRPr="008A64DC">
        <w:t>To connect with other freelancers and potential clients.</w:t>
      </w:r>
    </w:p>
    <w:p w14:paraId="4532F01A" w14:textId="77777777" w:rsidR="008A64DC" w:rsidRPr="008A64DC" w:rsidRDefault="008A64DC" w:rsidP="008A64DC">
      <w:pPr>
        <w:numPr>
          <w:ilvl w:val="0"/>
          <w:numId w:val="71"/>
        </w:numPr>
      </w:pPr>
      <w:r w:rsidRPr="008A64DC">
        <w:rPr>
          <w:b/>
          <w:bCs/>
        </w:rPr>
        <w:t>Persona: Nneka, The Visiting Business Traveler</w:t>
      </w:r>
    </w:p>
    <w:p w14:paraId="4E31E1B9" w14:textId="77777777" w:rsidR="008A64DC" w:rsidRPr="008A64DC" w:rsidRDefault="008A64DC" w:rsidP="008A64DC">
      <w:r w:rsidRPr="008A64DC">
        <w:rPr>
          <w:b/>
          <w:bCs/>
        </w:rPr>
        <w:lastRenderedPageBreak/>
        <w:t>Background:</w:t>
      </w:r>
    </w:p>
    <w:p w14:paraId="6AAD4C99" w14:textId="77777777" w:rsidR="008A64DC" w:rsidRPr="008A64DC" w:rsidRDefault="008A64DC" w:rsidP="008A64DC">
      <w:pPr>
        <w:numPr>
          <w:ilvl w:val="0"/>
          <w:numId w:val="72"/>
        </w:numPr>
      </w:pPr>
      <w:r w:rsidRPr="008A64DC">
        <w:t>Age: 40</w:t>
      </w:r>
    </w:p>
    <w:p w14:paraId="156073FC" w14:textId="77777777" w:rsidR="008A64DC" w:rsidRPr="008A64DC" w:rsidRDefault="008A64DC" w:rsidP="008A64DC">
      <w:pPr>
        <w:numPr>
          <w:ilvl w:val="0"/>
          <w:numId w:val="72"/>
        </w:numPr>
      </w:pPr>
      <w:r w:rsidRPr="008A64DC">
        <w:t>Occupation: Regional Sales Manager</w:t>
      </w:r>
    </w:p>
    <w:p w14:paraId="304E3B54" w14:textId="77777777" w:rsidR="008A64DC" w:rsidRPr="008A64DC" w:rsidRDefault="008A64DC" w:rsidP="008A64DC">
      <w:pPr>
        <w:numPr>
          <w:ilvl w:val="0"/>
          <w:numId w:val="72"/>
        </w:numPr>
      </w:pPr>
      <w:r w:rsidRPr="008A64DC">
        <w:t>Location: Based in Port Harcourt, travels to Lagos frequently</w:t>
      </w:r>
    </w:p>
    <w:p w14:paraId="4446C282" w14:textId="77777777" w:rsidR="008A64DC" w:rsidRPr="008A64DC" w:rsidRDefault="008A64DC" w:rsidP="008A64DC">
      <w:pPr>
        <w:numPr>
          <w:ilvl w:val="0"/>
          <w:numId w:val="72"/>
        </w:numPr>
      </w:pPr>
      <w:r w:rsidRPr="008A64DC">
        <w:t>Family: Married, with two children</w:t>
      </w:r>
    </w:p>
    <w:p w14:paraId="69A0C985" w14:textId="77777777" w:rsidR="008A64DC" w:rsidRPr="008A64DC" w:rsidRDefault="008A64DC" w:rsidP="008A64DC">
      <w:r w:rsidRPr="008A64DC">
        <w:rPr>
          <w:b/>
          <w:bCs/>
        </w:rPr>
        <w:t>Demographics:</w:t>
      </w:r>
    </w:p>
    <w:p w14:paraId="585FDA6B" w14:textId="77777777" w:rsidR="008A64DC" w:rsidRPr="008A64DC" w:rsidRDefault="008A64DC" w:rsidP="008A64DC">
      <w:pPr>
        <w:numPr>
          <w:ilvl w:val="0"/>
          <w:numId w:val="73"/>
        </w:numPr>
      </w:pPr>
      <w:r w:rsidRPr="008A64DC">
        <w:t>Education: MBA in Business Administration</w:t>
      </w:r>
    </w:p>
    <w:p w14:paraId="704B124F" w14:textId="77777777" w:rsidR="008A64DC" w:rsidRPr="008A64DC" w:rsidRDefault="008A64DC" w:rsidP="008A64DC">
      <w:pPr>
        <w:numPr>
          <w:ilvl w:val="0"/>
          <w:numId w:val="73"/>
        </w:numPr>
      </w:pPr>
      <w:r w:rsidRPr="008A64DC">
        <w:t>Income: Upper-middle income bracket</w:t>
      </w:r>
    </w:p>
    <w:p w14:paraId="0B0A5FEE" w14:textId="77777777" w:rsidR="008A64DC" w:rsidRPr="008A64DC" w:rsidRDefault="008A64DC" w:rsidP="008A64DC">
      <w:r w:rsidRPr="008A64DC">
        <w:rPr>
          <w:b/>
          <w:bCs/>
        </w:rPr>
        <w:t>Behavior and Needs:</w:t>
      </w:r>
    </w:p>
    <w:p w14:paraId="280EF16C" w14:textId="77777777" w:rsidR="008A64DC" w:rsidRPr="008A64DC" w:rsidRDefault="008A64DC" w:rsidP="008A64DC">
      <w:pPr>
        <w:numPr>
          <w:ilvl w:val="0"/>
          <w:numId w:val="74"/>
        </w:numPr>
      </w:pPr>
      <w:r w:rsidRPr="008A64DC">
        <w:t>Frequently visits Lagos Island for business meetings and projects.</w:t>
      </w:r>
    </w:p>
    <w:p w14:paraId="60508C68" w14:textId="77777777" w:rsidR="008A64DC" w:rsidRPr="008A64DC" w:rsidRDefault="008A64DC" w:rsidP="008A64DC">
      <w:pPr>
        <w:numPr>
          <w:ilvl w:val="0"/>
          <w:numId w:val="74"/>
        </w:numPr>
      </w:pPr>
      <w:r w:rsidRPr="008A64DC">
        <w:t>Prefers accommodation that balances comfort and affordability.</w:t>
      </w:r>
    </w:p>
    <w:p w14:paraId="0D275943" w14:textId="77777777" w:rsidR="008A64DC" w:rsidRPr="008A64DC" w:rsidRDefault="008A64DC" w:rsidP="008A64DC">
      <w:pPr>
        <w:numPr>
          <w:ilvl w:val="0"/>
          <w:numId w:val="74"/>
        </w:numPr>
      </w:pPr>
      <w:r w:rsidRPr="008A64DC">
        <w:t>Needs a secure place to stay with access to business facilities.</w:t>
      </w:r>
    </w:p>
    <w:p w14:paraId="39980CE6" w14:textId="77777777" w:rsidR="008A64DC" w:rsidRPr="008A64DC" w:rsidRDefault="008A64DC" w:rsidP="008A64DC">
      <w:r w:rsidRPr="008A64DC">
        <w:rPr>
          <w:b/>
          <w:bCs/>
        </w:rPr>
        <w:t>Pain Points:</w:t>
      </w:r>
    </w:p>
    <w:p w14:paraId="193397D1" w14:textId="77777777" w:rsidR="008A64DC" w:rsidRPr="008A64DC" w:rsidRDefault="008A64DC" w:rsidP="008A64DC">
      <w:pPr>
        <w:numPr>
          <w:ilvl w:val="0"/>
          <w:numId w:val="75"/>
        </w:numPr>
      </w:pPr>
      <w:r w:rsidRPr="008A64DC">
        <w:t>High costs of hotels in Lagos Island for frequent visits.</w:t>
      </w:r>
    </w:p>
    <w:p w14:paraId="6B53F29B" w14:textId="77777777" w:rsidR="008A64DC" w:rsidRPr="008A64DC" w:rsidRDefault="008A64DC" w:rsidP="008A64DC">
      <w:pPr>
        <w:numPr>
          <w:ilvl w:val="0"/>
          <w:numId w:val="75"/>
        </w:numPr>
      </w:pPr>
      <w:r w:rsidRPr="008A64DC">
        <w:t>Inconvenience of booking and finding suitable accommodation on short notice.</w:t>
      </w:r>
    </w:p>
    <w:p w14:paraId="0E8F21AB" w14:textId="77777777" w:rsidR="008A64DC" w:rsidRPr="008A64DC" w:rsidRDefault="008A64DC" w:rsidP="008A64DC">
      <w:pPr>
        <w:numPr>
          <w:ilvl w:val="0"/>
          <w:numId w:val="75"/>
        </w:numPr>
      </w:pPr>
      <w:r w:rsidRPr="008A64DC">
        <w:t>Safety concerns in unfamiliar locations.</w:t>
      </w:r>
    </w:p>
    <w:p w14:paraId="240B4C41" w14:textId="77777777" w:rsidR="008A64DC" w:rsidRPr="008A64DC" w:rsidRDefault="008A64DC" w:rsidP="008A64DC">
      <w:r w:rsidRPr="008A64DC">
        <w:rPr>
          <w:b/>
          <w:bCs/>
        </w:rPr>
        <w:t>Goals:</w:t>
      </w:r>
    </w:p>
    <w:p w14:paraId="607916C1" w14:textId="77777777" w:rsidR="008A64DC" w:rsidRPr="008A64DC" w:rsidRDefault="008A64DC" w:rsidP="008A64DC">
      <w:pPr>
        <w:numPr>
          <w:ilvl w:val="0"/>
          <w:numId w:val="76"/>
        </w:numPr>
      </w:pPr>
      <w:r w:rsidRPr="008A64DC">
        <w:t>To secure a reliable and comfortable place to stay during business trips.</w:t>
      </w:r>
    </w:p>
    <w:p w14:paraId="206ACC59" w14:textId="77777777" w:rsidR="008A64DC" w:rsidRPr="008A64DC" w:rsidRDefault="008A64DC" w:rsidP="008A64DC">
      <w:pPr>
        <w:numPr>
          <w:ilvl w:val="0"/>
          <w:numId w:val="76"/>
        </w:numPr>
      </w:pPr>
      <w:r w:rsidRPr="008A64DC">
        <w:t>To minimize travel-related stress and expenses.</w:t>
      </w:r>
    </w:p>
    <w:p w14:paraId="3C2E2AD4" w14:textId="77777777" w:rsidR="008A64DC" w:rsidRPr="008A64DC" w:rsidRDefault="008A64DC" w:rsidP="008A64DC">
      <w:pPr>
        <w:numPr>
          <w:ilvl w:val="0"/>
          <w:numId w:val="77"/>
        </w:numPr>
      </w:pPr>
      <w:r w:rsidRPr="008A64DC">
        <w:rPr>
          <w:b/>
          <w:bCs/>
        </w:rPr>
        <w:t>Persona: Bolaji, The Corporate Client</w:t>
      </w:r>
    </w:p>
    <w:p w14:paraId="522DDF35" w14:textId="77777777" w:rsidR="008A64DC" w:rsidRPr="008A64DC" w:rsidRDefault="008A64DC" w:rsidP="008A64DC">
      <w:r w:rsidRPr="008A64DC">
        <w:rPr>
          <w:b/>
          <w:bCs/>
        </w:rPr>
        <w:t>Background:</w:t>
      </w:r>
    </w:p>
    <w:p w14:paraId="44D8C613" w14:textId="77777777" w:rsidR="008A64DC" w:rsidRPr="008A64DC" w:rsidRDefault="008A64DC" w:rsidP="008A64DC">
      <w:pPr>
        <w:numPr>
          <w:ilvl w:val="0"/>
          <w:numId w:val="78"/>
        </w:numPr>
      </w:pPr>
      <w:r w:rsidRPr="008A64DC">
        <w:t>Age: 45</w:t>
      </w:r>
    </w:p>
    <w:p w14:paraId="4B33AE3A" w14:textId="77777777" w:rsidR="008A64DC" w:rsidRPr="008A64DC" w:rsidRDefault="008A64DC" w:rsidP="008A64DC">
      <w:pPr>
        <w:numPr>
          <w:ilvl w:val="0"/>
          <w:numId w:val="78"/>
        </w:numPr>
      </w:pPr>
      <w:r w:rsidRPr="008A64DC">
        <w:t>Occupation: HR Manager at a large corporation</w:t>
      </w:r>
    </w:p>
    <w:p w14:paraId="18AFD36B" w14:textId="77777777" w:rsidR="008A64DC" w:rsidRPr="008A64DC" w:rsidRDefault="008A64DC" w:rsidP="008A64DC">
      <w:pPr>
        <w:numPr>
          <w:ilvl w:val="0"/>
          <w:numId w:val="78"/>
        </w:numPr>
      </w:pPr>
      <w:r w:rsidRPr="008A64DC">
        <w:t>Location: Company headquarters on Lagos Island</w:t>
      </w:r>
    </w:p>
    <w:p w14:paraId="2C4E7C60" w14:textId="77777777" w:rsidR="008A64DC" w:rsidRPr="008A64DC" w:rsidRDefault="008A64DC" w:rsidP="008A64DC">
      <w:pPr>
        <w:numPr>
          <w:ilvl w:val="0"/>
          <w:numId w:val="78"/>
        </w:numPr>
      </w:pPr>
      <w:r w:rsidRPr="008A64DC">
        <w:t>Family: Married, with three children</w:t>
      </w:r>
    </w:p>
    <w:p w14:paraId="5A0633CF" w14:textId="77777777" w:rsidR="008A64DC" w:rsidRPr="008A64DC" w:rsidRDefault="008A64DC" w:rsidP="008A64DC">
      <w:r w:rsidRPr="008A64DC">
        <w:rPr>
          <w:b/>
          <w:bCs/>
        </w:rPr>
        <w:t>Demographics:</w:t>
      </w:r>
    </w:p>
    <w:p w14:paraId="3AFE6A3C" w14:textId="77777777" w:rsidR="008A64DC" w:rsidRPr="008A64DC" w:rsidRDefault="008A64DC" w:rsidP="008A64DC">
      <w:pPr>
        <w:numPr>
          <w:ilvl w:val="0"/>
          <w:numId w:val="79"/>
        </w:numPr>
      </w:pPr>
      <w:r w:rsidRPr="008A64DC">
        <w:t xml:space="preserve">Education: </w:t>
      </w:r>
      <w:proofErr w:type="gramStart"/>
      <w:r w:rsidRPr="008A64DC">
        <w:t>Master's degree in Human Resources</w:t>
      </w:r>
      <w:proofErr w:type="gramEnd"/>
    </w:p>
    <w:p w14:paraId="4D3E5810" w14:textId="77777777" w:rsidR="008A64DC" w:rsidRPr="008A64DC" w:rsidRDefault="008A64DC" w:rsidP="008A64DC">
      <w:pPr>
        <w:numPr>
          <w:ilvl w:val="0"/>
          <w:numId w:val="79"/>
        </w:numPr>
      </w:pPr>
      <w:r w:rsidRPr="008A64DC">
        <w:t>Income: High income bracket</w:t>
      </w:r>
    </w:p>
    <w:p w14:paraId="6BC5369A" w14:textId="77777777" w:rsidR="008A64DC" w:rsidRPr="008A64DC" w:rsidRDefault="008A64DC" w:rsidP="008A64DC">
      <w:r w:rsidRPr="008A64DC">
        <w:rPr>
          <w:b/>
          <w:bCs/>
        </w:rPr>
        <w:t>Behavior and Needs:</w:t>
      </w:r>
    </w:p>
    <w:p w14:paraId="07CC9527" w14:textId="77777777" w:rsidR="008A64DC" w:rsidRPr="008A64DC" w:rsidRDefault="008A64DC" w:rsidP="008A64DC">
      <w:pPr>
        <w:numPr>
          <w:ilvl w:val="0"/>
          <w:numId w:val="80"/>
        </w:numPr>
      </w:pPr>
      <w:r w:rsidRPr="008A64DC">
        <w:lastRenderedPageBreak/>
        <w:t>Responsible for arranging accommodation for out-of-town employees and consultants.</w:t>
      </w:r>
    </w:p>
    <w:p w14:paraId="4E82BF86" w14:textId="77777777" w:rsidR="008A64DC" w:rsidRPr="008A64DC" w:rsidRDefault="008A64DC" w:rsidP="008A64DC">
      <w:pPr>
        <w:numPr>
          <w:ilvl w:val="0"/>
          <w:numId w:val="80"/>
        </w:numPr>
      </w:pPr>
      <w:r w:rsidRPr="008A64DC">
        <w:t>Seeks affordable, high-quality lodging options for staff to reduce corporate travel expenses.</w:t>
      </w:r>
    </w:p>
    <w:p w14:paraId="08FA6707" w14:textId="77777777" w:rsidR="008A64DC" w:rsidRPr="008A64DC" w:rsidRDefault="008A64DC" w:rsidP="008A64DC">
      <w:pPr>
        <w:numPr>
          <w:ilvl w:val="0"/>
          <w:numId w:val="80"/>
        </w:numPr>
      </w:pPr>
      <w:r w:rsidRPr="008A64DC">
        <w:t>Values reliability, security, and ease of booking.</w:t>
      </w:r>
    </w:p>
    <w:p w14:paraId="094F27E0" w14:textId="77777777" w:rsidR="008A64DC" w:rsidRPr="008A64DC" w:rsidRDefault="008A64DC" w:rsidP="008A64DC">
      <w:r w:rsidRPr="008A64DC">
        <w:rPr>
          <w:b/>
          <w:bCs/>
        </w:rPr>
        <w:t>Pain Points:</w:t>
      </w:r>
    </w:p>
    <w:p w14:paraId="3CB975EC" w14:textId="77777777" w:rsidR="008A64DC" w:rsidRPr="008A64DC" w:rsidRDefault="008A64DC" w:rsidP="008A64DC">
      <w:pPr>
        <w:numPr>
          <w:ilvl w:val="0"/>
          <w:numId w:val="81"/>
        </w:numPr>
      </w:pPr>
      <w:r w:rsidRPr="008A64DC">
        <w:t>Difficulty finding consistent, quality accommodation for multiple employees.</w:t>
      </w:r>
    </w:p>
    <w:p w14:paraId="31EDA565" w14:textId="77777777" w:rsidR="008A64DC" w:rsidRPr="008A64DC" w:rsidRDefault="008A64DC" w:rsidP="008A64DC">
      <w:pPr>
        <w:numPr>
          <w:ilvl w:val="0"/>
          <w:numId w:val="81"/>
        </w:numPr>
      </w:pPr>
      <w:r w:rsidRPr="008A64DC">
        <w:t>High costs associated with booking hotels for extended stays.</w:t>
      </w:r>
    </w:p>
    <w:p w14:paraId="04EED22F" w14:textId="77777777" w:rsidR="008A64DC" w:rsidRPr="008A64DC" w:rsidRDefault="008A64DC" w:rsidP="008A64DC">
      <w:pPr>
        <w:numPr>
          <w:ilvl w:val="0"/>
          <w:numId w:val="81"/>
        </w:numPr>
      </w:pPr>
      <w:r w:rsidRPr="008A64DC">
        <w:t>Concerns about employee safety and comfort.</w:t>
      </w:r>
    </w:p>
    <w:p w14:paraId="59021B48" w14:textId="77777777" w:rsidR="008A64DC" w:rsidRPr="008A64DC" w:rsidRDefault="008A64DC" w:rsidP="008A64DC">
      <w:r w:rsidRPr="008A64DC">
        <w:rPr>
          <w:b/>
          <w:bCs/>
        </w:rPr>
        <w:t>Goals:</w:t>
      </w:r>
    </w:p>
    <w:p w14:paraId="40DD7A90" w14:textId="77777777" w:rsidR="008A64DC" w:rsidRPr="008A64DC" w:rsidRDefault="008A64DC" w:rsidP="008A64DC">
      <w:pPr>
        <w:numPr>
          <w:ilvl w:val="0"/>
          <w:numId w:val="82"/>
        </w:numPr>
      </w:pPr>
      <w:r w:rsidRPr="008A64DC">
        <w:t>To establish a reliable partnership for staff accommodation needs.</w:t>
      </w:r>
    </w:p>
    <w:p w14:paraId="0BB3C540" w14:textId="77777777" w:rsidR="008A64DC" w:rsidRPr="008A64DC" w:rsidRDefault="008A64DC" w:rsidP="008A64DC">
      <w:pPr>
        <w:numPr>
          <w:ilvl w:val="0"/>
          <w:numId w:val="82"/>
        </w:numPr>
      </w:pPr>
      <w:r w:rsidRPr="008A64DC">
        <w:t>To reduce travel and lodging expenses while ensuring employee satisfaction.</w:t>
      </w:r>
    </w:p>
    <w:p w14:paraId="0AA2E10D" w14:textId="77777777" w:rsidR="008A64DC" w:rsidRPr="008A64DC" w:rsidRDefault="008A64DC" w:rsidP="008A64DC">
      <w:pPr>
        <w:numPr>
          <w:ilvl w:val="0"/>
          <w:numId w:val="83"/>
        </w:numPr>
      </w:pPr>
      <w:r w:rsidRPr="008A64DC">
        <w:rPr>
          <w:b/>
          <w:bCs/>
        </w:rPr>
        <w:t>Persona: Tolu, The Young Entrepreneur</w:t>
      </w:r>
    </w:p>
    <w:p w14:paraId="25A05710" w14:textId="77777777" w:rsidR="008A64DC" w:rsidRPr="008A64DC" w:rsidRDefault="008A64DC" w:rsidP="008A64DC">
      <w:r w:rsidRPr="008A64DC">
        <w:rPr>
          <w:b/>
          <w:bCs/>
        </w:rPr>
        <w:t>Background:</w:t>
      </w:r>
    </w:p>
    <w:p w14:paraId="1338C227" w14:textId="77777777" w:rsidR="008A64DC" w:rsidRPr="008A64DC" w:rsidRDefault="008A64DC" w:rsidP="008A64DC">
      <w:pPr>
        <w:numPr>
          <w:ilvl w:val="0"/>
          <w:numId w:val="84"/>
        </w:numPr>
      </w:pPr>
      <w:r w:rsidRPr="008A64DC">
        <w:t>Age: 28</w:t>
      </w:r>
    </w:p>
    <w:p w14:paraId="037D14A2" w14:textId="77777777" w:rsidR="008A64DC" w:rsidRPr="008A64DC" w:rsidRDefault="008A64DC" w:rsidP="008A64DC">
      <w:pPr>
        <w:numPr>
          <w:ilvl w:val="0"/>
          <w:numId w:val="84"/>
        </w:numPr>
      </w:pPr>
      <w:r w:rsidRPr="008A64DC">
        <w:t>Occupation: Founder of a tech startup</w:t>
      </w:r>
    </w:p>
    <w:p w14:paraId="708D42BF" w14:textId="77777777" w:rsidR="008A64DC" w:rsidRPr="008A64DC" w:rsidRDefault="008A64DC" w:rsidP="008A64DC">
      <w:pPr>
        <w:numPr>
          <w:ilvl w:val="0"/>
          <w:numId w:val="84"/>
        </w:numPr>
      </w:pPr>
      <w:r w:rsidRPr="008A64DC">
        <w:t>Location: Lives in Ikeja, frequently meets clients on Lagos Island</w:t>
      </w:r>
    </w:p>
    <w:p w14:paraId="7646868E" w14:textId="77777777" w:rsidR="008A64DC" w:rsidRPr="008A64DC" w:rsidRDefault="008A64DC" w:rsidP="008A64DC">
      <w:pPr>
        <w:numPr>
          <w:ilvl w:val="0"/>
          <w:numId w:val="84"/>
        </w:numPr>
      </w:pPr>
      <w:r w:rsidRPr="008A64DC">
        <w:t>Family: Single, living alone</w:t>
      </w:r>
    </w:p>
    <w:p w14:paraId="0AA4E874" w14:textId="77777777" w:rsidR="008A64DC" w:rsidRPr="008A64DC" w:rsidRDefault="008A64DC" w:rsidP="008A64DC">
      <w:r w:rsidRPr="008A64DC">
        <w:rPr>
          <w:b/>
          <w:bCs/>
        </w:rPr>
        <w:t>Demographics:</w:t>
      </w:r>
    </w:p>
    <w:p w14:paraId="73766F26" w14:textId="77777777" w:rsidR="008A64DC" w:rsidRPr="008A64DC" w:rsidRDefault="008A64DC" w:rsidP="008A64DC">
      <w:pPr>
        <w:numPr>
          <w:ilvl w:val="0"/>
          <w:numId w:val="85"/>
        </w:numPr>
      </w:pPr>
      <w:r w:rsidRPr="008A64DC">
        <w:t xml:space="preserve">Education: </w:t>
      </w:r>
      <w:proofErr w:type="gramStart"/>
      <w:r w:rsidRPr="008A64DC">
        <w:t>Bachelor's degree in Information Technology</w:t>
      </w:r>
      <w:proofErr w:type="gramEnd"/>
    </w:p>
    <w:p w14:paraId="2192E9CF" w14:textId="77777777" w:rsidR="008A64DC" w:rsidRPr="008A64DC" w:rsidRDefault="008A64DC" w:rsidP="008A64DC">
      <w:pPr>
        <w:numPr>
          <w:ilvl w:val="0"/>
          <w:numId w:val="85"/>
        </w:numPr>
      </w:pPr>
      <w:r w:rsidRPr="008A64DC">
        <w:t>Income: Moderate, reinvests most earnings into the startup</w:t>
      </w:r>
    </w:p>
    <w:p w14:paraId="1C207E59" w14:textId="77777777" w:rsidR="008A64DC" w:rsidRPr="008A64DC" w:rsidRDefault="008A64DC" w:rsidP="008A64DC">
      <w:r w:rsidRPr="008A64DC">
        <w:rPr>
          <w:b/>
          <w:bCs/>
        </w:rPr>
        <w:t>Behavior and Needs:</w:t>
      </w:r>
    </w:p>
    <w:p w14:paraId="259BCF23" w14:textId="77777777" w:rsidR="008A64DC" w:rsidRPr="008A64DC" w:rsidRDefault="008A64DC" w:rsidP="008A64DC">
      <w:pPr>
        <w:numPr>
          <w:ilvl w:val="0"/>
          <w:numId w:val="86"/>
        </w:numPr>
      </w:pPr>
      <w:r w:rsidRPr="008A64DC">
        <w:t>Frequently travels to Lagos Island for client meetings and networking events.</w:t>
      </w:r>
    </w:p>
    <w:p w14:paraId="65662B08" w14:textId="77777777" w:rsidR="008A64DC" w:rsidRPr="008A64DC" w:rsidRDefault="008A64DC" w:rsidP="008A64DC">
      <w:pPr>
        <w:numPr>
          <w:ilvl w:val="0"/>
          <w:numId w:val="86"/>
        </w:numPr>
      </w:pPr>
      <w:r w:rsidRPr="008A64DC">
        <w:t>Needs budget-friendly accommodation options for overnight stays.</w:t>
      </w:r>
    </w:p>
    <w:p w14:paraId="1B8DD063" w14:textId="77777777" w:rsidR="008A64DC" w:rsidRPr="008A64DC" w:rsidRDefault="008A64DC" w:rsidP="008A64DC">
      <w:pPr>
        <w:numPr>
          <w:ilvl w:val="0"/>
          <w:numId w:val="86"/>
        </w:numPr>
      </w:pPr>
      <w:r w:rsidRPr="008A64DC">
        <w:t>Prefers an environment that fosters creativity and collaboration.</w:t>
      </w:r>
    </w:p>
    <w:p w14:paraId="2A8030D2" w14:textId="77777777" w:rsidR="008A64DC" w:rsidRPr="008A64DC" w:rsidRDefault="008A64DC" w:rsidP="008A64DC">
      <w:r w:rsidRPr="008A64DC">
        <w:rPr>
          <w:b/>
          <w:bCs/>
        </w:rPr>
        <w:t>Pain Points:</w:t>
      </w:r>
    </w:p>
    <w:p w14:paraId="12DDAD60" w14:textId="77777777" w:rsidR="008A64DC" w:rsidRPr="008A64DC" w:rsidRDefault="008A64DC" w:rsidP="008A64DC">
      <w:pPr>
        <w:numPr>
          <w:ilvl w:val="0"/>
          <w:numId w:val="87"/>
        </w:numPr>
      </w:pPr>
      <w:r w:rsidRPr="008A64DC">
        <w:t>High lodging costs impact the limited budget of a startup founder.</w:t>
      </w:r>
    </w:p>
    <w:p w14:paraId="5D51017B" w14:textId="77777777" w:rsidR="008A64DC" w:rsidRPr="008A64DC" w:rsidRDefault="008A64DC" w:rsidP="008A64DC">
      <w:pPr>
        <w:numPr>
          <w:ilvl w:val="0"/>
          <w:numId w:val="87"/>
        </w:numPr>
      </w:pPr>
      <w:r w:rsidRPr="008A64DC">
        <w:t>Lack of affordable options that provide a professional and conducive environment.</w:t>
      </w:r>
    </w:p>
    <w:p w14:paraId="07B2C213" w14:textId="77777777" w:rsidR="008A64DC" w:rsidRPr="008A64DC" w:rsidRDefault="008A64DC" w:rsidP="008A64DC">
      <w:pPr>
        <w:numPr>
          <w:ilvl w:val="0"/>
          <w:numId w:val="87"/>
        </w:numPr>
      </w:pPr>
      <w:r w:rsidRPr="008A64DC">
        <w:t>Difficulty managing time effectively with long commutes.</w:t>
      </w:r>
    </w:p>
    <w:p w14:paraId="6FCC0613" w14:textId="77777777" w:rsidR="008A64DC" w:rsidRPr="008A64DC" w:rsidRDefault="008A64DC" w:rsidP="008A64DC">
      <w:r w:rsidRPr="008A64DC">
        <w:rPr>
          <w:b/>
          <w:bCs/>
        </w:rPr>
        <w:t>Goals:</w:t>
      </w:r>
    </w:p>
    <w:p w14:paraId="0112096E" w14:textId="77777777" w:rsidR="008A64DC" w:rsidRPr="008A64DC" w:rsidRDefault="008A64DC" w:rsidP="008A64DC">
      <w:pPr>
        <w:numPr>
          <w:ilvl w:val="0"/>
          <w:numId w:val="88"/>
        </w:numPr>
      </w:pPr>
      <w:r w:rsidRPr="008A64DC">
        <w:t>To find affordable, short-term accommodation that supports professional needs.</w:t>
      </w:r>
    </w:p>
    <w:p w14:paraId="2C00849F" w14:textId="77777777" w:rsidR="008A64DC" w:rsidRPr="008A64DC" w:rsidRDefault="008A64DC" w:rsidP="008A64DC">
      <w:pPr>
        <w:numPr>
          <w:ilvl w:val="0"/>
          <w:numId w:val="88"/>
        </w:numPr>
      </w:pPr>
      <w:r w:rsidRPr="008A64DC">
        <w:lastRenderedPageBreak/>
        <w:t>To connect with other entrepreneurs and potential partners.</w:t>
      </w:r>
    </w:p>
    <w:p w14:paraId="2AECA26E" w14:textId="77777777" w:rsidR="008A64DC" w:rsidRPr="008A64DC" w:rsidRDefault="008A64DC" w:rsidP="008A64DC">
      <w:pPr>
        <w:rPr>
          <w:b/>
          <w:bCs/>
        </w:rPr>
      </w:pPr>
      <w:r w:rsidRPr="008A64DC">
        <w:rPr>
          <w:b/>
          <w:bCs/>
        </w:rPr>
        <w:t>Summary</w:t>
      </w:r>
    </w:p>
    <w:p w14:paraId="53200CB2" w14:textId="77777777" w:rsidR="008A64DC" w:rsidRPr="008A64DC" w:rsidRDefault="008A64DC" w:rsidP="008A64DC">
      <w:r w:rsidRPr="008A64DC">
        <w:t>These consumer personas highlight the diverse needs and challenges faced by potential customers of IslandRest Hostel. By understanding these personas, IslandRest Hostel can tailor its services and marketing strategies to effectively meet the specific needs of each segment, ensuring a comprehensive and appealing solution for professionals working on Lagos Island.</w:t>
      </w:r>
    </w:p>
    <w:p w14:paraId="135123CF" w14:textId="77777777" w:rsidR="00F36E15" w:rsidRDefault="00F36E15"/>
    <w:p w14:paraId="37DD3313" w14:textId="77777777" w:rsidR="00743BDB" w:rsidRDefault="00743BDB"/>
    <w:p w14:paraId="33CE16F5" w14:textId="77777777" w:rsidR="00546034" w:rsidRDefault="00546034"/>
    <w:p w14:paraId="10D5F199" w14:textId="77777777" w:rsidR="00546034" w:rsidRDefault="00546034"/>
    <w:p w14:paraId="3B4681B1" w14:textId="77777777" w:rsidR="00546034" w:rsidRDefault="00546034"/>
    <w:p w14:paraId="24360269" w14:textId="77777777" w:rsidR="00546034" w:rsidRDefault="00546034"/>
    <w:p w14:paraId="7D4C96F5" w14:textId="77777777" w:rsidR="00546034" w:rsidRDefault="00546034"/>
    <w:p w14:paraId="3486F47C" w14:textId="77777777" w:rsidR="00546034" w:rsidRDefault="00546034"/>
    <w:p w14:paraId="07E58FBB" w14:textId="77777777" w:rsidR="00546034" w:rsidRDefault="00546034"/>
    <w:p w14:paraId="662AA76A" w14:textId="77777777" w:rsidR="00546034" w:rsidRDefault="00546034"/>
    <w:p w14:paraId="089BF797" w14:textId="77777777" w:rsidR="00546034" w:rsidRDefault="00546034"/>
    <w:p w14:paraId="67733353" w14:textId="77777777" w:rsidR="00546034" w:rsidRDefault="00546034"/>
    <w:p w14:paraId="084F6691" w14:textId="77777777" w:rsidR="00546034" w:rsidRDefault="00546034"/>
    <w:p w14:paraId="5E6844CA" w14:textId="77777777" w:rsidR="00546034" w:rsidRPr="00546034" w:rsidRDefault="00546034" w:rsidP="00546034">
      <w:r w:rsidRPr="00546034">
        <w:rPr>
          <w:b/>
          <w:bCs/>
        </w:rPr>
        <w:t>[Opening shot: Aerial view of Lagos, transitioning to busy Lagos Island streets]</w:t>
      </w:r>
    </w:p>
    <w:p w14:paraId="6123F038" w14:textId="77777777" w:rsidR="00546034" w:rsidRPr="00546034" w:rsidRDefault="00546034" w:rsidP="00546034">
      <w:r w:rsidRPr="00546034">
        <w:rPr>
          <w:b/>
          <w:bCs/>
        </w:rPr>
        <w:t>Narrator: (calm, professional tone)</w:t>
      </w:r>
      <w:r w:rsidRPr="00546034">
        <w:t xml:space="preserve"> "In the bustling city of Lagos, the daily commute from the mainland to Lagos Island is a challenge for many professionals."</w:t>
      </w:r>
    </w:p>
    <w:p w14:paraId="3AC37155" w14:textId="77777777" w:rsidR="00546034" w:rsidRPr="00546034" w:rsidRDefault="00546034" w:rsidP="00546034">
      <w:r w:rsidRPr="00546034">
        <w:rPr>
          <w:b/>
          <w:bCs/>
        </w:rPr>
        <w:t>[Cut to: People stuck in traffic, tired commuters]</w:t>
      </w:r>
    </w:p>
    <w:p w14:paraId="76DF8D50" w14:textId="77777777" w:rsidR="00546034" w:rsidRPr="00546034" w:rsidRDefault="00546034" w:rsidP="00546034">
      <w:r w:rsidRPr="00546034">
        <w:rPr>
          <w:b/>
          <w:bCs/>
        </w:rPr>
        <w:t>Narrator:</w:t>
      </w:r>
      <w:r w:rsidRPr="00546034">
        <w:t xml:space="preserve"> "Long hours spent in traffic reduce productivity and impact the quality of life."</w:t>
      </w:r>
    </w:p>
    <w:p w14:paraId="793D222E" w14:textId="77777777" w:rsidR="00546034" w:rsidRPr="00546034" w:rsidRDefault="00546034" w:rsidP="00546034">
      <w:r w:rsidRPr="00546034">
        <w:rPr>
          <w:b/>
          <w:bCs/>
        </w:rPr>
        <w:t>[Cut to: IslandRest Hostel exterior, then interior shots of the facility]</w:t>
      </w:r>
    </w:p>
    <w:p w14:paraId="3955431C" w14:textId="77777777" w:rsidR="00546034" w:rsidRPr="00546034" w:rsidRDefault="00546034" w:rsidP="00546034">
      <w:r w:rsidRPr="00546034">
        <w:rPr>
          <w:b/>
          <w:bCs/>
        </w:rPr>
        <w:t>Narrator:</w:t>
      </w:r>
      <w:r w:rsidRPr="00546034">
        <w:t xml:space="preserve"> "Introducing IslandRest Hostel – a cost-effective, secure, and convenient co-accommodation solution on Lagos Island."</w:t>
      </w:r>
    </w:p>
    <w:p w14:paraId="16FC6184" w14:textId="77777777" w:rsidR="00546034" w:rsidRPr="00546034" w:rsidRDefault="00546034" w:rsidP="00546034">
      <w:r w:rsidRPr="00546034">
        <w:rPr>
          <w:b/>
          <w:bCs/>
        </w:rPr>
        <w:t>[Cut to: Different room types – shared rooms with bunk beds, individual rooms]</w:t>
      </w:r>
    </w:p>
    <w:p w14:paraId="6B35BE59" w14:textId="77777777" w:rsidR="00546034" w:rsidRPr="00546034" w:rsidRDefault="00546034" w:rsidP="00546034">
      <w:r w:rsidRPr="00546034">
        <w:rPr>
          <w:b/>
          <w:bCs/>
        </w:rPr>
        <w:t>Narrator:</w:t>
      </w:r>
      <w:r w:rsidRPr="00546034">
        <w:t xml:space="preserve"> "IslandRest offers a variety of room options, from shared spaces to private rooms, each equipped with comfortable beds and modern amenities."</w:t>
      </w:r>
    </w:p>
    <w:p w14:paraId="07D43B6B" w14:textId="77777777" w:rsidR="00546034" w:rsidRPr="00546034" w:rsidRDefault="00546034" w:rsidP="00546034">
      <w:r w:rsidRPr="00546034">
        <w:rPr>
          <w:b/>
          <w:bCs/>
        </w:rPr>
        <w:t xml:space="preserve">[Cut to: </w:t>
      </w:r>
      <w:proofErr w:type="gramStart"/>
      <w:r w:rsidRPr="00546034">
        <w:rPr>
          <w:b/>
          <w:bCs/>
        </w:rPr>
        <w:t>Clean</w:t>
      </w:r>
      <w:proofErr w:type="gramEnd"/>
      <w:r w:rsidRPr="00546034">
        <w:rPr>
          <w:b/>
          <w:bCs/>
        </w:rPr>
        <w:t xml:space="preserve"> bathrooms, a well-lit cafeteria, and communal areas]</w:t>
      </w:r>
    </w:p>
    <w:p w14:paraId="73F83EAD" w14:textId="34A06703" w:rsidR="00546034" w:rsidRPr="00546034" w:rsidRDefault="00546034" w:rsidP="00546034">
      <w:r w:rsidRPr="00546034">
        <w:rPr>
          <w:b/>
          <w:bCs/>
        </w:rPr>
        <w:lastRenderedPageBreak/>
        <w:t>Narrator:</w:t>
      </w:r>
      <w:r w:rsidRPr="00546034">
        <w:t xml:space="preserve"> "Every room includes a private bathroom. Residents can also enjoy meals in </w:t>
      </w:r>
      <w:proofErr w:type="gramStart"/>
      <w:r w:rsidR="00586F62">
        <w:t>it</w:t>
      </w:r>
      <w:proofErr w:type="gramEnd"/>
      <w:r w:rsidRPr="00546034">
        <w:t xml:space="preserve"> cafeteria, relax in communal areas, and take advantage of </w:t>
      </w:r>
      <w:r w:rsidR="00586F62">
        <w:t>it</w:t>
      </w:r>
      <w:r w:rsidRPr="00546034">
        <w:t xml:space="preserve"> high-speed internet."</w:t>
      </w:r>
    </w:p>
    <w:p w14:paraId="158965A4" w14:textId="77777777" w:rsidR="00546034" w:rsidRPr="00546034" w:rsidRDefault="00546034" w:rsidP="00546034">
      <w:r w:rsidRPr="00546034">
        <w:rPr>
          <w:b/>
          <w:bCs/>
        </w:rPr>
        <w:t>[Cut to: Security features – CCTV cameras, secure entry points]</w:t>
      </w:r>
    </w:p>
    <w:p w14:paraId="530D028B" w14:textId="57A530EA" w:rsidR="00546034" w:rsidRPr="00546034" w:rsidRDefault="00546034" w:rsidP="00546034">
      <w:r w:rsidRPr="00546034">
        <w:rPr>
          <w:b/>
          <w:bCs/>
        </w:rPr>
        <w:t>Narrator:</w:t>
      </w:r>
      <w:r w:rsidRPr="00546034">
        <w:t xml:space="preserve"> "</w:t>
      </w:r>
      <w:r w:rsidR="00586F62">
        <w:t>the</w:t>
      </w:r>
      <w:r w:rsidRPr="00546034">
        <w:t xml:space="preserve"> safety is </w:t>
      </w:r>
      <w:r w:rsidR="00586F62">
        <w:t xml:space="preserve">the dwellers is  the </w:t>
      </w:r>
      <w:r w:rsidRPr="00546034">
        <w:t>priority. With 24/7 security, CCTV surveillance, and thorough vetting of all guests, we ensure a secure environment."</w:t>
      </w:r>
    </w:p>
    <w:p w14:paraId="352770A7" w14:textId="77777777" w:rsidR="00546034" w:rsidRPr="00546034" w:rsidRDefault="00546034" w:rsidP="00546034">
      <w:r w:rsidRPr="00546034">
        <w:rPr>
          <w:b/>
          <w:bCs/>
        </w:rPr>
        <w:t>[Cut to: People booking online, a guest checking in]</w:t>
      </w:r>
    </w:p>
    <w:p w14:paraId="45198E8F" w14:textId="77777777" w:rsidR="00546034" w:rsidRPr="00546034" w:rsidRDefault="00546034" w:rsidP="00546034">
      <w:r w:rsidRPr="00546034">
        <w:rPr>
          <w:b/>
          <w:bCs/>
        </w:rPr>
        <w:t>Narrator:</w:t>
      </w:r>
      <w:r w:rsidRPr="00546034">
        <w:t xml:space="preserve"> "Booking is seamless and secure, with mandatory background checks to guarantee a safe and comfortable stay for everyone."</w:t>
      </w:r>
    </w:p>
    <w:p w14:paraId="007EE044" w14:textId="77777777" w:rsidR="00546034" w:rsidRPr="00546034" w:rsidRDefault="00546034" w:rsidP="00546034">
      <w:r w:rsidRPr="00546034">
        <w:rPr>
          <w:b/>
          <w:bCs/>
        </w:rPr>
        <w:t>[Closing shot: Happy residents, relaxed atmosphere]</w:t>
      </w:r>
    </w:p>
    <w:p w14:paraId="1E6E3BCA" w14:textId="77777777" w:rsidR="00546034" w:rsidRPr="00546034" w:rsidRDefault="00546034" w:rsidP="00546034">
      <w:r w:rsidRPr="00546034">
        <w:rPr>
          <w:b/>
          <w:bCs/>
        </w:rPr>
        <w:t>Narrator:</w:t>
      </w:r>
      <w:r w:rsidRPr="00546034">
        <w:t xml:space="preserve"> "IslandRest Hostel is here to transform your commuting experience, providing a home away from home for Lagos Island professionals. Let's make your workdays smoother and your evenings restful."</w:t>
      </w:r>
    </w:p>
    <w:p w14:paraId="05F878DF" w14:textId="77777777" w:rsidR="00546034" w:rsidRPr="00546034" w:rsidRDefault="00546034" w:rsidP="00546034">
      <w:r w:rsidRPr="00546034">
        <w:rPr>
          <w:b/>
          <w:bCs/>
        </w:rPr>
        <w:t>[Final shot: IslandRest Hostel logo and contact information]</w:t>
      </w:r>
    </w:p>
    <w:p w14:paraId="2841C2BD" w14:textId="77777777" w:rsidR="00546034" w:rsidRPr="00546034" w:rsidRDefault="00546034" w:rsidP="00546034">
      <w:r w:rsidRPr="00546034">
        <w:rPr>
          <w:b/>
          <w:bCs/>
        </w:rPr>
        <w:t>Narrator:</w:t>
      </w:r>
      <w:r w:rsidRPr="00546034">
        <w:t xml:space="preserve"> "IslandRest Hostel – your reliable co-accommodation solution on Lagos Island."</w:t>
      </w:r>
    </w:p>
    <w:p w14:paraId="7DD8A5EF" w14:textId="77777777" w:rsidR="00546034" w:rsidRPr="00546034" w:rsidRDefault="00000000" w:rsidP="00546034">
      <w:r>
        <w:pict w14:anchorId="4BA6F094">
          <v:rect id="_x0000_i1025" style="width:0;height:1.5pt" o:hralign="center" o:hrstd="t" o:hr="t" fillcolor="#a0a0a0" stroked="f"/>
        </w:pict>
      </w:r>
    </w:p>
    <w:p w14:paraId="7B62BF23" w14:textId="77777777" w:rsidR="00546034" w:rsidRPr="00546034" w:rsidRDefault="00546034" w:rsidP="00546034">
      <w:r w:rsidRPr="00546034">
        <w:rPr>
          <w:b/>
          <w:bCs/>
        </w:rPr>
        <w:t>[Fade out]</w:t>
      </w:r>
    </w:p>
    <w:p w14:paraId="54A15267" w14:textId="77777777" w:rsidR="00546034" w:rsidRDefault="00546034"/>
    <w:p w14:paraId="3BFD1F38" w14:textId="77777777" w:rsidR="00743BDB" w:rsidRDefault="00743BDB"/>
    <w:p w14:paraId="78A36D79" w14:textId="77777777" w:rsidR="00743BDB" w:rsidRDefault="00743BDB"/>
    <w:p w14:paraId="30ABBBC3" w14:textId="77777777" w:rsidR="00743BDB" w:rsidRDefault="00743BDB"/>
    <w:p w14:paraId="474EE49B" w14:textId="77777777" w:rsidR="00743BDB" w:rsidRDefault="00743BDB"/>
    <w:p w14:paraId="38A4F410" w14:textId="77777777" w:rsidR="00743BDB" w:rsidRDefault="00743BDB"/>
    <w:p w14:paraId="2B33D6EA" w14:textId="77777777" w:rsidR="009B22F4" w:rsidRDefault="009B22F4"/>
    <w:p w14:paraId="7EC8A552" w14:textId="77777777" w:rsidR="00C91E34" w:rsidRDefault="00C91E34"/>
    <w:p w14:paraId="727B4494" w14:textId="77777777" w:rsidR="00370066" w:rsidRDefault="00370066"/>
    <w:p w14:paraId="7E02E377" w14:textId="77777777" w:rsidR="00370066" w:rsidRDefault="00370066"/>
    <w:p w14:paraId="4FDD3641" w14:textId="77777777" w:rsidR="00370066" w:rsidRDefault="00370066"/>
    <w:p w14:paraId="74773659" w14:textId="77777777" w:rsidR="00370066" w:rsidRDefault="00370066"/>
    <w:p w14:paraId="1C6CF343" w14:textId="77777777" w:rsidR="00370066" w:rsidRDefault="00370066"/>
    <w:p w14:paraId="1ABD1FCB" w14:textId="77777777" w:rsidR="00370066" w:rsidRDefault="00370066"/>
    <w:p w14:paraId="6479690A" w14:textId="77777777" w:rsidR="00370066" w:rsidRDefault="00370066"/>
    <w:p w14:paraId="20BF8A9D" w14:textId="77777777" w:rsidR="00370066" w:rsidRDefault="00370066"/>
    <w:p w14:paraId="6F3564AD" w14:textId="77777777" w:rsidR="00370066" w:rsidRDefault="00370066"/>
    <w:p w14:paraId="6E64312A" w14:textId="77777777" w:rsidR="00370066" w:rsidRDefault="00370066"/>
    <w:p w14:paraId="14BEFCE4" w14:textId="77777777" w:rsidR="00370066" w:rsidRDefault="00370066"/>
    <w:p w14:paraId="7DF86834" w14:textId="77777777" w:rsidR="00370066" w:rsidRDefault="00370066"/>
    <w:p w14:paraId="3DC287A1" w14:textId="77777777" w:rsidR="00370066" w:rsidRDefault="00370066"/>
    <w:p w14:paraId="6ADA0553" w14:textId="77777777" w:rsidR="00370066" w:rsidRDefault="00370066"/>
    <w:p w14:paraId="490B3930" w14:textId="77777777" w:rsidR="00370066" w:rsidRDefault="00370066"/>
    <w:p w14:paraId="4E9DBFFA" w14:textId="77777777" w:rsidR="00370066" w:rsidRDefault="00370066"/>
    <w:p w14:paraId="14DAB5FC" w14:textId="77777777" w:rsidR="00370066" w:rsidRDefault="00370066"/>
    <w:p w14:paraId="2584480F" w14:textId="77777777" w:rsidR="00370066" w:rsidRDefault="00370066"/>
    <w:p w14:paraId="5ECD342D" w14:textId="77777777" w:rsidR="00370066" w:rsidRDefault="00370066"/>
    <w:p w14:paraId="01577C31" w14:textId="77777777" w:rsidR="00370066" w:rsidRDefault="00370066"/>
    <w:p w14:paraId="14440F1D" w14:textId="77777777" w:rsidR="00370066" w:rsidRDefault="00370066"/>
    <w:p w14:paraId="12047E91" w14:textId="77777777" w:rsidR="00370066" w:rsidRDefault="00370066"/>
    <w:p w14:paraId="5178340A" w14:textId="77777777" w:rsidR="00370066" w:rsidRDefault="00370066"/>
    <w:p w14:paraId="0B713E0A" w14:textId="77777777" w:rsidR="00370066" w:rsidRDefault="00370066"/>
    <w:p w14:paraId="1265ABB3" w14:textId="77777777" w:rsidR="00370066" w:rsidRDefault="00370066"/>
    <w:p w14:paraId="6178AFFE" w14:textId="77777777" w:rsidR="00370066" w:rsidRDefault="00370066"/>
    <w:p w14:paraId="6E04856D" w14:textId="77777777" w:rsidR="00370066" w:rsidRDefault="00370066"/>
    <w:p w14:paraId="3E7FA4DA" w14:textId="77777777" w:rsidR="00370066" w:rsidRDefault="00370066"/>
    <w:p w14:paraId="41E41B95" w14:textId="77777777" w:rsidR="00370066" w:rsidRDefault="00370066"/>
    <w:p w14:paraId="6702FB8B" w14:textId="77777777" w:rsidR="00370066" w:rsidRDefault="00370066"/>
    <w:p w14:paraId="7878EA38" w14:textId="77777777" w:rsidR="00370066" w:rsidRDefault="00370066"/>
    <w:p w14:paraId="51BE67AB" w14:textId="77777777" w:rsidR="00370066" w:rsidRDefault="00370066"/>
    <w:p w14:paraId="109BF8BF" w14:textId="77777777" w:rsidR="00370066" w:rsidRDefault="00370066"/>
    <w:p w14:paraId="4AA260E6" w14:textId="77777777" w:rsidR="00370066" w:rsidRDefault="00370066"/>
    <w:p w14:paraId="526C2328" w14:textId="77777777" w:rsidR="00370066" w:rsidRDefault="00370066"/>
    <w:p w14:paraId="198D99F0" w14:textId="77777777" w:rsidR="00370066" w:rsidRDefault="00370066"/>
    <w:p w14:paraId="68574EF2" w14:textId="77777777" w:rsidR="00370066" w:rsidRDefault="00370066"/>
    <w:p w14:paraId="1F39D595" w14:textId="77777777" w:rsidR="00CD1BD2" w:rsidRDefault="00CD1BD2"/>
    <w:p w14:paraId="4B62D60D" w14:textId="77777777" w:rsidR="00CD1BD2" w:rsidRDefault="00CD1BD2"/>
    <w:p w14:paraId="72B35B61" w14:textId="77777777" w:rsidR="00CD1BD2" w:rsidRDefault="00CD1BD2"/>
    <w:p w14:paraId="690B7212" w14:textId="77777777" w:rsidR="00CD1BD2" w:rsidRDefault="00CD1BD2"/>
    <w:p w14:paraId="3D0B323E" w14:textId="77777777" w:rsidR="00CD1BD2" w:rsidRDefault="00CD1BD2"/>
    <w:p w14:paraId="3A745FFE" w14:textId="77777777" w:rsidR="00CD1BD2" w:rsidRDefault="00CD1BD2"/>
    <w:p w14:paraId="3C40BE09" w14:textId="77777777" w:rsidR="00CD1BD2" w:rsidRDefault="00CD1BD2"/>
    <w:p w14:paraId="66208D46" w14:textId="77777777" w:rsidR="00CD1BD2" w:rsidRDefault="00CD1BD2"/>
    <w:p w14:paraId="59A9B91C" w14:textId="77777777" w:rsidR="00CD1BD2" w:rsidRDefault="00CD1BD2"/>
    <w:p w14:paraId="33A718B6" w14:textId="77777777" w:rsidR="00CD1BD2" w:rsidRDefault="00CD1BD2"/>
    <w:p w14:paraId="12EB7AFB" w14:textId="77777777" w:rsidR="00CD1BD2" w:rsidRDefault="00CD1BD2" w:rsidP="00CD1BD2"/>
    <w:p w14:paraId="6ED9A43B" w14:textId="77777777" w:rsidR="00CD1BD2" w:rsidRPr="00F36E15" w:rsidRDefault="00CD1BD2" w:rsidP="00CD1BD2">
      <w:pPr>
        <w:rPr>
          <w:b/>
          <w:bCs/>
          <w:color w:val="FF0000"/>
          <w:highlight w:val="yellow"/>
        </w:rPr>
      </w:pPr>
      <w:commentRangeStart w:id="0"/>
      <w:r w:rsidRPr="00F36E15">
        <w:rPr>
          <w:b/>
          <w:bCs/>
          <w:color w:val="FF0000"/>
          <w:highlight w:val="yellow"/>
        </w:rPr>
        <w:t>Identifying and Validating the Market for IslandRest Hostel</w:t>
      </w:r>
    </w:p>
    <w:p w14:paraId="2E7E5C5A" w14:textId="77777777" w:rsidR="00CD1BD2" w:rsidRPr="00F36E15" w:rsidRDefault="00CD1BD2" w:rsidP="00CD1BD2">
      <w:pPr>
        <w:rPr>
          <w:color w:val="FF0000"/>
          <w:highlight w:val="yellow"/>
        </w:rPr>
      </w:pPr>
      <w:r w:rsidRPr="00F36E15">
        <w:rPr>
          <w:b/>
          <w:bCs/>
          <w:color w:val="FF0000"/>
          <w:highlight w:val="yellow"/>
        </w:rPr>
        <w:t>Market Identification</w:t>
      </w:r>
    </w:p>
    <w:p w14:paraId="40A9B858" w14:textId="77777777" w:rsidR="00CD1BD2" w:rsidRPr="00F36E15" w:rsidRDefault="00CD1BD2" w:rsidP="00CD1BD2">
      <w:pPr>
        <w:numPr>
          <w:ilvl w:val="0"/>
          <w:numId w:val="51"/>
        </w:numPr>
        <w:rPr>
          <w:color w:val="FF0000"/>
          <w:highlight w:val="yellow"/>
        </w:rPr>
      </w:pPr>
      <w:r w:rsidRPr="00F36E15">
        <w:rPr>
          <w:b/>
          <w:bCs/>
          <w:color w:val="FF0000"/>
          <w:highlight w:val="yellow"/>
        </w:rPr>
        <w:t>Target Market Segments</w:t>
      </w:r>
      <w:r w:rsidRPr="00F36E15">
        <w:rPr>
          <w:color w:val="FF0000"/>
          <w:highlight w:val="yellow"/>
        </w:rPr>
        <w:t>:</w:t>
      </w:r>
    </w:p>
    <w:p w14:paraId="4A11E508" w14:textId="77777777" w:rsidR="00CD1BD2" w:rsidRPr="00F36E15" w:rsidRDefault="00CD1BD2" w:rsidP="00CD1BD2">
      <w:pPr>
        <w:numPr>
          <w:ilvl w:val="1"/>
          <w:numId w:val="51"/>
        </w:numPr>
        <w:rPr>
          <w:color w:val="FF0000"/>
          <w:highlight w:val="yellow"/>
        </w:rPr>
      </w:pPr>
      <w:r w:rsidRPr="00F36E15">
        <w:rPr>
          <w:b/>
          <w:bCs/>
          <w:color w:val="FF0000"/>
          <w:highlight w:val="yellow"/>
        </w:rPr>
        <w:t>Commuting Professionals</w:t>
      </w:r>
      <w:r w:rsidRPr="00F36E15">
        <w:rPr>
          <w:color w:val="FF0000"/>
          <w:highlight w:val="yellow"/>
        </w:rPr>
        <w:t>: Individuals who live on the Lagos mainland but work on Lagos Island. These professionals often face long commuting hours due to traffic congestion and are looking for affordable, convenient accommodation during the workweek.</w:t>
      </w:r>
    </w:p>
    <w:p w14:paraId="2B8C2E50" w14:textId="77777777" w:rsidR="00CD1BD2" w:rsidRPr="00F36E15" w:rsidRDefault="00CD1BD2" w:rsidP="00CD1BD2">
      <w:pPr>
        <w:numPr>
          <w:ilvl w:val="1"/>
          <w:numId w:val="51"/>
        </w:numPr>
        <w:rPr>
          <w:color w:val="FF0000"/>
          <w:highlight w:val="yellow"/>
        </w:rPr>
      </w:pPr>
      <w:r w:rsidRPr="00F36E15">
        <w:rPr>
          <w:b/>
          <w:bCs/>
          <w:color w:val="FF0000"/>
          <w:highlight w:val="yellow"/>
        </w:rPr>
        <w:t>Young Graduates and Interns</w:t>
      </w:r>
      <w:r w:rsidRPr="00F36E15">
        <w:rPr>
          <w:color w:val="FF0000"/>
          <w:highlight w:val="yellow"/>
        </w:rPr>
        <w:t>: Fresh graduates and interns who are starting their careers on Lagos Island. This group is typically looking for cost-effective housing solutions as they establish themselves in the workforce.</w:t>
      </w:r>
    </w:p>
    <w:p w14:paraId="3BD974B3" w14:textId="77777777" w:rsidR="00CD1BD2" w:rsidRPr="00F36E15" w:rsidRDefault="00CD1BD2" w:rsidP="00CD1BD2">
      <w:pPr>
        <w:numPr>
          <w:ilvl w:val="1"/>
          <w:numId w:val="51"/>
        </w:numPr>
        <w:rPr>
          <w:color w:val="FF0000"/>
          <w:highlight w:val="yellow"/>
        </w:rPr>
      </w:pPr>
      <w:r w:rsidRPr="00F36E15">
        <w:rPr>
          <w:b/>
          <w:bCs/>
          <w:color w:val="FF0000"/>
          <w:highlight w:val="yellow"/>
        </w:rPr>
        <w:t>Freelancers and Remote Workers</w:t>
      </w:r>
      <w:r w:rsidRPr="00F36E15">
        <w:rPr>
          <w:color w:val="FF0000"/>
          <w:highlight w:val="yellow"/>
        </w:rPr>
        <w:t>: Individuals who work independently or remotely and require flexible, affordable living arrangements close to business hubs and co-working spaces on Lagos Island.</w:t>
      </w:r>
    </w:p>
    <w:p w14:paraId="205ED55D" w14:textId="77777777" w:rsidR="00CD1BD2" w:rsidRPr="00F36E15" w:rsidRDefault="00CD1BD2" w:rsidP="00CD1BD2">
      <w:pPr>
        <w:numPr>
          <w:ilvl w:val="1"/>
          <w:numId w:val="51"/>
        </w:numPr>
        <w:rPr>
          <w:color w:val="FF0000"/>
          <w:highlight w:val="yellow"/>
        </w:rPr>
      </w:pPr>
      <w:r w:rsidRPr="00F36E15">
        <w:rPr>
          <w:b/>
          <w:bCs/>
          <w:color w:val="FF0000"/>
          <w:highlight w:val="yellow"/>
        </w:rPr>
        <w:t>Visiting Business Travelers</w:t>
      </w:r>
      <w:r w:rsidRPr="00F36E15">
        <w:rPr>
          <w:color w:val="FF0000"/>
          <w:highlight w:val="yellow"/>
        </w:rPr>
        <w:t xml:space="preserve">: Business </w:t>
      </w:r>
      <w:proofErr w:type="spellStart"/>
      <w:r w:rsidRPr="00F36E15">
        <w:rPr>
          <w:color w:val="FF0000"/>
          <w:highlight w:val="yellow"/>
        </w:rPr>
        <w:t>travelers</w:t>
      </w:r>
      <w:proofErr w:type="spellEnd"/>
      <w:r w:rsidRPr="00F36E15">
        <w:rPr>
          <w:color w:val="FF0000"/>
          <w:highlight w:val="yellow"/>
        </w:rPr>
        <w:t xml:space="preserve"> who frequently visit Lagos Island for short-term projects or meetings and need temporary accommodation.</w:t>
      </w:r>
    </w:p>
    <w:p w14:paraId="712C1E8F" w14:textId="77777777" w:rsidR="00CD1BD2" w:rsidRPr="00F36E15" w:rsidRDefault="00CD1BD2" w:rsidP="00CD1BD2">
      <w:pPr>
        <w:numPr>
          <w:ilvl w:val="0"/>
          <w:numId w:val="51"/>
        </w:numPr>
        <w:rPr>
          <w:color w:val="FF0000"/>
          <w:highlight w:val="yellow"/>
        </w:rPr>
      </w:pPr>
      <w:r w:rsidRPr="00F36E15">
        <w:rPr>
          <w:b/>
          <w:bCs/>
          <w:color w:val="FF0000"/>
          <w:highlight w:val="yellow"/>
        </w:rPr>
        <w:t>Geographic Focus</w:t>
      </w:r>
      <w:r w:rsidRPr="00F36E15">
        <w:rPr>
          <w:color w:val="FF0000"/>
          <w:highlight w:val="yellow"/>
        </w:rPr>
        <w:t>:</w:t>
      </w:r>
    </w:p>
    <w:p w14:paraId="449D429E" w14:textId="77777777" w:rsidR="00CD1BD2" w:rsidRPr="00F36E15" w:rsidRDefault="00CD1BD2" w:rsidP="00CD1BD2">
      <w:pPr>
        <w:numPr>
          <w:ilvl w:val="1"/>
          <w:numId w:val="51"/>
        </w:numPr>
        <w:rPr>
          <w:color w:val="FF0000"/>
          <w:highlight w:val="yellow"/>
        </w:rPr>
      </w:pPr>
      <w:r w:rsidRPr="00F36E15">
        <w:rPr>
          <w:color w:val="FF0000"/>
          <w:highlight w:val="yellow"/>
        </w:rPr>
        <w:t>The primary geographic focus is Lagos Island, where the concentration of businesses and organizations creates a high demand for nearby affordable housing. Secondary focus includes Lagos mainland areas where many professionals reside.</w:t>
      </w:r>
    </w:p>
    <w:p w14:paraId="60118C2D" w14:textId="77777777" w:rsidR="00CD1BD2" w:rsidRPr="00F36E15" w:rsidRDefault="00CD1BD2" w:rsidP="00CD1BD2">
      <w:pPr>
        <w:rPr>
          <w:color w:val="FF0000"/>
          <w:highlight w:val="yellow"/>
        </w:rPr>
      </w:pPr>
      <w:r w:rsidRPr="00F36E15">
        <w:rPr>
          <w:b/>
          <w:bCs/>
          <w:color w:val="FF0000"/>
          <w:highlight w:val="yellow"/>
        </w:rPr>
        <w:lastRenderedPageBreak/>
        <w:t>Market Validation</w:t>
      </w:r>
    </w:p>
    <w:p w14:paraId="1C3B7FF4" w14:textId="77777777" w:rsidR="00CD1BD2" w:rsidRPr="00F36E15" w:rsidRDefault="00CD1BD2" w:rsidP="00CD1BD2">
      <w:pPr>
        <w:numPr>
          <w:ilvl w:val="0"/>
          <w:numId w:val="52"/>
        </w:numPr>
        <w:rPr>
          <w:color w:val="FF0000"/>
          <w:highlight w:val="yellow"/>
        </w:rPr>
      </w:pPr>
      <w:r w:rsidRPr="00F36E15">
        <w:rPr>
          <w:b/>
          <w:bCs/>
          <w:color w:val="FF0000"/>
          <w:highlight w:val="yellow"/>
        </w:rPr>
        <w:t>Market Research and Surveys</w:t>
      </w:r>
      <w:r w:rsidRPr="00F36E15">
        <w:rPr>
          <w:color w:val="FF0000"/>
          <w:highlight w:val="yellow"/>
        </w:rPr>
        <w:t>:</w:t>
      </w:r>
    </w:p>
    <w:p w14:paraId="31A872CE" w14:textId="77777777" w:rsidR="00CD1BD2" w:rsidRPr="00F36E15" w:rsidRDefault="00CD1BD2" w:rsidP="00CD1BD2">
      <w:pPr>
        <w:numPr>
          <w:ilvl w:val="1"/>
          <w:numId w:val="52"/>
        </w:numPr>
        <w:rPr>
          <w:color w:val="FF0000"/>
          <w:highlight w:val="yellow"/>
        </w:rPr>
      </w:pPr>
      <w:r w:rsidRPr="00F36E15">
        <w:rPr>
          <w:b/>
          <w:bCs/>
          <w:color w:val="FF0000"/>
          <w:highlight w:val="yellow"/>
        </w:rPr>
        <w:t>Surveys</w:t>
      </w:r>
      <w:r w:rsidRPr="00F36E15">
        <w:rPr>
          <w:color w:val="FF0000"/>
          <w:highlight w:val="yellow"/>
        </w:rPr>
        <w:t>: Conducting detailed surveys among target market segments to gather data on commuting habits, housing preferences, pricing sensitivity, and the perceived value of co-accommodation solutions.</w:t>
      </w:r>
    </w:p>
    <w:p w14:paraId="26492766" w14:textId="77777777" w:rsidR="00CD1BD2" w:rsidRPr="00F36E15" w:rsidRDefault="00CD1BD2" w:rsidP="00CD1BD2">
      <w:pPr>
        <w:numPr>
          <w:ilvl w:val="1"/>
          <w:numId w:val="52"/>
        </w:numPr>
        <w:rPr>
          <w:color w:val="FF0000"/>
          <w:highlight w:val="yellow"/>
        </w:rPr>
      </w:pPr>
      <w:r w:rsidRPr="00F36E15">
        <w:rPr>
          <w:b/>
          <w:bCs/>
          <w:color w:val="FF0000"/>
          <w:highlight w:val="yellow"/>
        </w:rPr>
        <w:t>Focus Groups</w:t>
      </w:r>
      <w:r w:rsidRPr="00F36E15">
        <w:rPr>
          <w:color w:val="FF0000"/>
          <w:highlight w:val="yellow"/>
        </w:rPr>
        <w:t>: Organizing focus groups with representatives from the target segments to gain deeper insights into their specific needs, preferences, and potential concerns regarding the co-accommodation model.</w:t>
      </w:r>
    </w:p>
    <w:p w14:paraId="5F79305F" w14:textId="77777777" w:rsidR="00CD1BD2" w:rsidRPr="00F36E15" w:rsidRDefault="00CD1BD2" w:rsidP="00CD1BD2">
      <w:pPr>
        <w:numPr>
          <w:ilvl w:val="0"/>
          <w:numId w:val="52"/>
        </w:numPr>
        <w:rPr>
          <w:color w:val="FF0000"/>
          <w:highlight w:val="yellow"/>
        </w:rPr>
      </w:pPr>
      <w:r w:rsidRPr="00F36E15">
        <w:rPr>
          <w:b/>
          <w:bCs/>
          <w:color w:val="FF0000"/>
          <w:highlight w:val="yellow"/>
        </w:rPr>
        <w:t>Analysis of Existing Data</w:t>
      </w:r>
      <w:r w:rsidRPr="00F36E15">
        <w:rPr>
          <w:color w:val="FF0000"/>
          <w:highlight w:val="yellow"/>
        </w:rPr>
        <w:t>:</w:t>
      </w:r>
    </w:p>
    <w:p w14:paraId="47418ED1" w14:textId="77777777" w:rsidR="00CD1BD2" w:rsidRPr="00F36E15" w:rsidRDefault="00CD1BD2" w:rsidP="00CD1BD2">
      <w:pPr>
        <w:numPr>
          <w:ilvl w:val="1"/>
          <w:numId w:val="52"/>
        </w:numPr>
        <w:rPr>
          <w:color w:val="FF0000"/>
          <w:highlight w:val="yellow"/>
        </w:rPr>
      </w:pPr>
      <w:r w:rsidRPr="00F36E15">
        <w:rPr>
          <w:b/>
          <w:bCs/>
          <w:color w:val="FF0000"/>
          <w:highlight w:val="yellow"/>
        </w:rPr>
        <w:t>Commuting Patterns</w:t>
      </w:r>
      <w:r w:rsidRPr="00F36E15">
        <w:rPr>
          <w:color w:val="FF0000"/>
          <w:highlight w:val="yellow"/>
        </w:rPr>
        <w:t>: Reviewing transportation and commuting studies in Lagos to quantify the number of professionals who travel between the mainland and the island daily. This data helps estimate the potential customer base.</w:t>
      </w:r>
    </w:p>
    <w:p w14:paraId="3910CDC1" w14:textId="77777777" w:rsidR="00CD1BD2" w:rsidRPr="00F36E15" w:rsidRDefault="00CD1BD2" w:rsidP="00CD1BD2">
      <w:pPr>
        <w:numPr>
          <w:ilvl w:val="1"/>
          <w:numId w:val="52"/>
        </w:numPr>
        <w:rPr>
          <w:color w:val="FF0000"/>
          <w:highlight w:val="yellow"/>
        </w:rPr>
      </w:pPr>
      <w:r w:rsidRPr="00F36E15">
        <w:rPr>
          <w:b/>
          <w:bCs/>
          <w:color w:val="FF0000"/>
          <w:highlight w:val="yellow"/>
        </w:rPr>
        <w:t>Housing Market Reports</w:t>
      </w:r>
      <w:r w:rsidRPr="00F36E15">
        <w:rPr>
          <w:color w:val="FF0000"/>
          <w:highlight w:val="yellow"/>
        </w:rPr>
        <w:t xml:space="preserve">: </w:t>
      </w:r>
      <w:proofErr w:type="spellStart"/>
      <w:r w:rsidRPr="00F36E15">
        <w:rPr>
          <w:color w:val="FF0000"/>
          <w:highlight w:val="yellow"/>
        </w:rPr>
        <w:t>Analyzing</w:t>
      </w:r>
      <w:proofErr w:type="spellEnd"/>
      <w:r w:rsidRPr="00F36E15">
        <w:rPr>
          <w:color w:val="FF0000"/>
          <w:highlight w:val="yellow"/>
        </w:rPr>
        <w:t xml:space="preserve"> reports on housing availability, rental prices, and occupancy rates on Lagos Island to identify gaps in the market that IslandRest Hostel can address.</w:t>
      </w:r>
    </w:p>
    <w:p w14:paraId="54B2392F" w14:textId="77777777" w:rsidR="00CD1BD2" w:rsidRPr="00F36E15" w:rsidRDefault="00CD1BD2" w:rsidP="00CD1BD2">
      <w:pPr>
        <w:numPr>
          <w:ilvl w:val="0"/>
          <w:numId w:val="52"/>
        </w:numPr>
        <w:rPr>
          <w:color w:val="FF0000"/>
          <w:highlight w:val="yellow"/>
        </w:rPr>
      </w:pPr>
      <w:r w:rsidRPr="00F36E15">
        <w:rPr>
          <w:b/>
          <w:bCs/>
          <w:color w:val="FF0000"/>
          <w:highlight w:val="yellow"/>
        </w:rPr>
        <w:t>Competitive Analysis</w:t>
      </w:r>
      <w:r w:rsidRPr="00F36E15">
        <w:rPr>
          <w:color w:val="FF0000"/>
          <w:highlight w:val="yellow"/>
        </w:rPr>
        <w:t>:</w:t>
      </w:r>
    </w:p>
    <w:p w14:paraId="54489245" w14:textId="77777777" w:rsidR="00CD1BD2" w:rsidRPr="00F36E15" w:rsidRDefault="00CD1BD2" w:rsidP="00CD1BD2">
      <w:pPr>
        <w:numPr>
          <w:ilvl w:val="1"/>
          <w:numId w:val="52"/>
        </w:numPr>
        <w:rPr>
          <w:color w:val="FF0000"/>
          <w:highlight w:val="yellow"/>
        </w:rPr>
      </w:pPr>
      <w:r w:rsidRPr="00F36E15">
        <w:rPr>
          <w:b/>
          <w:bCs/>
          <w:color w:val="FF0000"/>
          <w:highlight w:val="yellow"/>
        </w:rPr>
        <w:t>Competitor Profiling</w:t>
      </w:r>
      <w:r w:rsidRPr="00F36E15">
        <w:rPr>
          <w:color w:val="FF0000"/>
          <w:highlight w:val="yellow"/>
        </w:rPr>
        <w:t xml:space="preserve">: Identifying existing accommodation options such as budget hotels, Airbnb rentals, and other hostels on Lagos Island. </w:t>
      </w:r>
      <w:proofErr w:type="spellStart"/>
      <w:r w:rsidRPr="00F36E15">
        <w:rPr>
          <w:color w:val="FF0000"/>
          <w:highlight w:val="yellow"/>
        </w:rPr>
        <w:t>Analyzing</w:t>
      </w:r>
      <w:proofErr w:type="spellEnd"/>
      <w:r w:rsidRPr="00F36E15">
        <w:rPr>
          <w:color w:val="FF0000"/>
          <w:highlight w:val="yellow"/>
        </w:rPr>
        <w:t xml:space="preserve"> their offerings, pricing, occupancy rates, and customer reviews to determine competitive advantages and areas for differentiation.</w:t>
      </w:r>
    </w:p>
    <w:p w14:paraId="7F2044DE" w14:textId="77777777" w:rsidR="00CD1BD2" w:rsidRPr="00F36E15" w:rsidRDefault="00CD1BD2" w:rsidP="00CD1BD2">
      <w:pPr>
        <w:numPr>
          <w:ilvl w:val="1"/>
          <w:numId w:val="52"/>
        </w:numPr>
        <w:rPr>
          <w:color w:val="FF0000"/>
          <w:highlight w:val="yellow"/>
        </w:rPr>
      </w:pPr>
      <w:r w:rsidRPr="00F36E15">
        <w:rPr>
          <w:b/>
          <w:bCs/>
          <w:color w:val="FF0000"/>
          <w:highlight w:val="yellow"/>
        </w:rPr>
        <w:t>Service Comparison</w:t>
      </w:r>
      <w:r w:rsidRPr="00F36E15">
        <w:rPr>
          <w:color w:val="FF0000"/>
          <w:highlight w:val="yellow"/>
        </w:rPr>
        <w:t>: Comparing IslandRest Hostel’s proposed services, amenities, and pricing with those of competitors to highlight unique selling points and ensure a competitive edge.</w:t>
      </w:r>
    </w:p>
    <w:p w14:paraId="13FEF6C1" w14:textId="77777777" w:rsidR="00CD1BD2" w:rsidRPr="00F36E15" w:rsidRDefault="00CD1BD2" w:rsidP="00CD1BD2">
      <w:pPr>
        <w:numPr>
          <w:ilvl w:val="0"/>
          <w:numId w:val="52"/>
        </w:numPr>
        <w:rPr>
          <w:color w:val="FF0000"/>
          <w:highlight w:val="yellow"/>
        </w:rPr>
      </w:pPr>
      <w:r w:rsidRPr="00F36E15">
        <w:rPr>
          <w:b/>
          <w:bCs/>
          <w:color w:val="FF0000"/>
          <w:highlight w:val="yellow"/>
        </w:rPr>
        <w:t>Pilot Program</w:t>
      </w:r>
      <w:r w:rsidRPr="00F36E15">
        <w:rPr>
          <w:color w:val="FF0000"/>
          <w:highlight w:val="yellow"/>
        </w:rPr>
        <w:t>:</w:t>
      </w:r>
    </w:p>
    <w:p w14:paraId="374D1890" w14:textId="77777777" w:rsidR="00CD1BD2" w:rsidRPr="00F36E15" w:rsidRDefault="00CD1BD2" w:rsidP="00CD1BD2">
      <w:pPr>
        <w:numPr>
          <w:ilvl w:val="1"/>
          <w:numId w:val="52"/>
        </w:numPr>
        <w:rPr>
          <w:color w:val="FF0000"/>
          <w:highlight w:val="yellow"/>
        </w:rPr>
      </w:pPr>
      <w:r w:rsidRPr="00F36E15">
        <w:rPr>
          <w:b/>
          <w:bCs/>
          <w:color w:val="FF0000"/>
          <w:highlight w:val="yellow"/>
        </w:rPr>
        <w:t>Test Launch</w:t>
      </w:r>
      <w:r w:rsidRPr="00F36E15">
        <w:rPr>
          <w:color w:val="FF0000"/>
          <w:highlight w:val="yellow"/>
        </w:rPr>
        <w:t>: Implementing a small-scale pilot program to test the concept with a limited number of guests. Gathering feedback on all aspects of the service, from booking and vetting processes to accommodation quality and security measures.</w:t>
      </w:r>
    </w:p>
    <w:p w14:paraId="23B42CF9" w14:textId="77777777" w:rsidR="00CD1BD2" w:rsidRPr="00F36E15" w:rsidRDefault="00CD1BD2" w:rsidP="00CD1BD2">
      <w:pPr>
        <w:numPr>
          <w:ilvl w:val="1"/>
          <w:numId w:val="52"/>
        </w:numPr>
        <w:rPr>
          <w:color w:val="FF0000"/>
          <w:highlight w:val="yellow"/>
        </w:rPr>
      </w:pPr>
      <w:r w:rsidRPr="00F36E15">
        <w:rPr>
          <w:b/>
          <w:bCs/>
          <w:color w:val="FF0000"/>
          <w:highlight w:val="yellow"/>
        </w:rPr>
        <w:t>Adjustments Based on Feedback</w:t>
      </w:r>
      <w:r w:rsidRPr="00F36E15">
        <w:rPr>
          <w:color w:val="FF0000"/>
          <w:highlight w:val="yellow"/>
        </w:rPr>
        <w:t>: Using feedback from the pilot program to refine the business model, improve services, and address any operational challenges before a full-scale launch.</w:t>
      </w:r>
    </w:p>
    <w:p w14:paraId="522E0C12" w14:textId="77777777" w:rsidR="00CD1BD2" w:rsidRPr="00F36E15" w:rsidRDefault="00CD1BD2" w:rsidP="00CD1BD2">
      <w:pPr>
        <w:numPr>
          <w:ilvl w:val="0"/>
          <w:numId w:val="52"/>
        </w:numPr>
        <w:rPr>
          <w:color w:val="FF0000"/>
          <w:highlight w:val="yellow"/>
        </w:rPr>
      </w:pPr>
      <w:r w:rsidRPr="00F36E15">
        <w:rPr>
          <w:b/>
          <w:bCs/>
          <w:color w:val="FF0000"/>
          <w:highlight w:val="yellow"/>
        </w:rPr>
        <w:t>Collaboration with Local Businesses</w:t>
      </w:r>
      <w:r w:rsidRPr="00F36E15">
        <w:rPr>
          <w:color w:val="FF0000"/>
          <w:highlight w:val="yellow"/>
        </w:rPr>
        <w:t>:</w:t>
      </w:r>
    </w:p>
    <w:p w14:paraId="4B91F08B" w14:textId="77777777" w:rsidR="00CD1BD2" w:rsidRPr="00F36E15" w:rsidRDefault="00CD1BD2" w:rsidP="00CD1BD2">
      <w:pPr>
        <w:numPr>
          <w:ilvl w:val="1"/>
          <w:numId w:val="52"/>
        </w:numPr>
        <w:rPr>
          <w:color w:val="FF0000"/>
          <w:highlight w:val="yellow"/>
        </w:rPr>
      </w:pPr>
      <w:r w:rsidRPr="00F36E15">
        <w:rPr>
          <w:b/>
          <w:bCs/>
          <w:color w:val="FF0000"/>
          <w:highlight w:val="yellow"/>
        </w:rPr>
        <w:t>Partnerships</w:t>
      </w:r>
      <w:r w:rsidRPr="00F36E15">
        <w:rPr>
          <w:color w:val="FF0000"/>
          <w:highlight w:val="yellow"/>
        </w:rPr>
        <w:t>: Establishing partnerships with companies on Lagos Island to secure accommodation contracts for their employees. This not only ensures a steady customer base but also provides valuable validation of the demand for co-accommodation solutions.</w:t>
      </w:r>
    </w:p>
    <w:p w14:paraId="38C5F4D0" w14:textId="77777777" w:rsidR="00CD1BD2" w:rsidRPr="00F36E15" w:rsidRDefault="00CD1BD2" w:rsidP="00CD1BD2">
      <w:pPr>
        <w:numPr>
          <w:ilvl w:val="1"/>
          <w:numId w:val="52"/>
        </w:numPr>
        <w:rPr>
          <w:color w:val="FF0000"/>
          <w:highlight w:val="yellow"/>
        </w:rPr>
      </w:pPr>
      <w:r w:rsidRPr="00F36E15">
        <w:rPr>
          <w:b/>
          <w:bCs/>
          <w:color w:val="FF0000"/>
          <w:highlight w:val="yellow"/>
        </w:rPr>
        <w:lastRenderedPageBreak/>
        <w:t>Corporate Feedback</w:t>
      </w:r>
      <w:r w:rsidRPr="00F36E15">
        <w:rPr>
          <w:color w:val="FF0000"/>
          <w:highlight w:val="yellow"/>
        </w:rPr>
        <w:t>: Collecting feedback from partner companies and their employees to continuously improve the service offering and tailor it to the specific needs of the corporate sector.</w:t>
      </w:r>
    </w:p>
    <w:p w14:paraId="1D4DB41E" w14:textId="77777777" w:rsidR="00CD1BD2" w:rsidRPr="00F36E15" w:rsidRDefault="00CD1BD2" w:rsidP="00CD1BD2">
      <w:pPr>
        <w:numPr>
          <w:ilvl w:val="0"/>
          <w:numId w:val="52"/>
        </w:numPr>
        <w:rPr>
          <w:color w:val="FF0000"/>
          <w:highlight w:val="yellow"/>
        </w:rPr>
      </w:pPr>
      <w:r w:rsidRPr="00F36E15">
        <w:rPr>
          <w:b/>
          <w:bCs/>
          <w:color w:val="FF0000"/>
          <w:highlight w:val="yellow"/>
        </w:rPr>
        <w:t>Validation Metrics</w:t>
      </w:r>
      <w:r w:rsidRPr="00F36E15">
        <w:rPr>
          <w:color w:val="FF0000"/>
          <w:highlight w:val="yellow"/>
        </w:rPr>
        <w:t>:</w:t>
      </w:r>
    </w:p>
    <w:p w14:paraId="4903B399" w14:textId="77777777" w:rsidR="00CD1BD2" w:rsidRPr="00F36E15" w:rsidRDefault="00CD1BD2" w:rsidP="00CD1BD2">
      <w:pPr>
        <w:numPr>
          <w:ilvl w:val="1"/>
          <w:numId w:val="52"/>
        </w:numPr>
        <w:rPr>
          <w:color w:val="FF0000"/>
          <w:highlight w:val="yellow"/>
        </w:rPr>
      </w:pPr>
      <w:r w:rsidRPr="00F36E15">
        <w:rPr>
          <w:b/>
          <w:bCs/>
          <w:color w:val="FF0000"/>
          <w:highlight w:val="yellow"/>
        </w:rPr>
        <w:t>Occupancy Rates</w:t>
      </w:r>
      <w:r w:rsidRPr="00F36E15">
        <w:rPr>
          <w:color w:val="FF0000"/>
          <w:highlight w:val="yellow"/>
        </w:rPr>
        <w:t>: Monitoring occupancy rates and customer retention during the pilot and initial launch phases to measure market acceptance and satisfaction.</w:t>
      </w:r>
    </w:p>
    <w:p w14:paraId="2E0DC01C" w14:textId="77777777" w:rsidR="00CD1BD2" w:rsidRPr="00F36E15" w:rsidRDefault="00CD1BD2" w:rsidP="00CD1BD2">
      <w:pPr>
        <w:numPr>
          <w:ilvl w:val="1"/>
          <w:numId w:val="52"/>
        </w:numPr>
        <w:rPr>
          <w:color w:val="FF0000"/>
          <w:highlight w:val="yellow"/>
        </w:rPr>
      </w:pPr>
      <w:r w:rsidRPr="00F36E15">
        <w:rPr>
          <w:b/>
          <w:bCs/>
          <w:color w:val="FF0000"/>
          <w:highlight w:val="yellow"/>
        </w:rPr>
        <w:t>Customer Feedback</w:t>
      </w:r>
      <w:r w:rsidRPr="00F36E15">
        <w:rPr>
          <w:color w:val="FF0000"/>
          <w:highlight w:val="yellow"/>
        </w:rPr>
        <w:t xml:space="preserve">: Collecting and </w:t>
      </w:r>
      <w:proofErr w:type="spellStart"/>
      <w:r w:rsidRPr="00F36E15">
        <w:rPr>
          <w:color w:val="FF0000"/>
          <w:highlight w:val="yellow"/>
        </w:rPr>
        <w:t>analyzing</w:t>
      </w:r>
      <w:proofErr w:type="spellEnd"/>
      <w:r w:rsidRPr="00F36E15">
        <w:rPr>
          <w:color w:val="FF0000"/>
          <w:highlight w:val="yellow"/>
        </w:rPr>
        <w:t xml:space="preserve"> customer feedback through surveys and reviews to identify strengths and areas for improvement.</w:t>
      </w:r>
    </w:p>
    <w:p w14:paraId="608FCF9B" w14:textId="77777777" w:rsidR="00CD1BD2" w:rsidRPr="00F36E15" w:rsidRDefault="00CD1BD2" w:rsidP="00CD1BD2">
      <w:pPr>
        <w:numPr>
          <w:ilvl w:val="1"/>
          <w:numId w:val="52"/>
        </w:numPr>
        <w:rPr>
          <w:color w:val="FF0000"/>
          <w:highlight w:val="yellow"/>
        </w:rPr>
      </w:pPr>
      <w:r w:rsidRPr="00F36E15">
        <w:rPr>
          <w:b/>
          <w:bCs/>
          <w:color w:val="FF0000"/>
          <w:highlight w:val="yellow"/>
        </w:rPr>
        <w:t>Revenue Growth</w:t>
      </w:r>
      <w:r w:rsidRPr="00F36E15">
        <w:rPr>
          <w:color w:val="FF0000"/>
          <w:highlight w:val="yellow"/>
        </w:rPr>
        <w:t>: Tracking revenue growth and profitability to validate the financial viability and market potential of IslandRest Hostel.</w:t>
      </w:r>
    </w:p>
    <w:p w14:paraId="081C5A8F" w14:textId="77777777" w:rsidR="00CD1BD2" w:rsidRPr="00F36E15" w:rsidRDefault="00CD1BD2" w:rsidP="00CD1BD2">
      <w:pPr>
        <w:rPr>
          <w:color w:val="FF0000"/>
          <w:highlight w:val="yellow"/>
        </w:rPr>
      </w:pPr>
      <w:r w:rsidRPr="00F36E15">
        <w:rPr>
          <w:b/>
          <w:bCs/>
          <w:color w:val="FF0000"/>
          <w:highlight w:val="yellow"/>
        </w:rPr>
        <w:t>Summary</w:t>
      </w:r>
    </w:p>
    <w:p w14:paraId="42CACCFB" w14:textId="77777777" w:rsidR="00CD1BD2" w:rsidRPr="00F36E15" w:rsidRDefault="00CD1BD2" w:rsidP="00CD1BD2">
      <w:pPr>
        <w:rPr>
          <w:color w:val="FF0000"/>
        </w:rPr>
      </w:pPr>
      <w:r w:rsidRPr="00F36E15">
        <w:rPr>
          <w:color w:val="FF0000"/>
          <w:highlight w:val="yellow"/>
        </w:rPr>
        <w:t xml:space="preserve">Validating the market for IslandRest Hostel involves a comprehensive approach that includes market research, competitive analysis, pilot testing, and collaboration with local businesses. By understanding the needs and preferences of commuting professionals, young graduates, freelancers, and business </w:t>
      </w:r>
      <w:proofErr w:type="spellStart"/>
      <w:r w:rsidRPr="00F36E15">
        <w:rPr>
          <w:color w:val="FF0000"/>
          <w:highlight w:val="yellow"/>
        </w:rPr>
        <w:t>travelers</w:t>
      </w:r>
      <w:proofErr w:type="spellEnd"/>
      <w:r w:rsidRPr="00F36E15">
        <w:rPr>
          <w:color w:val="FF0000"/>
          <w:highlight w:val="yellow"/>
        </w:rPr>
        <w:t>, and comparing existing accommodation options, IslandRest Hostel can position itself as a unique and valuable solution. Continuous feedback and adjustments based on pilot program results will ensure the service meets market demands and achieves sustainable growth.</w:t>
      </w:r>
      <w:commentRangeEnd w:id="0"/>
      <w:r>
        <w:rPr>
          <w:rStyle w:val="CommentReference"/>
        </w:rPr>
        <w:commentReference w:id="0"/>
      </w:r>
    </w:p>
    <w:p w14:paraId="79269963" w14:textId="77777777" w:rsidR="00CD1BD2" w:rsidRDefault="00CD1BD2" w:rsidP="00CD1BD2"/>
    <w:p w14:paraId="58D773DC" w14:textId="77777777" w:rsidR="00CD1BD2" w:rsidRDefault="00CD1BD2" w:rsidP="00CD1BD2"/>
    <w:p w14:paraId="3D3AC6DA" w14:textId="77777777" w:rsidR="00CD1BD2" w:rsidRDefault="00CD1BD2"/>
    <w:p w14:paraId="225856F7" w14:textId="77777777" w:rsidR="007770A7" w:rsidRDefault="007770A7"/>
    <w:p w14:paraId="370DB995" w14:textId="77777777" w:rsidR="007770A7" w:rsidRDefault="007770A7"/>
    <w:p w14:paraId="0E877DDC" w14:textId="77777777" w:rsidR="007770A7" w:rsidRDefault="007770A7"/>
    <w:p w14:paraId="7668CB95" w14:textId="77777777" w:rsidR="007770A7" w:rsidRDefault="007770A7"/>
    <w:p w14:paraId="22C8B0DB" w14:textId="77777777" w:rsidR="007770A7" w:rsidRPr="007770A7" w:rsidRDefault="007770A7" w:rsidP="007770A7">
      <w:pPr>
        <w:rPr>
          <w:b/>
          <w:bCs/>
        </w:rPr>
      </w:pPr>
      <w:r w:rsidRPr="007770A7">
        <w:rPr>
          <w:b/>
          <w:bCs/>
        </w:rPr>
        <w:t>Life Cycle Use Case: Partner Organization Accommodation</w:t>
      </w:r>
    </w:p>
    <w:p w14:paraId="08357A48" w14:textId="77777777" w:rsidR="007770A7" w:rsidRPr="007770A7" w:rsidRDefault="007770A7" w:rsidP="007770A7">
      <w:r w:rsidRPr="007770A7">
        <w:rPr>
          <w:b/>
          <w:bCs/>
        </w:rPr>
        <w:t>1. Initial Contact and Inquiry</w:t>
      </w:r>
    </w:p>
    <w:p w14:paraId="06A0E2E4" w14:textId="77777777" w:rsidR="007770A7" w:rsidRPr="007770A7" w:rsidRDefault="007770A7" w:rsidP="007770A7">
      <w:pPr>
        <w:numPr>
          <w:ilvl w:val="0"/>
          <w:numId w:val="89"/>
        </w:numPr>
      </w:pPr>
      <w:r w:rsidRPr="007770A7">
        <w:rPr>
          <w:b/>
          <w:bCs/>
        </w:rPr>
        <w:t>Scenario:</w:t>
      </w:r>
      <w:r w:rsidRPr="007770A7">
        <w:t xml:space="preserve"> A corporate partner contacts IslandRest Hostel expressing interest in accommodating their employees.</w:t>
      </w:r>
    </w:p>
    <w:p w14:paraId="652D0A49" w14:textId="77777777" w:rsidR="007770A7" w:rsidRPr="007770A7" w:rsidRDefault="007770A7" w:rsidP="007770A7">
      <w:pPr>
        <w:numPr>
          <w:ilvl w:val="0"/>
          <w:numId w:val="89"/>
        </w:numPr>
      </w:pPr>
      <w:r w:rsidRPr="007770A7">
        <w:rPr>
          <w:b/>
          <w:bCs/>
        </w:rPr>
        <w:t>Action:</w:t>
      </w:r>
      <w:r w:rsidRPr="007770A7">
        <w:t xml:space="preserve"> The partner submits a formal request detailing the number of employees needing accommodation, duration of stay, and any specific requirements.</w:t>
      </w:r>
    </w:p>
    <w:p w14:paraId="0BF07AF9" w14:textId="77777777" w:rsidR="007770A7" w:rsidRPr="007770A7" w:rsidRDefault="007770A7" w:rsidP="007770A7">
      <w:r w:rsidRPr="007770A7">
        <w:rPr>
          <w:b/>
          <w:bCs/>
        </w:rPr>
        <w:t>2. Preliminary Assessment and Agreement</w:t>
      </w:r>
    </w:p>
    <w:p w14:paraId="23AA5DE1" w14:textId="77777777" w:rsidR="007770A7" w:rsidRPr="007770A7" w:rsidRDefault="007770A7" w:rsidP="007770A7">
      <w:pPr>
        <w:numPr>
          <w:ilvl w:val="0"/>
          <w:numId w:val="90"/>
        </w:numPr>
      </w:pPr>
      <w:r w:rsidRPr="007770A7">
        <w:rPr>
          <w:b/>
          <w:bCs/>
        </w:rPr>
        <w:t>Scenario:</w:t>
      </w:r>
      <w:r w:rsidRPr="007770A7">
        <w:t xml:space="preserve"> IslandRest Hostel reviews the request and conducts an initial assessment.</w:t>
      </w:r>
    </w:p>
    <w:p w14:paraId="59E035C9" w14:textId="77777777" w:rsidR="007770A7" w:rsidRPr="007770A7" w:rsidRDefault="007770A7" w:rsidP="007770A7">
      <w:pPr>
        <w:numPr>
          <w:ilvl w:val="0"/>
          <w:numId w:val="90"/>
        </w:numPr>
      </w:pPr>
      <w:r w:rsidRPr="007770A7">
        <w:rPr>
          <w:b/>
          <w:bCs/>
        </w:rPr>
        <w:lastRenderedPageBreak/>
        <w:t>Action:</w:t>
      </w:r>
      <w:r w:rsidRPr="007770A7">
        <w:t xml:space="preserve"> Verify the legitimacy of the organization and its representatives. Ensure compliance with safety and security protocols, including background checks and referrals.</w:t>
      </w:r>
    </w:p>
    <w:p w14:paraId="097C50F1" w14:textId="77777777" w:rsidR="007770A7" w:rsidRPr="007770A7" w:rsidRDefault="007770A7" w:rsidP="007770A7">
      <w:r w:rsidRPr="007770A7">
        <w:rPr>
          <w:b/>
          <w:bCs/>
        </w:rPr>
        <w:t>3. Contract Negotiation and Agreement</w:t>
      </w:r>
    </w:p>
    <w:p w14:paraId="0139D6C4" w14:textId="77777777" w:rsidR="007770A7" w:rsidRPr="007770A7" w:rsidRDefault="007770A7" w:rsidP="007770A7">
      <w:pPr>
        <w:numPr>
          <w:ilvl w:val="0"/>
          <w:numId w:val="91"/>
        </w:numPr>
      </w:pPr>
      <w:r w:rsidRPr="007770A7">
        <w:rPr>
          <w:b/>
          <w:bCs/>
        </w:rPr>
        <w:t>Scenario:</w:t>
      </w:r>
      <w:r w:rsidRPr="007770A7">
        <w:t xml:space="preserve"> Upon satisfactory preliminary assessment, IslandRest Hostel negotiates terms and conditions with the partner organization.</w:t>
      </w:r>
    </w:p>
    <w:p w14:paraId="22F0CCEF" w14:textId="77777777" w:rsidR="007770A7" w:rsidRPr="007770A7" w:rsidRDefault="007770A7" w:rsidP="007770A7">
      <w:pPr>
        <w:numPr>
          <w:ilvl w:val="0"/>
          <w:numId w:val="91"/>
        </w:numPr>
      </w:pPr>
      <w:r w:rsidRPr="007770A7">
        <w:rPr>
          <w:b/>
          <w:bCs/>
        </w:rPr>
        <w:t>Action:</w:t>
      </w:r>
      <w:r w:rsidRPr="007770A7">
        <w:t xml:space="preserve"> Define pricing, duration discounts, and specific service level agreements (SLAs). Establish clear responsibilities for both parties regarding accommodation management and employee well-being.</w:t>
      </w:r>
    </w:p>
    <w:p w14:paraId="0AF2BB5B" w14:textId="77777777" w:rsidR="007770A7" w:rsidRPr="007770A7" w:rsidRDefault="007770A7" w:rsidP="007770A7">
      <w:r w:rsidRPr="007770A7">
        <w:rPr>
          <w:b/>
          <w:bCs/>
        </w:rPr>
        <w:t>4. Reservation and Booking</w:t>
      </w:r>
    </w:p>
    <w:p w14:paraId="1D0A3876" w14:textId="77777777" w:rsidR="007770A7" w:rsidRPr="007770A7" w:rsidRDefault="007770A7" w:rsidP="007770A7">
      <w:pPr>
        <w:numPr>
          <w:ilvl w:val="0"/>
          <w:numId w:val="92"/>
        </w:numPr>
      </w:pPr>
      <w:r w:rsidRPr="007770A7">
        <w:rPr>
          <w:b/>
          <w:bCs/>
        </w:rPr>
        <w:t>Scenario:</w:t>
      </w:r>
      <w:r w:rsidRPr="007770A7">
        <w:t xml:space="preserve"> Employees of the partner organization begin booking accommodations at IslandRest Hostel.</w:t>
      </w:r>
    </w:p>
    <w:p w14:paraId="2C24D103" w14:textId="77777777" w:rsidR="007770A7" w:rsidRPr="007770A7" w:rsidRDefault="007770A7" w:rsidP="007770A7">
      <w:pPr>
        <w:numPr>
          <w:ilvl w:val="0"/>
          <w:numId w:val="92"/>
        </w:numPr>
      </w:pPr>
      <w:r w:rsidRPr="007770A7">
        <w:rPr>
          <w:b/>
          <w:bCs/>
        </w:rPr>
        <w:t>Action:</w:t>
      </w:r>
      <w:r w:rsidRPr="007770A7">
        <w:t xml:space="preserve"> Employees provide required information: current residence, duration of stay, job position, and verification details. Each employee undergoes vetting, including background checks and employer verification.</w:t>
      </w:r>
    </w:p>
    <w:p w14:paraId="1B731C86" w14:textId="77777777" w:rsidR="007770A7" w:rsidRPr="007770A7" w:rsidRDefault="007770A7" w:rsidP="007770A7">
      <w:r w:rsidRPr="007770A7">
        <w:rPr>
          <w:b/>
          <w:bCs/>
        </w:rPr>
        <w:t>5. Check-in and Orientation</w:t>
      </w:r>
    </w:p>
    <w:p w14:paraId="2A19F3E5" w14:textId="77777777" w:rsidR="007770A7" w:rsidRPr="007770A7" w:rsidRDefault="007770A7" w:rsidP="007770A7">
      <w:pPr>
        <w:numPr>
          <w:ilvl w:val="0"/>
          <w:numId w:val="93"/>
        </w:numPr>
      </w:pPr>
      <w:r w:rsidRPr="007770A7">
        <w:rPr>
          <w:b/>
          <w:bCs/>
        </w:rPr>
        <w:t>Scenario:</w:t>
      </w:r>
      <w:r w:rsidRPr="007770A7">
        <w:t xml:space="preserve"> Employees arrive at IslandRest Hostel for check-in.</w:t>
      </w:r>
    </w:p>
    <w:p w14:paraId="40AE64A8" w14:textId="77777777" w:rsidR="007770A7" w:rsidRPr="007770A7" w:rsidRDefault="007770A7" w:rsidP="007770A7">
      <w:pPr>
        <w:numPr>
          <w:ilvl w:val="0"/>
          <w:numId w:val="93"/>
        </w:numPr>
      </w:pPr>
      <w:r w:rsidRPr="007770A7">
        <w:rPr>
          <w:b/>
          <w:bCs/>
        </w:rPr>
        <w:t>Action:</w:t>
      </w:r>
      <w:r w:rsidRPr="007770A7">
        <w:t xml:space="preserve"> Conduct thorough orientation sessions covering hostel rules, facilities access, safety procedures, and community guidelines. Ensure employees understand their responsibilities and rights during their stay.</w:t>
      </w:r>
    </w:p>
    <w:p w14:paraId="7D5855A9" w14:textId="77777777" w:rsidR="007770A7" w:rsidRPr="007770A7" w:rsidRDefault="007770A7" w:rsidP="007770A7">
      <w:r w:rsidRPr="007770A7">
        <w:rPr>
          <w:b/>
          <w:bCs/>
        </w:rPr>
        <w:t>6. Accommodation and Services</w:t>
      </w:r>
    </w:p>
    <w:p w14:paraId="40DB27A2" w14:textId="77777777" w:rsidR="007770A7" w:rsidRPr="007770A7" w:rsidRDefault="007770A7" w:rsidP="007770A7">
      <w:pPr>
        <w:numPr>
          <w:ilvl w:val="0"/>
          <w:numId w:val="94"/>
        </w:numPr>
      </w:pPr>
      <w:r w:rsidRPr="007770A7">
        <w:rPr>
          <w:b/>
          <w:bCs/>
        </w:rPr>
        <w:t>Scenario:</w:t>
      </w:r>
      <w:r w:rsidRPr="007770A7">
        <w:t xml:space="preserve"> Employees settle into their designated rooms.</w:t>
      </w:r>
    </w:p>
    <w:p w14:paraId="328C59C7" w14:textId="77777777" w:rsidR="007770A7" w:rsidRPr="007770A7" w:rsidRDefault="007770A7" w:rsidP="007770A7">
      <w:pPr>
        <w:numPr>
          <w:ilvl w:val="0"/>
          <w:numId w:val="94"/>
        </w:numPr>
      </w:pPr>
      <w:r w:rsidRPr="007770A7">
        <w:rPr>
          <w:b/>
          <w:bCs/>
        </w:rPr>
        <w:t>Action:</w:t>
      </w:r>
      <w:r w:rsidRPr="007770A7">
        <w:t xml:space="preserve"> Provide secure, comfortable accommodations according to agreed-upon specifications (e.g., room type, amenities). Ensure ongoing support and maintenance of facilities. Offer additional services such as meals, laundry, and workspace access as per the agreement.</w:t>
      </w:r>
    </w:p>
    <w:p w14:paraId="4D5CFEA9" w14:textId="77777777" w:rsidR="007770A7" w:rsidRPr="007770A7" w:rsidRDefault="007770A7" w:rsidP="007770A7">
      <w:r w:rsidRPr="007770A7">
        <w:rPr>
          <w:b/>
          <w:bCs/>
        </w:rPr>
        <w:t>7. Ongoing Support and Feedback</w:t>
      </w:r>
    </w:p>
    <w:p w14:paraId="03A26B4C" w14:textId="77777777" w:rsidR="007770A7" w:rsidRPr="007770A7" w:rsidRDefault="007770A7" w:rsidP="007770A7">
      <w:pPr>
        <w:numPr>
          <w:ilvl w:val="0"/>
          <w:numId w:val="95"/>
        </w:numPr>
      </w:pPr>
      <w:r w:rsidRPr="007770A7">
        <w:rPr>
          <w:b/>
          <w:bCs/>
        </w:rPr>
        <w:t>Scenario:</w:t>
      </w:r>
      <w:r w:rsidRPr="007770A7">
        <w:t xml:space="preserve"> Throughout the stay, IslandRest Hostel maintains communication with the partner organization and its employees.</w:t>
      </w:r>
    </w:p>
    <w:p w14:paraId="08FAE42E" w14:textId="77777777" w:rsidR="007770A7" w:rsidRPr="007770A7" w:rsidRDefault="007770A7" w:rsidP="007770A7">
      <w:pPr>
        <w:numPr>
          <w:ilvl w:val="0"/>
          <w:numId w:val="95"/>
        </w:numPr>
      </w:pPr>
      <w:r w:rsidRPr="007770A7">
        <w:rPr>
          <w:b/>
          <w:bCs/>
        </w:rPr>
        <w:t>Action:</w:t>
      </w:r>
      <w:r w:rsidRPr="007770A7">
        <w:t xml:space="preserve"> Address any issues promptly, maintain high standards of service delivery, and gather feedback from employees and the organization for continuous improvement. Resolve any disputes or concerns professionally and efficiently.</w:t>
      </w:r>
    </w:p>
    <w:p w14:paraId="1C107A93" w14:textId="77777777" w:rsidR="007770A7" w:rsidRPr="007770A7" w:rsidRDefault="007770A7" w:rsidP="007770A7">
      <w:r w:rsidRPr="007770A7">
        <w:rPr>
          <w:b/>
          <w:bCs/>
        </w:rPr>
        <w:t>8. Check-out and Departure</w:t>
      </w:r>
    </w:p>
    <w:p w14:paraId="3F3B2647" w14:textId="77777777" w:rsidR="007770A7" w:rsidRPr="007770A7" w:rsidRDefault="007770A7" w:rsidP="007770A7">
      <w:pPr>
        <w:numPr>
          <w:ilvl w:val="0"/>
          <w:numId w:val="96"/>
        </w:numPr>
      </w:pPr>
      <w:r w:rsidRPr="007770A7">
        <w:rPr>
          <w:b/>
          <w:bCs/>
        </w:rPr>
        <w:t>Scenario:</w:t>
      </w:r>
      <w:r w:rsidRPr="007770A7">
        <w:t xml:space="preserve"> Employees complete their stay and check out.</w:t>
      </w:r>
    </w:p>
    <w:p w14:paraId="5B385991" w14:textId="77777777" w:rsidR="007770A7" w:rsidRPr="007770A7" w:rsidRDefault="007770A7" w:rsidP="007770A7">
      <w:pPr>
        <w:numPr>
          <w:ilvl w:val="0"/>
          <w:numId w:val="96"/>
        </w:numPr>
      </w:pPr>
      <w:r w:rsidRPr="007770A7">
        <w:rPr>
          <w:b/>
          <w:bCs/>
        </w:rPr>
        <w:lastRenderedPageBreak/>
        <w:t>Action:</w:t>
      </w:r>
      <w:r w:rsidRPr="007770A7">
        <w:t xml:space="preserve"> Conduct final inspections of rooms, settle any outstanding payments, and gather feedback on the overall experience. Ensure a smooth departure process and facilitate any additional services required.</w:t>
      </w:r>
    </w:p>
    <w:p w14:paraId="1BD0FF79" w14:textId="77777777" w:rsidR="007770A7" w:rsidRPr="007770A7" w:rsidRDefault="007770A7" w:rsidP="007770A7">
      <w:r w:rsidRPr="007770A7">
        <w:rPr>
          <w:b/>
          <w:bCs/>
        </w:rPr>
        <w:t>9. Relationship Management and Future Engagements</w:t>
      </w:r>
    </w:p>
    <w:p w14:paraId="3BE578BC" w14:textId="77777777" w:rsidR="007770A7" w:rsidRPr="007770A7" w:rsidRDefault="007770A7" w:rsidP="007770A7">
      <w:pPr>
        <w:numPr>
          <w:ilvl w:val="0"/>
          <w:numId w:val="97"/>
        </w:numPr>
      </w:pPr>
      <w:r w:rsidRPr="007770A7">
        <w:rPr>
          <w:b/>
          <w:bCs/>
        </w:rPr>
        <w:t>Scenario:</w:t>
      </w:r>
      <w:r w:rsidRPr="007770A7">
        <w:t xml:space="preserve"> Post-stay, IslandRest Hostel seeks to strengthen its relationship with the partner organization.</w:t>
      </w:r>
    </w:p>
    <w:p w14:paraId="6D558B7A" w14:textId="77777777" w:rsidR="007770A7" w:rsidRPr="007770A7" w:rsidRDefault="007770A7" w:rsidP="007770A7">
      <w:pPr>
        <w:numPr>
          <w:ilvl w:val="0"/>
          <w:numId w:val="97"/>
        </w:numPr>
      </w:pPr>
      <w:r w:rsidRPr="007770A7">
        <w:rPr>
          <w:b/>
          <w:bCs/>
        </w:rPr>
        <w:t>Action:</w:t>
      </w:r>
      <w:r w:rsidRPr="007770A7">
        <w:t xml:space="preserve"> Review feedback, evaluate service delivery against SLAs, and explore opportunities for future partnerships or extended stays. Maintain ongoing communication to nurture the partnership and address any long-term accommodation needs.</w:t>
      </w:r>
    </w:p>
    <w:p w14:paraId="05D4B698" w14:textId="77777777" w:rsidR="007770A7" w:rsidRPr="007770A7" w:rsidRDefault="007770A7" w:rsidP="007770A7">
      <w:pPr>
        <w:rPr>
          <w:b/>
          <w:bCs/>
        </w:rPr>
      </w:pPr>
      <w:r w:rsidRPr="007770A7">
        <w:rPr>
          <w:b/>
          <w:bCs/>
        </w:rPr>
        <w:t>Conclusion</w:t>
      </w:r>
    </w:p>
    <w:p w14:paraId="4C6D8EA7" w14:textId="77777777" w:rsidR="007770A7" w:rsidRPr="007770A7" w:rsidRDefault="007770A7" w:rsidP="007770A7">
      <w:r w:rsidRPr="007770A7">
        <w:t>By implementing this comprehensive life cycle approach tailored to partner organizations, IslandRest Hostel ensures a secure, professional, and accommodating environment for corporate clients and their employees. This structured process not only enhances safety and security but also fosters trust, efficiency, and satisfaction among all stakeholders involved.</w:t>
      </w:r>
    </w:p>
    <w:p w14:paraId="01176F6C" w14:textId="77777777" w:rsidR="007770A7" w:rsidRDefault="007770A7"/>
    <w:p w14:paraId="79E2AF2E" w14:textId="77777777" w:rsidR="00BC6E62" w:rsidRDefault="00BC6E62"/>
    <w:p w14:paraId="055053AC" w14:textId="77777777" w:rsidR="00BC6E62" w:rsidRDefault="00BC6E62"/>
    <w:p w14:paraId="13463CE1" w14:textId="77777777" w:rsidR="00BC6E62" w:rsidRDefault="00BC6E62"/>
    <w:p w14:paraId="220DEA95" w14:textId="77777777" w:rsidR="00BC6E62" w:rsidRDefault="00BC6E62"/>
    <w:p w14:paraId="4495F9F6" w14:textId="77777777" w:rsidR="00BC6E62" w:rsidRDefault="00BC6E62"/>
    <w:p w14:paraId="362047B9" w14:textId="77777777" w:rsidR="00BC6E62" w:rsidRDefault="00BC6E62"/>
    <w:p w14:paraId="475032D9" w14:textId="77777777" w:rsidR="00BC6E62" w:rsidRDefault="00BC6E62"/>
    <w:p w14:paraId="36BF086F" w14:textId="77777777" w:rsidR="00BC6E62" w:rsidRDefault="00BC6E62"/>
    <w:p w14:paraId="514D39FB" w14:textId="77777777" w:rsidR="00BC6E62" w:rsidRDefault="00BC6E62"/>
    <w:p w14:paraId="5CAF123A" w14:textId="77777777" w:rsidR="00BC6E62" w:rsidRDefault="00BC6E62"/>
    <w:p w14:paraId="18943C70" w14:textId="77777777" w:rsidR="00BC6E62" w:rsidRDefault="00BC6E62"/>
    <w:p w14:paraId="22648E54" w14:textId="77777777" w:rsidR="00BC6E62" w:rsidRPr="00BC6E62" w:rsidRDefault="00BC6E62" w:rsidP="00BC6E62">
      <w:r w:rsidRPr="00BC6E62">
        <w:t>To maximize sustainability in the operations of IslandRest Hostel, several key strategies and practices can be implemented across different aspects of the business:</w:t>
      </w:r>
    </w:p>
    <w:p w14:paraId="06B4F38D" w14:textId="77777777" w:rsidR="00BC6E62" w:rsidRPr="00BC6E62" w:rsidRDefault="00BC6E62" w:rsidP="00BC6E62">
      <w:pPr>
        <w:rPr>
          <w:b/>
          <w:bCs/>
        </w:rPr>
      </w:pPr>
      <w:r w:rsidRPr="00BC6E62">
        <w:rPr>
          <w:b/>
          <w:bCs/>
        </w:rPr>
        <w:t>Energy Efficiency and Resource Management</w:t>
      </w:r>
    </w:p>
    <w:p w14:paraId="66F02330" w14:textId="77777777" w:rsidR="00BC6E62" w:rsidRPr="00BC6E62" w:rsidRDefault="00BC6E62" w:rsidP="00BC6E62">
      <w:r w:rsidRPr="00BC6E62">
        <w:rPr>
          <w:b/>
          <w:bCs/>
        </w:rPr>
        <w:t>1. Renewable Energy Integration</w:t>
      </w:r>
    </w:p>
    <w:p w14:paraId="2582E6C5" w14:textId="77777777" w:rsidR="00BC6E62" w:rsidRPr="00BC6E62" w:rsidRDefault="00BC6E62" w:rsidP="00BC6E62">
      <w:pPr>
        <w:numPr>
          <w:ilvl w:val="0"/>
          <w:numId w:val="98"/>
        </w:numPr>
      </w:pPr>
      <w:r w:rsidRPr="00BC6E62">
        <w:rPr>
          <w:b/>
          <w:bCs/>
        </w:rPr>
        <w:t>Strategy:</w:t>
      </w:r>
      <w:r w:rsidRPr="00BC6E62">
        <w:t xml:space="preserve"> Install solar panels or utilize other renewable energy sources to reduce reliance on conventional energy.</w:t>
      </w:r>
    </w:p>
    <w:p w14:paraId="29DBD07C" w14:textId="77777777" w:rsidR="00BC6E62" w:rsidRPr="00BC6E62" w:rsidRDefault="00BC6E62" w:rsidP="00BC6E62">
      <w:pPr>
        <w:numPr>
          <w:ilvl w:val="0"/>
          <w:numId w:val="98"/>
        </w:numPr>
      </w:pPr>
      <w:r w:rsidRPr="00BC6E62">
        <w:rPr>
          <w:b/>
          <w:bCs/>
        </w:rPr>
        <w:lastRenderedPageBreak/>
        <w:t>Benefits:</w:t>
      </w:r>
      <w:r w:rsidRPr="00BC6E62">
        <w:t xml:space="preserve"> Lower carbon footprint, reduced utility costs, and enhanced resilience to power outages.</w:t>
      </w:r>
    </w:p>
    <w:p w14:paraId="70D9F25F" w14:textId="77777777" w:rsidR="00BC6E62" w:rsidRPr="00BC6E62" w:rsidRDefault="00BC6E62" w:rsidP="00BC6E62">
      <w:r w:rsidRPr="00BC6E62">
        <w:rPr>
          <w:b/>
          <w:bCs/>
        </w:rPr>
        <w:t>2. Energy-Efficient Appliances and Fixtures</w:t>
      </w:r>
    </w:p>
    <w:p w14:paraId="743411BB" w14:textId="77777777" w:rsidR="00BC6E62" w:rsidRPr="00BC6E62" w:rsidRDefault="00BC6E62" w:rsidP="00BC6E62">
      <w:pPr>
        <w:numPr>
          <w:ilvl w:val="0"/>
          <w:numId w:val="99"/>
        </w:numPr>
      </w:pPr>
      <w:r w:rsidRPr="00BC6E62">
        <w:rPr>
          <w:b/>
          <w:bCs/>
        </w:rPr>
        <w:t>Strategy:</w:t>
      </w:r>
      <w:r w:rsidRPr="00BC6E62">
        <w:t xml:space="preserve"> Use energy-efficient lighting, HVAC systems, and appliances throughout the hostel.</w:t>
      </w:r>
    </w:p>
    <w:p w14:paraId="0C993071" w14:textId="77777777" w:rsidR="00BC6E62" w:rsidRPr="00BC6E62" w:rsidRDefault="00BC6E62" w:rsidP="00BC6E62">
      <w:pPr>
        <w:numPr>
          <w:ilvl w:val="0"/>
          <w:numId w:val="99"/>
        </w:numPr>
      </w:pPr>
      <w:r w:rsidRPr="00BC6E62">
        <w:rPr>
          <w:b/>
          <w:bCs/>
        </w:rPr>
        <w:t>Benefits:</w:t>
      </w:r>
      <w:r w:rsidRPr="00BC6E62">
        <w:t xml:space="preserve"> Decreased energy consumption, cost savings, and reduced environmental impact.</w:t>
      </w:r>
    </w:p>
    <w:p w14:paraId="6BE41C1D" w14:textId="77777777" w:rsidR="00BC6E62" w:rsidRPr="00BC6E62" w:rsidRDefault="00BC6E62" w:rsidP="00BC6E62">
      <w:r w:rsidRPr="00BC6E62">
        <w:rPr>
          <w:b/>
          <w:bCs/>
        </w:rPr>
        <w:t>3. Water Conservation</w:t>
      </w:r>
    </w:p>
    <w:p w14:paraId="2917862A" w14:textId="77777777" w:rsidR="00BC6E62" w:rsidRPr="00BC6E62" w:rsidRDefault="00BC6E62" w:rsidP="00BC6E62">
      <w:pPr>
        <w:numPr>
          <w:ilvl w:val="0"/>
          <w:numId w:val="100"/>
        </w:numPr>
      </w:pPr>
      <w:r w:rsidRPr="00BC6E62">
        <w:rPr>
          <w:b/>
          <w:bCs/>
        </w:rPr>
        <w:t>Strategy:</w:t>
      </w:r>
      <w:r w:rsidRPr="00BC6E62">
        <w:t xml:space="preserve"> Implement water-saving fixtures and practices such as low-flow toilets and faucets.</w:t>
      </w:r>
    </w:p>
    <w:p w14:paraId="0682B607" w14:textId="77777777" w:rsidR="00BC6E62" w:rsidRPr="00BC6E62" w:rsidRDefault="00BC6E62" w:rsidP="00BC6E62">
      <w:pPr>
        <w:numPr>
          <w:ilvl w:val="0"/>
          <w:numId w:val="100"/>
        </w:numPr>
      </w:pPr>
      <w:r w:rsidRPr="00BC6E62">
        <w:rPr>
          <w:b/>
          <w:bCs/>
        </w:rPr>
        <w:t>Benefits:</w:t>
      </w:r>
      <w:r w:rsidRPr="00BC6E62">
        <w:t xml:space="preserve"> Conservation of water resources, lower utility bills, and reduced strain on local water supply.</w:t>
      </w:r>
    </w:p>
    <w:p w14:paraId="5F8DE9EE" w14:textId="77777777" w:rsidR="00BC6E62" w:rsidRPr="00BC6E62" w:rsidRDefault="00BC6E62" w:rsidP="00BC6E62">
      <w:pPr>
        <w:rPr>
          <w:b/>
          <w:bCs/>
        </w:rPr>
      </w:pPr>
      <w:r w:rsidRPr="00BC6E62">
        <w:rPr>
          <w:b/>
          <w:bCs/>
        </w:rPr>
        <w:t>Waste Management and Recycling</w:t>
      </w:r>
    </w:p>
    <w:p w14:paraId="625442EC" w14:textId="77777777" w:rsidR="00BC6E62" w:rsidRPr="00BC6E62" w:rsidRDefault="00BC6E62" w:rsidP="00BC6E62">
      <w:r w:rsidRPr="00BC6E62">
        <w:rPr>
          <w:b/>
          <w:bCs/>
        </w:rPr>
        <w:t>4. Waste Reduction Initiatives</w:t>
      </w:r>
    </w:p>
    <w:p w14:paraId="5598546A" w14:textId="77777777" w:rsidR="00BC6E62" w:rsidRPr="00BC6E62" w:rsidRDefault="00BC6E62" w:rsidP="00BC6E62">
      <w:pPr>
        <w:numPr>
          <w:ilvl w:val="0"/>
          <w:numId w:val="101"/>
        </w:numPr>
      </w:pPr>
      <w:r w:rsidRPr="00BC6E62">
        <w:rPr>
          <w:b/>
          <w:bCs/>
        </w:rPr>
        <w:t>Strategy:</w:t>
      </w:r>
      <w:r w:rsidRPr="00BC6E62">
        <w:t xml:space="preserve"> Implement waste reduction policies and practices, including composting organic waste and minimizing single-use plastics.</w:t>
      </w:r>
    </w:p>
    <w:p w14:paraId="4FEB49F0" w14:textId="77777777" w:rsidR="00BC6E62" w:rsidRPr="00BC6E62" w:rsidRDefault="00BC6E62" w:rsidP="00BC6E62">
      <w:pPr>
        <w:numPr>
          <w:ilvl w:val="0"/>
          <w:numId w:val="101"/>
        </w:numPr>
      </w:pPr>
      <w:r w:rsidRPr="00BC6E62">
        <w:rPr>
          <w:b/>
          <w:bCs/>
        </w:rPr>
        <w:t>Benefits:</w:t>
      </w:r>
      <w:r w:rsidRPr="00BC6E62">
        <w:t xml:space="preserve"> Decreased landfill waste, improved waste diversion rates, and enhanced environmental stewardship.</w:t>
      </w:r>
    </w:p>
    <w:p w14:paraId="10805774" w14:textId="77777777" w:rsidR="00BC6E62" w:rsidRPr="00BC6E62" w:rsidRDefault="00BC6E62" w:rsidP="00BC6E62">
      <w:r w:rsidRPr="00BC6E62">
        <w:rPr>
          <w:b/>
          <w:bCs/>
        </w:rPr>
        <w:t>5. Recycling Programs</w:t>
      </w:r>
    </w:p>
    <w:p w14:paraId="26A7B9C2" w14:textId="77777777" w:rsidR="00BC6E62" w:rsidRPr="00BC6E62" w:rsidRDefault="00BC6E62" w:rsidP="00BC6E62">
      <w:pPr>
        <w:numPr>
          <w:ilvl w:val="0"/>
          <w:numId w:val="102"/>
        </w:numPr>
      </w:pPr>
      <w:r w:rsidRPr="00BC6E62">
        <w:rPr>
          <w:b/>
          <w:bCs/>
        </w:rPr>
        <w:t>Strategy:</w:t>
      </w:r>
      <w:r w:rsidRPr="00BC6E62">
        <w:t xml:space="preserve"> Establish comprehensive recycling programs for paper, plastic, glass, and metal within the hostel.</w:t>
      </w:r>
    </w:p>
    <w:p w14:paraId="0B8E1F4C" w14:textId="77777777" w:rsidR="00BC6E62" w:rsidRPr="00BC6E62" w:rsidRDefault="00BC6E62" w:rsidP="00BC6E62">
      <w:pPr>
        <w:numPr>
          <w:ilvl w:val="0"/>
          <w:numId w:val="102"/>
        </w:numPr>
      </w:pPr>
      <w:r w:rsidRPr="00BC6E62">
        <w:rPr>
          <w:b/>
          <w:bCs/>
        </w:rPr>
        <w:t>Benefits:</w:t>
      </w:r>
      <w:r w:rsidRPr="00BC6E62">
        <w:t xml:space="preserve"> Promote a circular economy, conserve natural resources, and reduce overall environmental impact.</w:t>
      </w:r>
    </w:p>
    <w:p w14:paraId="66535596" w14:textId="77777777" w:rsidR="00BC6E62" w:rsidRPr="00BC6E62" w:rsidRDefault="00BC6E62" w:rsidP="00BC6E62">
      <w:pPr>
        <w:rPr>
          <w:b/>
          <w:bCs/>
        </w:rPr>
      </w:pPr>
      <w:r w:rsidRPr="00BC6E62">
        <w:rPr>
          <w:b/>
          <w:bCs/>
        </w:rPr>
        <w:t>Sustainable Procurement and Operations</w:t>
      </w:r>
    </w:p>
    <w:p w14:paraId="2607576D" w14:textId="77777777" w:rsidR="00BC6E62" w:rsidRPr="00BC6E62" w:rsidRDefault="00BC6E62" w:rsidP="00BC6E62">
      <w:r w:rsidRPr="00BC6E62">
        <w:rPr>
          <w:b/>
          <w:bCs/>
        </w:rPr>
        <w:t>6. Sustainable Sourcing</w:t>
      </w:r>
    </w:p>
    <w:p w14:paraId="02B1B4B6" w14:textId="77777777" w:rsidR="00BC6E62" w:rsidRPr="00BC6E62" w:rsidRDefault="00BC6E62" w:rsidP="00BC6E62">
      <w:pPr>
        <w:numPr>
          <w:ilvl w:val="0"/>
          <w:numId w:val="103"/>
        </w:numPr>
      </w:pPr>
      <w:r w:rsidRPr="00BC6E62">
        <w:rPr>
          <w:b/>
          <w:bCs/>
        </w:rPr>
        <w:t>Strategy:</w:t>
      </w:r>
      <w:r w:rsidRPr="00BC6E62">
        <w:t xml:space="preserve"> Source </w:t>
      </w:r>
      <w:proofErr w:type="gramStart"/>
      <w:r w:rsidRPr="00BC6E62">
        <w:t>locally-produced</w:t>
      </w:r>
      <w:proofErr w:type="gramEnd"/>
      <w:r w:rsidRPr="00BC6E62">
        <w:t xml:space="preserve"> goods and services where feasible, prioritizing suppliers with strong environmental and social responsibility practices.</w:t>
      </w:r>
    </w:p>
    <w:p w14:paraId="766E61DC" w14:textId="77777777" w:rsidR="00BC6E62" w:rsidRPr="00BC6E62" w:rsidRDefault="00BC6E62" w:rsidP="00BC6E62">
      <w:pPr>
        <w:numPr>
          <w:ilvl w:val="0"/>
          <w:numId w:val="103"/>
        </w:numPr>
      </w:pPr>
      <w:r w:rsidRPr="00BC6E62">
        <w:rPr>
          <w:b/>
          <w:bCs/>
        </w:rPr>
        <w:t>Benefits:</w:t>
      </w:r>
      <w:r w:rsidRPr="00BC6E62">
        <w:t xml:space="preserve"> Support local economies, reduce transportation emissions, and ensure ethical sourcing practices.</w:t>
      </w:r>
    </w:p>
    <w:p w14:paraId="03AD3A86" w14:textId="77777777" w:rsidR="00BC6E62" w:rsidRPr="00BC6E62" w:rsidRDefault="00BC6E62" w:rsidP="00BC6E62">
      <w:r w:rsidRPr="00BC6E62">
        <w:rPr>
          <w:b/>
          <w:bCs/>
        </w:rPr>
        <w:t>7. Green Cleaning and Maintenance</w:t>
      </w:r>
    </w:p>
    <w:p w14:paraId="27AAEBFD" w14:textId="77777777" w:rsidR="00BC6E62" w:rsidRPr="00BC6E62" w:rsidRDefault="00BC6E62" w:rsidP="00BC6E62">
      <w:pPr>
        <w:numPr>
          <w:ilvl w:val="0"/>
          <w:numId w:val="104"/>
        </w:numPr>
      </w:pPr>
      <w:r w:rsidRPr="00BC6E62">
        <w:rPr>
          <w:b/>
          <w:bCs/>
        </w:rPr>
        <w:t>Strategy:</w:t>
      </w:r>
      <w:r w:rsidRPr="00BC6E62">
        <w:t xml:space="preserve"> Use eco-friendly cleaning products and practices that minimize environmental impact.</w:t>
      </w:r>
    </w:p>
    <w:p w14:paraId="632C236C" w14:textId="77777777" w:rsidR="00BC6E62" w:rsidRPr="00BC6E62" w:rsidRDefault="00BC6E62" w:rsidP="00BC6E62">
      <w:pPr>
        <w:numPr>
          <w:ilvl w:val="0"/>
          <w:numId w:val="104"/>
        </w:numPr>
      </w:pPr>
      <w:r w:rsidRPr="00BC6E62">
        <w:rPr>
          <w:b/>
          <w:bCs/>
        </w:rPr>
        <w:t>Benefits:</w:t>
      </w:r>
      <w:r w:rsidRPr="00BC6E62">
        <w:t xml:space="preserve"> Improve indoor air quality, reduce chemical exposure, and support a healthier environment for guests and staff.</w:t>
      </w:r>
    </w:p>
    <w:p w14:paraId="2F57D042" w14:textId="77777777" w:rsidR="00BC6E62" w:rsidRPr="00BC6E62" w:rsidRDefault="00BC6E62" w:rsidP="00BC6E62">
      <w:pPr>
        <w:rPr>
          <w:b/>
          <w:bCs/>
        </w:rPr>
      </w:pPr>
      <w:r w:rsidRPr="00BC6E62">
        <w:rPr>
          <w:b/>
          <w:bCs/>
        </w:rPr>
        <w:t>Community Engagement and Education</w:t>
      </w:r>
    </w:p>
    <w:p w14:paraId="56DD4EA4" w14:textId="77777777" w:rsidR="00BC6E62" w:rsidRPr="00BC6E62" w:rsidRDefault="00BC6E62" w:rsidP="00BC6E62">
      <w:r w:rsidRPr="00BC6E62">
        <w:rPr>
          <w:b/>
          <w:bCs/>
        </w:rPr>
        <w:t>8. Stakeholder Engagement</w:t>
      </w:r>
    </w:p>
    <w:p w14:paraId="031EBB2E" w14:textId="77777777" w:rsidR="00BC6E62" w:rsidRPr="00BC6E62" w:rsidRDefault="00BC6E62" w:rsidP="00BC6E62">
      <w:pPr>
        <w:numPr>
          <w:ilvl w:val="0"/>
          <w:numId w:val="105"/>
        </w:numPr>
      </w:pPr>
      <w:r w:rsidRPr="00BC6E62">
        <w:rPr>
          <w:b/>
          <w:bCs/>
        </w:rPr>
        <w:lastRenderedPageBreak/>
        <w:t>Strategy:</w:t>
      </w:r>
      <w:r w:rsidRPr="00BC6E62">
        <w:t xml:space="preserve"> Engage with guests, employees, and local community members on sustainability initiatives and best practices.</w:t>
      </w:r>
    </w:p>
    <w:p w14:paraId="4CFF7FC5" w14:textId="77777777" w:rsidR="00BC6E62" w:rsidRPr="00BC6E62" w:rsidRDefault="00BC6E62" w:rsidP="00BC6E62">
      <w:pPr>
        <w:numPr>
          <w:ilvl w:val="0"/>
          <w:numId w:val="105"/>
        </w:numPr>
      </w:pPr>
      <w:r w:rsidRPr="00BC6E62">
        <w:rPr>
          <w:b/>
          <w:bCs/>
        </w:rPr>
        <w:t>Benefits:</w:t>
      </w:r>
      <w:r w:rsidRPr="00BC6E62">
        <w:t xml:space="preserve"> Foster a sense of environmental responsibility, build community relationships, and garner support for sustainable efforts.</w:t>
      </w:r>
    </w:p>
    <w:p w14:paraId="00D57AEB" w14:textId="77777777" w:rsidR="00BC6E62" w:rsidRPr="00BC6E62" w:rsidRDefault="00BC6E62" w:rsidP="00BC6E62">
      <w:r w:rsidRPr="00BC6E62">
        <w:rPr>
          <w:b/>
          <w:bCs/>
        </w:rPr>
        <w:t>9. Sustainability Education</w:t>
      </w:r>
    </w:p>
    <w:p w14:paraId="18D94564" w14:textId="77777777" w:rsidR="00BC6E62" w:rsidRPr="00BC6E62" w:rsidRDefault="00BC6E62" w:rsidP="00BC6E62">
      <w:pPr>
        <w:numPr>
          <w:ilvl w:val="0"/>
          <w:numId w:val="106"/>
        </w:numPr>
      </w:pPr>
      <w:r w:rsidRPr="00BC6E62">
        <w:rPr>
          <w:b/>
          <w:bCs/>
        </w:rPr>
        <w:t>Strategy:</w:t>
      </w:r>
      <w:r w:rsidRPr="00BC6E62">
        <w:t xml:space="preserve"> Provide educational materials and workshops for guests and staff on sustainability practices and their importance.</w:t>
      </w:r>
    </w:p>
    <w:p w14:paraId="6247D3C3" w14:textId="77777777" w:rsidR="00BC6E62" w:rsidRPr="00BC6E62" w:rsidRDefault="00BC6E62" w:rsidP="00BC6E62">
      <w:pPr>
        <w:numPr>
          <w:ilvl w:val="0"/>
          <w:numId w:val="106"/>
        </w:numPr>
      </w:pPr>
      <w:r w:rsidRPr="00BC6E62">
        <w:rPr>
          <w:b/>
          <w:bCs/>
        </w:rPr>
        <w:t>Benefits:</w:t>
      </w:r>
      <w:r w:rsidRPr="00BC6E62">
        <w:t xml:space="preserve"> Raise awareness, empower behavior change, and cultivate a culture of sustainability within the hostel and beyond.</w:t>
      </w:r>
    </w:p>
    <w:p w14:paraId="7893BB49" w14:textId="77777777" w:rsidR="00BC6E62" w:rsidRPr="00BC6E62" w:rsidRDefault="00BC6E62" w:rsidP="00BC6E62">
      <w:pPr>
        <w:rPr>
          <w:b/>
          <w:bCs/>
        </w:rPr>
      </w:pPr>
      <w:r w:rsidRPr="00BC6E62">
        <w:rPr>
          <w:b/>
          <w:bCs/>
        </w:rPr>
        <w:t>Monitoring and Continuous Improvement</w:t>
      </w:r>
    </w:p>
    <w:p w14:paraId="5684E724" w14:textId="77777777" w:rsidR="00BC6E62" w:rsidRPr="00BC6E62" w:rsidRDefault="00BC6E62" w:rsidP="00BC6E62">
      <w:r w:rsidRPr="00BC6E62">
        <w:rPr>
          <w:b/>
          <w:bCs/>
        </w:rPr>
        <w:t>10. Performance Monitoring</w:t>
      </w:r>
    </w:p>
    <w:p w14:paraId="43A4213A" w14:textId="77777777" w:rsidR="00BC6E62" w:rsidRPr="00BC6E62" w:rsidRDefault="00BC6E62" w:rsidP="00BC6E62">
      <w:pPr>
        <w:numPr>
          <w:ilvl w:val="0"/>
          <w:numId w:val="107"/>
        </w:numPr>
      </w:pPr>
      <w:r w:rsidRPr="00BC6E62">
        <w:rPr>
          <w:b/>
          <w:bCs/>
        </w:rPr>
        <w:t>Strategy:</w:t>
      </w:r>
      <w:r w:rsidRPr="00BC6E62">
        <w:t xml:space="preserve"> Regularly monitor energy and water usage, waste generation, and other sustainability metrics.</w:t>
      </w:r>
    </w:p>
    <w:p w14:paraId="0A9B7D0C" w14:textId="77777777" w:rsidR="00BC6E62" w:rsidRPr="00BC6E62" w:rsidRDefault="00BC6E62" w:rsidP="00BC6E62">
      <w:pPr>
        <w:numPr>
          <w:ilvl w:val="0"/>
          <w:numId w:val="107"/>
        </w:numPr>
      </w:pPr>
      <w:r w:rsidRPr="00BC6E62">
        <w:rPr>
          <w:b/>
          <w:bCs/>
        </w:rPr>
        <w:t>Benefits:</w:t>
      </w:r>
      <w:r w:rsidRPr="00BC6E62">
        <w:t xml:space="preserve"> Identify areas for improvement, track progress towards sustainability goals, and optimize resource efficiency over time.</w:t>
      </w:r>
    </w:p>
    <w:p w14:paraId="0A18FA12" w14:textId="77777777" w:rsidR="00BC6E62" w:rsidRPr="00BC6E62" w:rsidRDefault="00BC6E62" w:rsidP="00BC6E62">
      <w:pPr>
        <w:rPr>
          <w:b/>
          <w:bCs/>
        </w:rPr>
      </w:pPr>
      <w:r w:rsidRPr="00BC6E62">
        <w:rPr>
          <w:b/>
          <w:bCs/>
        </w:rPr>
        <w:t>Conclusion</w:t>
      </w:r>
    </w:p>
    <w:p w14:paraId="7B3E4DAA" w14:textId="77777777" w:rsidR="00BC6E62" w:rsidRPr="00BC6E62" w:rsidRDefault="00BC6E62" w:rsidP="00BC6E62">
      <w:r w:rsidRPr="00BC6E62">
        <w:t>By integrating these sustainability strategies into its operations, IslandRest Hostel can enhance its environmental stewardship, reduce operational costs, and appeal to eco-conscious guests and partners. These efforts not only contribute to a more sustainable future but also position the hostel as a leader in responsible tourism and hospitality practices.</w:t>
      </w:r>
    </w:p>
    <w:p w14:paraId="5A47123C" w14:textId="77777777" w:rsidR="00BC6E62" w:rsidRDefault="00BC6E62"/>
    <w:p w14:paraId="6159F2C8" w14:textId="77777777" w:rsidR="00BC6E62" w:rsidRDefault="00BC6E62"/>
    <w:p w14:paraId="3B98D4FF" w14:textId="77777777" w:rsidR="00BC6E62" w:rsidRDefault="00BC6E62"/>
    <w:p w14:paraId="181994CB" w14:textId="77777777" w:rsidR="0017714B" w:rsidRDefault="0017714B"/>
    <w:p w14:paraId="1D6D53F5" w14:textId="77777777" w:rsidR="0017714B" w:rsidRDefault="0017714B"/>
    <w:p w14:paraId="0F4254FD" w14:textId="77777777" w:rsidR="0017714B" w:rsidRDefault="0017714B"/>
    <w:p w14:paraId="20C4AF0B" w14:textId="77777777" w:rsidR="0017714B" w:rsidRDefault="0017714B"/>
    <w:p w14:paraId="11766C45" w14:textId="77777777" w:rsidR="0017714B" w:rsidRDefault="0017714B"/>
    <w:p w14:paraId="16D2873D" w14:textId="77777777" w:rsidR="0017714B" w:rsidRDefault="0017714B"/>
    <w:p w14:paraId="435F8897" w14:textId="77777777" w:rsidR="0017714B" w:rsidRDefault="0017714B"/>
    <w:p w14:paraId="51A9BBCF" w14:textId="77777777" w:rsidR="0017714B" w:rsidRPr="0017714B" w:rsidRDefault="0017714B" w:rsidP="0017714B">
      <w:pPr>
        <w:rPr>
          <w:b/>
          <w:bCs/>
        </w:rPr>
      </w:pPr>
      <w:r w:rsidRPr="0017714B">
        <w:rPr>
          <w:b/>
          <w:bCs/>
        </w:rPr>
        <w:t>Identifying the Beachhead Market</w:t>
      </w:r>
    </w:p>
    <w:p w14:paraId="7796E7F6" w14:textId="77777777" w:rsidR="0017714B" w:rsidRPr="0017714B" w:rsidRDefault="0017714B" w:rsidP="0017714B">
      <w:pPr>
        <w:numPr>
          <w:ilvl w:val="0"/>
          <w:numId w:val="108"/>
        </w:numPr>
      </w:pPr>
      <w:r w:rsidRPr="0017714B">
        <w:rPr>
          <w:b/>
          <w:bCs/>
        </w:rPr>
        <w:t>Segmentation and Targeting:</w:t>
      </w:r>
    </w:p>
    <w:p w14:paraId="734DBA8E" w14:textId="77777777" w:rsidR="0017714B" w:rsidRPr="0017714B" w:rsidRDefault="0017714B" w:rsidP="0017714B">
      <w:pPr>
        <w:numPr>
          <w:ilvl w:val="1"/>
          <w:numId w:val="108"/>
        </w:numPr>
      </w:pPr>
      <w:r w:rsidRPr="0017714B">
        <w:rPr>
          <w:b/>
          <w:bCs/>
        </w:rPr>
        <w:lastRenderedPageBreak/>
        <w:t>Local Professionals:</w:t>
      </w:r>
      <w:r w:rsidRPr="0017714B">
        <w:t xml:space="preserve"> Targeting professionals who commute daily from Lagos mainland to Lagos Island for work, especially those facing housing challenges or seeking affordable accommodations.</w:t>
      </w:r>
    </w:p>
    <w:p w14:paraId="07FAD2E6" w14:textId="77777777" w:rsidR="0017714B" w:rsidRPr="0017714B" w:rsidRDefault="0017714B" w:rsidP="0017714B">
      <w:pPr>
        <w:numPr>
          <w:ilvl w:val="1"/>
          <w:numId w:val="108"/>
        </w:numPr>
      </w:pPr>
      <w:r w:rsidRPr="0017714B">
        <w:rPr>
          <w:b/>
          <w:bCs/>
        </w:rPr>
        <w:t>Corporate Clients:</w:t>
      </w:r>
      <w:r w:rsidRPr="0017714B">
        <w:t xml:space="preserve"> Focusing on companies with employees who frequently travel between the mainland and island, offering corporate packages for extended stays.</w:t>
      </w:r>
    </w:p>
    <w:p w14:paraId="3C797807" w14:textId="77777777" w:rsidR="0017714B" w:rsidRPr="0017714B" w:rsidRDefault="0017714B" w:rsidP="0017714B">
      <w:pPr>
        <w:numPr>
          <w:ilvl w:val="0"/>
          <w:numId w:val="108"/>
        </w:numPr>
      </w:pPr>
      <w:r w:rsidRPr="0017714B">
        <w:rPr>
          <w:b/>
          <w:bCs/>
        </w:rPr>
        <w:t>Geographical Focus:</w:t>
      </w:r>
    </w:p>
    <w:p w14:paraId="1AFE8068" w14:textId="77777777" w:rsidR="0017714B" w:rsidRPr="0017714B" w:rsidRDefault="0017714B" w:rsidP="0017714B">
      <w:pPr>
        <w:numPr>
          <w:ilvl w:val="1"/>
          <w:numId w:val="108"/>
        </w:numPr>
      </w:pPr>
      <w:r w:rsidRPr="0017714B">
        <w:rPr>
          <w:b/>
          <w:bCs/>
        </w:rPr>
        <w:t>Lagos Island:</w:t>
      </w:r>
      <w:r w:rsidRPr="0017714B">
        <w:t xml:space="preserve"> Concentrating on areas with high business activity and commuting traffic, such as Victoria Island and Ikoyi, where demand for convenient and affordable accommodations is high.</w:t>
      </w:r>
    </w:p>
    <w:p w14:paraId="3090E3C8" w14:textId="77777777" w:rsidR="0017714B" w:rsidRPr="0017714B" w:rsidRDefault="0017714B" w:rsidP="0017714B">
      <w:pPr>
        <w:rPr>
          <w:b/>
          <w:bCs/>
        </w:rPr>
      </w:pPr>
      <w:r w:rsidRPr="0017714B">
        <w:rPr>
          <w:b/>
          <w:bCs/>
        </w:rPr>
        <w:t>Strategies to Penetrate the Beachhead Market</w:t>
      </w:r>
    </w:p>
    <w:p w14:paraId="417F4CDE" w14:textId="77777777" w:rsidR="0017714B" w:rsidRPr="0017714B" w:rsidRDefault="0017714B" w:rsidP="0017714B">
      <w:pPr>
        <w:numPr>
          <w:ilvl w:val="0"/>
          <w:numId w:val="109"/>
        </w:numPr>
      </w:pPr>
      <w:r w:rsidRPr="0017714B">
        <w:rPr>
          <w:b/>
          <w:bCs/>
        </w:rPr>
        <w:t>Value Proposition Differentiation:</w:t>
      </w:r>
    </w:p>
    <w:p w14:paraId="4BB4B8FD" w14:textId="77777777" w:rsidR="0017714B" w:rsidRPr="0017714B" w:rsidRDefault="0017714B" w:rsidP="0017714B">
      <w:pPr>
        <w:numPr>
          <w:ilvl w:val="1"/>
          <w:numId w:val="109"/>
        </w:numPr>
      </w:pPr>
      <w:r w:rsidRPr="0017714B">
        <w:rPr>
          <w:b/>
          <w:bCs/>
        </w:rPr>
        <w:t>Convenience and Affordability:</w:t>
      </w:r>
      <w:r w:rsidRPr="0017714B">
        <w:t xml:space="preserve"> Highlighting the hostel's proximity to business districts on Lagos Island, offering competitive pricing compared to traditional accommodations like hotels.</w:t>
      </w:r>
    </w:p>
    <w:p w14:paraId="6F29A1AA" w14:textId="77777777" w:rsidR="0017714B" w:rsidRPr="0017714B" w:rsidRDefault="0017714B" w:rsidP="0017714B">
      <w:pPr>
        <w:numPr>
          <w:ilvl w:val="1"/>
          <w:numId w:val="109"/>
        </w:numPr>
      </w:pPr>
      <w:r w:rsidRPr="0017714B">
        <w:rPr>
          <w:b/>
          <w:bCs/>
        </w:rPr>
        <w:t>Security and Amenities:</w:t>
      </w:r>
      <w:r w:rsidRPr="0017714B">
        <w:t xml:space="preserve"> Emphasizing secure and comfortable lodging with amenities like on-site dining, workspace, and reliable internet access.</w:t>
      </w:r>
    </w:p>
    <w:p w14:paraId="2B2BFC35" w14:textId="77777777" w:rsidR="0017714B" w:rsidRPr="0017714B" w:rsidRDefault="0017714B" w:rsidP="0017714B">
      <w:pPr>
        <w:numPr>
          <w:ilvl w:val="0"/>
          <w:numId w:val="109"/>
        </w:numPr>
      </w:pPr>
      <w:r w:rsidRPr="0017714B">
        <w:rPr>
          <w:b/>
          <w:bCs/>
        </w:rPr>
        <w:t>Partnership and Networking:</w:t>
      </w:r>
    </w:p>
    <w:p w14:paraId="5177440F" w14:textId="77777777" w:rsidR="0017714B" w:rsidRPr="0017714B" w:rsidRDefault="0017714B" w:rsidP="0017714B">
      <w:pPr>
        <w:numPr>
          <w:ilvl w:val="1"/>
          <w:numId w:val="109"/>
        </w:numPr>
      </w:pPr>
      <w:r w:rsidRPr="0017714B">
        <w:rPr>
          <w:b/>
          <w:bCs/>
        </w:rPr>
        <w:t>Corporate Partnerships:</w:t>
      </w:r>
      <w:r w:rsidRPr="0017714B">
        <w:t xml:space="preserve"> Forming alliances with local businesses and corporations to provide exclusive accommodation solutions for their employees, ensuring steady occupancy and revenue.</w:t>
      </w:r>
    </w:p>
    <w:p w14:paraId="677AE63D" w14:textId="77777777" w:rsidR="0017714B" w:rsidRPr="0017714B" w:rsidRDefault="0017714B" w:rsidP="0017714B">
      <w:pPr>
        <w:numPr>
          <w:ilvl w:val="1"/>
          <w:numId w:val="109"/>
        </w:numPr>
      </w:pPr>
      <w:r w:rsidRPr="0017714B">
        <w:rPr>
          <w:b/>
          <w:bCs/>
        </w:rPr>
        <w:t>Community Engagement:</w:t>
      </w:r>
      <w:r w:rsidRPr="0017714B">
        <w:t xml:space="preserve"> Engaging with local chambers of commerce, business associations, and networking events to promote services and build credibility.</w:t>
      </w:r>
    </w:p>
    <w:p w14:paraId="70DF967D" w14:textId="77777777" w:rsidR="0017714B" w:rsidRPr="0017714B" w:rsidRDefault="0017714B" w:rsidP="0017714B">
      <w:pPr>
        <w:rPr>
          <w:b/>
          <w:bCs/>
        </w:rPr>
      </w:pPr>
      <w:r w:rsidRPr="0017714B">
        <w:rPr>
          <w:b/>
          <w:bCs/>
        </w:rPr>
        <w:t>Market Penetration and Expansion</w:t>
      </w:r>
    </w:p>
    <w:p w14:paraId="4C9D1B91" w14:textId="77777777" w:rsidR="0017714B" w:rsidRPr="0017714B" w:rsidRDefault="0017714B" w:rsidP="0017714B">
      <w:pPr>
        <w:numPr>
          <w:ilvl w:val="0"/>
          <w:numId w:val="110"/>
        </w:numPr>
      </w:pPr>
      <w:r w:rsidRPr="0017714B">
        <w:rPr>
          <w:b/>
          <w:bCs/>
        </w:rPr>
        <w:t>Initial Customer Acquisition:</w:t>
      </w:r>
    </w:p>
    <w:p w14:paraId="423761B7" w14:textId="77777777" w:rsidR="0017714B" w:rsidRPr="0017714B" w:rsidRDefault="0017714B" w:rsidP="0017714B">
      <w:pPr>
        <w:numPr>
          <w:ilvl w:val="1"/>
          <w:numId w:val="110"/>
        </w:numPr>
      </w:pPr>
      <w:r w:rsidRPr="0017714B">
        <w:t>Conducting targeted marketing campaigns through digital channels, local publications, and networking events to attract early adopters and corporate clients.</w:t>
      </w:r>
    </w:p>
    <w:p w14:paraId="61AC93BA" w14:textId="77777777" w:rsidR="0017714B" w:rsidRPr="0017714B" w:rsidRDefault="0017714B" w:rsidP="0017714B">
      <w:pPr>
        <w:numPr>
          <w:ilvl w:val="1"/>
          <w:numId w:val="110"/>
        </w:numPr>
      </w:pPr>
      <w:r w:rsidRPr="0017714B">
        <w:t>Offering promotional rates, referral incentives, and packages tailored to meet the needs of commuting professionals.</w:t>
      </w:r>
    </w:p>
    <w:p w14:paraId="34AC3624" w14:textId="77777777" w:rsidR="0017714B" w:rsidRPr="0017714B" w:rsidRDefault="0017714B" w:rsidP="0017714B">
      <w:pPr>
        <w:numPr>
          <w:ilvl w:val="0"/>
          <w:numId w:val="110"/>
        </w:numPr>
      </w:pPr>
      <w:r w:rsidRPr="0017714B">
        <w:rPr>
          <w:b/>
          <w:bCs/>
        </w:rPr>
        <w:t>Customer Retention and Feedback:</w:t>
      </w:r>
    </w:p>
    <w:p w14:paraId="4DA5C850" w14:textId="77777777" w:rsidR="0017714B" w:rsidRPr="0017714B" w:rsidRDefault="0017714B" w:rsidP="0017714B">
      <w:pPr>
        <w:numPr>
          <w:ilvl w:val="1"/>
          <w:numId w:val="110"/>
        </w:numPr>
      </w:pPr>
      <w:r w:rsidRPr="0017714B">
        <w:t>Soliciting feedback from initial customers to refine services and improve customer experience.</w:t>
      </w:r>
    </w:p>
    <w:p w14:paraId="6C02789B" w14:textId="77777777" w:rsidR="0017714B" w:rsidRPr="0017714B" w:rsidRDefault="0017714B" w:rsidP="0017714B">
      <w:pPr>
        <w:numPr>
          <w:ilvl w:val="1"/>
          <w:numId w:val="110"/>
        </w:numPr>
      </w:pPr>
      <w:r w:rsidRPr="0017714B">
        <w:t>Implementing loyalty programs and personalized services to encourage repeat business and word-of-mouth referrals.</w:t>
      </w:r>
    </w:p>
    <w:p w14:paraId="35D9C074" w14:textId="77777777" w:rsidR="0017714B" w:rsidRPr="0017714B" w:rsidRDefault="0017714B" w:rsidP="0017714B">
      <w:pPr>
        <w:rPr>
          <w:b/>
          <w:bCs/>
        </w:rPr>
      </w:pPr>
      <w:r w:rsidRPr="0017714B">
        <w:rPr>
          <w:b/>
          <w:bCs/>
        </w:rPr>
        <w:t>Conclusion</w:t>
      </w:r>
    </w:p>
    <w:p w14:paraId="7DB8FC93" w14:textId="77777777" w:rsidR="0017714B" w:rsidRPr="0017714B" w:rsidRDefault="0017714B" w:rsidP="0017714B">
      <w:r w:rsidRPr="0017714B">
        <w:lastRenderedPageBreak/>
        <w:t>By strategically identifying and targeting its beachhead market, IslandRest Hostel can establish a solid foundation for growth and expansion in Lagos. Focusing on the unique needs of commuting professionals and corporate clients, while emphasizing convenience, affordability, and security, will enable the hostel to differentiate itself in the competitive hospitality market of Lagos Island.</w:t>
      </w:r>
    </w:p>
    <w:p w14:paraId="232B7A56" w14:textId="77777777" w:rsidR="0017714B" w:rsidRDefault="0017714B"/>
    <w:p w14:paraId="525901FB" w14:textId="77777777" w:rsidR="0017714B" w:rsidRDefault="0017714B"/>
    <w:p w14:paraId="18078C35" w14:textId="77777777" w:rsidR="0017714B" w:rsidRDefault="0017714B"/>
    <w:p w14:paraId="663AF840" w14:textId="77777777" w:rsidR="0017714B" w:rsidRDefault="0017714B"/>
    <w:p w14:paraId="1F6A261D" w14:textId="77777777" w:rsidR="0017714B" w:rsidRDefault="0017714B"/>
    <w:p w14:paraId="5A5577CC" w14:textId="77777777" w:rsidR="0017714B" w:rsidRDefault="0017714B"/>
    <w:p w14:paraId="39EE540A" w14:textId="77777777" w:rsidR="0017714B" w:rsidRDefault="0017714B"/>
    <w:p w14:paraId="290BE688" w14:textId="77777777" w:rsidR="0017714B" w:rsidRDefault="0017714B"/>
    <w:p w14:paraId="00DF9545" w14:textId="77777777" w:rsidR="0017714B" w:rsidRDefault="0017714B"/>
    <w:p w14:paraId="4BB12C57" w14:textId="77777777" w:rsidR="0017714B" w:rsidRDefault="0017714B"/>
    <w:p w14:paraId="58DF106E" w14:textId="77777777" w:rsidR="0017714B" w:rsidRDefault="0017714B"/>
    <w:p w14:paraId="38E5D2CC" w14:textId="77777777" w:rsidR="0017714B" w:rsidRDefault="0017714B"/>
    <w:p w14:paraId="6F4CEB54" w14:textId="77777777" w:rsidR="0017714B" w:rsidRDefault="0017714B"/>
    <w:p w14:paraId="5009147B" w14:textId="77777777" w:rsidR="00C92B62" w:rsidRPr="00C92B62" w:rsidRDefault="00C92B62" w:rsidP="00C92B62">
      <w:r w:rsidRPr="00C92B62">
        <w:t xml:space="preserve">Consumer segmentation for IslandRest Hostel in Lagos can be approached based on various demographic, psychographic, and </w:t>
      </w:r>
      <w:proofErr w:type="spellStart"/>
      <w:r w:rsidRPr="00C92B62">
        <w:t>behavioral</w:t>
      </w:r>
      <w:proofErr w:type="spellEnd"/>
      <w:r w:rsidRPr="00C92B62">
        <w:t xml:space="preserve"> factors. Here’s a detailed breakdown of potential consumer segments that the hostel can target:</w:t>
      </w:r>
    </w:p>
    <w:p w14:paraId="07638542" w14:textId="77777777" w:rsidR="00C92B62" w:rsidRPr="00C92B62" w:rsidRDefault="00C92B62" w:rsidP="00C92B62">
      <w:pPr>
        <w:rPr>
          <w:b/>
          <w:bCs/>
        </w:rPr>
      </w:pPr>
      <w:r w:rsidRPr="00C92B62">
        <w:rPr>
          <w:b/>
          <w:bCs/>
        </w:rPr>
        <w:t>1. Demographic Segmentation</w:t>
      </w:r>
    </w:p>
    <w:p w14:paraId="0FFBEEE6" w14:textId="77777777" w:rsidR="00C92B62" w:rsidRPr="00C92B62" w:rsidRDefault="00C92B62" w:rsidP="00C92B62">
      <w:r w:rsidRPr="00C92B62">
        <w:rPr>
          <w:b/>
          <w:bCs/>
        </w:rPr>
        <w:t>a. Age:</w:t>
      </w:r>
    </w:p>
    <w:p w14:paraId="4F08B0B1" w14:textId="77777777" w:rsidR="00C92B62" w:rsidRPr="00C92B62" w:rsidRDefault="00C92B62" w:rsidP="00C92B62">
      <w:pPr>
        <w:numPr>
          <w:ilvl w:val="0"/>
          <w:numId w:val="111"/>
        </w:numPr>
      </w:pPr>
      <w:r w:rsidRPr="00C92B62">
        <w:rPr>
          <w:b/>
          <w:bCs/>
        </w:rPr>
        <w:t>Young Professionals (25-40 years):</w:t>
      </w:r>
      <w:r w:rsidRPr="00C92B62">
        <w:t xml:space="preserve"> Targeting individuals in this age group who are active in their careers, frequently commute between Lagos mainland and island, and seek affordable and convenient accommodation options.</w:t>
      </w:r>
    </w:p>
    <w:p w14:paraId="1B6F468D" w14:textId="77777777" w:rsidR="00C92B62" w:rsidRPr="00C92B62" w:rsidRDefault="00C92B62" w:rsidP="00C92B62">
      <w:r w:rsidRPr="00C92B62">
        <w:rPr>
          <w:b/>
          <w:bCs/>
        </w:rPr>
        <w:t>b. Income Level:</w:t>
      </w:r>
    </w:p>
    <w:p w14:paraId="16F2574E" w14:textId="77777777" w:rsidR="00C92B62" w:rsidRPr="00C92B62" w:rsidRDefault="00C92B62" w:rsidP="00C92B62">
      <w:pPr>
        <w:numPr>
          <w:ilvl w:val="0"/>
          <w:numId w:val="112"/>
        </w:numPr>
      </w:pPr>
      <w:r w:rsidRPr="00C92B62">
        <w:rPr>
          <w:b/>
          <w:bCs/>
        </w:rPr>
        <w:t>Middle to Upper Middle Class:</w:t>
      </w:r>
      <w:r w:rsidRPr="00C92B62">
        <w:t xml:space="preserve"> Individuals with moderate to high disposable income, willing to pay for comfort and security during their business trips or temporary stays.</w:t>
      </w:r>
    </w:p>
    <w:p w14:paraId="6A0C1B22" w14:textId="77777777" w:rsidR="00C92B62" w:rsidRPr="00C92B62" w:rsidRDefault="00C92B62" w:rsidP="00C92B62">
      <w:r w:rsidRPr="00C92B62">
        <w:rPr>
          <w:b/>
          <w:bCs/>
        </w:rPr>
        <w:t>c. Occupation:</w:t>
      </w:r>
    </w:p>
    <w:p w14:paraId="6D79D259" w14:textId="77777777" w:rsidR="00C92B62" w:rsidRPr="00C92B62" w:rsidRDefault="00C92B62" w:rsidP="00C92B62">
      <w:pPr>
        <w:numPr>
          <w:ilvl w:val="0"/>
          <w:numId w:val="113"/>
        </w:numPr>
      </w:pPr>
      <w:r w:rsidRPr="00C92B62">
        <w:rPr>
          <w:b/>
          <w:bCs/>
        </w:rPr>
        <w:t>Corporate Employees:</w:t>
      </w:r>
      <w:r w:rsidRPr="00C92B62">
        <w:t xml:space="preserve"> Professionals working in sectors such as finance, technology, consulting, and media, who often need temporary lodging close to their workplaces on Lagos Island.</w:t>
      </w:r>
    </w:p>
    <w:p w14:paraId="758788DB" w14:textId="77777777" w:rsidR="00C92B62" w:rsidRPr="00C92B62" w:rsidRDefault="00C92B62" w:rsidP="00C92B62">
      <w:pPr>
        <w:rPr>
          <w:b/>
          <w:bCs/>
        </w:rPr>
      </w:pPr>
      <w:r w:rsidRPr="00C92B62">
        <w:rPr>
          <w:b/>
          <w:bCs/>
        </w:rPr>
        <w:t>2. Psychographic Segmentation</w:t>
      </w:r>
    </w:p>
    <w:p w14:paraId="6B9A2262" w14:textId="77777777" w:rsidR="00C92B62" w:rsidRPr="00C92B62" w:rsidRDefault="00C92B62" w:rsidP="00C92B62">
      <w:r w:rsidRPr="00C92B62">
        <w:rPr>
          <w:b/>
          <w:bCs/>
        </w:rPr>
        <w:lastRenderedPageBreak/>
        <w:t>a. Lifestyle:</w:t>
      </w:r>
    </w:p>
    <w:p w14:paraId="1325E7F0" w14:textId="77777777" w:rsidR="00C92B62" w:rsidRPr="00C92B62" w:rsidRDefault="00C92B62" w:rsidP="00C92B62">
      <w:pPr>
        <w:numPr>
          <w:ilvl w:val="0"/>
          <w:numId w:val="114"/>
        </w:numPr>
      </w:pPr>
      <w:r w:rsidRPr="00C92B62">
        <w:rPr>
          <w:b/>
          <w:bCs/>
        </w:rPr>
        <w:t>Busy and Mobile:</w:t>
      </w:r>
      <w:r w:rsidRPr="00C92B62">
        <w:t xml:space="preserve"> Targeting individuals with busy schedules and mobile lifestyles who prioritize convenience and flexibility in their accommodation choices.</w:t>
      </w:r>
    </w:p>
    <w:p w14:paraId="303FB00A" w14:textId="77777777" w:rsidR="00C92B62" w:rsidRPr="00C92B62" w:rsidRDefault="00C92B62" w:rsidP="00C92B62">
      <w:r w:rsidRPr="00C92B62">
        <w:rPr>
          <w:b/>
          <w:bCs/>
        </w:rPr>
        <w:t>b. Values and Preferences:</w:t>
      </w:r>
    </w:p>
    <w:p w14:paraId="16513EE9" w14:textId="77777777" w:rsidR="00C92B62" w:rsidRPr="00C92B62" w:rsidRDefault="00C92B62" w:rsidP="00C92B62">
      <w:pPr>
        <w:numPr>
          <w:ilvl w:val="0"/>
          <w:numId w:val="115"/>
        </w:numPr>
      </w:pPr>
      <w:r w:rsidRPr="00C92B62">
        <w:rPr>
          <w:b/>
          <w:bCs/>
        </w:rPr>
        <w:t>Environmentally Conscious:</w:t>
      </w:r>
      <w:r w:rsidRPr="00C92B62">
        <w:t xml:space="preserve"> Attracting guests who value sustainability practices and prefer accommodations that support eco-friendly initiatives.</w:t>
      </w:r>
    </w:p>
    <w:p w14:paraId="45E72ADD" w14:textId="77777777" w:rsidR="00C92B62" w:rsidRPr="00C92B62" w:rsidRDefault="00C92B62" w:rsidP="00C92B62">
      <w:pPr>
        <w:rPr>
          <w:b/>
          <w:bCs/>
        </w:rPr>
      </w:pPr>
      <w:r w:rsidRPr="00C92B62">
        <w:rPr>
          <w:b/>
          <w:bCs/>
        </w:rPr>
        <w:t>3. Behavioral Segmentation</w:t>
      </w:r>
    </w:p>
    <w:p w14:paraId="50643F4B" w14:textId="77777777" w:rsidR="00C92B62" w:rsidRPr="00C92B62" w:rsidRDefault="00C92B62" w:rsidP="00C92B62">
      <w:r w:rsidRPr="00C92B62">
        <w:rPr>
          <w:b/>
          <w:bCs/>
        </w:rPr>
        <w:t>a. Usage Occasion:</w:t>
      </w:r>
    </w:p>
    <w:p w14:paraId="30DD0660" w14:textId="77777777" w:rsidR="00C92B62" w:rsidRPr="00C92B62" w:rsidRDefault="00C92B62" w:rsidP="00C92B62">
      <w:pPr>
        <w:numPr>
          <w:ilvl w:val="0"/>
          <w:numId w:val="116"/>
        </w:numPr>
      </w:pPr>
      <w:r w:rsidRPr="00C92B62">
        <w:rPr>
          <w:b/>
          <w:bCs/>
        </w:rPr>
        <w:t>Business Travelers:</w:t>
      </w:r>
      <w:r w:rsidRPr="00C92B62">
        <w:t xml:space="preserve"> Targeting individuals traveling for work purposes, requiring short-term accommodations close to business districts.</w:t>
      </w:r>
    </w:p>
    <w:p w14:paraId="2A4A5A75" w14:textId="77777777" w:rsidR="00C92B62" w:rsidRPr="00C92B62" w:rsidRDefault="00C92B62" w:rsidP="00C92B62">
      <w:r w:rsidRPr="00C92B62">
        <w:rPr>
          <w:b/>
          <w:bCs/>
        </w:rPr>
        <w:t>b. Purchase Behavior:</w:t>
      </w:r>
    </w:p>
    <w:p w14:paraId="017CFC38" w14:textId="77777777" w:rsidR="00C92B62" w:rsidRPr="00C92B62" w:rsidRDefault="00C92B62" w:rsidP="00C92B62">
      <w:pPr>
        <w:numPr>
          <w:ilvl w:val="0"/>
          <w:numId w:val="117"/>
        </w:numPr>
      </w:pPr>
      <w:r w:rsidRPr="00C92B62">
        <w:rPr>
          <w:b/>
          <w:bCs/>
        </w:rPr>
        <w:t>Repeat Visitors:</w:t>
      </w:r>
      <w:r w:rsidRPr="00C92B62">
        <w:t xml:space="preserve"> Focusing on guests who frequently travel to Lagos for business or visiting family and friends, seeking reliable and consistent lodging options.</w:t>
      </w:r>
    </w:p>
    <w:p w14:paraId="32E4AF49" w14:textId="77777777" w:rsidR="00C92B62" w:rsidRPr="00C92B62" w:rsidRDefault="00C92B62" w:rsidP="00C92B62">
      <w:pPr>
        <w:rPr>
          <w:b/>
          <w:bCs/>
        </w:rPr>
      </w:pPr>
      <w:r w:rsidRPr="00C92B62">
        <w:rPr>
          <w:b/>
          <w:bCs/>
        </w:rPr>
        <w:t>4. Geographical Segmentation</w:t>
      </w:r>
    </w:p>
    <w:p w14:paraId="0A254D2E" w14:textId="77777777" w:rsidR="00C92B62" w:rsidRPr="00C92B62" w:rsidRDefault="00C92B62" w:rsidP="00C92B62">
      <w:r w:rsidRPr="00C92B62">
        <w:rPr>
          <w:b/>
          <w:bCs/>
        </w:rPr>
        <w:t>a. Proximity to Work:</w:t>
      </w:r>
    </w:p>
    <w:p w14:paraId="540E8B87" w14:textId="77777777" w:rsidR="00C92B62" w:rsidRPr="00C92B62" w:rsidRDefault="00C92B62" w:rsidP="00C92B62">
      <w:pPr>
        <w:numPr>
          <w:ilvl w:val="0"/>
          <w:numId w:val="118"/>
        </w:numPr>
      </w:pPr>
      <w:r w:rsidRPr="00C92B62">
        <w:rPr>
          <w:b/>
          <w:bCs/>
        </w:rPr>
        <w:t>Mainland to Island Commuters:</w:t>
      </w:r>
      <w:r w:rsidRPr="00C92B62">
        <w:t xml:space="preserve"> Specifically targeting individuals who commute daily from areas like Ikorodu, Ikeja, or </w:t>
      </w:r>
      <w:proofErr w:type="spellStart"/>
      <w:r w:rsidRPr="00C92B62">
        <w:t>Festac</w:t>
      </w:r>
      <w:proofErr w:type="spellEnd"/>
      <w:r w:rsidRPr="00C92B62">
        <w:t xml:space="preserve"> to Lagos Island for work, addressing their need for convenient overnight stays.</w:t>
      </w:r>
    </w:p>
    <w:p w14:paraId="4D0BA9DF" w14:textId="77777777" w:rsidR="00C92B62" w:rsidRPr="00C92B62" w:rsidRDefault="00C92B62" w:rsidP="00C92B62">
      <w:r w:rsidRPr="00C92B62">
        <w:rPr>
          <w:b/>
          <w:bCs/>
        </w:rPr>
        <w:t xml:space="preserve">b. </w:t>
      </w:r>
      <w:proofErr w:type="spellStart"/>
      <w:r w:rsidRPr="00C92B62">
        <w:rPr>
          <w:b/>
          <w:bCs/>
        </w:rPr>
        <w:t>Neighborhood</w:t>
      </w:r>
      <w:proofErr w:type="spellEnd"/>
      <w:r w:rsidRPr="00C92B62">
        <w:rPr>
          <w:b/>
          <w:bCs/>
        </w:rPr>
        <w:t xml:space="preserve"> Preferences:</w:t>
      </w:r>
    </w:p>
    <w:p w14:paraId="5380C0DA" w14:textId="77777777" w:rsidR="00C92B62" w:rsidRPr="00C92B62" w:rsidRDefault="00C92B62" w:rsidP="00C92B62">
      <w:pPr>
        <w:numPr>
          <w:ilvl w:val="0"/>
          <w:numId w:val="119"/>
        </w:numPr>
      </w:pPr>
      <w:r w:rsidRPr="00C92B62">
        <w:rPr>
          <w:b/>
          <w:bCs/>
        </w:rPr>
        <w:t>Lagos Island Residents:</w:t>
      </w:r>
      <w:r w:rsidRPr="00C92B62">
        <w:t xml:space="preserve"> Offering staycation options for residents seeking temporary accommodation due to home renovations, family visits, or leisure purposes.</w:t>
      </w:r>
    </w:p>
    <w:p w14:paraId="0D735A2B" w14:textId="77777777" w:rsidR="00C92B62" w:rsidRPr="00C92B62" w:rsidRDefault="00C92B62" w:rsidP="00C92B62">
      <w:pPr>
        <w:rPr>
          <w:b/>
          <w:bCs/>
        </w:rPr>
      </w:pPr>
      <w:r w:rsidRPr="00C92B62">
        <w:rPr>
          <w:b/>
          <w:bCs/>
        </w:rPr>
        <w:t>Tailoring Services to Consumer Segments</w:t>
      </w:r>
    </w:p>
    <w:p w14:paraId="1D56D779" w14:textId="77777777" w:rsidR="00C92B62" w:rsidRPr="00C92B62" w:rsidRDefault="00C92B62" w:rsidP="00C92B62">
      <w:pPr>
        <w:numPr>
          <w:ilvl w:val="0"/>
          <w:numId w:val="120"/>
        </w:numPr>
      </w:pPr>
      <w:r w:rsidRPr="00C92B62">
        <w:rPr>
          <w:b/>
          <w:bCs/>
        </w:rPr>
        <w:t>Customized Packages:</w:t>
      </w:r>
      <w:r w:rsidRPr="00C92B62">
        <w:t xml:space="preserve"> Offering flexible pricing and packages tailored to the needs of each segment, such as corporate discounts, extended stay options, and bundled services (e.g., meals, workspace access).</w:t>
      </w:r>
    </w:p>
    <w:p w14:paraId="27950B1C" w14:textId="77777777" w:rsidR="00C92B62" w:rsidRPr="00C92B62" w:rsidRDefault="00C92B62" w:rsidP="00C92B62">
      <w:pPr>
        <w:numPr>
          <w:ilvl w:val="0"/>
          <w:numId w:val="120"/>
        </w:numPr>
      </w:pPr>
      <w:r w:rsidRPr="00C92B62">
        <w:rPr>
          <w:b/>
          <w:bCs/>
        </w:rPr>
        <w:t>Personalized Experience:</w:t>
      </w:r>
      <w:r w:rsidRPr="00C92B62">
        <w:t xml:space="preserve"> Providing personalized services based on guest preferences and past behavior, enhancing customer satisfaction and loyalty.</w:t>
      </w:r>
    </w:p>
    <w:p w14:paraId="1BD7F5F5" w14:textId="77777777" w:rsidR="00C92B62" w:rsidRPr="00C92B62" w:rsidRDefault="00C92B62" w:rsidP="00C92B62">
      <w:pPr>
        <w:numPr>
          <w:ilvl w:val="0"/>
          <w:numId w:val="120"/>
        </w:numPr>
      </w:pPr>
      <w:r w:rsidRPr="00C92B62">
        <w:rPr>
          <w:b/>
          <w:bCs/>
        </w:rPr>
        <w:t>Marketing Strategies:</w:t>
      </w:r>
      <w:r w:rsidRPr="00C92B62">
        <w:t xml:space="preserve"> Utilizing targeted digital marketing campaigns, social media engagement, and partnerships with local businesses to reach and resonate with specific consumer segments.</w:t>
      </w:r>
    </w:p>
    <w:p w14:paraId="4703881A" w14:textId="77777777" w:rsidR="00C92B62" w:rsidRPr="00C92B62" w:rsidRDefault="00C92B62" w:rsidP="00C92B62">
      <w:r w:rsidRPr="00C92B62">
        <w:t>By effectively segmenting its target audience based on these criteria, IslandRest Hostel can optimize its marketing efforts, enhance guest satisfaction, and establish a strong brand presence in the competitive hospitality market of Lagos Island.</w:t>
      </w:r>
    </w:p>
    <w:p w14:paraId="405C53DF" w14:textId="2ADF480D" w:rsidR="0017714B" w:rsidRDefault="0017714B"/>
    <w:p w14:paraId="59B55BD4" w14:textId="77777777" w:rsidR="00C92B62" w:rsidRDefault="00C92B62"/>
    <w:p w14:paraId="5716466E" w14:textId="77777777" w:rsidR="00C92B62" w:rsidRDefault="00C92B62"/>
    <w:p w14:paraId="5D570D3A" w14:textId="77777777" w:rsidR="00C92B62" w:rsidRDefault="00C92B62"/>
    <w:p w14:paraId="680075D4" w14:textId="77777777" w:rsidR="00C92B62" w:rsidRDefault="00C92B62"/>
    <w:p w14:paraId="6673C51F" w14:textId="77777777" w:rsidR="00C92B62" w:rsidRDefault="00C92B62"/>
    <w:p w14:paraId="7070E686" w14:textId="77777777" w:rsidR="00C92B62" w:rsidRDefault="00C92B62"/>
    <w:p w14:paraId="1B24E636" w14:textId="77777777" w:rsidR="00C92B62" w:rsidRDefault="00C92B62"/>
    <w:p w14:paraId="310ACDEF" w14:textId="77777777" w:rsidR="00C92B62" w:rsidRDefault="00C92B62"/>
    <w:p w14:paraId="1FF2E451" w14:textId="77777777" w:rsidR="00C92B62" w:rsidRDefault="00C92B62"/>
    <w:p w14:paraId="27C5A8CC" w14:textId="77777777" w:rsidR="00C92B62" w:rsidRDefault="00C92B62"/>
    <w:p w14:paraId="694057E6" w14:textId="77777777" w:rsidR="00C92B62" w:rsidRDefault="00C92B62"/>
    <w:p w14:paraId="21A5A3CF" w14:textId="77777777" w:rsidR="0085402F" w:rsidRDefault="0085402F"/>
    <w:p w14:paraId="4C65A75C" w14:textId="77777777" w:rsidR="0085402F" w:rsidRDefault="0085402F"/>
    <w:p w14:paraId="08E33416" w14:textId="77777777" w:rsidR="0085402F" w:rsidRDefault="0085402F"/>
    <w:p w14:paraId="51E6D768" w14:textId="77777777" w:rsidR="0085402F" w:rsidRDefault="0085402F"/>
    <w:p w14:paraId="38824958" w14:textId="6C307C44" w:rsidR="0085402F" w:rsidRPr="0085402F" w:rsidRDefault="0085402F" w:rsidP="0085402F">
      <w:pPr>
        <w:rPr>
          <w:b/>
          <w:bCs/>
          <w:sz w:val="48"/>
          <w:szCs w:val="48"/>
        </w:rPr>
      </w:pPr>
      <w:r w:rsidRPr="0085402F">
        <w:rPr>
          <w:b/>
          <w:bCs/>
          <w:sz w:val="48"/>
          <w:szCs w:val="48"/>
        </w:rPr>
        <w:t>PRODUCT DEVELOPMENT</w:t>
      </w:r>
    </w:p>
    <w:p w14:paraId="0BE3E675" w14:textId="77777777" w:rsidR="00F31334" w:rsidRPr="00F31334" w:rsidRDefault="00F31334" w:rsidP="00F31334">
      <w:pPr>
        <w:rPr>
          <w:b/>
          <w:bCs/>
        </w:rPr>
      </w:pPr>
      <w:r w:rsidRPr="00F31334">
        <w:rPr>
          <w:b/>
          <w:bCs/>
        </w:rPr>
        <w:t>Product development for IslandRest Hostel involves creating a unique and compelling accommodation experience that meets the needs of its target market in Lagos. Here’s a structured approach to product development:</w:t>
      </w:r>
    </w:p>
    <w:p w14:paraId="410CBDFE" w14:textId="77777777" w:rsidR="00F31334" w:rsidRPr="00F31334" w:rsidRDefault="00F31334" w:rsidP="00F31334">
      <w:pPr>
        <w:rPr>
          <w:b/>
          <w:bCs/>
        </w:rPr>
      </w:pPr>
      <w:r w:rsidRPr="00F31334">
        <w:rPr>
          <w:b/>
          <w:bCs/>
        </w:rPr>
        <w:t>1. Concept Development</w:t>
      </w:r>
    </w:p>
    <w:p w14:paraId="20E1888D" w14:textId="77777777" w:rsidR="00F31334" w:rsidRPr="00F31334" w:rsidRDefault="00F31334" w:rsidP="00F31334">
      <w:pPr>
        <w:rPr>
          <w:b/>
          <w:bCs/>
        </w:rPr>
      </w:pPr>
      <w:r w:rsidRPr="00F31334">
        <w:rPr>
          <w:b/>
          <w:bCs/>
        </w:rPr>
        <w:t>a. Define the Unique Selling Proposition (USP):</w:t>
      </w:r>
    </w:p>
    <w:p w14:paraId="07404372" w14:textId="77777777" w:rsidR="00F31334" w:rsidRPr="00F31334" w:rsidRDefault="00F31334" w:rsidP="00F31334">
      <w:pPr>
        <w:numPr>
          <w:ilvl w:val="0"/>
          <w:numId w:val="129"/>
        </w:numPr>
        <w:rPr>
          <w:b/>
          <w:bCs/>
        </w:rPr>
      </w:pPr>
      <w:r w:rsidRPr="00F31334">
        <w:rPr>
          <w:b/>
          <w:bCs/>
        </w:rPr>
        <w:t>Emphasize convenience, affordability, and security as core USPs.</w:t>
      </w:r>
    </w:p>
    <w:p w14:paraId="4768250F" w14:textId="77777777" w:rsidR="00F31334" w:rsidRPr="00F31334" w:rsidRDefault="00F31334" w:rsidP="00F31334">
      <w:pPr>
        <w:numPr>
          <w:ilvl w:val="0"/>
          <w:numId w:val="129"/>
        </w:numPr>
        <w:rPr>
          <w:b/>
          <w:bCs/>
        </w:rPr>
      </w:pPr>
      <w:r w:rsidRPr="00F31334">
        <w:rPr>
          <w:b/>
          <w:bCs/>
        </w:rPr>
        <w:t>Highlight proximity to business districts on Lagos Island and competitive pricing compared to traditional accommodations.</w:t>
      </w:r>
    </w:p>
    <w:p w14:paraId="01629695" w14:textId="77777777" w:rsidR="00F31334" w:rsidRPr="00F31334" w:rsidRDefault="00F31334" w:rsidP="00F31334">
      <w:pPr>
        <w:rPr>
          <w:b/>
          <w:bCs/>
        </w:rPr>
      </w:pPr>
      <w:r w:rsidRPr="00F31334">
        <w:rPr>
          <w:b/>
          <w:bCs/>
        </w:rPr>
        <w:t>b. Identify Key Features and Amenities:</w:t>
      </w:r>
    </w:p>
    <w:p w14:paraId="3E377558" w14:textId="77777777" w:rsidR="00F31334" w:rsidRPr="00F31334" w:rsidRDefault="00F31334" w:rsidP="00F31334">
      <w:pPr>
        <w:numPr>
          <w:ilvl w:val="0"/>
          <w:numId w:val="130"/>
        </w:numPr>
        <w:rPr>
          <w:b/>
          <w:bCs/>
        </w:rPr>
      </w:pPr>
      <w:r w:rsidRPr="00F31334">
        <w:rPr>
          <w:b/>
          <w:bCs/>
        </w:rPr>
        <w:t>Private and shared room options with comfortable bedding and essential amenities.</w:t>
      </w:r>
    </w:p>
    <w:p w14:paraId="709D990B" w14:textId="77777777" w:rsidR="00F31334" w:rsidRPr="00F31334" w:rsidRDefault="00F31334" w:rsidP="00F31334">
      <w:pPr>
        <w:numPr>
          <w:ilvl w:val="0"/>
          <w:numId w:val="130"/>
        </w:numPr>
        <w:rPr>
          <w:b/>
          <w:bCs/>
        </w:rPr>
      </w:pPr>
      <w:r w:rsidRPr="00F31334">
        <w:rPr>
          <w:b/>
          <w:bCs/>
        </w:rPr>
        <w:t>On-site restaurant or cafeteria for meals and refreshments.</w:t>
      </w:r>
    </w:p>
    <w:p w14:paraId="69052BC3" w14:textId="77777777" w:rsidR="00F31334" w:rsidRPr="00F31334" w:rsidRDefault="00F31334" w:rsidP="00F31334">
      <w:pPr>
        <w:numPr>
          <w:ilvl w:val="0"/>
          <w:numId w:val="130"/>
        </w:numPr>
        <w:rPr>
          <w:b/>
          <w:bCs/>
        </w:rPr>
      </w:pPr>
      <w:r w:rsidRPr="00F31334">
        <w:rPr>
          <w:b/>
          <w:bCs/>
        </w:rPr>
        <w:t>Reliable internet connectivity and workspace facilities.</w:t>
      </w:r>
    </w:p>
    <w:p w14:paraId="066CBFEB" w14:textId="77777777" w:rsidR="00F31334" w:rsidRPr="00F31334" w:rsidRDefault="00F31334" w:rsidP="00F31334">
      <w:pPr>
        <w:numPr>
          <w:ilvl w:val="0"/>
          <w:numId w:val="130"/>
        </w:numPr>
        <w:rPr>
          <w:b/>
          <w:bCs/>
        </w:rPr>
      </w:pPr>
      <w:r w:rsidRPr="00F31334">
        <w:rPr>
          <w:b/>
          <w:bCs/>
        </w:rPr>
        <w:t>Enhanced security measures, including CCTV surveillance and controlled access.</w:t>
      </w:r>
    </w:p>
    <w:p w14:paraId="150B5950" w14:textId="77777777" w:rsidR="00F31334" w:rsidRPr="00F31334" w:rsidRDefault="00F31334" w:rsidP="00F31334">
      <w:pPr>
        <w:rPr>
          <w:b/>
          <w:bCs/>
        </w:rPr>
      </w:pPr>
      <w:r w:rsidRPr="00F31334">
        <w:rPr>
          <w:b/>
          <w:bCs/>
        </w:rPr>
        <w:lastRenderedPageBreak/>
        <w:t>2. Design and Planning</w:t>
      </w:r>
    </w:p>
    <w:p w14:paraId="6F6E1BB7" w14:textId="77777777" w:rsidR="00F31334" w:rsidRPr="00F31334" w:rsidRDefault="00F31334" w:rsidP="00F31334">
      <w:pPr>
        <w:rPr>
          <w:b/>
          <w:bCs/>
        </w:rPr>
      </w:pPr>
      <w:r w:rsidRPr="00F31334">
        <w:rPr>
          <w:b/>
          <w:bCs/>
        </w:rPr>
        <w:t>a. Architectural Design:</w:t>
      </w:r>
    </w:p>
    <w:p w14:paraId="6E2A2A86" w14:textId="77777777" w:rsidR="00F31334" w:rsidRPr="00F31334" w:rsidRDefault="00F31334" w:rsidP="00F31334">
      <w:pPr>
        <w:numPr>
          <w:ilvl w:val="0"/>
          <w:numId w:val="131"/>
        </w:numPr>
        <w:rPr>
          <w:b/>
          <w:bCs/>
        </w:rPr>
      </w:pPr>
      <w:r w:rsidRPr="00F31334">
        <w:rPr>
          <w:b/>
          <w:bCs/>
        </w:rPr>
        <w:t>Optimize space utilization for both privacy and communal areas.</w:t>
      </w:r>
    </w:p>
    <w:p w14:paraId="62AE3802" w14:textId="77777777" w:rsidR="00F31334" w:rsidRPr="00F31334" w:rsidRDefault="00F31334" w:rsidP="00F31334">
      <w:pPr>
        <w:numPr>
          <w:ilvl w:val="0"/>
          <w:numId w:val="131"/>
        </w:numPr>
        <w:rPr>
          <w:b/>
          <w:bCs/>
        </w:rPr>
      </w:pPr>
      <w:r w:rsidRPr="00F31334">
        <w:rPr>
          <w:b/>
          <w:bCs/>
        </w:rPr>
        <w:t>Incorporate eco-friendly building materials and energy-efficient design principles.</w:t>
      </w:r>
    </w:p>
    <w:p w14:paraId="50A7A321" w14:textId="77777777" w:rsidR="00F31334" w:rsidRPr="00F31334" w:rsidRDefault="00F31334" w:rsidP="00F31334">
      <w:pPr>
        <w:rPr>
          <w:b/>
          <w:bCs/>
        </w:rPr>
      </w:pPr>
      <w:r w:rsidRPr="00F31334">
        <w:rPr>
          <w:b/>
          <w:bCs/>
        </w:rPr>
        <w:t>b. Interior Design:</w:t>
      </w:r>
    </w:p>
    <w:p w14:paraId="4A2A133C" w14:textId="77777777" w:rsidR="00F31334" w:rsidRPr="00F31334" w:rsidRDefault="00F31334" w:rsidP="00F31334">
      <w:pPr>
        <w:numPr>
          <w:ilvl w:val="0"/>
          <w:numId w:val="132"/>
        </w:numPr>
        <w:rPr>
          <w:b/>
          <w:bCs/>
        </w:rPr>
      </w:pPr>
      <w:r w:rsidRPr="00F31334">
        <w:rPr>
          <w:b/>
          <w:bCs/>
        </w:rPr>
        <w:t xml:space="preserve">Create a modern and comfortable ambiance that appeals to professionals and business </w:t>
      </w:r>
      <w:proofErr w:type="spellStart"/>
      <w:r w:rsidRPr="00F31334">
        <w:rPr>
          <w:b/>
          <w:bCs/>
        </w:rPr>
        <w:t>travelers</w:t>
      </w:r>
      <w:proofErr w:type="spellEnd"/>
      <w:r w:rsidRPr="00F31334">
        <w:rPr>
          <w:b/>
          <w:bCs/>
        </w:rPr>
        <w:t>.</w:t>
      </w:r>
    </w:p>
    <w:p w14:paraId="4B30D45D" w14:textId="77777777" w:rsidR="00F31334" w:rsidRPr="00F31334" w:rsidRDefault="00F31334" w:rsidP="00F31334">
      <w:pPr>
        <w:numPr>
          <w:ilvl w:val="0"/>
          <w:numId w:val="132"/>
        </w:numPr>
        <w:rPr>
          <w:b/>
          <w:bCs/>
        </w:rPr>
      </w:pPr>
      <w:r w:rsidRPr="00F31334">
        <w:rPr>
          <w:b/>
          <w:bCs/>
        </w:rPr>
        <w:t xml:space="preserve">Use ergonomic furniture, soothing </w:t>
      </w:r>
      <w:proofErr w:type="spellStart"/>
      <w:r w:rsidRPr="00F31334">
        <w:rPr>
          <w:b/>
          <w:bCs/>
        </w:rPr>
        <w:t>color</w:t>
      </w:r>
      <w:proofErr w:type="spellEnd"/>
      <w:r w:rsidRPr="00F31334">
        <w:rPr>
          <w:b/>
          <w:bCs/>
        </w:rPr>
        <w:t xml:space="preserve"> schemes, and functional layouts.</w:t>
      </w:r>
    </w:p>
    <w:p w14:paraId="2B4FDF62" w14:textId="77777777" w:rsidR="00F31334" w:rsidRPr="00F31334" w:rsidRDefault="00F31334" w:rsidP="00F31334">
      <w:pPr>
        <w:rPr>
          <w:b/>
          <w:bCs/>
        </w:rPr>
      </w:pPr>
      <w:r w:rsidRPr="00F31334">
        <w:rPr>
          <w:b/>
          <w:bCs/>
        </w:rPr>
        <w:t>3. Operational Framework</w:t>
      </w:r>
    </w:p>
    <w:p w14:paraId="32398626" w14:textId="77777777" w:rsidR="00F31334" w:rsidRPr="00F31334" w:rsidRDefault="00F31334" w:rsidP="00F31334">
      <w:pPr>
        <w:rPr>
          <w:b/>
          <w:bCs/>
        </w:rPr>
      </w:pPr>
      <w:r w:rsidRPr="00F31334">
        <w:rPr>
          <w:b/>
          <w:bCs/>
        </w:rPr>
        <w:t>a. Booking and Reservation System:</w:t>
      </w:r>
    </w:p>
    <w:p w14:paraId="63DC2796" w14:textId="77777777" w:rsidR="00F31334" w:rsidRPr="00F31334" w:rsidRDefault="00F31334" w:rsidP="00F31334">
      <w:pPr>
        <w:numPr>
          <w:ilvl w:val="0"/>
          <w:numId w:val="133"/>
        </w:numPr>
        <w:rPr>
          <w:b/>
          <w:bCs/>
        </w:rPr>
      </w:pPr>
      <w:r w:rsidRPr="00F31334">
        <w:rPr>
          <w:b/>
          <w:bCs/>
        </w:rPr>
        <w:t>Implement an efficient online booking platform with secure payment options.</w:t>
      </w:r>
    </w:p>
    <w:p w14:paraId="0FE77FC9" w14:textId="77777777" w:rsidR="00F31334" w:rsidRPr="00F31334" w:rsidRDefault="00F31334" w:rsidP="00F31334">
      <w:pPr>
        <w:numPr>
          <w:ilvl w:val="0"/>
          <w:numId w:val="133"/>
        </w:numPr>
        <w:rPr>
          <w:b/>
          <w:bCs/>
        </w:rPr>
      </w:pPr>
      <w:r w:rsidRPr="00F31334">
        <w:rPr>
          <w:b/>
          <w:bCs/>
        </w:rPr>
        <w:t>Offer flexible booking terms and cancellation policies to accommodate varying guest needs.</w:t>
      </w:r>
    </w:p>
    <w:p w14:paraId="3F1DF0C6" w14:textId="77777777" w:rsidR="00F31334" w:rsidRPr="00F31334" w:rsidRDefault="00F31334" w:rsidP="00F31334">
      <w:pPr>
        <w:rPr>
          <w:b/>
          <w:bCs/>
        </w:rPr>
      </w:pPr>
      <w:r w:rsidRPr="00F31334">
        <w:rPr>
          <w:b/>
          <w:bCs/>
        </w:rPr>
        <w:t>b. Guest Services and Hospitality:</w:t>
      </w:r>
    </w:p>
    <w:p w14:paraId="7AAAC2F4" w14:textId="77777777" w:rsidR="00F31334" w:rsidRPr="00F31334" w:rsidRDefault="00F31334" w:rsidP="00F31334">
      <w:pPr>
        <w:numPr>
          <w:ilvl w:val="0"/>
          <w:numId w:val="134"/>
        </w:numPr>
        <w:rPr>
          <w:b/>
          <w:bCs/>
        </w:rPr>
      </w:pPr>
      <w:r w:rsidRPr="00F31334">
        <w:rPr>
          <w:b/>
          <w:bCs/>
        </w:rPr>
        <w:t>Train staff to provide exceptional customer service and hospitality.</w:t>
      </w:r>
    </w:p>
    <w:p w14:paraId="0406017B" w14:textId="77777777" w:rsidR="00F31334" w:rsidRPr="00F31334" w:rsidRDefault="00F31334" w:rsidP="00F31334">
      <w:pPr>
        <w:numPr>
          <w:ilvl w:val="0"/>
          <w:numId w:val="134"/>
        </w:numPr>
        <w:rPr>
          <w:b/>
          <w:bCs/>
        </w:rPr>
      </w:pPr>
      <w:r w:rsidRPr="00F31334">
        <w:rPr>
          <w:b/>
          <w:bCs/>
        </w:rPr>
        <w:t>Develop personalized guest experiences and amenities based on consumer feedback and preferences.</w:t>
      </w:r>
    </w:p>
    <w:p w14:paraId="75738274" w14:textId="77777777" w:rsidR="00F31334" w:rsidRPr="00F31334" w:rsidRDefault="00F31334" w:rsidP="00F31334">
      <w:pPr>
        <w:rPr>
          <w:b/>
          <w:bCs/>
        </w:rPr>
      </w:pPr>
      <w:r w:rsidRPr="00F31334">
        <w:rPr>
          <w:b/>
          <w:bCs/>
        </w:rPr>
        <w:t>4. Sustainability Integration</w:t>
      </w:r>
    </w:p>
    <w:p w14:paraId="6B6093E0" w14:textId="77777777" w:rsidR="00F31334" w:rsidRPr="00F31334" w:rsidRDefault="00F31334" w:rsidP="00F31334">
      <w:pPr>
        <w:rPr>
          <w:b/>
          <w:bCs/>
        </w:rPr>
      </w:pPr>
      <w:r w:rsidRPr="00F31334">
        <w:rPr>
          <w:b/>
          <w:bCs/>
        </w:rPr>
        <w:t>a. Environmental Practices:</w:t>
      </w:r>
    </w:p>
    <w:p w14:paraId="7315DC67" w14:textId="77777777" w:rsidR="00F31334" w:rsidRPr="00F31334" w:rsidRDefault="00F31334" w:rsidP="00F31334">
      <w:pPr>
        <w:numPr>
          <w:ilvl w:val="0"/>
          <w:numId w:val="135"/>
        </w:numPr>
        <w:rPr>
          <w:b/>
          <w:bCs/>
        </w:rPr>
      </w:pPr>
      <w:r w:rsidRPr="00F31334">
        <w:rPr>
          <w:b/>
          <w:bCs/>
        </w:rPr>
        <w:t>Adopt sustainable practices such as energy-efficient appliances, waste reduction, and recycling programs.</w:t>
      </w:r>
    </w:p>
    <w:p w14:paraId="28B54824" w14:textId="77777777" w:rsidR="00F31334" w:rsidRPr="00F31334" w:rsidRDefault="00F31334" w:rsidP="00F31334">
      <w:pPr>
        <w:numPr>
          <w:ilvl w:val="0"/>
          <w:numId w:val="135"/>
        </w:numPr>
        <w:rPr>
          <w:b/>
          <w:bCs/>
        </w:rPr>
      </w:pPr>
      <w:r w:rsidRPr="00F31334">
        <w:rPr>
          <w:b/>
          <w:bCs/>
        </w:rPr>
        <w:t>Promote environmental awareness among guests and staff.</w:t>
      </w:r>
    </w:p>
    <w:p w14:paraId="4D9D5622" w14:textId="77777777" w:rsidR="00F31334" w:rsidRPr="00F31334" w:rsidRDefault="00F31334" w:rsidP="00F31334">
      <w:pPr>
        <w:rPr>
          <w:b/>
          <w:bCs/>
        </w:rPr>
      </w:pPr>
      <w:r w:rsidRPr="00F31334">
        <w:rPr>
          <w:b/>
          <w:bCs/>
        </w:rPr>
        <w:t>5. Testing and Quality Assurance</w:t>
      </w:r>
    </w:p>
    <w:p w14:paraId="27FE3404" w14:textId="77777777" w:rsidR="00F31334" w:rsidRPr="00F31334" w:rsidRDefault="00F31334" w:rsidP="00F31334">
      <w:pPr>
        <w:rPr>
          <w:b/>
          <w:bCs/>
        </w:rPr>
      </w:pPr>
      <w:r w:rsidRPr="00F31334">
        <w:rPr>
          <w:b/>
          <w:bCs/>
        </w:rPr>
        <w:t>a. Pre-Launch Testing:</w:t>
      </w:r>
    </w:p>
    <w:p w14:paraId="5E1E32E0" w14:textId="77777777" w:rsidR="00F31334" w:rsidRPr="00F31334" w:rsidRDefault="00F31334" w:rsidP="00F31334">
      <w:pPr>
        <w:numPr>
          <w:ilvl w:val="0"/>
          <w:numId w:val="136"/>
        </w:numPr>
        <w:rPr>
          <w:b/>
          <w:bCs/>
        </w:rPr>
      </w:pPr>
      <w:r w:rsidRPr="00F31334">
        <w:rPr>
          <w:b/>
          <w:bCs/>
        </w:rPr>
        <w:t>Conduct beta testing to identify and resolve operational challenges.</w:t>
      </w:r>
    </w:p>
    <w:p w14:paraId="4792A8C5" w14:textId="77777777" w:rsidR="00F31334" w:rsidRPr="00F31334" w:rsidRDefault="00F31334" w:rsidP="00F31334">
      <w:pPr>
        <w:numPr>
          <w:ilvl w:val="0"/>
          <w:numId w:val="136"/>
        </w:numPr>
        <w:rPr>
          <w:b/>
          <w:bCs/>
        </w:rPr>
      </w:pPr>
      <w:r w:rsidRPr="00F31334">
        <w:rPr>
          <w:b/>
          <w:bCs/>
        </w:rPr>
        <w:t>Gather feedback from pilot guests to refine service offerings and improve guest satisfaction.</w:t>
      </w:r>
    </w:p>
    <w:p w14:paraId="60616EE6" w14:textId="77777777" w:rsidR="00F31334" w:rsidRPr="00F31334" w:rsidRDefault="00F31334" w:rsidP="00F31334">
      <w:pPr>
        <w:rPr>
          <w:b/>
          <w:bCs/>
        </w:rPr>
      </w:pPr>
      <w:r w:rsidRPr="00F31334">
        <w:rPr>
          <w:b/>
          <w:bCs/>
        </w:rPr>
        <w:t>6. Launch and Marketing</w:t>
      </w:r>
    </w:p>
    <w:p w14:paraId="14E84586" w14:textId="77777777" w:rsidR="00F31334" w:rsidRPr="00F31334" w:rsidRDefault="00F31334" w:rsidP="00F31334">
      <w:pPr>
        <w:rPr>
          <w:b/>
          <w:bCs/>
        </w:rPr>
      </w:pPr>
      <w:r w:rsidRPr="00F31334">
        <w:rPr>
          <w:b/>
          <w:bCs/>
        </w:rPr>
        <w:t>a. Launch Strategy:</w:t>
      </w:r>
    </w:p>
    <w:p w14:paraId="2DBFE299" w14:textId="77777777" w:rsidR="00F31334" w:rsidRPr="00F31334" w:rsidRDefault="00F31334" w:rsidP="00F31334">
      <w:pPr>
        <w:numPr>
          <w:ilvl w:val="0"/>
          <w:numId w:val="137"/>
        </w:numPr>
        <w:rPr>
          <w:b/>
          <w:bCs/>
        </w:rPr>
      </w:pPr>
      <w:r w:rsidRPr="00F31334">
        <w:rPr>
          <w:b/>
          <w:bCs/>
        </w:rPr>
        <w:t>Plan a comprehensive marketing campaign targeting key consumer segments identified earlier.</w:t>
      </w:r>
    </w:p>
    <w:p w14:paraId="3564D4E9" w14:textId="77777777" w:rsidR="00F31334" w:rsidRPr="00F31334" w:rsidRDefault="00F31334" w:rsidP="00F31334">
      <w:pPr>
        <w:numPr>
          <w:ilvl w:val="0"/>
          <w:numId w:val="137"/>
        </w:numPr>
        <w:rPr>
          <w:b/>
          <w:bCs/>
        </w:rPr>
      </w:pPr>
      <w:r w:rsidRPr="00F31334">
        <w:rPr>
          <w:b/>
          <w:bCs/>
        </w:rPr>
        <w:lastRenderedPageBreak/>
        <w:t>Utilize digital marketing, social media platforms, and partnerships with local businesses and corporate clients.</w:t>
      </w:r>
    </w:p>
    <w:p w14:paraId="7848B380" w14:textId="77777777" w:rsidR="00F31334" w:rsidRPr="00F31334" w:rsidRDefault="00F31334" w:rsidP="00F31334">
      <w:pPr>
        <w:rPr>
          <w:b/>
          <w:bCs/>
        </w:rPr>
      </w:pPr>
      <w:r w:rsidRPr="00F31334">
        <w:rPr>
          <w:b/>
          <w:bCs/>
        </w:rPr>
        <w:t>b. Promotional Offers:</w:t>
      </w:r>
    </w:p>
    <w:p w14:paraId="181B32EF" w14:textId="77777777" w:rsidR="00F31334" w:rsidRPr="00F31334" w:rsidRDefault="00F31334" w:rsidP="00F31334">
      <w:pPr>
        <w:numPr>
          <w:ilvl w:val="0"/>
          <w:numId w:val="138"/>
        </w:numPr>
        <w:rPr>
          <w:b/>
          <w:bCs/>
        </w:rPr>
      </w:pPr>
      <w:r w:rsidRPr="00F31334">
        <w:rPr>
          <w:b/>
          <w:bCs/>
        </w:rPr>
        <w:t>Offer introductory rates, special packages, and incentives to attract initial customers.</w:t>
      </w:r>
    </w:p>
    <w:p w14:paraId="667DB0FF" w14:textId="202E0E48" w:rsidR="00F31334" w:rsidRPr="00F31334" w:rsidRDefault="00F31334" w:rsidP="00F31334">
      <w:pPr>
        <w:numPr>
          <w:ilvl w:val="0"/>
          <w:numId w:val="138"/>
        </w:numPr>
        <w:rPr>
          <w:b/>
          <w:bCs/>
        </w:rPr>
      </w:pPr>
      <w:r w:rsidRPr="00F31334">
        <w:rPr>
          <w:b/>
          <w:bCs/>
        </w:rPr>
        <w:t>Leverage word-of-mouth marketing and customer referrals to build brand reputation.</w:t>
      </w:r>
    </w:p>
    <w:p w14:paraId="7EFC0CFC" w14:textId="77777777" w:rsidR="00F31334" w:rsidRPr="00F31334" w:rsidRDefault="00F31334" w:rsidP="00F31334">
      <w:pPr>
        <w:rPr>
          <w:b/>
          <w:bCs/>
        </w:rPr>
      </w:pPr>
      <w:r w:rsidRPr="00F31334">
        <w:rPr>
          <w:b/>
          <w:bCs/>
        </w:rPr>
        <w:t>7. Continuous Improvement</w:t>
      </w:r>
    </w:p>
    <w:p w14:paraId="268B2466" w14:textId="77777777" w:rsidR="00F31334" w:rsidRPr="00F31334" w:rsidRDefault="00F31334" w:rsidP="00F31334">
      <w:pPr>
        <w:rPr>
          <w:b/>
          <w:bCs/>
        </w:rPr>
      </w:pPr>
      <w:r w:rsidRPr="00F31334">
        <w:rPr>
          <w:b/>
          <w:bCs/>
        </w:rPr>
        <w:t>a. Feedback Mechanisms:</w:t>
      </w:r>
    </w:p>
    <w:p w14:paraId="4300127B" w14:textId="77777777" w:rsidR="00F31334" w:rsidRPr="00F31334" w:rsidRDefault="00F31334" w:rsidP="00F31334">
      <w:pPr>
        <w:numPr>
          <w:ilvl w:val="0"/>
          <w:numId w:val="139"/>
        </w:numPr>
        <w:rPr>
          <w:b/>
          <w:bCs/>
        </w:rPr>
      </w:pPr>
      <w:r w:rsidRPr="00F31334">
        <w:rPr>
          <w:b/>
          <w:bCs/>
        </w:rPr>
        <w:t>Implement ongoing guest feedback mechanisms to continuously improve service quality and operational efficiency.</w:t>
      </w:r>
    </w:p>
    <w:p w14:paraId="74D1BFB6" w14:textId="77777777" w:rsidR="00F31334" w:rsidRPr="00F31334" w:rsidRDefault="00F31334" w:rsidP="00F31334">
      <w:pPr>
        <w:numPr>
          <w:ilvl w:val="0"/>
          <w:numId w:val="139"/>
        </w:numPr>
        <w:rPr>
          <w:b/>
          <w:bCs/>
        </w:rPr>
      </w:pPr>
      <w:r w:rsidRPr="00F31334">
        <w:rPr>
          <w:b/>
          <w:bCs/>
        </w:rPr>
        <w:t>Monitor industry trends and competitor activities to stay competitive and innovative in the market.</w:t>
      </w:r>
    </w:p>
    <w:p w14:paraId="2DB4B0D0" w14:textId="77777777" w:rsidR="00F31334" w:rsidRPr="00F31334" w:rsidRDefault="00F31334" w:rsidP="00F31334">
      <w:pPr>
        <w:rPr>
          <w:b/>
          <w:bCs/>
        </w:rPr>
      </w:pPr>
      <w:r w:rsidRPr="00F31334">
        <w:rPr>
          <w:b/>
          <w:bCs/>
        </w:rPr>
        <w:t>By following a structured product development process, IslandRest Hostel can create a differentiated and sustainable accommodation offering that meets the diverse needs of its target market in Lagos, positioning itself as a preferred choice for both short-term and extended stays.</w:t>
      </w:r>
    </w:p>
    <w:p w14:paraId="370A6CBC" w14:textId="77777777" w:rsidR="00F31334" w:rsidRDefault="00F31334">
      <w:pPr>
        <w:rPr>
          <w:b/>
          <w:bCs/>
        </w:rPr>
      </w:pPr>
    </w:p>
    <w:p w14:paraId="6C50EEA2" w14:textId="77777777" w:rsidR="00424110" w:rsidRDefault="00424110">
      <w:pPr>
        <w:rPr>
          <w:b/>
          <w:bCs/>
        </w:rPr>
      </w:pPr>
    </w:p>
    <w:p w14:paraId="08E85702" w14:textId="77777777" w:rsidR="00F31334" w:rsidRDefault="00F31334">
      <w:pPr>
        <w:rPr>
          <w:b/>
          <w:bCs/>
        </w:rPr>
      </w:pPr>
    </w:p>
    <w:p w14:paraId="4CBCC854" w14:textId="77777777" w:rsidR="00F31334" w:rsidRDefault="00F31334">
      <w:pPr>
        <w:rPr>
          <w:b/>
          <w:bCs/>
        </w:rPr>
      </w:pPr>
    </w:p>
    <w:p w14:paraId="1396B8B0" w14:textId="77777777" w:rsidR="00F31334" w:rsidRDefault="00F31334">
      <w:pPr>
        <w:rPr>
          <w:b/>
          <w:bCs/>
        </w:rPr>
      </w:pPr>
    </w:p>
    <w:p w14:paraId="50460EEF" w14:textId="015E23F9" w:rsidR="0085402F" w:rsidRPr="00F31334" w:rsidRDefault="00F31334">
      <w:pPr>
        <w:rPr>
          <w:b/>
          <w:bCs/>
        </w:rPr>
      </w:pPr>
      <w:r w:rsidRPr="00F31334">
        <w:rPr>
          <w:b/>
          <w:bCs/>
        </w:rPr>
        <w:t>Concept Development</w:t>
      </w:r>
    </w:p>
    <w:p w14:paraId="4D2BE78E" w14:textId="77777777" w:rsidR="00F31334" w:rsidRPr="00F31334" w:rsidRDefault="00F31334" w:rsidP="00F31334">
      <w:r w:rsidRPr="00F31334">
        <w:t>Concept development in the context of product development for IslandRest Hostel involves shaping the core ideas and defining the unique attributes that will distinguish the hostel in the competitive hospitality market of Lagos. Here’s a detailed elaboration on concept development:</w:t>
      </w:r>
    </w:p>
    <w:p w14:paraId="285F0875" w14:textId="77777777" w:rsidR="00F31334" w:rsidRPr="00F31334" w:rsidRDefault="00F31334" w:rsidP="00F31334">
      <w:pPr>
        <w:rPr>
          <w:b/>
          <w:bCs/>
        </w:rPr>
      </w:pPr>
      <w:r w:rsidRPr="00F31334">
        <w:rPr>
          <w:b/>
          <w:bCs/>
        </w:rPr>
        <w:t>1. Defining Unique Selling Proposition (USP)</w:t>
      </w:r>
    </w:p>
    <w:p w14:paraId="60D42A1F" w14:textId="77777777" w:rsidR="00F31334" w:rsidRPr="00F31334" w:rsidRDefault="00F31334" w:rsidP="00F31334">
      <w:r w:rsidRPr="00F31334">
        <w:rPr>
          <w:b/>
          <w:bCs/>
        </w:rPr>
        <w:t>a. Emphasis on Convenience and Accessibility:</w:t>
      </w:r>
    </w:p>
    <w:p w14:paraId="4660DB40" w14:textId="77777777" w:rsidR="00F31334" w:rsidRPr="00F31334" w:rsidRDefault="00F31334" w:rsidP="00F31334">
      <w:pPr>
        <w:numPr>
          <w:ilvl w:val="0"/>
          <w:numId w:val="121"/>
        </w:numPr>
      </w:pPr>
      <w:r w:rsidRPr="00F31334">
        <w:rPr>
          <w:b/>
          <w:bCs/>
        </w:rPr>
        <w:t>Location Advantage:</w:t>
      </w:r>
      <w:r w:rsidRPr="00F31334">
        <w:t xml:space="preserve"> Highlighting the hostel's strategic location on Lagos Island, particularly near major business districts like Victoria Island and Ikoyi. This proximity reduces commuting times and enhances convenience for guests who work or conduct business activities on the island.</w:t>
      </w:r>
    </w:p>
    <w:p w14:paraId="0CC806FC" w14:textId="77777777" w:rsidR="00F31334" w:rsidRPr="00F31334" w:rsidRDefault="00F31334" w:rsidP="00F31334">
      <w:pPr>
        <w:numPr>
          <w:ilvl w:val="0"/>
          <w:numId w:val="121"/>
        </w:numPr>
      </w:pPr>
      <w:r w:rsidRPr="00F31334">
        <w:rPr>
          <w:b/>
          <w:bCs/>
        </w:rPr>
        <w:t>Ease of Access:</w:t>
      </w:r>
      <w:r w:rsidRPr="00F31334">
        <w:t xml:space="preserve"> Ensuring easy accessibility via major transportation routes and proximity to public transport hubs, making it convenient for guests arriving from Lagos mainland or other parts of the city.</w:t>
      </w:r>
    </w:p>
    <w:p w14:paraId="70C0B820" w14:textId="77777777" w:rsidR="00F31334" w:rsidRPr="00F31334" w:rsidRDefault="00F31334" w:rsidP="00F31334">
      <w:r w:rsidRPr="00F31334">
        <w:rPr>
          <w:b/>
          <w:bCs/>
        </w:rPr>
        <w:t>b. Affordability and Value Proposition:</w:t>
      </w:r>
    </w:p>
    <w:p w14:paraId="2C64A7E0" w14:textId="77777777" w:rsidR="00F31334" w:rsidRPr="00F31334" w:rsidRDefault="00F31334" w:rsidP="00F31334">
      <w:pPr>
        <w:numPr>
          <w:ilvl w:val="0"/>
          <w:numId w:val="122"/>
        </w:numPr>
      </w:pPr>
      <w:r w:rsidRPr="00F31334">
        <w:lastRenderedPageBreak/>
        <w:t xml:space="preserve">Offering competitive pricing structures that appeal to budget-conscious </w:t>
      </w:r>
      <w:proofErr w:type="spellStart"/>
      <w:r w:rsidRPr="00F31334">
        <w:t>travelers</w:t>
      </w:r>
      <w:proofErr w:type="spellEnd"/>
      <w:r w:rsidRPr="00F31334">
        <w:t>, especially compared to traditional hotels and short-term rentals in Lagos Island's expensive accommodation market.</w:t>
      </w:r>
    </w:p>
    <w:p w14:paraId="2C8906C8" w14:textId="77777777" w:rsidR="00F31334" w:rsidRPr="00F31334" w:rsidRDefault="00F31334" w:rsidP="00F31334">
      <w:pPr>
        <w:numPr>
          <w:ilvl w:val="0"/>
          <w:numId w:val="122"/>
        </w:numPr>
      </w:pPr>
      <w:r w:rsidRPr="00F31334">
        <w:t>Communicating value through bundled services such as complimentary breakfast, Wi-Fi, and access to workspace facilities, enhancing the overall guest experience without inflating costs.</w:t>
      </w:r>
    </w:p>
    <w:p w14:paraId="1FD5E84C" w14:textId="77777777" w:rsidR="00F31334" w:rsidRPr="00F31334" w:rsidRDefault="00F31334" w:rsidP="00F31334">
      <w:pPr>
        <w:rPr>
          <w:b/>
          <w:bCs/>
        </w:rPr>
      </w:pPr>
      <w:r w:rsidRPr="00F31334">
        <w:rPr>
          <w:b/>
          <w:bCs/>
        </w:rPr>
        <w:t>2. Key Features and Amenities</w:t>
      </w:r>
    </w:p>
    <w:p w14:paraId="6C3D6394" w14:textId="77777777" w:rsidR="00F31334" w:rsidRPr="00F31334" w:rsidRDefault="00F31334" w:rsidP="00F31334">
      <w:r w:rsidRPr="00F31334">
        <w:rPr>
          <w:b/>
          <w:bCs/>
        </w:rPr>
        <w:t>a. Room Configurations:</w:t>
      </w:r>
    </w:p>
    <w:p w14:paraId="0A2218E8" w14:textId="77777777" w:rsidR="00F31334" w:rsidRPr="00F31334" w:rsidRDefault="00F31334" w:rsidP="00F31334">
      <w:pPr>
        <w:numPr>
          <w:ilvl w:val="0"/>
          <w:numId w:val="123"/>
        </w:numPr>
      </w:pPr>
      <w:r w:rsidRPr="00F31334">
        <w:t>Providing a range of accommodation options including private rooms, shared rooms with bunk beds, and dormitory-style settings to cater to different guest preferences and budgets.</w:t>
      </w:r>
    </w:p>
    <w:p w14:paraId="592244BC" w14:textId="77777777" w:rsidR="00F31334" w:rsidRPr="00F31334" w:rsidRDefault="00F31334" w:rsidP="00F31334">
      <w:pPr>
        <w:numPr>
          <w:ilvl w:val="0"/>
          <w:numId w:val="123"/>
        </w:numPr>
      </w:pPr>
      <w:r w:rsidRPr="00F31334">
        <w:t>Ensuring each room is equipped with comfortable bedding, storage solutions, and basic amenities like bedside lamps, power outlets, and personal lockers for security.</w:t>
      </w:r>
    </w:p>
    <w:p w14:paraId="12B3D2F1" w14:textId="77777777" w:rsidR="00F31334" w:rsidRPr="00F31334" w:rsidRDefault="00F31334" w:rsidP="00F31334">
      <w:r w:rsidRPr="00F31334">
        <w:rPr>
          <w:b/>
          <w:bCs/>
        </w:rPr>
        <w:t>b. On-site Facilities:</w:t>
      </w:r>
    </w:p>
    <w:p w14:paraId="17B01795" w14:textId="77777777" w:rsidR="00F31334" w:rsidRPr="00F31334" w:rsidRDefault="00F31334" w:rsidP="00F31334">
      <w:pPr>
        <w:numPr>
          <w:ilvl w:val="0"/>
          <w:numId w:val="124"/>
        </w:numPr>
      </w:pPr>
      <w:r w:rsidRPr="00F31334">
        <w:rPr>
          <w:b/>
          <w:bCs/>
        </w:rPr>
        <w:t>Dining Options:</w:t>
      </w:r>
      <w:r w:rsidRPr="00F31334">
        <w:t xml:space="preserve"> Incorporating an on-site restaurant or cafeteria offering a variety of meals, snacks, and beverages throughout the day.</w:t>
      </w:r>
    </w:p>
    <w:p w14:paraId="5985732A" w14:textId="77777777" w:rsidR="00F31334" w:rsidRPr="00F31334" w:rsidRDefault="00F31334" w:rsidP="00F31334">
      <w:pPr>
        <w:numPr>
          <w:ilvl w:val="0"/>
          <w:numId w:val="124"/>
        </w:numPr>
      </w:pPr>
      <w:r w:rsidRPr="00F31334">
        <w:rPr>
          <w:b/>
          <w:bCs/>
        </w:rPr>
        <w:t>Work and Social Spaces:</w:t>
      </w:r>
      <w:r w:rsidRPr="00F31334">
        <w:t xml:space="preserve"> Designing communal areas for guests to work, socialize, or relax, featuring comfortable seating, workstations with charging points, and recreational activities.</w:t>
      </w:r>
    </w:p>
    <w:p w14:paraId="6F9FE966" w14:textId="77777777" w:rsidR="00F31334" w:rsidRPr="00F31334" w:rsidRDefault="00F31334" w:rsidP="00F31334">
      <w:pPr>
        <w:rPr>
          <w:b/>
          <w:bCs/>
        </w:rPr>
      </w:pPr>
      <w:r w:rsidRPr="00F31334">
        <w:rPr>
          <w:b/>
          <w:bCs/>
        </w:rPr>
        <w:t>3. Security and Guest Safety</w:t>
      </w:r>
    </w:p>
    <w:p w14:paraId="64C9D168" w14:textId="77777777" w:rsidR="00F31334" w:rsidRPr="00F31334" w:rsidRDefault="00F31334" w:rsidP="00F31334">
      <w:r w:rsidRPr="00F31334">
        <w:rPr>
          <w:b/>
          <w:bCs/>
        </w:rPr>
        <w:t>a. Comprehensive Security Measures:</w:t>
      </w:r>
    </w:p>
    <w:p w14:paraId="2D737D97" w14:textId="77777777" w:rsidR="00F31334" w:rsidRPr="00F31334" w:rsidRDefault="00F31334" w:rsidP="00F31334">
      <w:pPr>
        <w:numPr>
          <w:ilvl w:val="0"/>
          <w:numId w:val="125"/>
        </w:numPr>
      </w:pPr>
      <w:r w:rsidRPr="00F31334">
        <w:t>Installing CCTV surveillance systems in common areas and corridors to monitor guest movements and enhance overall safety within the premises.</w:t>
      </w:r>
    </w:p>
    <w:p w14:paraId="42A5D888" w14:textId="77777777" w:rsidR="00F31334" w:rsidRPr="00F31334" w:rsidRDefault="00F31334" w:rsidP="00F31334">
      <w:pPr>
        <w:numPr>
          <w:ilvl w:val="0"/>
          <w:numId w:val="125"/>
        </w:numPr>
      </w:pPr>
      <w:r w:rsidRPr="00F31334">
        <w:t>Implementing access control measures such as keycard entry systems or digital locks to restrict unauthorized access to guest rooms and sensitive areas.</w:t>
      </w:r>
    </w:p>
    <w:p w14:paraId="6F70A89A" w14:textId="77777777" w:rsidR="00F31334" w:rsidRPr="00F31334" w:rsidRDefault="00F31334" w:rsidP="00F31334">
      <w:pPr>
        <w:rPr>
          <w:b/>
          <w:bCs/>
        </w:rPr>
      </w:pPr>
      <w:r w:rsidRPr="00F31334">
        <w:rPr>
          <w:b/>
          <w:bCs/>
        </w:rPr>
        <w:t>4. Environmental Sustainability</w:t>
      </w:r>
    </w:p>
    <w:p w14:paraId="50011BEC" w14:textId="77777777" w:rsidR="00F31334" w:rsidRPr="00F31334" w:rsidRDefault="00F31334" w:rsidP="00F31334">
      <w:r w:rsidRPr="00F31334">
        <w:rPr>
          <w:b/>
          <w:bCs/>
        </w:rPr>
        <w:t>a. Green Initiatives:</w:t>
      </w:r>
    </w:p>
    <w:p w14:paraId="55990FDD" w14:textId="77777777" w:rsidR="00F31334" w:rsidRPr="00F31334" w:rsidRDefault="00F31334" w:rsidP="00F31334">
      <w:pPr>
        <w:numPr>
          <w:ilvl w:val="0"/>
          <w:numId w:val="126"/>
        </w:numPr>
      </w:pPr>
      <w:r w:rsidRPr="00F31334">
        <w:t>Integrating sustainable practices into daily operations, including energy-efficient lighting and appliances, water-saving fixtures, and waste management programs.</w:t>
      </w:r>
    </w:p>
    <w:p w14:paraId="6C027709" w14:textId="77777777" w:rsidR="00F31334" w:rsidRPr="00F31334" w:rsidRDefault="00F31334" w:rsidP="00F31334">
      <w:pPr>
        <w:numPr>
          <w:ilvl w:val="0"/>
          <w:numId w:val="126"/>
        </w:numPr>
      </w:pPr>
      <w:r w:rsidRPr="00F31334">
        <w:t>Educating guests about environmental conservation efforts and encouraging participation in eco-friendly practices during their stay.</w:t>
      </w:r>
    </w:p>
    <w:p w14:paraId="359D87BC" w14:textId="77777777" w:rsidR="00F31334" w:rsidRPr="00F31334" w:rsidRDefault="00F31334" w:rsidP="00F31334">
      <w:pPr>
        <w:rPr>
          <w:b/>
          <w:bCs/>
        </w:rPr>
      </w:pPr>
      <w:r w:rsidRPr="00F31334">
        <w:rPr>
          <w:b/>
          <w:bCs/>
        </w:rPr>
        <w:t>5. Branding and Messaging</w:t>
      </w:r>
    </w:p>
    <w:p w14:paraId="776D0DB0" w14:textId="77777777" w:rsidR="00F31334" w:rsidRPr="00F31334" w:rsidRDefault="00F31334" w:rsidP="00F31334">
      <w:r w:rsidRPr="00F31334">
        <w:rPr>
          <w:b/>
          <w:bCs/>
        </w:rPr>
        <w:t>a. Clear Brand Identity:</w:t>
      </w:r>
    </w:p>
    <w:p w14:paraId="2DB30356" w14:textId="77777777" w:rsidR="00F31334" w:rsidRPr="00F31334" w:rsidRDefault="00F31334" w:rsidP="00F31334">
      <w:pPr>
        <w:numPr>
          <w:ilvl w:val="0"/>
          <w:numId w:val="127"/>
        </w:numPr>
      </w:pPr>
      <w:r w:rsidRPr="00F31334">
        <w:t>Developing a distinct brand persona that reflects the hostel's values of comfort, affordability, and community-oriented living.</w:t>
      </w:r>
    </w:p>
    <w:p w14:paraId="4793D162" w14:textId="77777777" w:rsidR="00F31334" w:rsidRPr="00F31334" w:rsidRDefault="00F31334" w:rsidP="00F31334">
      <w:pPr>
        <w:numPr>
          <w:ilvl w:val="0"/>
          <w:numId w:val="127"/>
        </w:numPr>
      </w:pPr>
      <w:r w:rsidRPr="00F31334">
        <w:lastRenderedPageBreak/>
        <w:t>Crafting compelling marketing messages that resonate with target audiences, emphasizing the hostel's unique offerings and commitment to guest satisfaction.</w:t>
      </w:r>
    </w:p>
    <w:p w14:paraId="0CD47FF6" w14:textId="77777777" w:rsidR="00F31334" w:rsidRPr="00F31334" w:rsidRDefault="00F31334" w:rsidP="00F31334">
      <w:pPr>
        <w:rPr>
          <w:b/>
          <w:bCs/>
        </w:rPr>
      </w:pPr>
      <w:r w:rsidRPr="00F31334">
        <w:rPr>
          <w:b/>
          <w:bCs/>
        </w:rPr>
        <w:t>6. Adaptability and Flexibility</w:t>
      </w:r>
    </w:p>
    <w:p w14:paraId="4F3DAE4C" w14:textId="77777777" w:rsidR="00F31334" w:rsidRPr="00F31334" w:rsidRDefault="00F31334" w:rsidP="00F31334">
      <w:r w:rsidRPr="00F31334">
        <w:rPr>
          <w:b/>
          <w:bCs/>
        </w:rPr>
        <w:t>a. Responding to Market Trends:</w:t>
      </w:r>
    </w:p>
    <w:p w14:paraId="0C5480B7" w14:textId="77777777" w:rsidR="00F31334" w:rsidRPr="00F31334" w:rsidRDefault="00F31334" w:rsidP="00F31334">
      <w:pPr>
        <w:numPr>
          <w:ilvl w:val="0"/>
          <w:numId w:val="128"/>
        </w:numPr>
      </w:pPr>
      <w:r w:rsidRPr="00F31334">
        <w:t xml:space="preserve">Monitoring industry trends and guest feedback to adapt services and </w:t>
      </w:r>
      <w:proofErr w:type="gramStart"/>
      <w:r w:rsidRPr="00F31334">
        <w:t>amenities</w:t>
      </w:r>
      <w:proofErr w:type="gramEnd"/>
      <w:r w:rsidRPr="00F31334">
        <w:t xml:space="preserve"> accordingly, ensuring relevance and competitiveness in the dynamic hospitality sector of Lagos.</w:t>
      </w:r>
    </w:p>
    <w:p w14:paraId="20DA9D90" w14:textId="77777777" w:rsidR="00F31334" w:rsidRPr="00F31334" w:rsidRDefault="00F31334" w:rsidP="00F31334">
      <w:pPr>
        <w:numPr>
          <w:ilvl w:val="0"/>
          <w:numId w:val="128"/>
        </w:numPr>
      </w:pPr>
      <w:r w:rsidRPr="00F31334">
        <w:t>Maintaining flexibility in pricing strategies and promotional offers to attract different customer segments and maximize occupancy rates throughout the year.</w:t>
      </w:r>
    </w:p>
    <w:p w14:paraId="7DDB4FD0" w14:textId="77777777" w:rsidR="00F31334" w:rsidRPr="00F31334" w:rsidRDefault="00F31334" w:rsidP="00F31334">
      <w:r w:rsidRPr="00F31334">
        <w:t xml:space="preserve">Concept development lays the foundation for IslandRest Hostel's product strategy, focusing on delivering a differentiated and appealing accommodation experience that meets the diverse needs of </w:t>
      </w:r>
      <w:proofErr w:type="spellStart"/>
      <w:r w:rsidRPr="00F31334">
        <w:t>travelers</w:t>
      </w:r>
      <w:proofErr w:type="spellEnd"/>
      <w:r w:rsidRPr="00F31334">
        <w:t xml:space="preserve"> and professionals in Lagos. By emphasizing convenience, affordability, security, and sustainability, the hostel can effectively position itself as a preferred choice in the local hospitality market.</w:t>
      </w:r>
    </w:p>
    <w:p w14:paraId="2D0E095A" w14:textId="77777777" w:rsidR="00F31334" w:rsidRDefault="00F31334"/>
    <w:p w14:paraId="5C4520C4" w14:textId="77777777" w:rsidR="00424110" w:rsidRDefault="00424110"/>
    <w:p w14:paraId="1842D25C" w14:textId="77777777" w:rsidR="00424110" w:rsidRDefault="00424110"/>
    <w:p w14:paraId="75D347E4" w14:textId="77777777" w:rsidR="00424110" w:rsidRDefault="00424110"/>
    <w:p w14:paraId="70FD7861" w14:textId="77777777" w:rsidR="00424110" w:rsidRDefault="00424110"/>
    <w:p w14:paraId="668F11BB" w14:textId="77777777" w:rsidR="00424110" w:rsidRDefault="00424110"/>
    <w:p w14:paraId="61745D47" w14:textId="77777777" w:rsidR="00424110" w:rsidRDefault="00424110"/>
    <w:p w14:paraId="41EAC7E0" w14:textId="77777777" w:rsidR="00424110" w:rsidRDefault="00424110"/>
    <w:p w14:paraId="6B606CD1" w14:textId="77777777" w:rsidR="00424110" w:rsidRDefault="00424110"/>
    <w:p w14:paraId="201341CF" w14:textId="77777777" w:rsidR="00424110" w:rsidRDefault="00424110"/>
    <w:p w14:paraId="04E15B69" w14:textId="77777777" w:rsidR="00E540B6" w:rsidRPr="00E540B6" w:rsidRDefault="00E540B6" w:rsidP="00E540B6">
      <w:r w:rsidRPr="00E540B6">
        <w:t>Design and planning in the context of developing IslandRest Hostel involves the strategic and creative processes of envisioning and structuring the physical and operational aspects of the accommodation facility. Here’s a detailed elaboration on design and planning:</w:t>
      </w:r>
    </w:p>
    <w:p w14:paraId="547C8F67" w14:textId="77777777" w:rsidR="00E540B6" w:rsidRPr="00E540B6" w:rsidRDefault="00E540B6" w:rsidP="00E540B6">
      <w:pPr>
        <w:rPr>
          <w:b/>
          <w:bCs/>
        </w:rPr>
      </w:pPr>
      <w:r w:rsidRPr="00E540B6">
        <w:rPr>
          <w:b/>
          <w:bCs/>
        </w:rPr>
        <w:t>1. Architectural Design</w:t>
      </w:r>
    </w:p>
    <w:p w14:paraId="49964E77" w14:textId="77777777" w:rsidR="00E540B6" w:rsidRPr="00E540B6" w:rsidRDefault="00E540B6" w:rsidP="00E540B6">
      <w:r w:rsidRPr="00E540B6">
        <w:rPr>
          <w:b/>
          <w:bCs/>
        </w:rPr>
        <w:t>a. Space Utilization and Layout:</w:t>
      </w:r>
    </w:p>
    <w:p w14:paraId="264D0239" w14:textId="77777777" w:rsidR="00E540B6" w:rsidRPr="00E540B6" w:rsidRDefault="00E540B6" w:rsidP="00E540B6">
      <w:pPr>
        <w:numPr>
          <w:ilvl w:val="0"/>
          <w:numId w:val="140"/>
        </w:numPr>
      </w:pPr>
      <w:r w:rsidRPr="00E540B6">
        <w:t>Optimize the use of available space to create functional and aesthetically pleasing guest rooms, common areas, and service zones.</w:t>
      </w:r>
    </w:p>
    <w:p w14:paraId="735B1A1F" w14:textId="77777777" w:rsidR="00E540B6" w:rsidRPr="00E540B6" w:rsidRDefault="00E540B6" w:rsidP="00E540B6">
      <w:pPr>
        <w:numPr>
          <w:ilvl w:val="0"/>
          <w:numId w:val="140"/>
        </w:numPr>
      </w:pPr>
      <w:r w:rsidRPr="00E540B6">
        <w:t>Design room configurations that cater to various guest preferences, including private rooms, shared dormitories, and communal living spaces.</w:t>
      </w:r>
    </w:p>
    <w:p w14:paraId="09061A2A" w14:textId="77777777" w:rsidR="00E540B6" w:rsidRPr="00E540B6" w:rsidRDefault="00E540B6" w:rsidP="00E540B6">
      <w:r w:rsidRPr="00E540B6">
        <w:rPr>
          <w:b/>
          <w:bCs/>
        </w:rPr>
        <w:t>b. Structural Considerations:</w:t>
      </w:r>
    </w:p>
    <w:p w14:paraId="4A267D52" w14:textId="77777777" w:rsidR="00E540B6" w:rsidRPr="00E540B6" w:rsidRDefault="00E540B6" w:rsidP="00E540B6">
      <w:pPr>
        <w:numPr>
          <w:ilvl w:val="0"/>
          <w:numId w:val="141"/>
        </w:numPr>
      </w:pPr>
      <w:r w:rsidRPr="00E540B6">
        <w:lastRenderedPageBreak/>
        <w:t>Incorporate architectural elements that enhance guest comfort and safety, such as soundproofing between rooms, adequate ventilation, and ergonomic furniture arrangements.</w:t>
      </w:r>
    </w:p>
    <w:p w14:paraId="41A2983E" w14:textId="77777777" w:rsidR="00E540B6" w:rsidRPr="00E540B6" w:rsidRDefault="00E540B6" w:rsidP="00E540B6">
      <w:pPr>
        <w:numPr>
          <w:ilvl w:val="0"/>
          <w:numId w:val="141"/>
        </w:numPr>
      </w:pPr>
      <w:r w:rsidRPr="00E540B6">
        <w:t>Ensure compliance with building codes, safety regulations, and environmental standards in the construction and renovation phases.</w:t>
      </w:r>
    </w:p>
    <w:p w14:paraId="15B75A1E" w14:textId="77777777" w:rsidR="00E540B6" w:rsidRPr="00E540B6" w:rsidRDefault="00E540B6" w:rsidP="00E540B6">
      <w:pPr>
        <w:rPr>
          <w:b/>
          <w:bCs/>
        </w:rPr>
      </w:pPr>
      <w:r w:rsidRPr="00E540B6">
        <w:rPr>
          <w:b/>
          <w:bCs/>
        </w:rPr>
        <w:t>2. Interior Design</w:t>
      </w:r>
    </w:p>
    <w:p w14:paraId="3608F156" w14:textId="77777777" w:rsidR="00E540B6" w:rsidRPr="00E540B6" w:rsidRDefault="00E540B6" w:rsidP="00E540B6">
      <w:r w:rsidRPr="00E540B6">
        <w:rPr>
          <w:b/>
          <w:bCs/>
        </w:rPr>
        <w:t>a. Aesthetic Appeal:</w:t>
      </w:r>
    </w:p>
    <w:p w14:paraId="101F522D" w14:textId="77777777" w:rsidR="00E540B6" w:rsidRPr="00E540B6" w:rsidRDefault="00E540B6" w:rsidP="00E540B6">
      <w:pPr>
        <w:numPr>
          <w:ilvl w:val="0"/>
          <w:numId w:val="142"/>
        </w:numPr>
      </w:pPr>
      <w:r w:rsidRPr="00E540B6">
        <w:t xml:space="preserve">Create a modern and welcoming ambiance through interior décor, </w:t>
      </w:r>
      <w:proofErr w:type="spellStart"/>
      <w:r w:rsidRPr="00E540B6">
        <w:t>color</w:t>
      </w:r>
      <w:proofErr w:type="spellEnd"/>
      <w:r w:rsidRPr="00E540B6">
        <w:t xml:space="preserve"> schemes, lighting design, and artwork that reflect the hostel’s brand identity and target market preferences.</w:t>
      </w:r>
    </w:p>
    <w:p w14:paraId="1CA04B56" w14:textId="77777777" w:rsidR="00E540B6" w:rsidRPr="00E540B6" w:rsidRDefault="00E540B6" w:rsidP="00E540B6">
      <w:pPr>
        <w:numPr>
          <w:ilvl w:val="0"/>
          <w:numId w:val="142"/>
        </w:numPr>
      </w:pPr>
      <w:r w:rsidRPr="00E540B6">
        <w:t>Use durable and easy-to-maintain materials for furnishings and finishes to withstand frequent use and ensure longevity.</w:t>
      </w:r>
    </w:p>
    <w:p w14:paraId="4C76E48E" w14:textId="77777777" w:rsidR="00E540B6" w:rsidRPr="00E540B6" w:rsidRDefault="00E540B6" w:rsidP="00E540B6">
      <w:r w:rsidRPr="00E540B6">
        <w:rPr>
          <w:b/>
          <w:bCs/>
        </w:rPr>
        <w:t>b. Functional Spaces:</w:t>
      </w:r>
    </w:p>
    <w:p w14:paraId="082AEBEA" w14:textId="77777777" w:rsidR="00E540B6" w:rsidRPr="00E540B6" w:rsidRDefault="00E540B6" w:rsidP="00E540B6">
      <w:pPr>
        <w:numPr>
          <w:ilvl w:val="0"/>
          <w:numId w:val="143"/>
        </w:numPr>
      </w:pPr>
      <w:r w:rsidRPr="00E540B6">
        <w:t>Design functional areas that cater to the diverse needs of guests, including reception and check-in counters, dining areas, workspaces, recreational zones, and relaxation spots.</w:t>
      </w:r>
    </w:p>
    <w:p w14:paraId="71A918B1" w14:textId="77777777" w:rsidR="00E540B6" w:rsidRPr="00E540B6" w:rsidRDefault="00E540B6" w:rsidP="00E540B6">
      <w:pPr>
        <w:numPr>
          <w:ilvl w:val="0"/>
          <w:numId w:val="143"/>
        </w:numPr>
      </w:pPr>
      <w:r w:rsidRPr="00E540B6">
        <w:t>Integrate flexible seating arrangements and multipurpose furniture to accommodate varying guest activities and group sizes.</w:t>
      </w:r>
    </w:p>
    <w:p w14:paraId="7F253057" w14:textId="77777777" w:rsidR="00E540B6" w:rsidRPr="00E540B6" w:rsidRDefault="00E540B6" w:rsidP="00E540B6">
      <w:pPr>
        <w:rPr>
          <w:b/>
          <w:bCs/>
        </w:rPr>
      </w:pPr>
      <w:r w:rsidRPr="00E540B6">
        <w:rPr>
          <w:b/>
          <w:bCs/>
        </w:rPr>
        <w:t>3. Operational Framework</w:t>
      </w:r>
    </w:p>
    <w:p w14:paraId="50BC6520" w14:textId="77777777" w:rsidR="00E540B6" w:rsidRPr="00E540B6" w:rsidRDefault="00E540B6" w:rsidP="00E540B6">
      <w:r w:rsidRPr="00E540B6">
        <w:rPr>
          <w:b/>
          <w:bCs/>
        </w:rPr>
        <w:t>a. Efficiency in Operations:</w:t>
      </w:r>
    </w:p>
    <w:p w14:paraId="66806FA3" w14:textId="77777777" w:rsidR="00E540B6" w:rsidRPr="00E540B6" w:rsidRDefault="00E540B6" w:rsidP="00E540B6">
      <w:pPr>
        <w:numPr>
          <w:ilvl w:val="0"/>
          <w:numId w:val="144"/>
        </w:numPr>
      </w:pPr>
      <w:r w:rsidRPr="00E540B6">
        <w:t>Plan efficient workflows and traffic flows within the hostel to optimize staff productivity and enhance guest experiences.</w:t>
      </w:r>
    </w:p>
    <w:p w14:paraId="6847B972" w14:textId="77777777" w:rsidR="00E540B6" w:rsidRPr="00E540B6" w:rsidRDefault="00E540B6" w:rsidP="00E540B6">
      <w:pPr>
        <w:numPr>
          <w:ilvl w:val="0"/>
          <w:numId w:val="144"/>
        </w:numPr>
      </w:pPr>
      <w:r w:rsidRPr="00E540B6">
        <w:t>Establish service zones for housekeeping, maintenance, and security personnel to streamline daily operations and ensure prompt response to guest requests.</w:t>
      </w:r>
    </w:p>
    <w:p w14:paraId="22A24693" w14:textId="77777777" w:rsidR="00E540B6" w:rsidRPr="00E540B6" w:rsidRDefault="00E540B6" w:rsidP="00E540B6">
      <w:r w:rsidRPr="00E540B6">
        <w:rPr>
          <w:b/>
          <w:bCs/>
        </w:rPr>
        <w:t>b. Technology Integration:</w:t>
      </w:r>
    </w:p>
    <w:p w14:paraId="467A280E" w14:textId="77777777" w:rsidR="00E540B6" w:rsidRPr="00E540B6" w:rsidRDefault="00E540B6" w:rsidP="00E540B6">
      <w:pPr>
        <w:numPr>
          <w:ilvl w:val="0"/>
          <w:numId w:val="145"/>
        </w:numPr>
      </w:pPr>
      <w:r w:rsidRPr="00E540B6">
        <w:t>Implement modern technologies for guest management, room booking, and reservations to facilitate seamless check-in/out processes and enhance operational efficiency.</w:t>
      </w:r>
    </w:p>
    <w:p w14:paraId="575F72D5" w14:textId="77777777" w:rsidR="00E540B6" w:rsidRPr="00E540B6" w:rsidRDefault="00E540B6" w:rsidP="00E540B6">
      <w:pPr>
        <w:numPr>
          <w:ilvl w:val="0"/>
          <w:numId w:val="145"/>
        </w:numPr>
      </w:pPr>
      <w:r w:rsidRPr="00E540B6">
        <w:t xml:space="preserve">Provide reliable internet connectivity throughout the facility and equip workspaces with necessary IT infrastructure to support digital nomads and business </w:t>
      </w:r>
      <w:proofErr w:type="spellStart"/>
      <w:r w:rsidRPr="00E540B6">
        <w:t>travelers</w:t>
      </w:r>
      <w:proofErr w:type="spellEnd"/>
      <w:r w:rsidRPr="00E540B6">
        <w:t>.</w:t>
      </w:r>
    </w:p>
    <w:p w14:paraId="03C535BE" w14:textId="77777777" w:rsidR="00E540B6" w:rsidRPr="00E540B6" w:rsidRDefault="00E540B6" w:rsidP="00E540B6">
      <w:pPr>
        <w:rPr>
          <w:b/>
          <w:bCs/>
        </w:rPr>
      </w:pPr>
      <w:r w:rsidRPr="00E540B6">
        <w:rPr>
          <w:b/>
          <w:bCs/>
        </w:rPr>
        <w:t>4. Sustainable Practices</w:t>
      </w:r>
    </w:p>
    <w:p w14:paraId="3FAB5DC4" w14:textId="77777777" w:rsidR="00E540B6" w:rsidRPr="00E540B6" w:rsidRDefault="00E540B6" w:rsidP="00E540B6">
      <w:r w:rsidRPr="00E540B6">
        <w:rPr>
          <w:b/>
          <w:bCs/>
        </w:rPr>
        <w:t>a. Environmental Design:</w:t>
      </w:r>
    </w:p>
    <w:p w14:paraId="2C38F455" w14:textId="77777777" w:rsidR="00E540B6" w:rsidRPr="00E540B6" w:rsidRDefault="00E540B6" w:rsidP="00E540B6">
      <w:pPr>
        <w:numPr>
          <w:ilvl w:val="0"/>
          <w:numId w:val="146"/>
        </w:numPr>
      </w:pPr>
      <w:r w:rsidRPr="00E540B6">
        <w:t>Incorporate sustainable building practices and eco-friendly materials in construction and renovation projects to minimize environmental impact.</w:t>
      </w:r>
    </w:p>
    <w:p w14:paraId="20022956" w14:textId="77777777" w:rsidR="00E540B6" w:rsidRPr="00E540B6" w:rsidRDefault="00E540B6" w:rsidP="00E540B6">
      <w:pPr>
        <w:numPr>
          <w:ilvl w:val="0"/>
          <w:numId w:val="146"/>
        </w:numPr>
      </w:pPr>
      <w:r w:rsidRPr="00E540B6">
        <w:t>Install energy-efficient lighting, HVAC systems, and water-saving fixtures to reduce operational costs and promote resource conservation.</w:t>
      </w:r>
    </w:p>
    <w:p w14:paraId="0DF89486" w14:textId="77777777" w:rsidR="00E540B6" w:rsidRPr="00E540B6" w:rsidRDefault="00E540B6" w:rsidP="00E540B6">
      <w:r w:rsidRPr="00E540B6">
        <w:rPr>
          <w:b/>
          <w:bCs/>
        </w:rPr>
        <w:t>b. Guest Education and Engagement:</w:t>
      </w:r>
    </w:p>
    <w:p w14:paraId="146688B6" w14:textId="77777777" w:rsidR="00E540B6" w:rsidRPr="00E540B6" w:rsidRDefault="00E540B6" w:rsidP="00E540B6">
      <w:pPr>
        <w:numPr>
          <w:ilvl w:val="0"/>
          <w:numId w:val="147"/>
        </w:numPr>
      </w:pPr>
      <w:r w:rsidRPr="00E540B6">
        <w:lastRenderedPageBreak/>
        <w:t xml:space="preserve">Promote environmental awareness among guests through signage, educational materials, and interactive initiatives that encourage responsible </w:t>
      </w:r>
      <w:proofErr w:type="spellStart"/>
      <w:r w:rsidRPr="00E540B6">
        <w:t>behaviors</w:t>
      </w:r>
      <w:proofErr w:type="spellEnd"/>
      <w:r w:rsidRPr="00E540B6">
        <w:t xml:space="preserve"> during their stay.</w:t>
      </w:r>
    </w:p>
    <w:p w14:paraId="3C977227" w14:textId="77777777" w:rsidR="00E540B6" w:rsidRPr="00E540B6" w:rsidRDefault="00E540B6" w:rsidP="00E540B6">
      <w:pPr>
        <w:numPr>
          <w:ilvl w:val="0"/>
          <w:numId w:val="147"/>
        </w:numPr>
      </w:pPr>
      <w:r w:rsidRPr="00E540B6">
        <w:t>Offer incentives or rewards for guests who participate in sustainable practices, such as towel reuse programs or waste recycling initiatives.</w:t>
      </w:r>
    </w:p>
    <w:p w14:paraId="19031950" w14:textId="77777777" w:rsidR="00E540B6" w:rsidRPr="00E540B6" w:rsidRDefault="00E540B6" w:rsidP="00E540B6">
      <w:pPr>
        <w:rPr>
          <w:b/>
          <w:bCs/>
        </w:rPr>
      </w:pPr>
      <w:r w:rsidRPr="00E540B6">
        <w:rPr>
          <w:b/>
          <w:bCs/>
        </w:rPr>
        <w:t>5. Safety and Security Measures</w:t>
      </w:r>
    </w:p>
    <w:p w14:paraId="26EECF0E" w14:textId="77777777" w:rsidR="00E540B6" w:rsidRPr="00E540B6" w:rsidRDefault="00E540B6" w:rsidP="00E540B6">
      <w:r w:rsidRPr="00E540B6">
        <w:rPr>
          <w:b/>
          <w:bCs/>
        </w:rPr>
        <w:t>a. Comprehensive Security Protocols:</w:t>
      </w:r>
    </w:p>
    <w:p w14:paraId="328A2062" w14:textId="77777777" w:rsidR="00E540B6" w:rsidRPr="00E540B6" w:rsidRDefault="00E540B6" w:rsidP="00E540B6">
      <w:pPr>
        <w:numPr>
          <w:ilvl w:val="0"/>
          <w:numId w:val="148"/>
        </w:numPr>
      </w:pPr>
      <w:r w:rsidRPr="00E540B6">
        <w:t>Develop and implement stringent security measures, including 24/7 surveillance systems, access control technologies, and emergency response procedures to ensure guest safety.</w:t>
      </w:r>
    </w:p>
    <w:p w14:paraId="78091056" w14:textId="77777777" w:rsidR="00E540B6" w:rsidRPr="00E540B6" w:rsidRDefault="00E540B6" w:rsidP="00E540B6">
      <w:pPr>
        <w:numPr>
          <w:ilvl w:val="0"/>
          <w:numId w:val="148"/>
        </w:numPr>
      </w:pPr>
      <w:r w:rsidRPr="00E540B6">
        <w:t>Train staff members on crisis management protocols and provide ongoing security awareness training to maintain a secure environment for all guests and personnel.</w:t>
      </w:r>
    </w:p>
    <w:p w14:paraId="0EC4B10D" w14:textId="77777777" w:rsidR="00E540B6" w:rsidRPr="00E540B6" w:rsidRDefault="00E540B6" w:rsidP="00E540B6">
      <w:pPr>
        <w:rPr>
          <w:b/>
          <w:bCs/>
        </w:rPr>
      </w:pPr>
      <w:r w:rsidRPr="00E540B6">
        <w:rPr>
          <w:b/>
          <w:bCs/>
        </w:rPr>
        <w:t>6. Accessibility and Inclusivity</w:t>
      </w:r>
    </w:p>
    <w:p w14:paraId="2AC8F24D" w14:textId="77777777" w:rsidR="00E540B6" w:rsidRPr="00E540B6" w:rsidRDefault="00E540B6" w:rsidP="00E540B6">
      <w:r w:rsidRPr="00E540B6">
        <w:rPr>
          <w:b/>
          <w:bCs/>
        </w:rPr>
        <w:t>a. Universal Design Principles:</w:t>
      </w:r>
    </w:p>
    <w:p w14:paraId="7A043EBF" w14:textId="77777777" w:rsidR="00E540B6" w:rsidRPr="00E540B6" w:rsidRDefault="00E540B6" w:rsidP="00E540B6">
      <w:pPr>
        <w:numPr>
          <w:ilvl w:val="0"/>
          <w:numId w:val="149"/>
        </w:numPr>
      </w:pPr>
      <w:r w:rsidRPr="00E540B6">
        <w:t>Incorporate universal design principles to ensure accessibility for guests with disabilities or mobility impairments, including accessible pathways, amenities, and accommodations.</w:t>
      </w:r>
    </w:p>
    <w:p w14:paraId="0FE8303B" w14:textId="77777777" w:rsidR="00E540B6" w:rsidRPr="00E540B6" w:rsidRDefault="00E540B6" w:rsidP="00E540B6">
      <w:pPr>
        <w:numPr>
          <w:ilvl w:val="0"/>
          <w:numId w:val="149"/>
        </w:numPr>
      </w:pPr>
      <w:r w:rsidRPr="00E540B6">
        <w:t>Provide options for guests with diverse needs, such as wheelchair-accessible rooms, adaptive equipment, and personalized assistance as required.</w:t>
      </w:r>
    </w:p>
    <w:p w14:paraId="598F113D" w14:textId="77777777" w:rsidR="00E540B6" w:rsidRPr="00E540B6" w:rsidRDefault="00E540B6" w:rsidP="00E540B6">
      <w:r w:rsidRPr="00E540B6">
        <w:t>Design and planning form the backbone of IslandRest Hostel’s development strategy, focusing on creating a functional, aesthetically pleasing, and operationally efficient environment that enhances guest satisfaction and supports sustainable business practices. By integrating these elements thoughtfully, the hostel can establish a competitive edge in the dynamic hospitality market of Lagos.</w:t>
      </w:r>
    </w:p>
    <w:p w14:paraId="60CEED57" w14:textId="333359EF" w:rsidR="00424110" w:rsidRDefault="00424110"/>
    <w:p w14:paraId="351F1093" w14:textId="77777777" w:rsidR="00E540B6" w:rsidRDefault="00E540B6"/>
    <w:p w14:paraId="349B5464" w14:textId="77777777" w:rsidR="00E540B6" w:rsidRDefault="00E540B6"/>
    <w:p w14:paraId="3C297E16" w14:textId="77777777" w:rsidR="00E540B6" w:rsidRDefault="00E540B6"/>
    <w:p w14:paraId="37D148A7" w14:textId="77777777" w:rsidR="00E540B6" w:rsidRDefault="00E540B6"/>
    <w:p w14:paraId="23E43D2D" w14:textId="77777777" w:rsidR="00E540B6" w:rsidRDefault="00E540B6"/>
    <w:p w14:paraId="0B3BA8E8" w14:textId="77777777" w:rsidR="00E540B6" w:rsidRDefault="00E540B6"/>
    <w:p w14:paraId="3DA033C0" w14:textId="77777777" w:rsidR="00E540B6" w:rsidRDefault="00E540B6"/>
    <w:p w14:paraId="5B9348CE" w14:textId="77777777" w:rsidR="00E540B6" w:rsidRDefault="00E540B6"/>
    <w:p w14:paraId="515AE792" w14:textId="77777777" w:rsidR="00E540B6" w:rsidRDefault="00E540B6"/>
    <w:p w14:paraId="00851BE1" w14:textId="77777777" w:rsidR="002602FF" w:rsidRPr="002602FF" w:rsidRDefault="002602FF" w:rsidP="002602FF">
      <w:r w:rsidRPr="002602FF">
        <w:t>Operational framework in the context of IslandRest Hostel encompasses the systematic arrangement of processes, resources, and activities necessary for the effective management and delivery of hospitality services. Here’s a detailed elaboration on the operational framework:</w:t>
      </w:r>
    </w:p>
    <w:p w14:paraId="0D8B344D" w14:textId="77777777" w:rsidR="002602FF" w:rsidRPr="002602FF" w:rsidRDefault="002602FF" w:rsidP="002602FF">
      <w:pPr>
        <w:rPr>
          <w:b/>
          <w:bCs/>
        </w:rPr>
      </w:pPr>
      <w:r w:rsidRPr="002602FF">
        <w:rPr>
          <w:b/>
          <w:bCs/>
        </w:rPr>
        <w:lastRenderedPageBreak/>
        <w:t>1. Staffing and Organizational Structure</w:t>
      </w:r>
    </w:p>
    <w:p w14:paraId="3062175F" w14:textId="77777777" w:rsidR="002602FF" w:rsidRPr="002602FF" w:rsidRDefault="002602FF" w:rsidP="002602FF">
      <w:r w:rsidRPr="002602FF">
        <w:rPr>
          <w:b/>
          <w:bCs/>
        </w:rPr>
        <w:t>a. Staff Roles and Responsibilities:</w:t>
      </w:r>
    </w:p>
    <w:p w14:paraId="3E2754D7" w14:textId="77777777" w:rsidR="002602FF" w:rsidRPr="002602FF" w:rsidRDefault="002602FF" w:rsidP="002602FF">
      <w:pPr>
        <w:numPr>
          <w:ilvl w:val="0"/>
          <w:numId w:val="150"/>
        </w:numPr>
      </w:pPr>
      <w:r w:rsidRPr="002602FF">
        <w:t>Define clear job roles and responsibilities for each staff member, including front desk personnel, housekeeping staff, maintenance crew, security team, and managerial positions.</w:t>
      </w:r>
    </w:p>
    <w:p w14:paraId="05EE9C94" w14:textId="77777777" w:rsidR="002602FF" w:rsidRPr="002602FF" w:rsidRDefault="002602FF" w:rsidP="002602FF">
      <w:pPr>
        <w:numPr>
          <w:ilvl w:val="0"/>
          <w:numId w:val="150"/>
        </w:numPr>
      </w:pPr>
      <w:r w:rsidRPr="002602FF">
        <w:t>Establish staffing levels based on operational needs, guest demand, and peak periods to ensure adequate coverage and efficient service delivery.</w:t>
      </w:r>
    </w:p>
    <w:p w14:paraId="2DF99B1B" w14:textId="77777777" w:rsidR="002602FF" w:rsidRPr="002602FF" w:rsidRDefault="002602FF" w:rsidP="002602FF">
      <w:r w:rsidRPr="002602FF">
        <w:rPr>
          <w:b/>
          <w:bCs/>
        </w:rPr>
        <w:t>b. Training and Development:</w:t>
      </w:r>
    </w:p>
    <w:p w14:paraId="5BC01D45" w14:textId="77777777" w:rsidR="002602FF" w:rsidRPr="002602FF" w:rsidRDefault="002602FF" w:rsidP="002602FF">
      <w:pPr>
        <w:numPr>
          <w:ilvl w:val="0"/>
          <w:numId w:val="151"/>
        </w:numPr>
      </w:pPr>
      <w:r w:rsidRPr="002602FF">
        <w:t>Implement training programs for staff members to enhance their skills in customer service, hospitality management, safety protocols, and emergency procedures.</w:t>
      </w:r>
    </w:p>
    <w:p w14:paraId="742FBE53" w14:textId="77777777" w:rsidR="002602FF" w:rsidRPr="002602FF" w:rsidRDefault="002602FF" w:rsidP="002602FF">
      <w:pPr>
        <w:numPr>
          <w:ilvl w:val="0"/>
          <w:numId w:val="151"/>
        </w:numPr>
      </w:pPr>
      <w:r w:rsidRPr="002602FF">
        <w:t>Provide ongoing professional development opportunities to keep staff updated with industry trends, technology advancements, and guest service standards.</w:t>
      </w:r>
    </w:p>
    <w:p w14:paraId="66A56352" w14:textId="77777777" w:rsidR="002602FF" w:rsidRPr="002602FF" w:rsidRDefault="002602FF" w:rsidP="002602FF">
      <w:pPr>
        <w:rPr>
          <w:b/>
          <w:bCs/>
        </w:rPr>
      </w:pPr>
      <w:r w:rsidRPr="002602FF">
        <w:rPr>
          <w:b/>
          <w:bCs/>
        </w:rPr>
        <w:t>2. Guest Services and Experience</w:t>
      </w:r>
    </w:p>
    <w:p w14:paraId="71E033A7" w14:textId="77777777" w:rsidR="002602FF" w:rsidRPr="002602FF" w:rsidRDefault="002602FF" w:rsidP="002602FF">
      <w:r w:rsidRPr="002602FF">
        <w:rPr>
          <w:b/>
          <w:bCs/>
        </w:rPr>
        <w:t>a. Reservation and Booking Systems:</w:t>
      </w:r>
    </w:p>
    <w:p w14:paraId="412A78F7" w14:textId="77777777" w:rsidR="002602FF" w:rsidRPr="002602FF" w:rsidRDefault="002602FF" w:rsidP="002602FF">
      <w:pPr>
        <w:numPr>
          <w:ilvl w:val="0"/>
          <w:numId w:val="152"/>
        </w:numPr>
      </w:pPr>
      <w:r w:rsidRPr="002602FF">
        <w:t>Utilize a user-friendly reservation system that allows guests to book rooms online, check availability, and manage their bookings effortlessly.</w:t>
      </w:r>
    </w:p>
    <w:p w14:paraId="156F79C5" w14:textId="77777777" w:rsidR="002602FF" w:rsidRPr="002602FF" w:rsidRDefault="002602FF" w:rsidP="002602FF">
      <w:pPr>
        <w:numPr>
          <w:ilvl w:val="0"/>
          <w:numId w:val="152"/>
        </w:numPr>
      </w:pPr>
      <w:r w:rsidRPr="002602FF">
        <w:t>Offer flexible booking options, including last-minute reservations, group bookings, and extended stays, to accommodate varying guest preferences and needs.</w:t>
      </w:r>
    </w:p>
    <w:p w14:paraId="709F2C77" w14:textId="77777777" w:rsidR="002602FF" w:rsidRPr="002602FF" w:rsidRDefault="002602FF" w:rsidP="002602FF">
      <w:r w:rsidRPr="002602FF">
        <w:rPr>
          <w:b/>
          <w:bCs/>
        </w:rPr>
        <w:t>b. Check-in and Check-out Procedures:</w:t>
      </w:r>
    </w:p>
    <w:p w14:paraId="2579D063" w14:textId="77777777" w:rsidR="002602FF" w:rsidRPr="002602FF" w:rsidRDefault="002602FF" w:rsidP="002602FF">
      <w:pPr>
        <w:numPr>
          <w:ilvl w:val="0"/>
          <w:numId w:val="153"/>
        </w:numPr>
      </w:pPr>
      <w:r w:rsidRPr="002602FF">
        <w:t>Streamline check-in processes to minimize wait times and enhance guest satisfaction upon arrival.</w:t>
      </w:r>
    </w:p>
    <w:p w14:paraId="4D3C22E2" w14:textId="77777777" w:rsidR="002602FF" w:rsidRPr="002602FF" w:rsidRDefault="002602FF" w:rsidP="002602FF">
      <w:pPr>
        <w:numPr>
          <w:ilvl w:val="0"/>
          <w:numId w:val="153"/>
        </w:numPr>
      </w:pPr>
      <w:r w:rsidRPr="002602FF">
        <w:t>Implement efficient check-out procedures, including automated billing and invoice generation, to expedite guest departures and ensure accuracy in financial transactions.</w:t>
      </w:r>
    </w:p>
    <w:p w14:paraId="1713056E" w14:textId="77777777" w:rsidR="002602FF" w:rsidRPr="002602FF" w:rsidRDefault="002602FF" w:rsidP="002602FF">
      <w:pPr>
        <w:rPr>
          <w:b/>
          <w:bCs/>
        </w:rPr>
      </w:pPr>
      <w:r w:rsidRPr="002602FF">
        <w:rPr>
          <w:b/>
          <w:bCs/>
        </w:rPr>
        <w:t>3. Housekeeping and Maintenance</w:t>
      </w:r>
    </w:p>
    <w:p w14:paraId="4FC411D2" w14:textId="77777777" w:rsidR="002602FF" w:rsidRPr="002602FF" w:rsidRDefault="002602FF" w:rsidP="002602FF">
      <w:r w:rsidRPr="002602FF">
        <w:rPr>
          <w:b/>
          <w:bCs/>
        </w:rPr>
        <w:t>a. Cleaning Standards and Schedules:</w:t>
      </w:r>
    </w:p>
    <w:p w14:paraId="2FEC7C5B" w14:textId="77777777" w:rsidR="002602FF" w:rsidRPr="002602FF" w:rsidRDefault="002602FF" w:rsidP="002602FF">
      <w:pPr>
        <w:numPr>
          <w:ilvl w:val="0"/>
          <w:numId w:val="154"/>
        </w:numPr>
      </w:pPr>
      <w:r w:rsidRPr="002602FF">
        <w:t>Establish rigorous cleaning standards and schedules for guest rooms, common areas, and facilities to maintain high levels of cleanliness and hygiene.</w:t>
      </w:r>
    </w:p>
    <w:p w14:paraId="1E6B8B73" w14:textId="77777777" w:rsidR="002602FF" w:rsidRPr="002602FF" w:rsidRDefault="002602FF" w:rsidP="002602FF">
      <w:pPr>
        <w:numPr>
          <w:ilvl w:val="0"/>
          <w:numId w:val="154"/>
        </w:numPr>
      </w:pPr>
      <w:r w:rsidRPr="002602FF">
        <w:t>Conduct regular inspections and quality checks to uphold cleanliness standards and address maintenance issues promptly.</w:t>
      </w:r>
    </w:p>
    <w:p w14:paraId="1ED16CD5" w14:textId="77777777" w:rsidR="002602FF" w:rsidRPr="002602FF" w:rsidRDefault="002602FF" w:rsidP="002602FF">
      <w:r w:rsidRPr="002602FF">
        <w:rPr>
          <w:b/>
          <w:bCs/>
        </w:rPr>
        <w:t>b. Preventive Maintenance Programs:</w:t>
      </w:r>
    </w:p>
    <w:p w14:paraId="6348E7BE" w14:textId="77777777" w:rsidR="002602FF" w:rsidRPr="002602FF" w:rsidRDefault="002602FF" w:rsidP="002602FF">
      <w:pPr>
        <w:numPr>
          <w:ilvl w:val="0"/>
          <w:numId w:val="155"/>
        </w:numPr>
      </w:pPr>
      <w:r w:rsidRPr="002602FF">
        <w:t>Implement preventive maintenance programs for equipment, HVAC systems, plumbing fixtures, and structural components to prevent breakdowns and ensure operational efficiency.</w:t>
      </w:r>
    </w:p>
    <w:p w14:paraId="7EEF3EFC" w14:textId="77777777" w:rsidR="002602FF" w:rsidRPr="002602FF" w:rsidRDefault="002602FF" w:rsidP="002602FF">
      <w:pPr>
        <w:numPr>
          <w:ilvl w:val="0"/>
          <w:numId w:val="155"/>
        </w:numPr>
      </w:pPr>
      <w:r w:rsidRPr="002602FF">
        <w:t>Schedule routine inspections and repairs to address maintenance issues proactively and minimize disruptions to guest services.</w:t>
      </w:r>
    </w:p>
    <w:p w14:paraId="3B503705" w14:textId="77777777" w:rsidR="002602FF" w:rsidRPr="002602FF" w:rsidRDefault="002602FF" w:rsidP="002602FF">
      <w:pPr>
        <w:rPr>
          <w:b/>
          <w:bCs/>
        </w:rPr>
      </w:pPr>
      <w:r w:rsidRPr="002602FF">
        <w:rPr>
          <w:b/>
          <w:bCs/>
        </w:rPr>
        <w:lastRenderedPageBreak/>
        <w:t>4. Food and Beverage Operations</w:t>
      </w:r>
    </w:p>
    <w:p w14:paraId="0F5B7CD5" w14:textId="77777777" w:rsidR="002602FF" w:rsidRPr="002602FF" w:rsidRDefault="002602FF" w:rsidP="002602FF">
      <w:r w:rsidRPr="002602FF">
        <w:rPr>
          <w:b/>
          <w:bCs/>
        </w:rPr>
        <w:t>a. Dining Facilities and Catering Services:</w:t>
      </w:r>
    </w:p>
    <w:p w14:paraId="43D0ABD4" w14:textId="77777777" w:rsidR="002602FF" w:rsidRPr="002602FF" w:rsidRDefault="002602FF" w:rsidP="002602FF">
      <w:pPr>
        <w:numPr>
          <w:ilvl w:val="0"/>
          <w:numId w:val="156"/>
        </w:numPr>
      </w:pPr>
      <w:r w:rsidRPr="002602FF">
        <w:t>Operate an on-site restaurant, cafeteria, or dining area that offers a diverse menu of meals, snacks, and beverages to cater to guest preferences and dietary requirements.</w:t>
      </w:r>
    </w:p>
    <w:p w14:paraId="375CC38D" w14:textId="77777777" w:rsidR="002602FF" w:rsidRPr="002602FF" w:rsidRDefault="002602FF" w:rsidP="002602FF">
      <w:pPr>
        <w:numPr>
          <w:ilvl w:val="0"/>
          <w:numId w:val="156"/>
        </w:numPr>
      </w:pPr>
      <w:r w:rsidRPr="002602FF">
        <w:t>Maintain high standards of food safety, hygiene, and quality control in food preparation, storage, and service practices.</w:t>
      </w:r>
    </w:p>
    <w:p w14:paraId="7CC6C266" w14:textId="77777777" w:rsidR="002602FF" w:rsidRPr="002602FF" w:rsidRDefault="002602FF" w:rsidP="002602FF">
      <w:r w:rsidRPr="002602FF">
        <w:rPr>
          <w:b/>
          <w:bCs/>
        </w:rPr>
        <w:t>b. Menu Planning and Procurement:</w:t>
      </w:r>
    </w:p>
    <w:p w14:paraId="701CBC83" w14:textId="77777777" w:rsidR="002602FF" w:rsidRPr="002602FF" w:rsidRDefault="002602FF" w:rsidP="002602FF">
      <w:pPr>
        <w:numPr>
          <w:ilvl w:val="0"/>
          <w:numId w:val="157"/>
        </w:numPr>
      </w:pPr>
      <w:r w:rsidRPr="002602FF">
        <w:t>Develop seasonal menus and meal options that reflect local cuisine, cultural influences, and guest preferences.</w:t>
      </w:r>
    </w:p>
    <w:p w14:paraId="1978D85E" w14:textId="77777777" w:rsidR="002602FF" w:rsidRPr="002602FF" w:rsidRDefault="002602FF" w:rsidP="002602FF">
      <w:pPr>
        <w:numPr>
          <w:ilvl w:val="0"/>
          <w:numId w:val="157"/>
        </w:numPr>
      </w:pPr>
      <w:r w:rsidRPr="002602FF">
        <w:t>Source fresh ingredients from reliable suppliers and vendors to ensure food quality, taste, and nutritional value for guests.</w:t>
      </w:r>
    </w:p>
    <w:p w14:paraId="4C113B7B" w14:textId="77777777" w:rsidR="002602FF" w:rsidRPr="002602FF" w:rsidRDefault="002602FF" w:rsidP="002602FF">
      <w:pPr>
        <w:rPr>
          <w:b/>
          <w:bCs/>
        </w:rPr>
      </w:pPr>
      <w:r w:rsidRPr="002602FF">
        <w:rPr>
          <w:b/>
          <w:bCs/>
        </w:rPr>
        <w:t>5. Technology Integration</w:t>
      </w:r>
    </w:p>
    <w:p w14:paraId="4C23B367" w14:textId="77777777" w:rsidR="002602FF" w:rsidRPr="002602FF" w:rsidRDefault="002602FF" w:rsidP="002602FF">
      <w:r w:rsidRPr="002602FF">
        <w:rPr>
          <w:b/>
          <w:bCs/>
        </w:rPr>
        <w:t>a. Property Management Systems (PMS):</w:t>
      </w:r>
    </w:p>
    <w:p w14:paraId="10A64878" w14:textId="77777777" w:rsidR="002602FF" w:rsidRPr="002602FF" w:rsidRDefault="002602FF" w:rsidP="002602FF">
      <w:pPr>
        <w:numPr>
          <w:ilvl w:val="0"/>
          <w:numId w:val="158"/>
        </w:numPr>
      </w:pPr>
      <w:r w:rsidRPr="002602FF">
        <w:t>Implement a robust PMS that integrates reservation management, room inventory control, guest profiles, and billing processes for seamless operations.</w:t>
      </w:r>
    </w:p>
    <w:p w14:paraId="5636D319" w14:textId="77777777" w:rsidR="002602FF" w:rsidRPr="002602FF" w:rsidRDefault="002602FF" w:rsidP="002602FF">
      <w:pPr>
        <w:numPr>
          <w:ilvl w:val="0"/>
          <w:numId w:val="158"/>
        </w:numPr>
      </w:pPr>
      <w:r w:rsidRPr="002602FF">
        <w:t>Utilize data analytics and reporting features to monitor occupancy rates, revenue trends, guest preferences, and operational performance metrics.</w:t>
      </w:r>
    </w:p>
    <w:p w14:paraId="104D4612" w14:textId="77777777" w:rsidR="002602FF" w:rsidRPr="002602FF" w:rsidRDefault="002602FF" w:rsidP="002602FF">
      <w:r w:rsidRPr="002602FF">
        <w:rPr>
          <w:b/>
          <w:bCs/>
        </w:rPr>
        <w:t>b. Guest Engagement Technologies:</w:t>
      </w:r>
    </w:p>
    <w:p w14:paraId="7F85C7CC" w14:textId="77777777" w:rsidR="002602FF" w:rsidRPr="002602FF" w:rsidRDefault="002602FF" w:rsidP="002602FF">
      <w:pPr>
        <w:numPr>
          <w:ilvl w:val="0"/>
          <w:numId w:val="159"/>
        </w:numPr>
      </w:pPr>
      <w:r w:rsidRPr="002602FF">
        <w:t>Offer Wi-Fi connectivity throughout the hostel premises to enable guests to stay connected and productive during their stay.</w:t>
      </w:r>
    </w:p>
    <w:p w14:paraId="4A4EE434" w14:textId="77777777" w:rsidR="002602FF" w:rsidRPr="002602FF" w:rsidRDefault="002602FF" w:rsidP="002602FF">
      <w:pPr>
        <w:numPr>
          <w:ilvl w:val="0"/>
          <w:numId w:val="159"/>
        </w:numPr>
      </w:pPr>
      <w:r w:rsidRPr="002602FF">
        <w:t>Provide digital amenities such as in-room entertainment systems, interactive guest directories, and mobile apps for enhanced guest experience and convenience.</w:t>
      </w:r>
    </w:p>
    <w:p w14:paraId="4F958BE9" w14:textId="77777777" w:rsidR="002602FF" w:rsidRPr="002602FF" w:rsidRDefault="002602FF" w:rsidP="002602FF">
      <w:pPr>
        <w:rPr>
          <w:b/>
          <w:bCs/>
        </w:rPr>
      </w:pPr>
      <w:r w:rsidRPr="002602FF">
        <w:rPr>
          <w:b/>
          <w:bCs/>
        </w:rPr>
        <w:t>6. Health, Safety, and Security</w:t>
      </w:r>
    </w:p>
    <w:p w14:paraId="37254E80" w14:textId="77777777" w:rsidR="002602FF" w:rsidRPr="002602FF" w:rsidRDefault="002602FF" w:rsidP="002602FF">
      <w:r w:rsidRPr="002602FF">
        <w:rPr>
          <w:b/>
          <w:bCs/>
        </w:rPr>
        <w:t>a. Safety Protocols and Emergency Preparedness:</w:t>
      </w:r>
    </w:p>
    <w:p w14:paraId="2D414AB6" w14:textId="77777777" w:rsidR="002602FF" w:rsidRPr="002602FF" w:rsidRDefault="002602FF" w:rsidP="002602FF">
      <w:pPr>
        <w:numPr>
          <w:ilvl w:val="0"/>
          <w:numId w:val="160"/>
        </w:numPr>
      </w:pPr>
      <w:r w:rsidRPr="002602FF">
        <w:t>Develop and enforce comprehensive safety protocols, including fire safety procedures, evacuation plans, and first aid training for staff members.</w:t>
      </w:r>
    </w:p>
    <w:p w14:paraId="3CDBE329" w14:textId="77777777" w:rsidR="002602FF" w:rsidRPr="002602FF" w:rsidRDefault="002602FF" w:rsidP="002602FF">
      <w:pPr>
        <w:numPr>
          <w:ilvl w:val="0"/>
          <w:numId w:val="160"/>
        </w:numPr>
      </w:pPr>
      <w:r w:rsidRPr="002602FF">
        <w:t>Install security systems, including CCTV surveillance, access control systems, and security patrols, to ensure a secure environment for guests and staff.</w:t>
      </w:r>
    </w:p>
    <w:p w14:paraId="5AA67AD4" w14:textId="77777777" w:rsidR="002602FF" w:rsidRPr="002602FF" w:rsidRDefault="002602FF" w:rsidP="002602FF">
      <w:pPr>
        <w:rPr>
          <w:b/>
          <w:bCs/>
        </w:rPr>
      </w:pPr>
      <w:r w:rsidRPr="002602FF">
        <w:rPr>
          <w:b/>
          <w:bCs/>
        </w:rPr>
        <w:t>7. Sustainability Initiatives</w:t>
      </w:r>
    </w:p>
    <w:p w14:paraId="3FC2F62D" w14:textId="77777777" w:rsidR="002602FF" w:rsidRPr="002602FF" w:rsidRDefault="002602FF" w:rsidP="002602FF">
      <w:r w:rsidRPr="002602FF">
        <w:rPr>
          <w:b/>
          <w:bCs/>
        </w:rPr>
        <w:t>a. Environmental Practices:</w:t>
      </w:r>
    </w:p>
    <w:p w14:paraId="356AEA0D" w14:textId="77777777" w:rsidR="002602FF" w:rsidRPr="002602FF" w:rsidRDefault="002602FF" w:rsidP="002602FF">
      <w:pPr>
        <w:numPr>
          <w:ilvl w:val="0"/>
          <w:numId w:val="161"/>
        </w:numPr>
      </w:pPr>
      <w:r w:rsidRPr="002602FF">
        <w:t>Implement sustainable practices such as energy-efficient lighting, water conservation measures, waste recycling programs, and eco-friendly amenities.</w:t>
      </w:r>
    </w:p>
    <w:p w14:paraId="61A1B60F" w14:textId="77777777" w:rsidR="002602FF" w:rsidRPr="002602FF" w:rsidRDefault="002602FF" w:rsidP="002602FF">
      <w:pPr>
        <w:numPr>
          <w:ilvl w:val="0"/>
          <w:numId w:val="161"/>
        </w:numPr>
      </w:pPr>
      <w:r w:rsidRPr="002602FF">
        <w:lastRenderedPageBreak/>
        <w:t xml:space="preserve">Educate staff and guests on environmental conservation efforts and encourage participation in sustainable </w:t>
      </w:r>
      <w:proofErr w:type="spellStart"/>
      <w:r w:rsidRPr="002602FF">
        <w:t>behaviors</w:t>
      </w:r>
      <w:proofErr w:type="spellEnd"/>
      <w:r w:rsidRPr="002602FF">
        <w:t xml:space="preserve"> during their stay.</w:t>
      </w:r>
    </w:p>
    <w:p w14:paraId="13D24647" w14:textId="77777777" w:rsidR="002602FF" w:rsidRPr="002602FF" w:rsidRDefault="002602FF" w:rsidP="002602FF">
      <w:pPr>
        <w:rPr>
          <w:b/>
          <w:bCs/>
        </w:rPr>
      </w:pPr>
      <w:r w:rsidRPr="002602FF">
        <w:rPr>
          <w:b/>
          <w:bCs/>
        </w:rPr>
        <w:t>8. Regulatory Compliance and Quality Assurance</w:t>
      </w:r>
    </w:p>
    <w:p w14:paraId="04DEC9B2" w14:textId="77777777" w:rsidR="002602FF" w:rsidRPr="002602FF" w:rsidRDefault="002602FF" w:rsidP="002602FF">
      <w:r w:rsidRPr="002602FF">
        <w:rPr>
          <w:b/>
          <w:bCs/>
        </w:rPr>
        <w:t>a. Compliance with Industry Standards:</w:t>
      </w:r>
    </w:p>
    <w:p w14:paraId="71EC521B" w14:textId="77777777" w:rsidR="002602FF" w:rsidRPr="002602FF" w:rsidRDefault="002602FF" w:rsidP="002602FF">
      <w:pPr>
        <w:numPr>
          <w:ilvl w:val="0"/>
          <w:numId w:val="162"/>
        </w:numPr>
      </w:pPr>
      <w:r w:rsidRPr="002602FF">
        <w:t>Adhere to local regulatory requirements, health and safety guidelines, licensing regulations, and hospitality industry standards.</w:t>
      </w:r>
    </w:p>
    <w:p w14:paraId="1216C89A" w14:textId="77777777" w:rsidR="002602FF" w:rsidRPr="002602FF" w:rsidRDefault="002602FF" w:rsidP="002602FF">
      <w:pPr>
        <w:numPr>
          <w:ilvl w:val="0"/>
          <w:numId w:val="162"/>
        </w:numPr>
      </w:pPr>
      <w:r w:rsidRPr="002602FF">
        <w:t>Conduct regular audits and inspections to maintain compliance and uphold the hostel’s reputation for quality service and guest satisfaction.</w:t>
      </w:r>
    </w:p>
    <w:p w14:paraId="0F1A79EA" w14:textId="77777777" w:rsidR="002602FF" w:rsidRPr="002602FF" w:rsidRDefault="002602FF" w:rsidP="002602FF">
      <w:r w:rsidRPr="002602FF">
        <w:t xml:space="preserve">Operational framework ensures that IslandRest Hostel operates smoothly, efficiently, and profitably while delivering exceptional guest experiences. By focusing on effective management practices, staff training, technological innovation, and sustainability initiatives, the hostel can establish itself as a preferred accommodation choice in Lagos, meeting the diverse needs of </w:t>
      </w:r>
      <w:proofErr w:type="spellStart"/>
      <w:r w:rsidRPr="002602FF">
        <w:t>travelers</w:t>
      </w:r>
      <w:proofErr w:type="spellEnd"/>
      <w:r w:rsidRPr="002602FF">
        <w:t xml:space="preserve"> and professionals alike.</w:t>
      </w:r>
    </w:p>
    <w:p w14:paraId="773DD8C8" w14:textId="77777777" w:rsidR="00E540B6" w:rsidRDefault="00E540B6"/>
    <w:p w14:paraId="5DE951D2" w14:textId="77777777" w:rsidR="002602FF" w:rsidRDefault="002602FF"/>
    <w:p w14:paraId="7C26D1B5" w14:textId="77777777" w:rsidR="002602FF" w:rsidRDefault="002602FF"/>
    <w:p w14:paraId="7CC4802A" w14:textId="77777777" w:rsidR="002602FF" w:rsidRDefault="002602FF"/>
    <w:p w14:paraId="56BAC33C" w14:textId="77777777" w:rsidR="002602FF" w:rsidRDefault="002602FF"/>
    <w:p w14:paraId="289E091F" w14:textId="77777777" w:rsidR="002602FF" w:rsidRDefault="002602FF"/>
    <w:p w14:paraId="4C797F3C" w14:textId="77777777" w:rsidR="002602FF" w:rsidRDefault="002602FF"/>
    <w:p w14:paraId="30C11E65" w14:textId="77777777" w:rsidR="002602FF" w:rsidRDefault="002602FF"/>
    <w:p w14:paraId="565825A6" w14:textId="77777777" w:rsidR="002602FF" w:rsidRDefault="002602FF"/>
    <w:p w14:paraId="0E9F9163" w14:textId="77777777" w:rsidR="002602FF" w:rsidRPr="002602FF" w:rsidRDefault="002602FF" w:rsidP="002602FF">
      <w:r w:rsidRPr="002602FF">
        <w:t>Sustainability integration within the context of IslandRest Hostel involves embedding environmental, social, and economic sustainability principles into all aspects of its operations and services. Here’s a detailed elaboration on sustainability integration:</w:t>
      </w:r>
    </w:p>
    <w:p w14:paraId="1A994188" w14:textId="77777777" w:rsidR="002602FF" w:rsidRPr="002602FF" w:rsidRDefault="002602FF" w:rsidP="002602FF">
      <w:pPr>
        <w:rPr>
          <w:b/>
          <w:bCs/>
        </w:rPr>
      </w:pPr>
      <w:r w:rsidRPr="002602FF">
        <w:rPr>
          <w:b/>
          <w:bCs/>
        </w:rPr>
        <w:t>1. Environmental Sustainability</w:t>
      </w:r>
    </w:p>
    <w:p w14:paraId="0473CB96" w14:textId="77777777" w:rsidR="002602FF" w:rsidRPr="002602FF" w:rsidRDefault="002602FF" w:rsidP="002602FF">
      <w:r w:rsidRPr="002602FF">
        <w:rPr>
          <w:b/>
          <w:bCs/>
        </w:rPr>
        <w:t>a. Energy Efficiency:</w:t>
      </w:r>
    </w:p>
    <w:p w14:paraId="6955F06A" w14:textId="77777777" w:rsidR="002602FF" w:rsidRPr="002602FF" w:rsidRDefault="002602FF" w:rsidP="002602FF">
      <w:pPr>
        <w:numPr>
          <w:ilvl w:val="0"/>
          <w:numId w:val="163"/>
        </w:numPr>
      </w:pPr>
      <w:r w:rsidRPr="002602FF">
        <w:t>Implement energy-saving measures such as LED lighting, motion sensors, and energy-efficient appliances to reduce electricity consumption.</w:t>
      </w:r>
    </w:p>
    <w:p w14:paraId="20F4F1D2" w14:textId="77777777" w:rsidR="002602FF" w:rsidRPr="002602FF" w:rsidRDefault="002602FF" w:rsidP="002602FF">
      <w:pPr>
        <w:numPr>
          <w:ilvl w:val="0"/>
          <w:numId w:val="163"/>
        </w:numPr>
      </w:pPr>
      <w:r w:rsidRPr="002602FF">
        <w:t>Explore renewable energy sources like solar panels or wind turbines to supplement the hostel's energy needs and minimize reliance on fossil fuels.</w:t>
      </w:r>
    </w:p>
    <w:p w14:paraId="6FEDBA8F" w14:textId="77777777" w:rsidR="002602FF" w:rsidRPr="002602FF" w:rsidRDefault="002602FF" w:rsidP="002602FF">
      <w:r w:rsidRPr="002602FF">
        <w:rPr>
          <w:b/>
          <w:bCs/>
        </w:rPr>
        <w:t>b. Water Conservation:</w:t>
      </w:r>
    </w:p>
    <w:p w14:paraId="0E1B05C6" w14:textId="77777777" w:rsidR="002602FF" w:rsidRPr="002602FF" w:rsidRDefault="002602FF" w:rsidP="002602FF">
      <w:pPr>
        <w:numPr>
          <w:ilvl w:val="0"/>
          <w:numId w:val="164"/>
        </w:numPr>
      </w:pPr>
      <w:r w:rsidRPr="002602FF">
        <w:lastRenderedPageBreak/>
        <w:t>Install water-efficient fixtures and fittings, including low-flow toilets, faucets, and showerheads, to reduce water usage and promote conservation efforts.</w:t>
      </w:r>
    </w:p>
    <w:p w14:paraId="3DB9404A" w14:textId="77777777" w:rsidR="002602FF" w:rsidRPr="002602FF" w:rsidRDefault="002602FF" w:rsidP="002602FF">
      <w:pPr>
        <w:numPr>
          <w:ilvl w:val="0"/>
          <w:numId w:val="164"/>
        </w:numPr>
      </w:pPr>
      <w:r w:rsidRPr="002602FF">
        <w:t>Implement greywater recycling systems to reuse water for landscaping or non-potable purposes, thereby reducing freshwater demand.</w:t>
      </w:r>
    </w:p>
    <w:p w14:paraId="06E43C0A" w14:textId="77777777" w:rsidR="002602FF" w:rsidRPr="002602FF" w:rsidRDefault="002602FF" w:rsidP="002602FF">
      <w:r w:rsidRPr="002602FF">
        <w:rPr>
          <w:b/>
          <w:bCs/>
        </w:rPr>
        <w:t>c. Waste Management:</w:t>
      </w:r>
    </w:p>
    <w:p w14:paraId="7CE00759" w14:textId="77777777" w:rsidR="002602FF" w:rsidRPr="002602FF" w:rsidRDefault="002602FF" w:rsidP="002602FF">
      <w:pPr>
        <w:numPr>
          <w:ilvl w:val="0"/>
          <w:numId w:val="165"/>
        </w:numPr>
      </w:pPr>
      <w:r w:rsidRPr="002602FF">
        <w:t>Establish a comprehensive waste management plan that includes recycling programs for paper, glass, plastic, and organic waste within the hostel premises.</w:t>
      </w:r>
    </w:p>
    <w:p w14:paraId="3986D89E" w14:textId="77777777" w:rsidR="002602FF" w:rsidRPr="002602FF" w:rsidRDefault="002602FF" w:rsidP="002602FF">
      <w:pPr>
        <w:numPr>
          <w:ilvl w:val="0"/>
          <w:numId w:val="165"/>
        </w:numPr>
      </w:pPr>
      <w:r w:rsidRPr="002602FF">
        <w:t xml:space="preserve">Educate staff and guests on waste reduction practices, such as composting food waste and minimizing single-use plastics, to promote sustainable </w:t>
      </w:r>
      <w:proofErr w:type="spellStart"/>
      <w:r w:rsidRPr="002602FF">
        <w:t>behaviors</w:t>
      </w:r>
      <w:proofErr w:type="spellEnd"/>
      <w:r w:rsidRPr="002602FF">
        <w:t>.</w:t>
      </w:r>
    </w:p>
    <w:p w14:paraId="053105D6" w14:textId="77777777" w:rsidR="002602FF" w:rsidRPr="002602FF" w:rsidRDefault="002602FF" w:rsidP="002602FF">
      <w:r w:rsidRPr="002602FF">
        <w:rPr>
          <w:b/>
          <w:bCs/>
        </w:rPr>
        <w:t>d. Sustainable Procurement:</w:t>
      </w:r>
    </w:p>
    <w:p w14:paraId="44B98D74" w14:textId="77777777" w:rsidR="002602FF" w:rsidRPr="002602FF" w:rsidRDefault="002602FF" w:rsidP="002602FF">
      <w:pPr>
        <w:numPr>
          <w:ilvl w:val="0"/>
          <w:numId w:val="166"/>
        </w:numPr>
      </w:pPr>
      <w:r w:rsidRPr="002602FF">
        <w:t>Source eco-friendly and locally sourced products, including cleaning supplies, amenities, and furnishings, to support sustainable supply chains and reduce carbon footprint.</w:t>
      </w:r>
    </w:p>
    <w:p w14:paraId="1D746326" w14:textId="77777777" w:rsidR="002602FF" w:rsidRPr="002602FF" w:rsidRDefault="002602FF" w:rsidP="002602FF">
      <w:pPr>
        <w:numPr>
          <w:ilvl w:val="0"/>
          <w:numId w:val="166"/>
        </w:numPr>
      </w:pPr>
      <w:r w:rsidRPr="002602FF">
        <w:t>Prioritize suppliers and vendors who adhere to ethical sourcing practices and environmental certifications to ensure sustainability across the procurement process.</w:t>
      </w:r>
    </w:p>
    <w:p w14:paraId="150C71A3" w14:textId="77777777" w:rsidR="002602FF" w:rsidRPr="002602FF" w:rsidRDefault="002602FF" w:rsidP="002602FF">
      <w:pPr>
        <w:rPr>
          <w:b/>
          <w:bCs/>
        </w:rPr>
      </w:pPr>
      <w:r w:rsidRPr="002602FF">
        <w:rPr>
          <w:b/>
          <w:bCs/>
        </w:rPr>
        <w:t>2. Social Sustainability</w:t>
      </w:r>
    </w:p>
    <w:p w14:paraId="197042F9" w14:textId="77777777" w:rsidR="002602FF" w:rsidRPr="002602FF" w:rsidRDefault="002602FF" w:rsidP="002602FF">
      <w:r w:rsidRPr="002602FF">
        <w:rPr>
          <w:b/>
          <w:bCs/>
        </w:rPr>
        <w:t>a. Community Engagement:</w:t>
      </w:r>
    </w:p>
    <w:p w14:paraId="02C60C40" w14:textId="77777777" w:rsidR="002602FF" w:rsidRPr="002602FF" w:rsidRDefault="002602FF" w:rsidP="002602FF">
      <w:pPr>
        <w:numPr>
          <w:ilvl w:val="0"/>
          <w:numId w:val="167"/>
        </w:numPr>
      </w:pPr>
      <w:r w:rsidRPr="002602FF">
        <w:t>Foster partnerships with local communities and organizations to support social initiatives, such as youth employment programs, educational workshops, or cultural exchanges.</w:t>
      </w:r>
    </w:p>
    <w:p w14:paraId="02D092CD" w14:textId="77777777" w:rsidR="002602FF" w:rsidRPr="002602FF" w:rsidRDefault="002602FF" w:rsidP="002602FF">
      <w:pPr>
        <w:numPr>
          <w:ilvl w:val="0"/>
          <w:numId w:val="167"/>
        </w:numPr>
      </w:pPr>
      <w:r w:rsidRPr="002602FF">
        <w:t>Promote cultural sensitivity and respect for local traditions among staff and guests to enhance community relations and mutual understanding.</w:t>
      </w:r>
    </w:p>
    <w:p w14:paraId="169C61A6" w14:textId="77777777" w:rsidR="002602FF" w:rsidRPr="002602FF" w:rsidRDefault="002602FF" w:rsidP="002602FF">
      <w:r w:rsidRPr="002602FF">
        <w:rPr>
          <w:b/>
          <w:bCs/>
        </w:rPr>
        <w:t>b. Employee Well-being:</w:t>
      </w:r>
    </w:p>
    <w:p w14:paraId="085AD700" w14:textId="77777777" w:rsidR="002602FF" w:rsidRPr="002602FF" w:rsidRDefault="002602FF" w:rsidP="002602FF">
      <w:pPr>
        <w:numPr>
          <w:ilvl w:val="0"/>
          <w:numId w:val="168"/>
        </w:numPr>
      </w:pPr>
      <w:r w:rsidRPr="002602FF">
        <w:t xml:space="preserve">Implement fair </w:t>
      </w:r>
      <w:proofErr w:type="spellStart"/>
      <w:r w:rsidRPr="002602FF">
        <w:t>labor</w:t>
      </w:r>
      <w:proofErr w:type="spellEnd"/>
      <w:r w:rsidRPr="002602FF">
        <w:t xml:space="preserve"> practices, including competitive wages, employee benefits, and opportunities for career development and training, to promote staff retention and satisfaction.</w:t>
      </w:r>
    </w:p>
    <w:p w14:paraId="1FF6C19C" w14:textId="77777777" w:rsidR="002602FF" w:rsidRPr="002602FF" w:rsidRDefault="002602FF" w:rsidP="002602FF">
      <w:pPr>
        <w:numPr>
          <w:ilvl w:val="0"/>
          <w:numId w:val="168"/>
        </w:numPr>
      </w:pPr>
      <w:r w:rsidRPr="002602FF">
        <w:t>Provide a safe and inclusive work environment that values diversity, equity, and inclusion, fostering a positive organizational culture among employees.</w:t>
      </w:r>
    </w:p>
    <w:p w14:paraId="586E3E34" w14:textId="77777777" w:rsidR="002602FF" w:rsidRPr="002602FF" w:rsidRDefault="002602FF" w:rsidP="002602FF">
      <w:pPr>
        <w:rPr>
          <w:b/>
          <w:bCs/>
        </w:rPr>
      </w:pPr>
      <w:r w:rsidRPr="002602FF">
        <w:rPr>
          <w:b/>
          <w:bCs/>
        </w:rPr>
        <w:t>3. Economic Sustainability</w:t>
      </w:r>
    </w:p>
    <w:p w14:paraId="185531ED" w14:textId="77777777" w:rsidR="002602FF" w:rsidRPr="002602FF" w:rsidRDefault="002602FF" w:rsidP="002602FF">
      <w:r w:rsidRPr="002602FF">
        <w:rPr>
          <w:b/>
          <w:bCs/>
        </w:rPr>
        <w:t>a. Financial Viability:</w:t>
      </w:r>
    </w:p>
    <w:p w14:paraId="17690D31" w14:textId="77777777" w:rsidR="002602FF" w:rsidRPr="002602FF" w:rsidRDefault="002602FF" w:rsidP="002602FF">
      <w:pPr>
        <w:numPr>
          <w:ilvl w:val="0"/>
          <w:numId w:val="169"/>
        </w:numPr>
      </w:pPr>
      <w:r w:rsidRPr="002602FF">
        <w:t>Adopt cost-effective practices and technologies that improve operational efficiency, reduce overhead costs, and enhance profitability without compromising sustainability goals.</w:t>
      </w:r>
    </w:p>
    <w:p w14:paraId="342BDE34" w14:textId="77777777" w:rsidR="002602FF" w:rsidRPr="002602FF" w:rsidRDefault="002602FF" w:rsidP="002602FF">
      <w:pPr>
        <w:numPr>
          <w:ilvl w:val="0"/>
          <w:numId w:val="169"/>
        </w:numPr>
      </w:pPr>
      <w:r w:rsidRPr="002602FF">
        <w:t>Monitor financial performance metrics, including revenue generation, cost savings from sustainability initiatives, and return on investment (ROI) from green technologies.</w:t>
      </w:r>
    </w:p>
    <w:p w14:paraId="11F83CB9" w14:textId="77777777" w:rsidR="002602FF" w:rsidRPr="002602FF" w:rsidRDefault="002602FF" w:rsidP="002602FF">
      <w:r w:rsidRPr="002602FF">
        <w:rPr>
          <w:b/>
          <w:bCs/>
        </w:rPr>
        <w:t>b. Long-term Planning:</w:t>
      </w:r>
    </w:p>
    <w:p w14:paraId="7B3E31C9" w14:textId="77777777" w:rsidR="002602FF" w:rsidRPr="002602FF" w:rsidRDefault="002602FF" w:rsidP="002602FF">
      <w:pPr>
        <w:numPr>
          <w:ilvl w:val="0"/>
          <w:numId w:val="170"/>
        </w:numPr>
      </w:pPr>
      <w:r w:rsidRPr="002602FF">
        <w:lastRenderedPageBreak/>
        <w:t>Develop long-term sustainability strategies and goals aligned with the hostel's business objectives and market demands, ensuring continuity and resilience in a competitive hospitality industry.</w:t>
      </w:r>
    </w:p>
    <w:p w14:paraId="1C08EF26" w14:textId="77777777" w:rsidR="002602FF" w:rsidRPr="002602FF" w:rsidRDefault="002602FF" w:rsidP="002602FF">
      <w:pPr>
        <w:numPr>
          <w:ilvl w:val="0"/>
          <w:numId w:val="170"/>
        </w:numPr>
      </w:pPr>
      <w:r w:rsidRPr="002602FF">
        <w:t>Conduct regular sustainability audits and performance assessments to track progress, identify areas for improvement, and maintain accountability to stakeholders.</w:t>
      </w:r>
    </w:p>
    <w:p w14:paraId="1DCB337D" w14:textId="77777777" w:rsidR="002602FF" w:rsidRPr="002602FF" w:rsidRDefault="002602FF" w:rsidP="002602FF">
      <w:pPr>
        <w:rPr>
          <w:b/>
          <w:bCs/>
        </w:rPr>
      </w:pPr>
      <w:r w:rsidRPr="002602FF">
        <w:rPr>
          <w:b/>
          <w:bCs/>
        </w:rPr>
        <w:t>4. Guest Education and Engagement</w:t>
      </w:r>
    </w:p>
    <w:p w14:paraId="1782FC1C" w14:textId="77777777" w:rsidR="002602FF" w:rsidRPr="002602FF" w:rsidRDefault="002602FF" w:rsidP="002602FF">
      <w:r w:rsidRPr="002602FF">
        <w:rPr>
          <w:b/>
          <w:bCs/>
        </w:rPr>
        <w:t>a. Sustainability Awareness:</w:t>
      </w:r>
    </w:p>
    <w:p w14:paraId="170E6C68" w14:textId="77777777" w:rsidR="002602FF" w:rsidRPr="002602FF" w:rsidRDefault="002602FF" w:rsidP="002602FF">
      <w:pPr>
        <w:numPr>
          <w:ilvl w:val="0"/>
          <w:numId w:val="171"/>
        </w:numPr>
      </w:pPr>
      <w:r w:rsidRPr="002602FF">
        <w:t>Raise awareness among guests about the hostel's sustainability practices through signage, educational materials, and interactive experiences during their stay.</w:t>
      </w:r>
    </w:p>
    <w:p w14:paraId="1F618808" w14:textId="77777777" w:rsidR="002602FF" w:rsidRPr="002602FF" w:rsidRDefault="002602FF" w:rsidP="002602FF">
      <w:pPr>
        <w:numPr>
          <w:ilvl w:val="0"/>
          <w:numId w:val="171"/>
        </w:numPr>
      </w:pPr>
      <w:r w:rsidRPr="002602FF">
        <w:t xml:space="preserve">Encourage guests to participate in sustainable </w:t>
      </w:r>
      <w:proofErr w:type="spellStart"/>
      <w:r w:rsidRPr="002602FF">
        <w:t>behaviors</w:t>
      </w:r>
      <w:proofErr w:type="spellEnd"/>
      <w:r w:rsidRPr="002602FF">
        <w:t>, such as towel and linen reuse programs, energy conservation, and responsible waste disposal, to collectively reduce environmental impact.</w:t>
      </w:r>
    </w:p>
    <w:p w14:paraId="7BAC61DC" w14:textId="77777777" w:rsidR="002602FF" w:rsidRPr="002602FF" w:rsidRDefault="002602FF" w:rsidP="002602FF">
      <w:r w:rsidRPr="002602FF">
        <w:rPr>
          <w:b/>
          <w:bCs/>
        </w:rPr>
        <w:t>b. Transparency and Accountability:</w:t>
      </w:r>
    </w:p>
    <w:p w14:paraId="1F3335A7" w14:textId="77777777" w:rsidR="002602FF" w:rsidRPr="002602FF" w:rsidRDefault="002602FF" w:rsidP="002602FF">
      <w:pPr>
        <w:numPr>
          <w:ilvl w:val="0"/>
          <w:numId w:val="172"/>
        </w:numPr>
      </w:pPr>
      <w:r w:rsidRPr="002602FF">
        <w:t>Communicate openly with guests about the hostel's sustainability achievements, challenges, and future goals, fostering trust and transparency in sustainability efforts.</w:t>
      </w:r>
    </w:p>
    <w:p w14:paraId="0A9DFD8C" w14:textId="77777777" w:rsidR="002602FF" w:rsidRPr="002602FF" w:rsidRDefault="002602FF" w:rsidP="002602FF">
      <w:pPr>
        <w:numPr>
          <w:ilvl w:val="0"/>
          <w:numId w:val="172"/>
        </w:numPr>
      </w:pPr>
      <w:r w:rsidRPr="002602FF">
        <w:t>Solicit feedback from guests on sustainability initiatives to continuously improve practices and tailor services to meet evolving guest expectations and preferences.</w:t>
      </w:r>
    </w:p>
    <w:p w14:paraId="6A1487F9" w14:textId="77777777" w:rsidR="002602FF" w:rsidRPr="002602FF" w:rsidRDefault="002602FF" w:rsidP="002602FF">
      <w:r w:rsidRPr="002602FF">
        <w:t>By integrating sustainability into its core operations, IslandRest Hostel not only enhances its environmental footprint but also strengthens community ties, supports local economies, and fosters a responsible and resilient business model. Embracing sustainability as a guiding principle enables the hostel to differentiate itself in the market, attract environmentally conscious guests, and contribute positively to the broader social and economic fabric of Lagos.</w:t>
      </w:r>
    </w:p>
    <w:p w14:paraId="0D3361BC" w14:textId="77777777" w:rsidR="002602FF" w:rsidRDefault="002602FF"/>
    <w:p w14:paraId="13241A0D" w14:textId="77777777" w:rsidR="002602FF" w:rsidRDefault="002602FF"/>
    <w:p w14:paraId="3113A883" w14:textId="77777777" w:rsidR="002602FF" w:rsidRDefault="002602FF"/>
    <w:p w14:paraId="276A1543" w14:textId="77777777" w:rsidR="002602FF" w:rsidRDefault="002602FF"/>
    <w:p w14:paraId="4375F082" w14:textId="77777777" w:rsidR="002602FF" w:rsidRDefault="002602FF"/>
    <w:p w14:paraId="5D102504" w14:textId="5C890EDC" w:rsidR="002602FF" w:rsidRDefault="006657F6">
      <w:r>
        <w:fldChar w:fldCharType="begin" w:fldLock="1"/>
      </w:r>
      <w:r w:rsidR="000C7AF6">
        <w:instrText>ADDIN CSL_CITATION {"citationItems":[{"id":"ITEM-1","itemData":{"URL":"https://blogs.worldbank.org/en/transport/urban-transport-lagos-shows-africa-way-forward-again","accessed":{"date-parts":[["2024","7","26"]]},"author":[{"dropping-particle":"","family":"Gorham, Roger; Eijbergen, Benedict L.J.; Kumar","given":"Ajay","non-dropping-particle":"","parse-names":false,"suffix":""}],"container-title":"World Bank","id":"ITEM-1","issued":{"date-parts":[["2017"]]},"title":"Urban transport: Lagos shows Africa the way forward (again) | Transport for Development","type":"webpage"},"uris":["http://www.mendeley.com/documents/?uuid=be75e4c5-11b9-3713-9aec-b53121de734d"]},{"id":"ITEM-2","itemData":{"author":[{"dropping-particle":"","family":"Peltier-Thiberge","given":"Nicolas","non-dropping-particle":"","parse-names":false,"suffix":""}],"container-title":"Transport for Development","id":"ITEM-2","issued":{"date-parts":[["2015"]]},"page":"1-5","title":"​Lagos’ Bus Rapid Transit System: Decongesting and Depolluting Mega-Cities","type":"article-journal"},"uris":["http://www.mendeley.com/documents/?uuid=52b8110b-05be-3e74-b0e1-3d8335c9f833"]}],"mendeley":{"formattedCitation":"(Gorham, Roger; Eijbergen, Benedict L.J.; Kumar, 2017; Peltier-Thiberge, 2015)","plainTextFormattedCitation":"(Gorham, Roger; Eijbergen, Benedict L.J.; Kumar, 2017; Peltier-Thiberge, 2015)","previouslyFormattedCitation":"(Gorham, Roger; Eijbergen, Benedict L.J.; Kumar, 2017; Peltier-Thiberge, 2015)"},"properties":{"noteIndex":0},"schema":"https://github.com/citation-style-language/schema/raw/master/csl-citation.json"}</w:instrText>
      </w:r>
      <w:r>
        <w:fldChar w:fldCharType="separate"/>
      </w:r>
      <w:r w:rsidRPr="006657F6">
        <w:rPr>
          <w:noProof/>
        </w:rPr>
        <w:t>(Gorham, Roger; Eijbergen, Benedict L.J.; Kumar, 2017; Peltier-Thiberge, 2015)</w:t>
      </w:r>
      <w:r>
        <w:fldChar w:fldCharType="end"/>
      </w:r>
    </w:p>
    <w:p w14:paraId="0AC7EC59" w14:textId="77777777" w:rsidR="002602FF" w:rsidRDefault="002602FF"/>
    <w:p w14:paraId="0EA3891B" w14:textId="551D6BE3" w:rsidR="000C7AF6" w:rsidRDefault="000C7AF6">
      <w:r>
        <w:fldChar w:fldCharType="begin" w:fldLock="1"/>
      </w:r>
      <w:r w:rsidR="00F0169F">
        <w:instrText>ADDIN CSL_CITATION {"citationItems":[{"id":"ITEM-1","itemData":{"DOI":"10.1007/978-3-642-35548-6_51","author":[{"dropping-particle":"","family":"Olagunju","given":"Olatunji","non-dropping-particle":"","parse-names":false,"suffix":""},{"dropping-particle":"","family":"Oloke","given":"David","non-dropping-particle":"","parse-names":false,"suffix":""},{"dropping-particle":"","family":"Hammond","given":"Felix","non-dropping-particle":"","parse-names":false,"suffix":""}],"container-title":"Proceedings of the 17th International Symposium on Advancement of Construction Management and Real Estate","id":"ITEM-1","issued":{"date-parts":[["2014"]]},"page":"491-504","publisher":"Springer Berlin Heidelberg","publisher-place":"Berlin, Heidelberg","title":"Housing Policy Impact on Affordable Housing Production in Lagos Nigeria","type":"chapter"},"uris":["http://www.mendeley.com/documents/?uuid=b71fc2e2-2c2b-4b46-be85-de780c315e16"]}],"mendeley":{"formattedCitation":"(Olagunju et al., 2014)","plainTextFormattedCitation":"(Olagunju et al., 2014)","previouslyFormattedCitation":"(Olagunju et al., 2014)"},"properties":{"noteIndex":0},"schema":"https://github.com/citation-style-language/schema/raw/master/csl-citation.json"}</w:instrText>
      </w:r>
      <w:r>
        <w:fldChar w:fldCharType="separate"/>
      </w:r>
      <w:r w:rsidRPr="000C7AF6">
        <w:rPr>
          <w:noProof/>
        </w:rPr>
        <w:t>(Olagunju et al., 2014)</w:t>
      </w:r>
      <w:r>
        <w:fldChar w:fldCharType="end"/>
      </w:r>
    </w:p>
    <w:p w14:paraId="73317EA1" w14:textId="77777777" w:rsidR="002602FF" w:rsidRDefault="002602FF"/>
    <w:p w14:paraId="77AAAD07" w14:textId="77777777" w:rsidR="002602FF" w:rsidRDefault="002602FF"/>
    <w:p w14:paraId="1D750456" w14:textId="77777777" w:rsidR="002602FF" w:rsidRPr="002602FF" w:rsidRDefault="002602FF" w:rsidP="002602FF">
      <w:r w:rsidRPr="002602FF">
        <w:lastRenderedPageBreak/>
        <w:t>Testing and quality assurance in the context of IslandRest Hostel involves systematic processes and protocols to ensure that all aspects of its operations meet high standards of service delivery, guest satisfaction, and operational efficiency. Here’s a detailed elaboration on testing and quality assurance within the hostel:</w:t>
      </w:r>
    </w:p>
    <w:p w14:paraId="2D3422B2" w14:textId="77777777" w:rsidR="002602FF" w:rsidRPr="002602FF" w:rsidRDefault="002602FF" w:rsidP="002602FF">
      <w:pPr>
        <w:rPr>
          <w:b/>
          <w:bCs/>
        </w:rPr>
      </w:pPr>
      <w:r w:rsidRPr="002602FF">
        <w:rPr>
          <w:b/>
          <w:bCs/>
        </w:rPr>
        <w:t>1. Facility and Equipment Testing</w:t>
      </w:r>
    </w:p>
    <w:p w14:paraId="4423DD22" w14:textId="77777777" w:rsidR="002602FF" w:rsidRPr="002602FF" w:rsidRDefault="002602FF" w:rsidP="002602FF">
      <w:r w:rsidRPr="002602FF">
        <w:rPr>
          <w:b/>
          <w:bCs/>
        </w:rPr>
        <w:t>a. Room Inspections:</w:t>
      </w:r>
    </w:p>
    <w:p w14:paraId="2EE72C5B" w14:textId="77777777" w:rsidR="002602FF" w:rsidRPr="002602FF" w:rsidRDefault="002602FF" w:rsidP="002602FF">
      <w:pPr>
        <w:numPr>
          <w:ilvl w:val="0"/>
          <w:numId w:val="173"/>
        </w:numPr>
      </w:pPr>
      <w:r w:rsidRPr="002602FF">
        <w:t>Conduct regular room inspections to assess cleanliness, functionality of amenities, and overall guest readiness.</w:t>
      </w:r>
    </w:p>
    <w:p w14:paraId="759D7214" w14:textId="77777777" w:rsidR="002602FF" w:rsidRPr="002602FF" w:rsidRDefault="002602FF" w:rsidP="002602FF">
      <w:pPr>
        <w:numPr>
          <w:ilvl w:val="0"/>
          <w:numId w:val="173"/>
        </w:numPr>
      </w:pPr>
      <w:r w:rsidRPr="002602FF">
        <w:t>Use standardized checklists to identify any maintenance issues, furniture or fixture defects, and ensure rooms meet quality standards before guest occupancy.</w:t>
      </w:r>
    </w:p>
    <w:p w14:paraId="342E4CFF" w14:textId="77777777" w:rsidR="002602FF" w:rsidRPr="002602FF" w:rsidRDefault="002602FF" w:rsidP="002602FF">
      <w:r w:rsidRPr="002602FF">
        <w:rPr>
          <w:b/>
          <w:bCs/>
        </w:rPr>
        <w:t>b. Safety and Security Checks:</w:t>
      </w:r>
    </w:p>
    <w:p w14:paraId="6F4CA37B" w14:textId="77777777" w:rsidR="002602FF" w:rsidRPr="002602FF" w:rsidRDefault="002602FF" w:rsidP="002602FF">
      <w:pPr>
        <w:numPr>
          <w:ilvl w:val="0"/>
          <w:numId w:val="174"/>
        </w:numPr>
      </w:pPr>
      <w:r w:rsidRPr="002602FF">
        <w:t>Perform routine safety inspections, including fire alarm testing, emergency exit checks, and security system evaluations (CCTV, access controls).</w:t>
      </w:r>
    </w:p>
    <w:p w14:paraId="6A28A582" w14:textId="77777777" w:rsidR="002602FF" w:rsidRPr="002602FF" w:rsidRDefault="002602FF" w:rsidP="002602FF">
      <w:pPr>
        <w:numPr>
          <w:ilvl w:val="0"/>
          <w:numId w:val="174"/>
        </w:numPr>
      </w:pPr>
      <w:r w:rsidRPr="002602FF">
        <w:t>Test safety equipment such as fire extinguishers, smoke detectors, and emergency lighting to ensure operational readiness and compliance with safety regulations.</w:t>
      </w:r>
    </w:p>
    <w:p w14:paraId="346267EF" w14:textId="77777777" w:rsidR="002602FF" w:rsidRPr="002602FF" w:rsidRDefault="002602FF" w:rsidP="002602FF">
      <w:pPr>
        <w:rPr>
          <w:b/>
          <w:bCs/>
        </w:rPr>
      </w:pPr>
      <w:r w:rsidRPr="002602FF">
        <w:rPr>
          <w:b/>
          <w:bCs/>
        </w:rPr>
        <w:t>2. Service Quality Assurance</w:t>
      </w:r>
    </w:p>
    <w:p w14:paraId="3E3A1165" w14:textId="77777777" w:rsidR="002602FF" w:rsidRPr="002602FF" w:rsidRDefault="002602FF" w:rsidP="002602FF">
      <w:r w:rsidRPr="002602FF">
        <w:rPr>
          <w:b/>
          <w:bCs/>
        </w:rPr>
        <w:t>a. Guest Experience Evaluations:</w:t>
      </w:r>
    </w:p>
    <w:p w14:paraId="54BA13CD" w14:textId="77777777" w:rsidR="002602FF" w:rsidRPr="002602FF" w:rsidRDefault="002602FF" w:rsidP="002602FF">
      <w:pPr>
        <w:numPr>
          <w:ilvl w:val="0"/>
          <w:numId w:val="175"/>
        </w:numPr>
      </w:pPr>
      <w:r w:rsidRPr="002602FF">
        <w:t>Implement mystery guest programs or customer satisfaction surveys to gather feedback on service quality, staff interactions, and overall guest experience.</w:t>
      </w:r>
    </w:p>
    <w:p w14:paraId="01967D96" w14:textId="77777777" w:rsidR="002602FF" w:rsidRPr="002602FF" w:rsidRDefault="002602FF" w:rsidP="002602FF">
      <w:pPr>
        <w:numPr>
          <w:ilvl w:val="0"/>
          <w:numId w:val="175"/>
        </w:numPr>
      </w:pPr>
      <w:r w:rsidRPr="002602FF">
        <w:t>Analyze guest feedback to identify areas for improvement, address service gaps, and enhance service delivery standards based on guest expectations.</w:t>
      </w:r>
    </w:p>
    <w:p w14:paraId="055C9C5E" w14:textId="77777777" w:rsidR="002602FF" w:rsidRPr="002602FF" w:rsidRDefault="002602FF" w:rsidP="002602FF">
      <w:r w:rsidRPr="002602FF">
        <w:rPr>
          <w:b/>
          <w:bCs/>
        </w:rPr>
        <w:t>b. Training and Development:</w:t>
      </w:r>
    </w:p>
    <w:p w14:paraId="4CE77074" w14:textId="77777777" w:rsidR="002602FF" w:rsidRPr="002602FF" w:rsidRDefault="002602FF" w:rsidP="002602FF">
      <w:pPr>
        <w:numPr>
          <w:ilvl w:val="0"/>
          <w:numId w:val="176"/>
        </w:numPr>
      </w:pPr>
      <w:r w:rsidRPr="002602FF">
        <w:t>Provide ongoing training programs for staff members focused on service excellence, hospitality standards, and effective communication skills.</w:t>
      </w:r>
    </w:p>
    <w:p w14:paraId="65D20137" w14:textId="77777777" w:rsidR="002602FF" w:rsidRPr="002602FF" w:rsidRDefault="002602FF" w:rsidP="002602FF">
      <w:pPr>
        <w:numPr>
          <w:ilvl w:val="0"/>
          <w:numId w:val="176"/>
        </w:numPr>
      </w:pPr>
      <w:r w:rsidRPr="002602FF">
        <w:t>Conduct role-playing exercises and scenario-based training to simulate real-world guest interactions and ensure staff readiness to handle various guest needs and situations.</w:t>
      </w:r>
    </w:p>
    <w:p w14:paraId="44858B39" w14:textId="77777777" w:rsidR="002602FF" w:rsidRPr="002602FF" w:rsidRDefault="002602FF" w:rsidP="002602FF">
      <w:pPr>
        <w:rPr>
          <w:b/>
          <w:bCs/>
        </w:rPr>
      </w:pPr>
      <w:r w:rsidRPr="002602FF">
        <w:rPr>
          <w:b/>
          <w:bCs/>
        </w:rPr>
        <w:t>3. Operational Efficiency Testing</w:t>
      </w:r>
    </w:p>
    <w:p w14:paraId="523AE74B" w14:textId="77777777" w:rsidR="002602FF" w:rsidRPr="002602FF" w:rsidRDefault="002602FF" w:rsidP="002602FF">
      <w:r w:rsidRPr="002602FF">
        <w:rPr>
          <w:b/>
          <w:bCs/>
        </w:rPr>
        <w:t>a. Workflow and Process Optimization:</w:t>
      </w:r>
    </w:p>
    <w:p w14:paraId="38C7FD11" w14:textId="77777777" w:rsidR="002602FF" w:rsidRPr="002602FF" w:rsidRDefault="002602FF" w:rsidP="002602FF">
      <w:pPr>
        <w:numPr>
          <w:ilvl w:val="0"/>
          <w:numId w:val="177"/>
        </w:numPr>
      </w:pPr>
      <w:r w:rsidRPr="002602FF">
        <w:t>Review operational workflows, from check-in procedures to housekeeping schedules, to identify bottlenecks and streamline processes for efficiency.</w:t>
      </w:r>
    </w:p>
    <w:p w14:paraId="6B444054" w14:textId="77777777" w:rsidR="002602FF" w:rsidRPr="002602FF" w:rsidRDefault="002602FF" w:rsidP="002602FF">
      <w:pPr>
        <w:numPr>
          <w:ilvl w:val="0"/>
          <w:numId w:val="177"/>
        </w:numPr>
      </w:pPr>
      <w:r w:rsidRPr="002602FF">
        <w:t>Implement technology solutions such as property management systems (PMS) to automate tasks, improve communication between departments, and reduce manual errors.</w:t>
      </w:r>
    </w:p>
    <w:p w14:paraId="3464B779" w14:textId="77777777" w:rsidR="002602FF" w:rsidRPr="002602FF" w:rsidRDefault="002602FF" w:rsidP="002602FF">
      <w:r w:rsidRPr="002602FF">
        <w:rPr>
          <w:b/>
          <w:bCs/>
        </w:rPr>
        <w:t>b. Performance Metrics and Monitoring:</w:t>
      </w:r>
    </w:p>
    <w:p w14:paraId="16DF7899" w14:textId="77777777" w:rsidR="002602FF" w:rsidRPr="002602FF" w:rsidRDefault="002602FF" w:rsidP="002602FF">
      <w:pPr>
        <w:numPr>
          <w:ilvl w:val="0"/>
          <w:numId w:val="178"/>
        </w:numPr>
      </w:pPr>
      <w:r w:rsidRPr="002602FF">
        <w:lastRenderedPageBreak/>
        <w:t>Define key performance indicators (KPIs) related to operational efficiency, guest satisfaction, and financial performance (occupancy rates, revenue per available room).</w:t>
      </w:r>
    </w:p>
    <w:p w14:paraId="16223EAE" w14:textId="77777777" w:rsidR="002602FF" w:rsidRPr="002602FF" w:rsidRDefault="002602FF" w:rsidP="002602FF">
      <w:pPr>
        <w:numPr>
          <w:ilvl w:val="0"/>
          <w:numId w:val="178"/>
        </w:numPr>
      </w:pPr>
      <w:r w:rsidRPr="002602FF">
        <w:t>Monitor KPIs regularly to track performance trends, measure success against benchmarks, and make data-driven decisions to optimize operational outcomes.</w:t>
      </w:r>
    </w:p>
    <w:p w14:paraId="3ACB5C6C" w14:textId="77777777" w:rsidR="002602FF" w:rsidRPr="002602FF" w:rsidRDefault="002602FF" w:rsidP="002602FF">
      <w:pPr>
        <w:rPr>
          <w:b/>
          <w:bCs/>
        </w:rPr>
      </w:pPr>
      <w:r w:rsidRPr="002602FF">
        <w:rPr>
          <w:b/>
          <w:bCs/>
        </w:rPr>
        <w:t>4. Compliance and Regulatory Testing</w:t>
      </w:r>
    </w:p>
    <w:p w14:paraId="26A57274" w14:textId="77777777" w:rsidR="002602FF" w:rsidRPr="002602FF" w:rsidRDefault="002602FF" w:rsidP="002602FF">
      <w:r w:rsidRPr="002602FF">
        <w:rPr>
          <w:b/>
          <w:bCs/>
        </w:rPr>
        <w:t>a. Regulatory Compliance Audits:</w:t>
      </w:r>
    </w:p>
    <w:p w14:paraId="3424901A" w14:textId="77777777" w:rsidR="002602FF" w:rsidRPr="002602FF" w:rsidRDefault="002602FF" w:rsidP="002602FF">
      <w:pPr>
        <w:numPr>
          <w:ilvl w:val="0"/>
          <w:numId w:val="179"/>
        </w:numPr>
      </w:pPr>
      <w:r w:rsidRPr="002602FF">
        <w:t>Conduct regular audits to ensure compliance with local health and safety regulations, licensing requirements, and industry standards for hospitality operations.</w:t>
      </w:r>
    </w:p>
    <w:p w14:paraId="79B9059E" w14:textId="77777777" w:rsidR="002602FF" w:rsidRPr="002602FF" w:rsidRDefault="002602FF" w:rsidP="002602FF">
      <w:pPr>
        <w:numPr>
          <w:ilvl w:val="0"/>
          <w:numId w:val="179"/>
        </w:numPr>
      </w:pPr>
      <w:r w:rsidRPr="002602FF">
        <w:t>Maintain documentation and records of regulatory inspections, certifications, and permits to demonstrate adherence to legal and operational standards.</w:t>
      </w:r>
    </w:p>
    <w:p w14:paraId="4A1965E0" w14:textId="77777777" w:rsidR="002602FF" w:rsidRPr="002602FF" w:rsidRDefault="002602FF" w:rsidP="002602FF">
      <w:pPr>
        <w:rPr>
          <w:b/>
          <w:bCs/>
        </w:rPr>
      </w:pPr>
      <w:r w:rsidRPr="002602FF">
        <w:rPr>
          <w:b/>
          <w:bCs/>
        </w:rPr>
        <w:t>5. Continuous Improvement Initiatives</w:t>
      </w:r>
    </w:p>
    <w:p w14:paraId="4B66165F" w14:textId="77777777" w:rsidR="002602FF" w:rsidRPr="002602FF" w:rsidRDefault="002602FF" w:rsidP="002602FF">
      <w:r w:rsidRPr="002602FF">
        <w:rPr>
          <w:b/>
          <w:bCs/>
        </w:rPr>
        <w:t>a. Quality Management Systems (QMS):</w:t>
      </w:r>
    </w:p>
    <w:p w14:paraId="267505BE" w14:textId="77777777" w:rsidR="002602FF" w:rsidRPr="002602FF" w:rsidRDefault="002602FF" w:rsidP="002602FF">
      <w:pPr>
        <w:numPr>
          <w:ilvl w:val="0"/>
          <w:numId w:val="180"/>
        </w:numPr>
      </w:pPr>
      <w:r w:rsidRPr="002602FF">
        <w:t>Implement a QMS framework to formalize quality assurance processes, document procedures, and facilitate continuous improvement initiatives.</w:t>
      </w:r>
    </w:p>
    <w:p w14:paraId="726A0B95" w14:textId="77777777" w:rsidR="002602FF" w:rsidRPr="002602FF" w:rsidRDefault="002602FF" w:rsidP="002602FF">
      <w:pPr>
        <w:numPr>
          <w:ilvl w:val="0"/>
          <w:numId w:val="180"/>
        </w:numPr>
      </w:pPr>
      <w:r w:rsidRPr="002602FF">
        <w:t>Encourage a culture of continuous learning and improvement among staff through feedback loops, performance reviews, and recognition of excellence.</w:t>
      </w:r>
    </w:p>
    <w:p w14:paraId="694B50DB" w14:textId="77777777" w:rsidR="002602FF" w:rsidRPr="002602FF" w:rsidRDefault="002602FF" w:rsidP="002602FF">
      <w:r w:rsidRPr="002602FF">
        <w:rPr>
          <w:b/>
          <w:bCs/>
        </w:rPr>
        <w:t>b. Feedback Integration:</w:t>
      </w:r>
    </w:p>
    <w:p w14:paraId="0969D9F9" w14:textId="77777777" w:rsidR="002602FF" w:rsidRPr="002602FF" w:rsidRDefault="002602FF" w:rsidP="002602FF">
      <w:pPr>
        <w:numPr>
          <w:ilvl w:val="0"/>
          <w:numId w:val="181"/>
        </w:numPr>
      </w:pPr>
      <w:r w:rsidRPr="002602FF">
        <w:t>Establish mechanisms for collecting and integrating feedback from guests, staff, and stakeholders into quality improvement initiatives.</w:t>
      </w:r>
    </w:p>
    <w:p w14:paraId="3CDBD4F6" w14:textId="77777777" w:rsidR="002602FF" w:rsidRPr="002602FF" w:rsidRDefault="002602FF" w:rsidP="002602FF">
      <w:pPr>
        <w:numPr>
          <w:ilvl w:val="0"/>
          <w:numId w:val="181"/>
        </w:numPr>
      </w:pPr>
      <w:r w:rsidRPr="002602FF">
        <w:t>Use feedback data to drive innovation, enhance service offerings, and maintain competitive advantage in the hospitality market.</w:t>
      </w:r>
    </w:p>
    <w:p w14:paraId="5885C159" w14:textId="77777777" w:rsidR="002602FF" w:rsidRPr="002602FF" w:rsidRDefault="002602FF" w:rsidP="002602FF">
      <w:r w:rsidRPr="002602FF">
        <w:t>By implementing robust testing and quality assurance practices, IslandRest Hostel can ensure consistent delivery of high-quality services, mitigate operational risks, and enhance guest satisfaction. These efforts not only safeguard the hostel's reputation but also contribute to long-term success, customer loyalty, and sustainable growth in the competitive hospitality industry.</w:t>
      </w:r>
    </w:p>
    <w:p w14:paraId="0E9B8400" w14:textId="77777777" w:rsidR="002602FF" w:rsidRDefault="002602FF"/>
    <w:p w14:paraId="52947CD1" w14:textId="77777777" w:rsidR="002602FF" w:rsidRDefault="002602FF"/>
    <w:p w14:paraId="0403BD02" w14:textId="77777777" w:rsidR="002602FF" w:rsidRDefault="002602FF"/>
    <w:p w14:paraId="472C79BF" w14:textId="77777777" w:rsidR="002602FF" w:rsidRDefault="002602FF"/>
    <w:p w14:paraId="1FCC93B3" w14:textId="77777777" w:rsidR="002602FF" w:rsidRDefault="002602FF"/>
    <w:p w14:paraId="081DEAA5" w14:textId="77777777" w:rsidR="002602FF" w:rsidRDefault="002602FF"/>
    <w:p w14:paraId="116FCA0E" w14:textId="77777777" w:rsidR="002602FF" w:rsidRDefault="002602FF"/>
    <w:p w14:paraId="1136560A" w14:textId="77777777" w:rsidR="002602FF" w:rsidRDefault="002602FF"/>
    <w:p w14:paraId="56380DBD" w14:textId="77777777" w:rsidR="002602FF" w:rsidRDefault="002602FF"/>
    <w:p w14:paraId="6AF773FA" w14:textId="77777777" w:rsidR="002602FF" w:rsidRPr="002602FF" w:rsidRDefault="002602FF" w:rsidP="002602FF">
      <w:r w:rsidRPr="002602FF">
        <w:t>Launching and marketing IslandRest Hostel involves strategic planning and execution to effectively introduce the hostel to its target audience, create awareness, and drive initial bookings. Here’s an elaboration on the launch and marketing strategies:</w:t>
      </w:r>
    </w:p>
    <w:p w14:paraId="32293EA0" w14:textId="77777777" w:rsidR="002602FF" w:rsidRPr="002602FF" w:rsidRDefault="002602FF" w:rsidP="002602FF">
      <w:pPr>
        <w:rPr>
          <w:b/>
          <w:bCs/>
        </w:rPr>
      </w:pPr>
      <w:r w:rsidRPr="002602FF">
        <w:rPr>
          <w:b/>
          <w:bCs/>
        </w:rPr>
        <w:t>1. Pre-Launch Preparation</w:t>
      </w:r>
    </w:p>
    <w:p w14:paraId="73543CE4" w14:textId="77777777" w:rsidR="002602FF" w:rsidRPr="002602FF" w:rsidRDefault="002602FF" w:rsidP="002602FF">
      <w:r w:rsidRPr="002602FF">
        <w:rPr>
          <w:b/>
          <w:bCs/>
        </w:rPr>
        <w:t>a. Market Research and Analysis:</w:t>
      </w:r>
    </w:p>
    <w:p w14:paraId="01B0DC96" w14:textId="77777777" w:rsidR="002602FF" w:rsidRPr="002602FF" w:rsidRDefault="002602FF" w:rsidP="002602FF">
      <w:pPr>
        <w:numPr>
          <w:ilvl w:val="0"/>
          <w:numId w:val="182"/>
        </w:numPr>
      </w:pPr>
      <w:r w:rsidRPr="002602FF">
        <w:t>Conduct thorough market research to identify target demographics, customer preferences, and competitor analysis in the Lagos hospitality market.</w:t>
      </w:r>
    </w:p>
    <w:p w14:paraId="790B0D60" w14:textId="77777777" w:rsidR="002602FF" w:rsidRPr="002602FF" w:rsidRDefault="002602FF" w:rsidP="002602FF">
      <w:pPr>
        <w:numPr>
          <w:ilvl w:val="0"/>
          <w:numId w:val="182"/>
        </w:numPr>
      </w:pPr>
      <w:r w:rsidRPr="002602FF">
        <w:t>Use insights from market research to refine the hostel's unique selling propositions (USPs) and tailor marketing strategies to meet customer needs.</w:t>
      </w:r>
    </w:p>
    <w:p w14:paraId="380D267F" w14:textId="77777777" w:rsidR="002602FF" w:rsidRPr="002602FF" w:rsidRDefault="002602FF" w:rsidP="002602FF">
      <w:r w:rsidRPr="002602FF">
        <w:rPr>
          <w:b/>
          <w:bCs/>
        </w:rPr>
        <w:t>b. Brand Development:</w:t>
      </w:r>
    </w:p>
    <w:p w14:paraId="6B8AA209" w14:textId="77777777" w:rsidR="002602FF" w:rsidRPr="002602FF" w:rsidRDefault="002602FF" w:rsidP="002602FF">
      <w:pPr>
        <w:numPr>
          <w:ilvl w:val="0"/>
          <w:numId w:val="183"/>
        </w:numPr>
      </w:pPr>
      <w:r w:rsidRPr="002602FF">
        <w:t>Define the hostel’s brand identity, including mission, vision, core values, and brand personality that resonate with the target audience.</w:t>
      </w:r>
    </w:p>
    <w:p w14:paraId="4077338C" w14:textId="77777777" w:rsidR="002602FF" w:rsidRPr="002602FF" w:rsidRDefault="002602FF" w:rsidP="002602FF">
      <w:pPr>
        <w:numPr>
          <w:ilvl w:val="0"/>
          <w:numId w:val="183"/>
        </w:numPr>
      </w:pPr>
      <w:r w:rsidRPr="002602FF">
        <w:t>Develop a compelling brand story that highlights the hostel’s unique features, sustainability initiatives, and commitment to guest satisfaction.</w:t>
      </w:r>
    </w:p>
    <w:p w14:paraId="38015A80" w14:textId="77777777" w:rsidR="002602FF" w:rsidRPr="002602FF" w:rsidRDefault="002602FF" w:rsidP="002602FF">
      <w:r w:rsidRPr="002602FF">
        <w:rPr>
          <w:b/>
          <w:bCs/>
        </w:rPr>
        <w:t>c. Pricing Strategy:</w:t>
      </w:r>
    </w:p>
    <w:p w14:paraId="26F9B5C5" w14:textId="77777777" w:rsidR="002602FF" w:rsidRPr="002602FF" w:rsidRDefault="002602FF" w:rsidP="002602FF">
      <w:pPr>
        <w:numPr>
          <w:ilvl w:val="0"/>
          <w:numId w:val="184"/>
        </w:numPr>
      </w:pPr>
      <w:r w:rsidRPr="002602FF">
        <w:t>Determine competitive pricing strategies based on market demand, competitor pricing analysis, and perceived value of services offered by IslandRest Hostel.</w:t>
      </w:r>
    </w:p>
    <w:p w14:paraId="54BF152A" w14:textId="77777777" w:rsidR="002602FF" w:rsidRPr="002602FF" w:rsidRDefault="002602FF" w:rsidP="002602FF">
      <w:pPr>
        <w:numPr>
          <w:ilvl w:val="0"/>
          <w:numId w:val="184"/>
        </w:numPr>
      </w:pPr>
      <w:r w:rsidRPr="002602FF">
        <w:t>Offer promotional pricing or discounts during the launch phase to incentivize early bookings and attract price-sensitive customers.</w:t>
      </w:r>
    </w:p>
    <w:p w14:paraId="419BDADA" w14:textId="77777777" w:rsidR="002602FF" w:rsidRPr="002602FF" w:rsidRDefault="002602FF" w:rsidP="002602FF">
      <w:pPr>
        <w:rPr>
          <w:b/>
          <w:bCs/>
        </w:rPr>
      </w:pPr>
      <w:r w:rsidRPr="002602FF">
        <w:rPr>
          <w:b/>
          <w:bCs/>
        </w:rPr>
        <w:t>2. Marketing Strategies</w:t>
      </w:r>
    </w:p>
    <w:p w14:paraId="1327BAEF" w14:textId="77777777" w:rsidR="002602FF" w:rsidRPr="002602FF" w:rsidRDefault="002602FF" w:rsidP="002602FF">
      <w:r w:rsidRPr="002602FF">
        <w:rPr>
          <w:b/>
          <w:bCs/>
        </w:rPr>
        <w:t>a. Digital Marketing Campaigns:</w:t>
      </w:r>
    </w:p>
    <w:p w14:paraId="763B1F37" w14:textId="77777777" w:rsidR="002602FF" w:rsidRPr="002602FF" w:rsidRDefault="002602FF" w:rsidP="002602FF">
      <w:pPr>
        <w:numPr>
          <w:ilvl w:val="0"/>
          <w:numId w:val="185"/>
        </w:numPr>
      </w:pPr>
      <w:r w:rsidRPr="002602FF">
        <w:t>Create a comprehensive digital marketing plan that includes search engine optimization (SEO), pay-per-click (PPC) advertising, and social media marketing.</w:t>
      </w:r>
    </w:p>
    <w:p w14:paraId="55296A41" w14:textId="77777777" w:rsidR="002602FF" w:rsidRPr="002602FF" w:rsidRDefault="002602FF" w:rsidP="002602FF">
      <w:pPr>
        <w:numPr>
          <w:ilvl w:val="0"/>
          <w:numId w:val="185"/>
        </w:numPr>
      </w:pPr>
      <w:r w:rsidRPr="002602FF">
        <w:t>Leverage platforms like Facebook, Instagram, and Twitter to engage with potential guests, share compelling content, and drive traffic to the hostel’s website or booking platform.</w:t>
      </w:r>
    </w:p>
    <w:p w14:paraId="30DE2165" w14:textId="77777777" w:rsidR="002602FF" w:rsidRPr="002602FF" w:rsidRDefault="002602FF" w:rsidP="002602FF">
      <w:r w:rsidRPr="002602FF">
        <w:rPr>
          <w:b/>
          <w:bCs/>
        </w:rPr>
        <w:t>b. Content Marketing:</w:t>
      </w:r>
    </w:p>
    <w:p w14:paraId="54B3FB1A" w14:textId="77777777" w:rsidR="002602FF" w:rsidRPr="002602FF" w:rsidRDefault="002602FF" w:rsidP="002602FF">
      <w:pPr>
        <w:numPr>
          <w:ilvl w:val="0"/>
          <w:numId w:val="186"/>
        </w:numPr>
      </w:pPr>
      <w:r w:rsidRPr="002602FF">
        <w:t>Develop engaging content such as blog posts, articles, and videos that highlight the hostel’s amenities, local attractions, and sustainable practices.</w:t>
      </w:r>
    </w:p>
    <w:p w14:paraId="17B5055D" w14:textId="77777777" w:rsidR="002602FF" w:rsidRPr="002602FF" w:rsidRDefault="002602FF" w:rsidP="002602FF">
      <w:pPr>
        <w:numPr>
          <w:ilvl w:val="0"/>
          <w:numId w:val="186"/>
        </w:numPr>
      </w:pPr>
      <w:r w:rsidRPr="002602FF">
        <w:t>Utilize storytelling to connect emotionally with the audience and showcase the unique guest experiences offered at IslandRest Hostel.</w:t>
      </w:r>
    </w:p>
    <w:p w14:paraId="169B905D" w14:textId="77777777" w:rsidR="002602FF" w:rsidRPr="002602FF" w:rsidRDefault="002602FF" w:rsidP="002602FF">
      <w:r w:rsidRPr="002602FF">
        <w:rPr>
          <w:b/>
          <w:bCs/>
        </w:rPr>
        <w:t>c. Influencer and Partnership Marketing:</w:t>
      </w:r>
    </w:p>
    <w:p w14:paraId="68FDEF83" w14:textId="77777777" w:rsidR="002602FF" w:rsidRPr="002602FF" w:rsidRDefault="002602FF" w:rsidP="002602FF">
      <w:pPr>
        <w:numPr>
          <w:ilvl w:val="0"/>
          <w:numId w:val="187"/>
        </w:numPr>
      </w:pPr>
      <w:r w:rsidRPr="002602FF">
        <w:lastRenderedPageBreak/>
        <w:t>Collaborate with local influencers, travel bloggers, and social media personalities to promote IslandRest Hostel through sponsored content and endorsements.</w:t>
      </w:r>
    </w:p>
    <w:p w14:paraId="70DA697A" w14:textId="77777777" w:rsidR="002602FF" w:rsidRPr="002602FF" w:rsidRDefault="002602FF" w:rsidP="002602FF">
      <w:pPr>
        <w:numPr>
          <w:ilvl w:val="0"/>
          <w:numId w:val="187"/>
        </w:numPr>
      </w:pPr>
      <w:r w:rsidRPr="002602FF">
        <w:t xml:space="preserve">Establish partnerships with tourism agencies, corporate organizations, and event planners to attract group bookings, business </w:t>
      </w:r>
      <w:proofErr w:type="spellStart"/>
      <w:r w:rsidRPr="002602FF">
        <w:t>travelers</w:t>
      </w:r>
      <w:proofErr w:type="spellEnd"/>
      <w:r w:rsidRPr="002602FF">
        <w:t>, and event attendees.</w:t>
      </w:r>
    </w:p>
    <w:p w14:paraId="060D54F3" w14:textId="77777777" w:rsidR="002602FF" w:rsidRPr="002602FF" w:rsidRDefault="002602FF" w:rsidP="002602FF">
      <w:pPr>
        <w:rPr>
          <w:b/>
          <w:bCs/>
        </w:rPr>
      </w:pPr>
      <w:r w:rsidRPr="002602FF">
        <w:rPr>
          <w:b/>
          <w:bCs/>
        </w:rPr>
        <w:t>3. Launch Event and PR Initiatives</w:t>
      </w:r>
    </w:p>
    <w:p w14:paraId="4880A9D8" w14:textId="77777777" w:rsidR="002602FF" w:rsidRPr="002602FF" w:rsidRDefault="002602FF" w:rsidP="002602FF">
      <w:r w:rsidRPr="002602FF">
        <w:rPr>
          <w:b/>
          <w:bCs/>
        </w:rPr>
        <w:t>a. Launch Event Planning:</w:t>
      </w:r>
    </w:p>
    <w:p w14:paraId="0B00ACD2" w14:textId="77777777" w:rsidR="002602FF" w:rsidRPr="002602FF" w:rsidRDefault="002602FF" w:rsidP="002602FF">
      <w:pPr>
        <w:numPr>
          <w:ilvl w:val="0"/>
          <w:numId w:val="188"/>
        </w:numPr>
      </w:pPr>
      <w:r w:rsidRPr="002602FF">
        <w:t>Organize a launch event or open house to introduce IslandRest Hostel to the community, media, and potential guests.</w:t>
      </w:r>
    </w:p>
    <w:p w14:paraId="33F2B69A" w14:textId="77777777" w:rsidR="002602FF" w:rsidRPr="002602FF" w:rsidRDefault="002602FF" w:rsidP="002602FF">
      <w:pPr>
        <w:numPr>
          <w:ilvl w:val="0"/>
          <w:numId w:val="188"/>
        </w:numPr>
      </w:pPr>
      <w:r w:rsidRPr="002602FF">
        <w:t>Showcase the hostel’s facilities, offer guided tours, and provide exclusive promotions or giveaways to attendees to generate excitement and word-of-mouth publicity.</w:t>
      </w:r>
    </w:p>
    <w:p w14:paraId="01540246" w14:textId="77777777" w:rsidR="002602FF" w:rsidRPr="002602FF" w:rsidRDefault="002602FF" w:rsidP="002602FF">
      <w:r w:rsidRPr="002602FF">
        <w:rPr>
          <w:b/>
          <w:bCs/>
        </w:rPr>
        <w:t>b. Public Relations (PR) Campaigns:</w:t>
      </w:r>
    </w:p>
    <w:p w14:paraId="0EE7E01E" w14:textId="77777777" w:rsidR="002602FF" w:rsidRPr="002602FF" w:rsidRDefault="002602FF" w:rsidP="002602FF">
      <w:pPr>
        <w:numPr>
          <w:ilvl w:val="0"/>
          <w:numId w:val="189"/>
        </w:numPr>
      </w:pPr>
      <w:r w:rsidRPr="002602FF">
        <w:t>Develop press releases, media kits, and pitch stories to local and national media outlets to secure coverage and editorial mentions about the hostel.</w:t>
      </w:r>
    </w:p>
    <w:p w14:paraId="708DAA93" w14:textId="77777777" w:rsidR="002602FF" w:rsidRPr="002602FF" w:rsidRDefault="002602FF" w:rsidP="002602FF">
      <w:pPr>
        <w:numPr>
          <w:ilvl w:val="0"/>
          <w:numId w:val="189"/>
        </w:numPr>
      </w:pPr>
      <w:r w:rsidRPr="002602FF">
        <w:t>Highlight the hostel’s unique selling points, sustainability initiatives, and contributions to the local economy in PR materials to enhance brand credibility and visibility.</w:t>
      </w:r>
    </w:p>
    <w:p w14:paraId="05D5C048" w14:textId="77777777" w:rsidR="002602FF" w:rsidRPr="002602FF" w:rsidRDefault="002602FF" w:rsidP="002602FF">
      <w:pPr>
        <w:rPr>
          <w:b/>
          <w:bCs/>
        </w:rPr>
      </w:pPr>
      <w:r w:rsidRPr="002602FF">
        <w:rPr>
          <w:b/>
          <w:bCs/>
        </w:rPr>
        <w:t>4. Direct Sales and Booking Channels</w:t>
      </w:r>
    </w:p>
    <w:p w14:paraId="743E3131" w14:textId="77777777" w:rsidR="002602FF" w:rsidRPr="002602FF" w:rsidRDefault="002602FF" w:rsidP="002602FF">
      <w:r w:rsidRPr="002602FF">
        <w:rPr>
          <w:b/>
          <w:bCs/>
        </w:rPr>
        <w:t>a. Online Booking Platforms:</w:t>
      </w:r>
    </w:p>
    <w:p w14:paraId="10F216FF" w14:textId="77777777" w:rsidR="002602FF" w:rsidRPr="002602FF" w:rsidRDefault="002602FF" w:rsidP="002602FF">
      <w:pPr>
        <w:numPr>
          <w:ilvl w:val="0"/>
          <w:numId w:val="190"/>
        </w:numPr>
      </w:pPr>
      <w:r w:rsidRPr="002602FF">
        <w:t>Optimize the hostel’s presence on online travel agencies (OTAs) and booking platforms, ensuring accurate listings, attractive visuals, and positive guest reviews.</w:t>
      </w:r>
    </w:p>
    <w:p w14:paraId="3268E138" w14:textId="77777777" w:rsidR="002602FF" w:rsidRPr="002602FF" w:rsidRDefault="002602FF" w:rsidP="002602FF">
      <w:pPr>
        <w:numPr>
          <w:ilvl w:val="0"/>
          <w:numId w:val="190"/>
        </w:numPr>
      </w:pPr>
      <w:r w:rsidRPr="002602FF">
        <w:t>Implement a user-friendly booking system on the hostel’s website with secure payment options and seamless navigation for potential guests.</w:t>
      </w:r>
    </w:p>
    <w:p w14:paraId="7C94FE1A" w14:textId="77777777" w:rsidR="002602FF" w:rsidRPr="002602FF" w:rsidRDefault="002602FF" w:rsidP="002602FF">
      <w:r w:rsidRPr="002602FF">
        <w:rPr>
          <w:b/>
          <w:bCs/>
        </w:rPr>
        <w:t>b. Direct Marketing and Email Campaigns:</w:t>
      </w:r>
    </w:p>
    <w:p w14:paraId="7AE526B3" w14:textId="77777777" w:rsidR="002602FF" w:rsidRPr="002602FF" w:rsidRDefault="002602FF" w:rsidP="002602FF">
      <w:pPr>
        <w:numPr>
          <w:ilvl w:val="0"/>
          <w:numId w:val="191"/>
        </w:numPr>
      </w:pPr>
      <w:r w:rsidRPr="002602FF">
        <w:t>Build and maintain a database of email subscribers to engage with past guests, prospective customers, and stakeholders through targeted email campaigns.</w:t>
      </w:r>
    </w:p>
    <w:p w14:paraId="440A9996" w14:textId="77777777" w:rsidR="002602FF" w:rsidRPr="002602FF" w:rsidRDefault="002602FF" w:rsidP="002602FF">
      <w:pPr>
        <w:numPr>
          <w:ilvl w:val="0"/>
          <w:numId w:val="191"/>
        </w:numPr>
      </w:pPr>
      <w:r w:rsidRPr="002602FF">
        <w:t>Send personalized offers, newsletters, and updates about promotions, events, and seasonal packages to encourage repeat bookings and direct reservations.</w:t>
      </w:r>
    </w:p>
    <w:p w14:paraId="65B2F35F" w14:textId="77777777" w:rsidR="002602FF" w:rsidRPr="002602FF" w:rsidRDefault="002602FF" w:rsidP="002602FF">
      <w:pPr>
        <w:rPr>
          <w:b/>
          <w:bCs/>
        </w:rPr>
      </w:pPr>
      <w:r w:rsidRPr="002602FF">
        <w:rPr>
          <w:b/>
          <w:bCs/>
        </w:rPr>
        <w:t>5. Monitoring and Optimization</w:t>
      </w:r>
    </w:p>
    <w:p w14:paraId="1D2F6239" w14:textId="77777777" w:rsidR="002602FF" w:rsidRPr="002602FF" w:rsidRDefault="002602FF" w:rsidP="002602FF">
      <w:r w:rsidRPr="002602FF">
        <w:rPr>
          <w:b/>
          <w:bCs/>
        </w:rPr>
        <w:t>a. Performance Metrics:</w:t>
      </w:r>
    </w:p>
    <w:p w14:paraId="3DD7EEF6" w14:textId="77777777" w:rsidR="002602FF" w:rsidRPr="002602FF" w:rsidRDefault="002602FF" w:rsidP="002602FF">
      <w:pPr>
        <w:numPr>
          <w:ilvl w:val="0"/>
          <w:numId w:val="192"/>
        </w:numPr>
      </w:pPr>
      <w:r w:rsidRPr="002602FF">
        <w:t>Monitor key performance indicators (KPIs) such as website traffic, conversion rates, occupancy rates, and revenue per available room (RevPAR) to assess the effectiveness of marketing efforts.</w:t>
      </w:r>
    </w:p>
    <w:p w14:paraId="1FF72D6F" w14:textId="77777777" w:rsidR="002602FF" w:rsidRPr="002602FF" w:rsidRDefault="002602FF" w:rsidP="002602FF">
      <w:pPr>
        <w:numPr>
          <w:ilvl w:val="0"/>
          <w:numId w:val="192"/>
        </w:numPr>
      </w:pPr>
      <w:r w:rsidRPr="002602FF">
        <w:t>Use analytics tools and guest feedback to evaluate campaign performance, identify areas for improvement, and optimize marketing strategies in real-time.</w:t>
      </w:r>
    </w:p>
    <w:p w14:paraId="6896BB89" w14:textId="77777777" w:rsidR="002602FF" w:rsidRPr="002602FF" w:rsidRDefault="002602FF" w:rsidP="002602FF">
      <w:r w:rsidRPr="002602FF">
        <w:rPr>
          <w:b/>
          <w:bCs/>
        </w:rPr>
        <w:t>b. Continuous Engagement:</w:t>
      </w:r>
    </w:p>
    <w:p w14:paraId="79A56A28" w14:textId="77777777" w:rsidR="002602FF" w:rsidRPr="002602FF" w:rsidRDefault="002602FF" w:rsidP="002602FF">
      <w:pPr>
        <w:numPr>
          <w:ilvl w:val="0"/>
          <w:numId w:val="193"/>
        </w:numPr>
      </w:pPr>
      <w:r w:rsidRPr="002602FF">
        <w:lastRenderedPageBreak/>
        <w:t>Maintain ongoing communication with guests through social media engagement, customer reviews, and responsive customer service to build loyalty and encourage positive word-of-mouth referrals.</w:t>
      </w:r>
    </w:p>
    <w:p w14:paraId="59E6763E" w14:textId="77777777" w:rsidR="002602FF" w:rsidRPr="002602FF" w:rsidRDefault="002602FF" w:rsidP="002602FF">
      <w:pPr>
        <w:numPr>
          <w:ilvl w:val="0"/>
          <w:numId w:val="193"/>
        </w:numPr>
      </w:pPr>
      <w:r w:rsidRPr="002602FF">
        <w:t>Adapt marketing strategies based on market trends, guest preferences, and feedback to sustain long-term growth and competitive advantage in the hospitality industry.</w:t>
      </w:r>
    </w:p>
    <w:p w14:paraId="79531025" w14:textId="77777777" w:rsidR="002602FF" w:rsidRPr="002602FF" w:rsidRDefault="002602FF" w:rsidP="002602FF">
      <w:r w:rsidRPr="002602FF">
        <w:t>By implementing a well-planned launch and marketing strategy, IslandRest Hostel can effectively position itself in the market, attract a diverse customer base, and establish a strong brand presence known for sustainability, quality service, and memorable guest experiences.</w:t>
      </w:r>
    </w:p>
    <w:p w14:paraId="5E9995C1" w14:textId="77777777" w:rsidR="002602FF" w:rsidRDefault="002602FF"/>
    <w:p w14:paraId="2FF039F3" w14:textId="77777777" w:rsidR="006E1710" w:rsidRDefault="006E1710"/>
    <w:p w14:paraId="4D84EAD1" w14:textId="77777777" w:rsidR="006E1710" w:rsidRDefault="006E1710"/>
    <w:p w14:paraId="1C484ECB" w14:textId="77777777" w:rsidR="006E1710" w:rsidRDefault="006E1710"/>
    <w:p w14:paraId="291C58BA" w14:textId="77777777" w:rsidR="006E1710" w:rsidRDefault="006E1710"/>
    <w:p w14:paraId="5B895503" w14:textId="77777777" w:rsidR="006E1710" w:rsidRDefault="006E1710"/>
    <w:p w14:paraId="17C4BF69" w14:textId="77777777" w:rsidR="006E1710" w:rsidRDefault="006E1710"/>
    <w:p w14:paraId="1819B351" w14:textId="77777777" w:rsidR="006E1710" w:rsidRDefault="006E1710"/>
    <w:p w14:paraId="16842AA0" w14:textId="77777777" w:rsidR="006E1710" w:rsidRDefault="006E1710"/>
    <w:p w14:paraId="0224DF04" w14:textId="77777777" w:rsidR="006E1710" w:rsidRDefault="006E1710"/>
    <w:p w14:paraId="2F4541C2" w14:textId="77777777" w:rsidR="006E1710" w:rsidRDefault="006E1710"/>
    <w:p w14:paraId="700C1658" w14:textId="77777777" w:rsidR="006E1710" w:rsidRDefault="006E1710"/>
    <w:p w14:paraId="25B74837" w14:textId="77777777" w:rsidR="006E1710" w:rsidRDefault="006E1710"/>
    <w:p w14:paraId="347AF910" w14:textId="77777777" w:rsidR="006E1710" w:rsidRDefault="006E1710"/>
    <w:p w14:paraId="763BB58E" w14:textId="77777777" w:rsidR="006E1710" w:rsidRDefault="006E1710"/>
    <w:p w14:paraId="014F0346" w14:textId="77777777" w:rsidR="006E1710" w:rsidRDefault="006E1710"/>
    <w:p w14:paraId="70542BE5" w14:textId="77777777" w:rsidR="006E1710" w:rsidRPr="006E1710" w:rsidRDefault="006E1710" w:rsidP="006E1710">
      <w:r w:rsidRPr="006E1710">
        <w:t>Stakeholder analysis is a crucial process in understanding the various individuals, groups, or organizations that have an interest in or are affected by the operations and outcomes of IslandRest Hostel. Here’s an elaboration on stakeholder analysis for the hostel:</w:t>
      </w:r>
    </w:p>
    <w:p w14:paraId="6824DD96" w14:textId="77777777" w:rsidR="006E1710" w:rsidRPr="006E1710" w:rsidRDefault="006E1710" w:rsidP="006E1710">
      <w:pPr>
        <w:rPr>
          <w:b/>
          <w:bCs/>
        </w:rPr>
      </w:pPr>
      <w:r w:rsidRPr="006E1710">
        <w:rPr>
          <w:b/>
          <w:bCs/>
        </w:rPr>
        <w:t>1. Key Stakeholders</w:t>
      </w:r>
    </w:p>
    <w:p w14:paraId="6955A4D2" w14:textId="77777777" w:rsidR="006E1710" w:rsidRPr="006E1710" w:rsidRDefault="006E1710" w:rsidP="006E1710">
      <w:r w:rsidRPr="006E1710">
        <w:rPr>
          <w:b/>
          <w:bCs/>
        </w:rPr>
        <w:t>a. Customers:</w:t>
      </w:r>
    </w:p>
    <w:p w14:paraId="15A10A9F" w14:textId="77777777" w:rsidR="006E1710" w:rsidRPr="006E1710" w:rsidRDefault="006E1710" w:rsidP="006E1710">
      <w:pPr>
        <w:numPr>
          <w:ilvl w:val="0"/>
          <w:numId w:val="194"/>
        </w:numPr>
      </w:pPr>
      <w:r w:rsidRPr="006E1710">
        <w:rPr>
          <w:b/>
          <w:bCs/>
        </w:rPr>
        <w:t>Interest:</w:t>
      </w:r>
      <w:r w:rsidRPr="006E1710">
        <w:t xml:space="preserve"> Seek affordable and convenient accommodation options on Lagos Island.</w:t>
      </w:r>
    </w:p>
    <w:p w14:paraId="5E2132AD" w14:textId="77777777" w:rsidR="006E1710" w:rsidRPr="006E1710" w:rsidRDefault="006E1710" w:rsidP="006E1710">
      <w:pPr>
        <w:numPr>
          <w:ilvl w:val="0"/>
          <w:numId w:val="194"/>
        </w:numPr>
      </w:pPr>
      <w:r w:rsidRPr="006E1710">
        <w:rPr>
          <w:b/>
          <w:bCs/>
        </w:rPr>
        <w:t>Impact:</w:t>
      </w:r>
      <w:r w:rsidRPr="006E1710">
        <w:t xml:space="preserve"> Direct users of the hostel services; their satisfaction impacts occupancy rates and revenue.</w:t>
      </w:r>
    </w:p>
    <w:p w14:paraId="3AA20A8A" w14:textId="77777777" w:rsidR="006E1710" w:rsidRPr="006E1710" w:rsidRDefault="006E1710" w:rsidP="006E1710">
      <w:pPr>
        <w:numPr>
          <w:ilvl w:val="0"/>
          <w:numId w:val="194"/>
        </w:numPr>
      </w:pPr>
      <w:r w:rsidRPr="006E1710">
        <w:rPr>
          <w:b/>
          <w:bCs/>
        </w:rPr>
        <w:lastRenderedPageBreak/>
        <w:t>Engagement Strategy:</w:t>
      </w:r>
      <w:r w:rsidRPr="006E1710">
        <w:t xml:space="preserve"> Gather feedback through surveys, monitor reviews, and prioritize guest experience improvements.</w:t>
      </w:r>
    </w:p>
    <w:p w14:paraId="757B14FD" w14:textId="77777777" w:rsidR="006E1710" w:rsidRPr="006E1710" w:rsidRDefault="006E1710" w:rsidP="006E1710">
      <w:r w:rsidRPr="006E1710">
        <w:rPr>
          <w:b/>
          <w:bCs/>
        </w:rPr>
        <w:t>b. Employees:</w:t>
      </w:r>
    </w:p>
    <w:p w14:paraId="0DE12B58" w14:textId="77777777" w:rsidR="006E1710" w:rsidRPr="006E1710" w:rsidRDefault="006E1710" w:rsidP="006E1710">
      <w:pPr>
        <w:numPr>
          <w:ilvl w:val="0"/>
          <w:numId w:val="195"/>
        </w:numPr>
      </w:pPr>
      <w:r w:rsidRPr="006E1710">
        <w:rPr>
          <w:b/>
          <w:bCs/>
        </w:rPr>
        <w:t>Interest:</w:t>
      </w:r>
      <w:r w:rsidRPr="006E1710">
        <w:t xml:space="preserve"> Job security, fair wages, and a safe working environment.</w:t>
      </w:r>
    </w:p>
    <w:p w14:paraId="12488525" w14:textId="77777777" w:rsidR="006E1710" w:rsidRPr="006E1710" w:rsidRDefault="006E1710" w:rsidP="006E1710">
      <w:pPr>
        <w:numPr>
          <w:ilvl w:val="0"/>
          <w:numId w:val="195"/>
        </w:numPr>
      </w:pPr>
      <w:r w:rsidRPr="006E1710">
        <w:rPr>
          <w:b/>
          <w:bCs/>
        </w:rPr>
        <w:t>Impact:</w:t>
      </w:r>
      <w:r w:rsidRPr="006E1710">
        <w:t xml:space="preserve"> Frontline staff directly interact with guests, influencing customer satisfaction and operational efficiency.</w:t>
      </w:r>
    </w:p>
    <w:p w14:paraId="03289C6F" w14:textId="77777777" w:rsidR="006E1710" w:rsidRPr="006E1710" w:rsidRDefault="006E1710" w:rsidP="006E1710">
      <w:pPr>
        <w:numPr>
          <w:ilvl w:val="0"/>
          <w:numId w:val="195"/>
        </w:numPr>
      </w:pPr>
      <w:r w:rsidRPr="006E1710">
        <w:rPr>
          <w:b/>
          <w:bCs/>
        </w:rPr>
        <w:t>Engagement Strategy:</w:t>
      </w:r>
      <w:r w:rsidRPr="006E1710">
        <w:t xml:space="preserve"> Provide training opportunities, ensure transparent communication, and implement employee wellness programs.</w:t>
      </w:r>
    </w:p>
    <w:p w14:paraId="48060672" w14:textId="77777777" w:rsidR="006E1710" w:rsidRPr="006E1710" w:rsidRDefault="006E1710" w:rsidP="006E1710">
      <w:r w:rsidRPr="006E1710">
        <w:rPr>
          <w:b/>
          <w:bCs/>
        </w:rPr>
        <w:t>c. Local Community:</w:t>
      </w:r>
    </w:p>
    <w:p w14:paraId="2A321F21" w14:textId="77777777" w:rsidR="006E1710" w:rsidRPr="006E1710" w:rsidRDefault="006E1710" w:rsidP="006E1710">
      <w:pPr>
        <w:numPr>
          <w:ilvl w:val="0"/>
          <w:numId w:val="196"/>
        </w:numPr>
      </w:pPr>
      <w:r w:rsidRPr="006E1710">
        <w:rPr>
          <w:b/>
          <w:bCs/>
        </w:rPr>
        <w:t>Interest:</w:t>
      </w:r>
      <w:r w:rsidRPr="006E1710">
        <w:t xml:space="preserve"> Economic impact, community integration, and environmental sustainability.</w:t>
      </w:r>
    </w:p>
    <w:p w14:paraId="5FE10C0E" w14:textId="77777777" w:rsidR="006E1710" w:rsidRPr="006E1710" w:rsidRDefault="006E1710" w:rsidP="006E1710">
      <w:pPr>
        <w:numPr>
          <w:ilvl w:val="0"/>
          <w:numId w:val="196"/>
        </w:numPr>
      </w:pPr>
      <w:r w:rsidRPr="006E1710">
        <w:rPr>
          <w:b/>
          <w:bCs/>
        </w:rPr>
        <w:t>Impact:</w:t>
      </w:r>
      <w:r w:rsidRPr="006E1710">
        <w:t xml:space="preserve"> Hostel operations affect local businesses, employment opportunities, and </w:t>
      </w:r>
      <w:proofErr w:type="spellStart"/>
      <w:r w:rsidRPr="006E1710">
        <w:t>neighborhood</w:t>
      </w:r>
      <w:proofErr w:type="spellEnd"/>
      <w:r w:rsidRPr="006E1710">
        <w:t xml:space="preserve"> dynamics.</w:t>
      </w:r>
    </w:p>
    <w:p w14:paraId="57985179" w14:textId="77777777" w:rsidR="006E1710" w:rsidRPr="006E1710" w:rsidRDefault="006E1710" w:rsidP="006E1710">
      <w:pPr>
        <w:numPr>
          <w:ilvl w:val="0"/>
          <w:numId w:val="196"/>
        </w:numPr>
      </w:pPr>
      <w:r w:rsidRPr="006E1710">
        <w:rPr>
          <w:b/>
          <w:bCs/>
        </w:rPr>
        <w:t>Engagement Strategy:</w:t>
      </w:r>
      <w:r w:rsidRPr="006E1710">
        <w:t xml:space="preserve"> Collaborate with local businesses, support community initiatives, and promote responsible tourism practices.</w:t>
      </w:r>
    </w:p>
    <w:p w14:paraId="097A6760" w14:textId="77777777" w:rsidR="006E1710" w:rsidRPr="006E1710" w:rsidRDefault="006E1710" w:rsidP="006E1710">
      <w:r w:rsidRPr="006E1710">
        <w:rPr>
          <w:b/>
          <w:bCs/>
        </w:rPr>
        <w:t>d. Government and Regulatory Bodies:</w:t>
      </w:r>
    </w:p>
    <w:p w14:paraId="37DC8E3D" w14:textId="77777777" w:rsidR="006E1710" w:rsidRPr="006E1710" w:rsidRDefault="006E1710" w:rsidP="006E1710">
      <w:pPr>
        <w:numPr>
          <w:ilvl w:val="0"/>
          <w:numId w:val="197"/>
        </w:numPr>
      </w:pPr>
      <w:r w:rsidRPr="006E1710">
        <w:rPr>
          <w:b/>
          <w:bCs/>
        </w:rPr>
        <w:t>Interest:</w:t>
      </w:r>
      <w:r w:rsidRPr="006E1710">
        <w:t xml:space="preserve"> Compliance with local regulations, tax contributions, and public safety.</w:t>
      </w:r>
    </w:p>
    <w:p w14:paraId="23499520" w14:textId="77777777" w:rsidR="006E1710" w:rsidRPr="006E1710" w:rsidRDefault="006E1710" w:rsidP="006E1710">
      <w:pPr>
        <w:numPr>
          <w:ilvl w:val="0"/>
          <w:numId w:val="197"/>
        </w:numPr>
      </w:pPr>
      <w:r w:rsidRPr="006E1710">
        <w:rPr>
          <w:b/>
          <w:bCs/>
        </w:rPr>
        <w:t>Impact:</w:t>
      </w:r>
      <w:r w:rsidRPr="006E1710">
        <w:t xml:space="preserve"> Require adherence to zoning laws, building codes, and health regulations.</w:t>
      </w:r>
    </w:p>
    <w:p w14:paraId="58EAB3BB" w14:textId="77777777" w:rsidR="006E1710" w:rsidRPr="006E1710" w:rsidRDefault="006E1710" w:rsidP="006E1710">
      <w:pPr>
        <w:numPr>
          <w:ilvl w:val="0"/>
          <w:numId w:val="197"/>
        </w:numPr>
      </w:pPr>
      <w:r w:rsidRPr="006E1710">
        <w:rPr>
          <w:b/>
          <w:bCs/>
        </w:rPr>
        <w:t>Engagement Strategy:</w:t>
      </w:r>
      <w:r w:rsidRPr="006E1710">
        <w:t xml:space="preserve"> Maintain open communication, ensure regulatory compliance, and participate in community development projects.</w:t>
      </w:r>
    </w:p>
    <w:p w14:paraId="3EFDF53C" w14:textId="77777777" w:rsidR="006E1710" w:rsidRPr="006E1710" w:rsidRDefault="006E1710" w:rsidP="006E1710">
      <w:r w:rsidRPr="006E1710">
        <w:rPr>
          <w:b/>
          <w:bCs/>
        </w:rPr>
        <w:t>e. Investors and Partners:</w:t>
      </w:r>
    </w:p>
    <w:p w14:paraId="2FB5D2A5" w14:textId="77777777" w:rsidR="006E1710" w:rsidRPr="006E1710" w:rsidRDefault="006E1710" w:rsidP="006E1710">
      <w:pPr>
        <w:numPr>
          <w:ilvl w:val="0"/>
          <w:numId w:val="198"/>
        </w:numPr>
      </w:pPr>
      <w:r w:rsidRPr="006E1710">
        <w:rPr>
          <w:b/>
          <w:bCs/>
        </w:rPr>
        <w:t>Interest:</w:t>
      </w:r>
      <w:r w:rsidRPr="006E1710">
        <w:t xml:space="preserve"> Return on investment, business growth, and strategic alignment.</w:t>
      </w:r>
    </w:p>
    <w:p w14:paraId="6D5EC13B" w14:textId="77777777" w:rsidR="006E1710" w:rsidRPr="006E1710" w:rsidRDefault="006E1710" w:rsidP="006E1710">
      <w:pPr>
        <w:numPr>
          <w:ilvl w:val="0"/>
          <w:numId w:val="198"/>
        </w:numPr>
      </w:pPr>
      <w:r w:rsidRPr="006E1710">
        <w:rPr>
          <w:b/>
          <w:bCs/>
        </w:rPr>
        <w:t>Impact:</w:t>
      </w:r>
      <w:r w:rsidRPr="006E1710">
        <w:t xml:space="preserve"> Provide financial resources, expertise, and networking opportunities.</w:t>
      </w:r>
    </w:p>
    <w:p w14:paraId="6727E499" w14:textId="77777777" w:rsidR="006E1710" w:rsidRPr="006E1710" w:rsidRDefault="006E1710" w:rsidP="006E1710">
      <w:pPr>
        <w:numPr>
          <w:ilvl w:val="0"/>
          <w:numId w:val="198"/>
        </w:numPr>
      </w:pPr>
      <w:r w:rsidRPr="006E1710">
        <w:rPr>
          <w:b/>
          <w:bCs/>
        </w:rPr>
        <w:t>Engagement Strategy:</w:t>
      </w:r>
      <w:r w:rsidRPr="006E1710">
        <w:t xml:space="preserve"> Regular updates on financial performance, strategic planning sessions, and mutual goal alignment.</w:t>
      </w:r>
    </w:p>
    <w:p w14:paraId="0079BEA4" w14:textId="77777777" w:rsidR="006E1710" w:rsidRPr="006E1710" w:rsidRDefault="006E1710" w:rsidP="006E1710">
      <w:r w:rsidRPr="006E1710">
        <w:rPr>
          <w:b/>
          <w:bCs/>
        </w:rPr>
        <w:t>f. Suppliers and Service Providers:</w:t>
      </w:r>
    </w:p>
    <w:p w14:paraId="5993531F" w14:textId="77777777" w:rsidR="006E1710" w:rsidRPr="006E1710" w:rsidRDefault="006E1710" w:rsidP="006E1710">
      <w:pPr>
        <w:numPr>
          <w:ilvl w:val="0"/>
          <w:numId w:val="199"/>
        </w:numPr>
      </w:pPr>
      <w:r w:rsidRPr="006E1710">
        <w:rPr>
          <w:b/>
          <w:bCs/>
        </w:rPr>
        <w:t>Interest:</w:t>
      </w:r>
      <w:r w:rsidRPr="006E1710">
        <w:t xml:space="preserve"> Reliable business relationships, timely payments, and sustainable practices.</w:t>
      </w:r>
    </w:p>
    <w:p w14:paraId="03E8B94A" w14:textId="77777777" w:rsidR="006E1710" w:rsidRPr="006E1710" w:rsidRDefault="006E1710" w:rsidP="006E1710">
      <w:pPr>
        <w:numPr>
          <w:ilvl w:val="0"/>
          <w:numId w:val="199"/>
        </w:numPr>
      </w:pPr>
      <w:r w:rsidRPr="006E1710">
        <w:rPr>
          <w:b/>
          <w:bCs/>
        </w:rPr>
        <w:t>Impact:</w:t>
      </w:r>
      <w:r w:rsidRPr="006E1710">
        <w:t xml:space="preserve"> Supply chain efficiency affects service delivery and operational costs.</w:t>
      </w:r>
    </w:p>
    <w:p w14:paraId="1218EF7A" w14:textId="77777777" w:rsidR="006E1710" w:rsidRPr="006E1710" w:rsidRDefault="006E1710" w:rsidP="006E1710">
      <w:pPr>
        <w:numPr>
          <w:ilvl w:val="0"/>
          <w:numId w:val="199"/>
        </w:numPr>
      </w:pPr>
      <w:r w:rsidRPr="006E1710">
        <w:rPr>
          <w:b/>
          <w:bCs/>
        </w:rPr>
        <w:t>Engagement Strategy:</w:t>
      </w:r>
      <w:r w:rsidRPr="006E1710">
        <w:t xml:space="preserve"> Negotiate fair contracts, ensure ethical sourcing practices, and maintain supplier relationships.</w:t>
      </w:r>
    </w:p>
    <w:p w14:paraId="61A7D982" w14:textId="77777777" w:rsidR="006E1710" w:rsidRPr="006E1710" w:rsidRDefault="006E1710" w:rsidP="006E1710">
      <w:pPr>
        <w:rPr>
          <w:b/>
          <w:bCs/>
        </w:rPr>
      </w:pPr>
      <w:r w:rsidRPr="006E1710">
        <w:rPr>
          <w:b/>
          <w:bCs/>
        </w:rPr>
        <w:t>2. Stakeholder Analysis Framework</w:t>
      </w:r>
    </w:p>
    <w:p w14:paraId="7F504749" w14:textId="77777777" w:rsidR="006E1710" w:rsidRPr="006E1710" w:rsidRDefault="006E1710" w:rsidP="006E1710">
      <w:r w:rsidRPr="006E1710">
        <w:rPr>
          <w:b/>
          <w:bCs/>
        </w:rPr>
        <w:t>a. Power/Interest Grid:</w:t>
      </w:r>
    </w:p>
    <w:p w14:paraId="45CBAD69" w14:textId="77777777" w:rsidR="006E1710" w:rsidRPr="006E1710" w:rsidRDefault="006E1710" w:rsidP="006E1710">
      <w:pPr>
        <w:numPr>
          <w:ilvl w:val="0"/>
          <w:numId w:val="200"/>
        </w:numPr>
      </w:pPr>
      <w:r w:rsidRPr="006E1710">
        <w:rPr>
          <w:b/>
          <w:bCs/>
        </w:rPr>
        <w:lastRenderedPageBreak/>
        <w:t>High Power, High Interest:</w:t>
      </w:r>
      <w:r w:rsidRPr="006E1710">
        <w:t xml:space="preserve"> Engage closely with customers, employees, and investors who have significant influence and are highly affected by hostel operations.</w:t>
      </w:r>
    </w:p>
    <w:p w14:paraId="31C87295" w14:textId="77777777" w:rsidR="006E1710" w:rsidRPr="006E1710" w:rsidRDefault="006E1710" w:rsidP="006E1710">
      <w:pPr>
        <w:numPr>
          <w:ilvl w:val="0"/>
          <w:numId w:val="200"/>
        </w:numPr>
      </w:pPr>
      <w:r w:rsidRPr="006E1710">
        <w:rPr>
          <w:b/>
          <w:bCs/>
        </w:rPr>
        <w:t>High Power, Low Interest:</w:t>
      </w:r>
      <w:r w:rsidRPr="006E1710">
        <w:t xml:space="preserve"> Monitor government regulations and regulatory bodies to ensure compliance and manage potential risks.</w:t>
      </w:r>
    </w:p>
    <w:p w14:paraId="71E08502" w14:textId="77777777" w:rsidR="006E1710" w:rsidRPr="006E1710" w:rsidRDefault="006E1710" w:rsidP="006E1710">
      <w:pPr>
        <w:numPr>
          <w:ilvl w:val="0"/>
          <w:numId w:val="200"/>
        </w:numPr>
      </w:pPr>
      <w:r w:rsidRPr="006E1710">
        <w:rPr>
          <w:b/>
          <w:bCs/>
        </w:rPr>
        <w:t>Low Power, High Interest:</w:t>
      </w:r>
      <w:r w:rsidRPr="006E1710">
        <w:t xml:space="preserve"> Collaborate with local communities and </w:t>
      </w:r>
      <w:proofErr w:type="spellStart"/>
      <w:r w:rsidRPr="006E1710">
        <w:t>neighborhood</w:t>
      </w:r>
      <w:proofErr w:type="spellEnd"/>
      <w:r w:rsidRPr="006E1710">
        <w:t xml:space="preserve"> associations to address concerns and build positive relationships.</w:t>
      </w:r>
    </w:p>
    <w:p w14:paraId="4D5B977C" w14:textId="77777777" w:rsidR="006E1710" w:rsidRPr="006E1710" w:rsidRDefault="006E1710" w:rsidP="006E1710">
      <w:pPr>
        <w:numPr>
          <w:ilvl w:val="0"/>
          <w:numId w:val="200"/>
        </w:numPr>
      </w:pPr>
      <w:r w:rsidRPr="006E1710">
        <w:rPr>
          <w:b/>
          <w:bCs/>
        </w:rPr>
        <w:t>Low Power, Low Interest:</w:t>
      </w:r>
      <w:r w:rsidRPr="006E1710">
        <w:t xml:space="preserve"> Manage relationships with suppliers and service providers efficiently to support operational needs.</w:t>
      </w:r>
    </w:p>
    <w:p w14:paraId="4DCF5054" w14:textId="77777777" w:rsidR="006E1710" w:rsidRPr="006E1710" w:rsidRDefault="006E1710" w:rsidP="006E1710">
      <w:r w:rsidRPr="006E1710">
        <w:rPr>
          <w:b/>
          <w:bCs/>
        </w:rPr>
        <w:t>b. Influence/Impact Matrix:</w:t>
      </w:r>
    </w:p>
    <w:p w14:paraId="25499004" w14:textId="77777777" w:rsidR="006E1710" w:rsidRPr="006E1710" w:rsidRDefault="006E1710" w:rsidP="006E1710">
      <w:pPr>
        <w:numPr>
          <w:ilvl w:val="0"/>
          <w:numId w:val="201"/>
        </w:numPr>
      </w:pPr>
      <w:r w:rsidRPr="006E1710">
        <w:rPr>
          <w:b/>
          <w:bCs/>
        </w:rPr>
        <w:t>Key Players:</w:t>
      </w:r>
      <w:r w:rsidRPr="006E1710">
        <w:t xml:space="preserve"> Identify stakeholders with high influence and high impact on hostel operations, such as major investors, regulatory bodies, and community leaders.</w:t>
      </w:r>
    </w:p>
    <w:p w14:paraId="1226B9B4" w14:textId="77777777" w:rsidR="006E1710" w:rsidRPr="006E1710" w:rsidRDefault="006E1710" w:rsidP="006E1710">
      <w:pPr>
        <w:numPr>
          <w:ilvl w:val="0"/>
          <w:numId w:val="201"/>
        </w:numPr>
      </w:pPr>
      <w:r w:rsidRPr="006E1710">
        <w:rPr>
          <w:b/>
          <w:bCs/>
        </w:rPr>
        <w:t>Supporters:</w:t>
      </w:r>
      <w:r w:rsidRPr="006E1710">
        <w:t xml:space="preserve"> Engage stakeholders with high influence but lower impact, such as local businesses and strategic partners.</w:t>
      </w:r>
    </w:p>
    <w:p w14:paraId="72AEF678" w14:textId="77777777" w:rsidR="006E1710" w:rsidRPr="006E1710" w:rsidRDefault="006E1710" w:rsidP="006E1710">
      <w:pPr>
        <w:numPr>
          <w:ilvl w:val="0"/>
          <w:numId w:val="201"/>
        </w:numPr>
      </w:pPr>
      <w:r w:rsidRPr="006E1710">
        <w:rPr>
          <w:b/>
          <w:bCs/>
        </w:rPr>
        <w:t>Minimal Effort:</w:t>
      </w:r>
      <w:r w:rsidRPr="006E1710">
        <w:t xml:space="preserve"> Monitor stakeholders with lower influence and impact, ensuring minimal resources are allocated to maintain relationships.</w:t>
      </w:r>
    </w:p>
    <w:p w14:paraId="3D324FC2" w14:textId="77777777" w:rsidR="006E1710" w:rsidRPr="006E1710" w:rsidRDefault="006E1710" w:rsidP="006E1710">
      <w:pPr>
        <w:rPr>
          <w:b/>
          <w:bCs/>
        </w:rPr>
      </w:pPr>
      <w:r w:rsidRPr="006E1710">
        <w:rPr>
          <w:b/>
          <w:bCs/>
        </w:rPr>
        <w:t>3. Engagement Strategies</w:t>
      </w:r>
    </w:p>
    <w:p w14:paraId="4E2A8A2F" w14:textId="77777777" w:rsidR="006E1710" w:rsidRPr="006E1710" w:rsidRDefault="006E1710" w:rsidP="006E1710">
      <w:pPr>
        <w:numPr>
          <w:ilvl w:val="0"/>
          <w:numId w:val="202"/>
        </w:numPr>
      </w:pPr>
      <w:r w:rsidRPr="006E1710">
        <w:rPr>
          <w:b/>
          <w:bCs/>
        </w:rPr>
        <w:t>Communication Channels:</w:t>
      </w:r>
      <w:r w:rsidRPr="006E1710">
        <w:t xml:space="preserve"> Utilize diverse communication channels such as meetings, newsletters, social media, and stakeholder forums to keep stakeholders informed and engaged.</w:t>
      </w:r>
    </w:p>
    <w:p w14:paraId="51041C91" w14:textId="77777777" w:rsidR="006E1710" w:rsidRPr="006E1710" w:rsidRDefault="006E1710" w:rsidP="006E1710">
      <w:pPr>
        <w:numPr>
          <w:ilvl w:val="0"/>
          <w:numId w:val="202"/>
        </w:numPr>
      </w:pPr>
      <w:r w:rsidRPr="006E1710">
        <w:rPr>
          <w:b/>
          <w:bCs/>
        </w:rPr>
        <w:t>Consultation and Collaboration:</w:t>
      </w:r>
      <w:r w:rsidRPr="006E1710">
        <w:t xml:space="preserve"> Involve stakeholders in decision-making processes, seek feedback on key initiatives, and foster collaborative partnerships.</w:t>
      </w:r>
    </w:p>
    <w:p w14:paraId="25C8CB4E" w14:textId="77777777" w:rsidR="006E1710" w:rsidRPr="006E1710" w:rsidRDefault="006E1710" w:rsidP="006E1710">
      <w:pPr>
        <w:numPr>
          <w:ilvl w:val="0"/>
          <w:numId w:val="202"/>
        </w:numPr>
      </w:pPr>
      <w:r w:rsidRPr="006E1710">
        <w:rPr>
          <w:b/>
          <w:bCs/>
        </w:rPr>
        <w:t>Conflict Resolution:</w:t>
      </w:r>
      <w:r w:rsidRPr="006E1710">
        <w:t xml:space="preserve"> Address conflicts or disagreements promptly through mediation, negotiation, and compromise to maintain positive relationships and achieve mutual goals.</w:t>
      </w:r>
    </w:p>
    <w:p w14:paraId="232C4701" w14:textId="77777777" w:rsidR="006E1710" w:rsidRPr="006E1710" w:rsidRDefault="006E1710" w:rsidP="006E1710">
      <w:pPr>
        <w:numPr>
          <w:ilvl w:val="0"/>
          <w:numId w:val="202"/>
        </w:numPr>
      </w:pPr>
      <w:r w:rsidRPr="006E1710">
        <w:rPr>
          <w:b/>
          <w:bCs/>
        </w:rPr>
        <w:t>Continuous Monitoring:</w:t>
      </w:r>
      <w:r w:rsidRPr="006E1710">
        <w:t xml:space="preserve"> Regularly review stakeholder needs, expectations, and feedback to adapt strategies, mitigate risks, and enhance stakeholder satisfaction.</w:t>
      </w:r>
    </w:p>
    <w:p w14:paraId="74ACB8C4" w14:textId="77777777" w:rsidR="006E1710" w:rsidRPr="006E1710" w:rsidRDefault="006E1710" w:rsidP="006E1710">
      <w:r w:rsidRPr="006E1710">
        <w:t>By conducting a thorough stakeholder analysis and implementing effective engagement strategies, IslandRest Hostel can build strong relationships, mitigate risks, and achieve sustainable growth while meeting the diverse needs and expectations of its stakeholders.</w:t>
      </w:r>
    </w:p>
    <w:p w14:paraId="7ABD7AD1" w14:textId="77777777" w:rsidR="006E1710" w:rsidRDefault="006E1710"/>
    <w:p w14:paraId="25461CB6" w14:textId="77777777" w:rsidR="005B166D" w:rsidRDefault="005B166D"/>
    <w:p w14:paraId="52F802A6" w14:textId="77777777" w:rsidR="005B166D" w:rsidRDefault="005B166D"/>
    <w:p w14:paraId="4D6E42EC" w14:textId="77777777" w:rsidR="005B166D" w:rsidRDefault="005B166D"/>
    <w:p w14:paraId="16F1057D" w14:textId="77777777" w:rsidR="005B166D" w:rsidRDefault="005B166D"/>
    <w:p w14:paraId="4E62FE91" w14:textId="77777777" w:rsidR="005B166D" w:rsidRDefault="005B166D"/>
    <w:p w14:paraId="3EC7AA85" w14:textId="77777777" w:rsidR="005B166D" w:rsidRDefault="005B166D"/>
    <w:p w14:paraId="5A00D416" w14:textId="77777777" w:rsidR="005B166D" w:rsidRDefault="005B166D"/>
    <w:p w14:paraId="49761942" w14:textId="77777777" w:rsidR="005B166D" w:rsidRDefault="005B166D"/>
    <w:p w14:paraId="55DF824A" w14:textId="77777777" w:rsidR="005B166D" w:rsidRDefault="005B166D"/>
    <w:p w14:paraId="6EF4813D" w14:textId="77777777" w:rsidR="005B166D" w:rsidRDefault="005B166D"/>
    <w:p w14:paraId="17CBCB8A" w14:textId="77777777" w:rsidR="005B166D" w:rsidRDefault="005B166D"/>
    <w:p w14:paraId="06B94DC0" w14:textId="77777777" w:rsidR="005B166D" w:rsidRDefault="005B166D"/>
    <w:p w14:paraId="27147669" w14:textId="77777777" w:rsidR="005B166D" w:rsidRDefault="005B166D"/>
    <w:p w14:paraId="01E3A5B5" w14:textId="77777777" w:rsidR="005B166D" w:rsidRDefault="005B166D"/>
    <w:p w14:paraId="0AC8AD77" w14:textId="77777777" w:rsidR="005B166D" w:rsidRDefault="005B166D"/>
    <w:p w14:paraId="2D5C8996" w14:textId="77777777" w:rsidR="005B166D" w:rsidRDefault="005B166D"/>
    <w:p w14:paraId="5898C18E" w14:textId="77777777" w:rsidR="005B166D" w:rsidRDefault="005B166D"/>
    <w:p w14:paraId="5C517338" w14:textId="77777777" w:rsidR="005B166D" w:rsidRDefault="005B166D"/>
    <w:p w14:paraId="75A831E9" w14:textId="77777777" w:rsidR="005B166D" w:rsidRPr="005B166D" w:rsidRDefault="005B166D" w:rsidP="005B166D">
      <w:r w:rsidRPr="005B166D">
        <w:t>Here are the financial projections for IslandRest Hostel presented in tables with the amounts converted to pounds at the rate of 1400 NGN per pound.</w:t>
      </w:r>
    </w:p>
    <w:p w14:paraId="508FC0FD" w14:textId="77777777" w:rsidR="005B166D" w:rsidRPr="005B166D" w:rsidRDefault="005B166D" w:rsidP="005B166D">
      <w:pPr>
        <w:rPr>
          <w:b/>
          <w:bCs/>
        </w:rPr>
      </w:pPr>
      <w:r w:rsidRPr="005B166D">
        <w:rPr>
          <w:b/>
          <w:bCs/>
        </w:rPr>
        <w:t>Initial Investment and Setup Costs</w:t>
      </w:r>
    </w:p>
    <w:tbl>
      <w:tblPr>
        <w:tblStyle w:val="GridTable5Dark-Accent2"/>
        <w:tblW w:w="5000" w:type="pct"/>
        <w:tblLook w:val="04A0" w:firstRow="1" w:lastRow="0" w:firstColumn="1" w:lastColumn="0" w:noHBand="0" w:noVBand="1"/>
      </w:tblPr>
      <w:tblGrid>
        <w:gridCol w:w="3391"/>
        <w:gridCol w:w="4579"/>
        <w:gridCol w:w="1380"/>
      </w:tblGrid>
      <w:tr w:rsidR="005B166D" w:rsidRPr="005B166D" w14:paraId="2434A915" w14:textId="77777777" w:rsidTr="005B16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35EB81CD" w14:textId="77777777" w:rsidR="005B166D" w:rsidRPr="005B166D" w:rsidRDefault="005B166D" w:rsidP="005B166D">
            <w:pPr>
              <w:spacing w:after="160" w:line="259" w:lineRule="auto"/>
            </w:pPr>
            <w:r w:rsidRPr="005B166D">
              <w:t>Category</w:t>
            </w:r>
          </w:p>
        </w:tc>
        <w:tc>
          <w:tcPr>
            <w:tcW w:w="2406" w:type="pct"/>
            <w:hideMark/>
          </w:tcPr>
          <w:p w14:paraId="26DF71C9"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Details</w:t>
            </w:r>
          </w:p>
        </w:tc>
        <w:tc>
          <w:tcPr>
            <w:tcW w:w="725" w:type="pct"/>
            <w:hideMark/>
          </w:tcPr>
          <w:p w14:paraId="651CFD77"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Cost (GBP)</w:t>
            </w:r>
          </w:p>
        </w:tc>
      </w:tr>
      <w:tr w:rsidR="005B166D" w:rsidRPr="005B166D" w14:paraId="7452AC27"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13473EDB" w14:textId="77777777" w:rsidR="005B166D" w:rsidRPr="005B166D" w:rsidRDefault="005B166D" w:rsidP="005B166D">
            <w:pPr>
              <w:spacing w:after="160" w:line="259" w:lineRule="auto"/>
            </w:pPr>
            <w:r w:rsidRPr="005B166D">
              <w:t>Yearly Rent for 3 Duplexes</w:t>
            </w:r>
          </w:p>
        </w:tc>
        <w:tc>
          <w:tcPr>
            <w:tcW w:w="2406" w:type="pct"/>
            <w:hideMark/>
          </w:tcPr>
          <w:p w14:paraId="2F432230"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Cost per duplex: £7,143</w:t>
            </w:r>
          </w:p>
        </w:tc>
        <w:tc>
          <w:tcPr>
            <w:tcW w:w="725" w:type="pct"/>
            <w:hideMark/>
          </w:tcPr>
          <w:p w14:paraId="3D8361F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2855C5BF"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22A3496F" w14:textId="77777777" w:rsidR="005B166D" w:rsidRPr="005B166D" w:rsidRDefault="005B166D" w:rsidP="005B166D">
            <w:pPr>
              <w:spacing w:after="160" w:line="259" w:lineRule="auto"/>
            </w:pPr>
          </w:p>
        </w:tc>
        <w:tc>
          <w:tcPr>
            <w:tcW w:w="2406" w:type="pct"/>
            <w:hideMark/>
          </w:tcPr>
          <w:p w14:paraId="6D44E52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Total cost for 3 duplexes</w:t>
            </w:r>
          </w:p>
        </w:tc>
        <w:tc>
          <w:tcPr>
            <w:tcW w:w="725" w:type="pct"/>
            <w:hideMark/>
          </w:tcPr>
          <w:p w14:paraId="07176A4D"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1,429</w:t>
            </w:r>
          </w:p>
        </w:tc>
      </w:tr>
      <w:tr w:rsidR="005B166D" w:rsidRPr="005B166D" w14:paraId="2B066B74"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7D8FE595" w14:textId="77777777" w:rsidR="005B166D" w:rsidRPr="005B166D" w:rsidRDefault="005B166D" w:rsidP="005B166D">
            <w:pPr>
              <w:spacing w:after="160" w:line="259" w:lineRule="auto"/>
            </w:pPr>
          </w:p>
        </w:tc>
        <w:tc>
          <w:tcPr>
            <w:tcW w:w="2406" w:type="pct"/>
            <w:hideMark/>
          </w:tcPr>
          <w:p w14:paraId="146783FC"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Rent payment for 2 years</w:t>
            </w:r>
          </w:p>
        </w:tc>
        <w:tc>
          <w:tcPr>
            <w:tcW w:w="725" w:type="pct"/>
            <w:hideMark/>
          </w:tcPr>
          <w:p w14:paraId="623F21F4"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42,857</w:t>
            </w:r>
          </w:p>
        </w:tc>
      </w:tr>
      <w:tr w:rsidR="005B166D" w:rsidRPr="005B166D" w14:paraId="685DDDAC"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30550481" w14:textId="77777777" w:rsidR="005B166D" w:rsidRPr="005B166D" w:rsidRDefault="005B166D" w:rsidP="005B166D">
            <w:pPr>
              <w:spacing w:after="160" w:line="259" w:lineRule="auto"/>
            </w:pPr>
            <w:r w:rsidRPr="005B166D">
              <w:t>Furnishing and Equipment</w:t>
            </w:r>
          </w:p>
        </w:tc>
        <w:tc>
          <w:tcPr>
            <w:tcW w:w="2406" w:type="pct"/>
            <w:hideMark/>
          </w:tcPr>
          <w:p w14:paraId="489A87A7"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Total rooms: 12 (4 per duplex)</w:t>
            </w:r>
          </w:p>
        </w:tc>
        <w:tc>
          <w:tcPr>
            <w:tcW w:w="725" w:type="pct"/>
            <w:hideMark/>
          </w:tcPr>
          <w:p w14:paraId="6B52F3BF"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5B166D" w:rsidRPr="005B166D" w14:paraId="4E65F3CE"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740DEFEA" w14:textId="77777777" w:rsidR="005B166D" w:rsidRPr="005B166D" w:rsidRDefault="005B166D" w:rsidP="005B166D">
            <w:pPr>
              <w:spacing w:after="160" w:line="259" w:lineRule="auto"/>
            </w:pPr>
          </w:p>
        </w:tc>
        <w:tc>
          <w:tcPr>
            <w:tcW w:w="2406" w:type="pct"/>
            <w:hideMark/>
          </w:tcPr>
          <w:p w14:paraId="55B9DB71"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6-bed rooms (6 per duplex): 6 rooms</w:t>
            </w:r>
          </w:p>
        </w:tc>
        <w:tc>
          <w:tcPr>
            <w:tcW w:w="725" w:type="pct"/>
            <w:hideMark/>
          </w:tcPr>
          <w:p w14:paraId="56246C92"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7CC4E542"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38470CB7" w14:textId="77777777" w:rsidR="005B166D" w:rsidRPr="005B166D" w:rsidRDefault="005B166D" w:rsidP="005B166D">
            <w:pPr>
              <w:spacing w:after="160" w:line="259" w:lineRule="auto"/>
            </w:pPr>
          </w:p>
        </w:tc>
        <w:tc>
          <w:tcPr>
            <w:tcW w:w="2406" w:type="pct"/>
            <w:hideMark/>
          </w:tcPr>
          <w:p w14:paraId="18BF8B05"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4-bed rooms (4 per duplex): 4 rooms</w:t>
            </w:r>
          </w:p>
        </w:tc>
        <w:tc>
          <w:tcPr>
            <w:tcW w:w="725" w:type="pct"/>
            <w:hideMark/>
          </w:tcPr>
          <w:p w14:paraId="0744FDAF"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5B166D" w:rsidRPr="005B166D" w14:paraId="5F177C1B"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289C0825" w14:textId="77777777" w:rsidR="005B166D" w:rsidRPr="005B166D" w:rsidRDefault="005B166D" w:rsidP="005B166D">
            <w:pPr>
              <w:spacing w:after="160" w:line="259" w:lineRule="auto"/>
            </w:pPr>
          </w:p>
        </w:tc>
        <w:tc>
          <w:tcPr>
            <w:tcW w:w="2406" w:type="pct"/>
            <w:hideMark/>
          </w:tcPr>
          <w:p w14:paraId="04F12DF7"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2-bed rooms (2 per duplex): 2 rooms</w:t>
            </w:r>
          </w:p>
        </w:tc>
        <w:tc>
          <w:tcPr>
            <w:tcW w:w="725" w:type="pct"/>
            <w:hideMark/>
          </w:tcPr>
          <w:p w14:paraId="337D0AE3"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44B453B7"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23010941" w14:textId="77777777" w:rsidR="005B166D" w:rsidRPr="005B166D" w:rsidRDefault="005B166D" w:rsidP="005B166D">
            <w:pPr>
              <w:spacing w:after="160" w:line="259" w:lineRule="auto"/>
            </w:pPr>
          </w:p>
        </w:tc>
        <w:tc>
          <w:tcPr>
            <w:tcW w:w="2406" w:type="pct"/>
            <w:hideMark/>
          </w:tcPr>
          <w:p w14:paraId="79CCB63C"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6-bed room: £714</w:t>
            </w:r>
          </w:p>
        </w:tc>
        <w:tc>
          <w:tcPr>
            <w:tcW w:w="725" w:type="pct"/>
            <w:hideMark/>
          </w:tcPr>
          <w:p w14:paraId="3D7821C5"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4,286</w:t>
            </w:r>
          </w:p>
        </w:tc>
      </w:tr>
      <w:tr w:rsidR="005B166D" w:rsidRPr="005B166D" w14:paraId="48E000CD"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54FC6274" w14:textId="77777777" w:rsidR="005B166D" w:rsidRPr="005B166D" w:rsidRDefault="005B166D" w:rsidP="005B166D">
            <w:pPr>
              <w:spacing w:after="160" w:line="259" w:lineRule="auto"/>
            </w:pPr>
          </w:p>
        </w:tc>
        <w:tc>
          <w:tcPr>
            <w:tcW w:w="2406" w:type="pct"/>
            <w:hideMark/>
          </w:tcPr>
          <w:p w14:paraId="7159E736"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4-bed room: £571</w:t>
            </w:r>
          </w:p>
        </w:tc>
        <w:tc>
          <w:tcPr>
            <w:tcW w:w="725" w:type="pct"/>
            <w:hideMark/>
          </w:tcPr>
          <w:p w14:paraId="2107F21D"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2,286</w:t>
            </w:r>
          </w:p>
        </w:tc>
      </w:tr>
      <w:tr w:rsidR="005B166D" w:rsidRPr="005B166D" w14:paraId="7F808147"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548B9023" w14:textId="77777777" w:rsidR="005B166D" w:rsidRPr="005B166D" w:rsidRDefault="005B166D" w:rsidP="005B166D">
            <w:pPr>
              <w:spacing w:after="160" w:line="259" w:lineRule="auto"/>
            </w:pPr>
          </w:p>
        </w:tc>
        <w:tc>
          <w:tcPr>
            <w:tcW w:w="2406" w:type="pct"/>
            <w:hideMark/>
          </w:tcPr>
          <w:p w14:paraId="09257C7D"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bed room: £357</w:t>
            </w:r>
          </w:p>
        </w:tc>
        <w:tc>
          <w:tcPr>
            <w:tcW w:w="725" w:type="pct"/>
            <w:hideMark/>
          </w:tcPr>
          <w:p w14:paraId="7E257EDB"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714</w:t>
            </w:r>
          </w:p>
        </w:tc>
      </w:tr>
      <w:tr w:rsidR="005B166D" w:rsidRPr="005B166D" w14:paraId="4458E12A"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7FEC8C61" w14:textId="77777777" w:rsidR="005B166D" w:rsidRPr="005B166D" w:rsidRDefault="005B166D" w:rsidP="005B166D">
            <w:pPr>
              <w:spacing w:after="160" w:line="259" w:lineRule="auto"/>
            </w:pPr>
          </w:p>
        </w:tc>
        <w:tc>
          <w:tcPr>
            <w:tcW w:w="2406" w:type="pct"/>
            <w:hideMark/>
          </w:tcPr>
          <w:p w14:paraId="30D274BA"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Total furnishing cost</w:t>
            </w:r>
          </w:p>
        </w:tc>
        <w:tc>
          <w:tcPr>
            <w:tcW w:w="725" w:type="pct"/>
            <w:hideMark/>
          </w:tcPr>
          <w:p w14:paraId="14D4D76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7,286</w:t>
            </w:r>
          </w:p>
        </w:tc>
      </w:tr>
      <w:tr w:rsidR="005B166D" w:rsidRPr="005B166D" w14:paraId="7F6F22C5"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20C2D210" w14:textId="77777777" w:rsidR="005B166D" w:rsidRPr="005B166D" w:rsidRDefault="005B166D" w:rsidP="005B166D">
            <w:pPr>
              <w:spacing w:after="160" w:line="259" w:lineRule="auto"/>
            </w:pPr>
            <w:r w:rsidRPr="005B166D">
              <w:lastRenderedPageBreak/>
              <w:t>Air Conditioners and Fans</w:t>
            </w:r>
          </w:p>
        </w:tc>
        <w:tc>
          <w:tcPr>
            <w:tcW w:w="2406" w:type="pct"/>
            <w:hideMark/>
          </w:tcPr>
          <w:p w14:paraId="6D01866D"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Cost per AC: £143</w:t>
            </w:r>
          </w:p>
        </w:tc>
        <w:tc>
          <w:tcPr>
            <w:tcW w:w="725" w:type="pct"/>
            <w:hideMark/>
          </w:tcPr>
          <w:p w14:paraId="6E8F02E6"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5B166D" w:rsidRPr="005B166D" w14:paraId="744B745F"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6595CB16" w14:textId="77777777" w:rsidR="005B166D" w:rsidRPr="005B166D" w:rsidRDefault="005B166D" w:rsidP="005B166D">
            <w:pPr>
              <w:spacing w:after="160" w:line="259" w:lineRule="auto"/>
            </w:pPr>
          </w:p>
        </w:tc>
        <w:tc>
          <w:tcPr>
            <w:tcW w:w="2406" w:type="pct"/>
            <w:hideMark/>
          </w:tcPr>
          <w:p w14:paraId="3E9CFE02"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Cost per fan: £14</w:t>
            </w:r>
          </w:p>
        </w:tc>
        <w:tc>
          <w:tcPr>
            <w:tcW w:w="725" w:type="pct"/>
            <w:hideMark/>
          </w:tcPr>
          <w:p w14:paraId="27C96599"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6CF7A4F1"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0DBC5FE5" w14:textId="77777777" w:rsidR="005B166D" w:rsidRPr="005B166D" w:rsidRDefault="005B166D" w:rsidP="005B166D">
            <w:pPr>
              <w:spacing w:after="160" w:line="259" w:lineRule="auto"/>
            </w:pPr>
          </w:p>
        </w:tc>
        <w:tc>
          <w:tcPr>
            <w:tcW w:w="2406" w:type="pct"/>
            <w:hideMark/>
          </w:tcPr>
          <w:p w14:paraId="0EB77F94"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Total ACs (15): 15 * £143</w:t>
            </w:r>
          </w:p>
        </w:tc>
        <w:tc>
          <w:tcPr>
            <w:tcW w:w="725" w:type="pct"/>
            <w:hideMark/>
          </w:tcPr>
          <w:p w14:paraId="30A60AC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143</w:t>
            </w:r>
          </w:p>
        </w:tc>
      </w:tr>
      <w:tr w:rsidR="005B166D" w:rsidRPr="005B166D" w14:paraId="0D130724"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737FA40A" w14:textId="77777777" w:rsidR="005B166D" w:rsidRPr="005B166D" w:rsidRDefault="005B166D" w:rsidP="005B166D">
            <w:pPr>
              <w:spacing w:after="160" w:line="259" w:lineRule="auto"/>
            </w:pPr>
          </w:p>
        </w:tc>
        <w:tc>
          <w:tcPr>
            <w:tcW w:w="2406" w:type="pct"/>
            <w:hideMark/>
          </w:tcPr>
          <w:p w14:paraId="02C50275"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Total fans (20): 20 * £14</w:t>
            </w:r>
          </w:p>
        </w:tc>
        <w:tc>
          <w:tcPr>
            <w:tcW w:w="725" w:type="pct"/>
            <w:hideMark/>
          </w:tcPr>
          <w:p w14:paraId="5AFBE87E"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286</w:t>
            </w:r>
          </w:p>
        </w:tc>
      </w:tr>
      <w:tr w:rsidR="005B166D" w:rsidRPr="005B166D" w14:paraId="197A2578"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2E05A0A2" w14:textId="77777777" w:rsidR="005B166D" w:rsidRPr="005B166D" w:rsidRDefault="005B166D" w:rsidP="005B166D">
            <w:pPr>
              <w:spacing w:after="160" w:line="259" w:lineRule="auto"/>
            </w:pPr>
          </w:p>
        </w:tc>
        <w:tc>
          <w:tcPr>
            <w:tcW w:w="2406" w:type="pct"/>
            <w:hideMark/>
          </w:tcPr>
          <w:p w14:paraId="28F0354E"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Total cost</w:t>
            </w:r>
          </w:p>
        </w:tc>
        <w:tc>
          <w:tcPr>
            <w:tcW w:w="725" w:type="pct"/>
            <w:hideMark/>
          </w:tcPr>
          <w:p w14:paraId="2239ABA2"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2,429</w:t>
            </w:r>
          </w:p>
        </w:tc>
      </w:tr>
      <w:tr w:rsidR="005B166D" w:rsidRPr="005B166D" w14:paraId="737EF1EC"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7DFC283C" w14:textId="77777777" w:rsidR="005B166D" w:rsidRPr="005B166D" w:rsidRDefault="005B166D" w:rsidP="005B166D">
            <w:pPr>
              <w:spacing w:after="160" w:line="259" w:lineRule="auto"/>
            </w:pPr>
            <w:r w:rsidRPr="005B166D">
              <w:t>Restaurant Equipment</w:t>
            </w:r>
          </w:p>
        </w:tc>
        <w:tc>
          <w:tcPr>
            <w:tcW w:w="2406" w:type="pct"/>
            <w:hideMark/>
          </w:tcPr>
          <w:p w14:paraId="4DA0761D"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Kitchen appliances</w:t>
            </w:r>
          </w:p>
        </w:tc>
        <w:tc>
          <w:tcPr>
            <w:tcW w:w="725" w:type="pct"/>
            <w:hideMark/>
          </w:tcPr>
          <w:p w14:paraId="1FE01B2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2,143</w:t>
            </w:r>
          </w:p>
        </w:tc>
      </w:tr>
      <w:tr w:rsidR="005B166D" w:rsidRPr="005B166D" w14:paraId="14DDAA4D"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6813D881" w14:textId="77777777" w:rsidR="005B166D" w:rsidRPr="005B166D" w:rsidRDefault="005B166D" w:rsidP="005B166D">
            <w:pPr>
              <w:spacing w:after="160" w:line="259" w:lineRule="auto"/>
            </w:pPr>
          </w:p>
        </w:tc>
        <w:tc>
          <w:tcPr>
            <w:tcW w:w="2406" w:type="pct"/>
            <w:hideMark/>
          </w:tcPr>
          <w:p w14:paraId="5C65AABF"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Utensils</w:t>
            </w:r>
          </w:p>
        </w:tc>
        <w:tc>
          <w:tcPr>
            <w:tcW w:w="725" w:type="pct"/>
            <w:hideMark/>
          </w:tcPr>
          <w:p w14:paraId="43545214"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714</w:t>
            </w:r>
          </w:p>
        </w:tc>
      </w:tr>
      <w:tr w:rsidR="005B166D" w:rsidRPr="005B166D" w14:paraId="4B17182A"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16DB0811" w14:textId="77777777" w:rsidR="005B166D" w:rsidRPr="005B166D" w:rsidRDefault="005B166D" w:rsidP="005B166D">
            <w:pPr>
              <w:spacing w:after="160" w:line="259" w:lineRule="auto"/>
            </w:pPr>
          </w:p>
        </w:tc>
        <w:tc>
          <w:tcPr>
            <w:tcW w:w="2406" w:type="pct"/>
            <w:hideMark/>
          </w:tcPr>
          <w:p w14:paraId="6BD14193"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Furniture (tables, chairs)</w:t>
            </w:r>
          </w:p>
        </w:tc>
        <w:tc>
          <w:tcPr>
            <w:tcW w:w="725" w:type="pct"/>
            <w:hideMark/>
          </w:tcPr>
          <w:p w14:paraId="55CD9698"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1,429</w:t>
            </w:r>
          </w:p>
        </w:tc>
      </w:tr>
      <w:tr w:rsidR="005B166D" w:rsidRPr="005B166D" w14:paraId="2B464CFF"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5006E005" w14:textId="77777777" w:rsidR="005B166D" w:rsidRPr="005B166D" w:rsidRDefault="005B166D" w:rsidP="005B166D">
            <w:pPr>
              <w:spacing w:after="160" w:line="259" w:lineRule="auto"/>
            </w:pPr>
          </w:p>
        </w:tc>
        <w:tc>
          <w:tcPr>
            <w:tcW w:w="2406" w:type="pct"/>
            <w:hideMark/>
          </w:tcPr>
          <w:p w14:paraId="32CCF4B6"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Total restaurant equipment</w:t>
            </w:r>
          </w:p>
        </w:tc>
        <w:tc>
          <w:tcPr>
            <w:tcW w:w="725" w:type="pct"/>
            <w:hideMark/>
          </w:tcPr>
          <w:p w14:paraId="7BD4BC3C"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4,286</w:t>
            </w:r>
          </w:p>
        </w:tc>
      </w:tr>
      <w:tr w:rsidR="005B166D" w:rsidRPr="005B166D" w14:paraId="08EAAFAA"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4304AE93" w14:textId="77777777" w:rsidR="005B166D" w:rsidRPr="005B166D" w:rsidRDefault="005B166D" w:rsidP="005B166D">
            <w:pPr>
              <w:spacing w:after="160" w:line="259" w:lineRule="auto"/>
            </w:pPr>
            <w:r w:rsidRPr="005B166D">
              <w:t>Renovations</w:t>
            </w:r>
          </w:p>
        </w:tc>
        <w:tc>
          <w:tcPr>
            <w:tcW w:w="2406" w:type="pct"/>
            <w:hideMark/>
          </w:tcPr>
          <w:p w14:paraId="25AA125F"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Estimated cost</w:t>
            </w:r>
          </w:p>
        </w:tc>
        <w:tc>
          <w:tcPr>
            <w:tcW w:w="725" w:type="pct"/>
            <w:hideMark/>
          </w:tcPr>
          <w:p w14:paraId="088F9F9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2,143</w:t>
            </w:r>
          </w:p>
        </w:tc>
      </w:tr>
      <w:tr w:rsidR="005B166D" w:rsidRPr="005B166D" w14:paraId="4742E356"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2E61C2A2" w14:textId="77777777" w:rsidR="005B166D" w:rsidRPr="005B166D" w:rsidRDefault="005B166D" w:rsidP="005B166D">
            <w:pPr>
              <w:spacing w:after="160" w:line="259" w:lineRule="auto"/>
            </w:pPr>
            <w:r w:rsidRPr="005B166D">
              <w:t>Backup Power Systems</w:t>
            </w:r>
          </w:p>
        </w:tc>
        <w:tc>
          <w:tcPr>
            <w:tcW w:w="2406" w:type="pct"/>
            <w:hideMark/>
          </w:tcPr>
          <w:p w14:paraId="77748B54"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Solar system</w:t>
            </w:r>
          </w:p>
        </w:tc>
        <w:tc>
          <w:tcPr>
            <w:tcW w:w="725" w:type="pct"/>
            <w:hideMark/>
          </w:tcPr>
          <w:p w14:paraId="4D12047C"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7,143</w:t>
            </w:r>
          </w:p>
        </w:tc>
      </w:tr>
      <w:tr w:rsidR="005B166D" w:rsidRPr="005B166D" w14:paraId="74E0CB2E"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6C182F5C" w14:textId="77777777" w:rsidR="005B166D" w:rsidRPr="005B166D" w:rsidRDefault="005B166D" w:rsidP="005B166D">
            <w:pPr>
              <w:spacing w:after="160" w:line="259" w:lineRule="auto"/>
            </w:pPr>
          </w:p>
        </w:tc>
        <w:tc>
          <w:tcPr>
            <w:tcW w:w="2406" w:type="pct"/>
            <w:hideMark/>
          </w:tcPr>
          <w:p w14:paraId="76DDC372"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Generator</w:t>
            </w:r>
          </w:p>
        </w:tc>
        <w:tc>
          <w:tcPr>
            <w:tcW w:w="725" w:type="pct"/>
            <w:hideMark/>
          </w:tcPr>
          <w:p w14:paraId="349FE354"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1,429</w:t>
            </w:r>
          </w:p>
        </w:tc>
      </w:tr>
      <w:tr w:rsidR="005B166D" w:rsidRPr="005B166D" w14:paraId="4A3A2DE6"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6EDF905B" w14:textId="77777777" w:rsidR="005B166D" w:rsidRPr="005B166D" w:rsidRDefault="005B166D" w:rsidP="005B166D">
            <w:pPr>
              <w:spacing w:after="160" w:line="259" w:lineRule="auto"/>
            </w:pPr>
          </w:p>
        </w:tc>
        <w:tc>
          <w:tcPr>
            <w:tcW w:w="2406" w:type="pct"/>
            <w:hideMark/>
          </w:tcPr>
          <w:p w14:paraId="11B1DB96"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Total</w:t>
            </w:r>
          </w:p>
        </w:tc>
        <w:tc>
          <w:tcPr>
            <w:tcW w:w="725" w:type="pct"/>
            <w:hideMark/>
          </w:tcPr>
          <w:p w14:paraId="6F41CBF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8,571</w:t>
            </w:r>
          </w:p>
        </w:tc>
      </w:tr>
      <w:tr w:rsidR="005B166D" w:rsidRPr="005B166D" w14:paraId="230AEC4B"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34FFBDE0" w14:textId="77777777" w:rsidR="005B166D" w:rsidRPr="005B166D" w:rsidRDefault="005B166D" w:rsidP="005B166D">
            <w:pPr>
              <w:spacing w:after="160" w:line="259" w:lineRule="auto"/>
            </w:pPr>
            <w:r w:rsidRPr="005B166D">
              <w:t>Miscellaneous Setup Costs</w:t>
            </w:r>
          </w:p>
        </w:tc>
        <w:tc>
          <w:tcPr>
            <w:tcW w:w="2406" w:type="pct"/>
            <w:hideMark/>
          </w:tcPr>
          <w:p w14:paraId="522414BD"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Licenses, permits, marketing</w:t>
            </w:r>
          </w:p>
        </w:tc>
        <w:tc>
          <w:tcPr>
            <w:tcW w:w="725" w:type="pct"/>
            <w:hideMark/>
          </w:tcPr>
          <w:p w14:paraId="4D3C72BF"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1,429</w:t>
            </w:r>
          </w:p>
        </w:tc>
      </w:tr>
      <w:tr w:rsidR="005B166D" w:rsidRPr="005B166D" w14:paraId="33EFB271"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7517CA17" w14:textId="77777777" w:rsidR="005B166D" w:rsidRPr="005B166D" w:rsidRDefault="005B166D" w:rsidP="005B166D">
            <w:pPr>
              <w:spacing w:after="160" w:line="259" w:lineRule="auto"/>
            </w:pPr>
            <w:r w:rsidRPr="005B166D">
              <w:t>Total Initial Investment</w:t>
            </w:r>
          </w:p>
        </w:tc>
        <w:tc>
          <w:tcPr>
            <w:tcW w:w="2406" w:type="pct"/>
            <w:hideMark/>
          </w:tcPr>
          <w:p w14:paraId="2CB0D42F"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Rent for 2 years</w:t>
            </w:r>
          </w:p>
        </w:tc>
        <w:tc>
          <w:tcPr>
            <w:tcW w:w="725" w:type="pct"/>
            <w:hideMark/>
          </w:tcPr>
          <w:p w14:paraId="16C8E46C"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42,857</w:t>
            </w:r>
          </w:p>
        </w:tc>
      </w:tr>
      <w:tr w:rsidR="005B166D" w:rsidRPr="005B166D" w14:paraId="417BBF40"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0D9D5D2A" w14:textId="77777777" w:rsidR="005B166D" w:rsidRPr="005B166D" w:rsidRDefault="005B166D" w:rsidP="005B166D">
            <w:pPr>
              <w:spacing w:after="160" w:line="259" w:lineRule="auto"/>
            </w:pPr>
          </w:p>
        </w:tc>
        <w:tc>
          <w:tcPr>
            <w:tcW w:w="2406" w:type="pct"/>
            <w:hideMark/>
          </w:tcPr>
          <w:p w14:paraId="690BCC01"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Furnishing and equipment</w:t>
            </w:r>
          </w:p>
        </w:tc>
        <w:tc>
          <w:tcPr>
            <w:tcW w:w="725" w:type="pct"/>
            <w:hideMark/>
          </w:tcPr>
          <w:p w14:paraId="049E219A"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7,286</w:t>
            </w:r>
          </w:p>
        </w:tc>
      </w:tr>
      <w:tr w:rsidR="005B166D" w:rsidRPr="005B166D" w14:paraId="7C8D1268"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4364DDD4" w14:textId="77777777" w:rsidR="005B166D" w:rsidRPr="005B166D" w:rsidRDefault="005B166D" w:rsidP="005B166D">
            <w:pPr>
              <w:spacing w:after="160" w:line="259" w:lineRule="auto"/>
            </w:pPr>
          </w:p>
        </w:tc>
        <w:tc>
          <w:tcPr>
            <w:tcW w:w="2406" w:type="pct"/>
            <w:hideMark/>
          </w:tcPr>
          <w:p w14:paraId="0F9EF738"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Air conditioners and fans</w:t>
            </w:r>
          </w:p>
        </w:tc>
        <w:tc>
          <w:tcPr>
            <w:tcW w:w="725" w:type="pct"/>
            <w:hideMark/>
          </w:tcPr>
          <w:p w14:paraId="607ED3B8"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429</w:t>
            </w:r>
          </w:p>
        </w:tc>
      </w:tr>
      <w:tr w:rsidR="005B166D" w:rsidRPr="005B166D" w14:paraId="4564E630"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4B081472" w14:textId="77777777" w:rsidR="005B166D" w:rsidRPr="005B166D" w:rsidRDefault="005B166D" w:rsidP="005B166D">
            <w:pPr>
              <w:spacing w:after="160" w:line="259" w:lineRule="auto"/>
            </w:pPr>
          </w:p>
        </w:tc>
        <w:tc>
          <w:tcPr>
            <w:tcW w:w="2406" w:type="pct"/>
            <w:hideMark/>
          </w:tcPr>
          <w:p w14:paraId="10052C37"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Restaurant setup</w:t>
            </w:r>
          </w:p>
        </w:tc>
        <w:tc>
          <w:tcPr>
            <w:tcW w:w="725" w:type="pct"/>
            <w:hideMark/>
          </w:tcPr>
          <w:p w14:paraId="317DE271"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4,286</w:t>
            </w:r>
          </w:p>
        </w:tc>
      </w:tr>
      <w:tr w:rsidR="005B166D" w:rsidRPr="005B166D" w14:paraId="31204B13"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4ADF90CF" w14:textId="77777777" w:rsidR="005B166D" w:rsidRPr="005B166D" w:rsidRDefault="005B166D" w:rsidP="005B166D">
            <w:pPr>
              <w:spacing w:after="160" w:line="259" w:lineRule="auto"/>
            </w:pPr>
          </w:p>
        </w:tc>
        <w:tc>
          <w:tcPr>
            <w:tcW w:w="2406" w:type="pct"/>
            <w:hideMark/>
          </w:tcPr>
          <w:p w14:paraId="7DC3391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Renovations</w:t>
            </w:r>
          </w:p>
        </w:tc>
        <w:tc>
          <w:tcPr>
            <w:tcW w:w="725" w:type="pct"/>
            <w:hideMark/>
          </w:tcPr>
          <w:p w14:paraId="457192FA"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143</w:t>
            </w:r>
          </w:p>
        </w:tc>
      </w:tr>
      <w:tr w:rsidR="005B166D" w:rsidRPr="005B166D" w14:paraId="5F2954EB"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3EECF1F7" w14:textId="77777777" w:rsidR="005B166D" w:rsidRPr="005B166D" w:rsidRDefault="005B166D" w:rsidP="005B166D">
            <w:pPr>
              <w:spacing w:after="160" w:line="259" w:lineRule="auto"/>
            </w:pPr>
          </w:p>
        </w:tc>
        <w:tc>
          <w:tcPr>
            <w:tcW w:w="2406" w:type="pct"/>
            <w:hideMark/>
          </w:tcPr>
          <w:p w14:paraId="230B774F"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Backup power systems</w:t>
            </w:r>
          </w:p>
        </w:tc>
        <w:tc>
          <w:tcPr>
            <w:tcW w:w="725" w:type="pct"/>
            <w:hideMark/>
          </w:tcPr>
          <w:p w14:paraId="09ECDEB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8,571</w:t>
            </w:r>
          </w:p>
        </w:tc>
      </w:tr>
      <w:tr w:rsidR="005B166D" w:rsidRPr="005B166D" w14:paraId="5028AAC3" w14:textId="77777777" w:rsidTr="005B166D">
        <w:tc>
          <w:tcPr>
            <w:cnfStyle w:val="001000000000" w:firstRow="0" w:lastRow="0" w:firstColumn="1" w:lastColumn="0" w:oddVBand="0" w:evenVBand="0" w:oddHBand="0" w:evenHBand="0" w:firstRowFirstColumn="0" w:firstRowLastColumn="0" w:lastRowFirstColumn="0" w:lastRowLastColumn="0"/>
            <w:tcW w:w="1782" w:type="pct"/>
            <w:hideMark/>
          </w:tcPr>
          <w:p w14:paraId="4FABA2EC" w14:textId="77777777" w:rsidR="005B166D" w:rsidRPr="005B166D" w:rsidRDefault="005B166D" w:rsidP="005B166D">
            <w:pPr>
              <w:spacing w:after="160" w:line="259" w:lineRule="auto"/>
            </w:pPr>
          </w:p>
        </w:tc>
        <w:tc>
          <w:tcPr>
            <w:tcW w:w="2406" w:type="pct"/>
            <w:hideMark/>
          </w:tcPr>
          <w:p w14:paraId="069612A0"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Miscellaneous</w:t>
            </w:r>
          </w:p>
        </w:tc>
        <w:tc>
          <w:tcPr>
            <w:tcW w:w="725" w:type="pct"/>
            <w:hideMark/>
          </w:tcPr>
          <w:p w14:paraId="4655444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1,429</w:t>
            </w:r>
          </w:p>
        </w:tc>
      </w:tr>
      <w:tr w:rsidR="005B166D" w:rsidRPr="005B166D" w14:paraId="3F43B1C4"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82" w:type="pct"/>
            <w:hideMark/>
          </w:tcPr>
          <w:p w14:paraId="432BCE4F" w14:textId="77777777" w:rsidR="005B166D" w:rsidRPr="005B166D" w:rsidRDefault="005B166D" w:rsidP="005B166D">
            <w:pPr>
              <w:spacing w:after="160" w:line="259" w:lineRule="auto"/>
            </w:pPr>
            <w:r w:rsidRPr="005B166D">
              <w:t>Total</w:t>
            </w:r>
          </w:p>
        </w:tc>
        <w:tc>
          <w:tcPr>
            <w:tcW w:w="2406" w:type="pct"/>
            <w:hideMark/>
          </w:tcPr>
          <w:p w14:paraId="029693E1"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c>
          <w:tcPr>
            <w:tcW w:w="725" w:type="pct"/>
            <w:hideMark/>
          </w:tcPr>
          <w:p w14:paraId="65B3D6C8"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69,000</w:t>
            </w:r>
          </w:p>
        </w:tc>
      </w:tr>
    </w:tbl>
    <w:p w14:paraId="23078765" w14:textId="77777777" w:rsidR="005B166D" w:rsidRPr="005B166D" w:rsidRDefault="005B166D" w:rsidP="005B166D">
      <w:pPr>
        <w:rPr>
          <w:b/>
          <w:bCs/>
        </w:rPr>
      </w:pPr>
      <w:r w:rsidRPr="005B166D">
        <w:rPr>
          <w:b/>
          <w:bCs/>
        </w:rPr>
        <w:t>Monthly Operational Costs</w:t>
      </w:r>
    </w:p>
    <w:tbl>
      <w:tblPr>
        <w:tblStyle w:val="GridTable5Dark-Accent2"/>
        <w:tblW w:w="5000" w:type="pct"/>
        <w:tblLook w:val="04A0" w:firstRow="1" w:lastRow="0" w:firstColumn="1" w:lastColumn="0" w:noHBand="0" w:noVBand="1"/>
      </w:tblPr>
      <w:tblGrid>
        <w:gridCol w:w="4036"/>
        <w:gridCol w:w="3820"/>
        <w:gridCol w:w="1494"/>
      </w:tblGrid>
      <w:tr w:rsidR="005B166D" w:rsidRPr="005B166D" w14:paraId="06992F32" w14:textId="77777777" w:rsidTr="005B16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72E1E356" w14:textId="77777777" w:rsidR="005B166D" w:rsidRPr="005B166D" w:rsidRDefault="005B166D" w:rsidP="005B166D">
            <w:pPr>
              <w:spacing w:after="160" w:line="259" w:lineRule="auto"/>
            </w:pPr>
            <w:r w:rsidRPr="005B166D">
              <w:t>Category</w:t>
            </w:r>
          </w:p>
        </w:tc>
        <w:tc>
          <w:tcPr>
            <w:tcW w:w="2043" w:type="pct"/>
            <w:hideMark/>
          </w:tcPr>
          <w:p w14:paraId="5EDB5C8A"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Details</w:t>
            </w:r>
          </w:p>
        </w:tc>
        <w:tc>
          <w:tcPr>
            <w:tcW w:w="799" w:type="pct"/>
            <w:hideMark/>
          </w:tcPr>
          <w:p w14:paraId="207A158B"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Cost (GBP)</w:t>
            </w:r>
          </w:p>
        </w:tc>
      </w:tr>
      <w:tr w:rsidR="005B166D" w:rsidRPr="005B166D" w14:paraId="3CA0C49C"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3DB43F65" w14:textId="77777777" w:rsidR="005B166D" w:rsidRPr="005B166D" w:rsidRDefault="005B166D" w:rsidP="005B166D">
            <w:pPr>
              <w:spacing w:after="160" w:line="259" w:lineRule="auto"/>
            </w:pPr>
            <w:r w:rsidRPr="005B166D">
              <w:t>Staff Salaries</w:t>
            </w:r>
          </w:p>
        </w:tc>
        <w:tc>
          <w:tcPr>
            <w:tcW w:w="2043" w:type="pct"/>
            <w:hideMark/>
          </w:tcPr>
          <w:p w14:paraId="46F0E24D"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Manager</w:t>
            </w:r>
          </w:p>
        </w:tc>
        <w:tc>
          <w:tcPr>
            <w:tcW w:w="799" w:type="pct"/>
            <w:hideMark/>
          </w:tcPr>
          <w:p w14:paraId="2226914C"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214</w:t>
            </w:r>
          </w:p>
        </w:tc>
      </w:tr>
      <w:tr w:rsidR="005B166D" w:rsidRPr="005B166D" w14:paraId="1A9F223F"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7EA370C1" w14:textId="77777777" w:rsidR="005B166D" w:rsidRPr="005B166D" w:rsidRDefault="005B166D" w:rsidP="005B166D">
            <w:pPr>
              <w:spacing w:after="160" w:line="259" w:lineRule="auto"/>
            </w:pPr>
          </w:p>
        </w:tc>
        <w:tc>
          <w:tcPr>
            <w:tcW w:w="2043" w:type="pct"/>
            <w:hideMark/>
          </w:tcPr>
          <w:p w14:paraId="5F29A561"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Assistant Manager</w:t>
            </w:r>
          </w:p>
        </w:tc>
        <w:tc>
          <w:tcPr>
            <w:tcW w:w="799" w:type="pct"/>
            <w:hideMark/>
          </w:tcPr>
          <w:p w14:paraId="5BBA717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143</w:t>
            </w:r>
          </w:p>
        </w:tc>
      </w:tr>
      <w:tr w:rsidR="005B166D" w:rsidRPr="005B166D" w14:paraId="34C8EEEC"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65F179B7" w14:textId="77777777" w:rsidR="005B166D" w:rsidRPr="005B166D" w:rsidRDefault="005B166D" w:rsidP="005B166D">
            <w:pPr>
              <w:spacing w:after="160" w:line="259" w:lineRule="auto"/>
            </w:pPr>
          </w:p>
        </w:tc>
        <w:tc>
          <w:tcPr>
            <w:tcW w:w="2043" w:type="pct"/>
            <w:hideMark/>
          </w:tcPr>
          <w:p w14:paraId="7BD74F79"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Admin Officer</w:t>
            </w:r>
          </w:p>
        </w:tc>
        <w:tc>
          <w:tcPr>
            <w:tcW w:w="799" w:type="pct"/>
            <w:hideMark/>
          </w:tcPr>
          <w:p w14:paraId="0E10C7AD"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107</w:t>
            </w:r>
          </w:p>
        </w:tc>
      </w:tr>
      <w:tr w:rsidR="005B166D" w:rsidRPr="005B166D" w14:paraId="2913342C"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1B829A9E" w14:textId="77777777" w:rsidR="005B166D" w:rsidRPr="005B166D" w:rsidRDefault="005B166D" w:rsidP="005B166D">
            <w:pPr>
              <w:spacing w:after="160" w:line="259" w:lineRule="auto"/>
            </w:pPr>
          </w:p>
        </w:tc>
        <w:tc>
          <w:tcPr>
            <w:tcW w:w="2043" w:type="pct"/>
            <w:hideMark/>
          </w:tcPr>
          <w:p w14:paraId="7C7272CA"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Chef</w:t>
            </w:r>
          </w:p>
        </w:tc>
        <w:tc>
          <w:tcPr>
            <w:tcW w:w="799" w:type="pct"/>
            <w:hideMark/>
          </w:tcPr>
          <w:p w14:paraId="4DAAB5F4"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107</w:t>
            </w:r>
          </w:p>
        </w:tc>
      </w:tr>
      <w:tr w:rsidR="005B166D" w:rsidRPr="005B166D" w14:paraId="153AE1EC"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60C5505A" w14:textId="77777777" w:rsidR="005B166D" w:rsidRPr="005B166D" w:rsidRDefault="005B166D" w:rsidP="005B166D">
            <w:pPr>
              <w:spacing w:after="160" w:line="259" w:lineRule="auto"/>
            </w:pPr>
          </w:p>
        </w:tc>
        <w:tc>
          <w:tcPr>
            <w:tcW w:w="2043" w:type="pct"/>
            <w:hideMark/>
          </w:tcPr>
          <w:p w14:paraId="0CA87AC5"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Kitchen staff (2)</w:t>
            </w:r>
          </w:p>
        </w:tc>
        <w:tc>
          <w:tcPr>
            <w:tcW w:w="799" w:type="pct"/>
            <w:hideMark/>
          </w:tcPr>
          <w:p w14:paraId="367A8486"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71 each</w:t>
            </w:r>
          </w:p>
        </w:tc>
      </w:tr>
      <w:tr w:rsidR="005B166D" w:rsidRPr="005B166D" w14:paraId="7CA40553"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0EF9DB07" w14:textId="77777777" w:rsidR="005B166D" w:rsidRPr="005B166D" w:rsidRDefault="005B166D" w:rsidP="005B166D">
            <w:pPr>
              <w:spacing w:after="160" w:line="259" w:lineRule="auto"/>
            </w:pPr>
          </w:p>
        </w:tc>
        <w:tc>
          <w:tcPr>
            <w:tcW w:w="2043" w:type="pct"/>
            <w:hideMark/>
          </w:tcPr>
          <w:p w14:paraId="2254492D"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Cleaning staff (3)</w:t>
            </w:r>
          </w:p>
        </w:tc>
        <w:tc>
          <w:tcPr>
            <w:tcW w:w="799" w:type="pct"/>
            <w:hideMark/>
          </w:tcPr>
          <w:p w14:paraId="16880E94"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36 each</w:t>
            </w:r>
          </w:p>
        </w:tc>
      </w:tr>
      <w:tr w:rsidR="005B166D" w:rsidRPr="005B166D" w14:paraId="6C161777"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3B6D3EE2" w14:textId="77777777" w:rsidR="005B166D" w:rsidRPr="005B166D" w:rsidRDefault="005B166D" w:rsidP="005B166D">
            <w:pPr>
              <w:spacing w:after="160" w:line="259" w:lineRule="auto"/>
            </w:pPr>
          </w:p>
        </w:tc>
        <w:tc>
          <w:tcPr>
            <w:tcW w:w="2043" w:type="pct"/>
            <w:hideMark/>
          </w:tcPr>
          <w:p w14:paraId="69123625"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Security (2)</w:t>
            </w:r>
          </w:p>
        </w:tc>
        <w:tc>
          <w:tcPr>
            <w:tcW w:w="799" w:type="pct"/>
            <w:hideMark/>
          </w:tcPr>
          <w:p w14:paraId="7AB425A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36 each</w:t>
            </w:r>
          </w:p>
        </w:tc>
      </w:tr>
      <w:tr w:rsidR="005B166D" w:rsidRPr="005B166D" w14:paraId="6C488ECF"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268F244C" w14:textId="77777777" w:rsidR="005B166D" w:rsidRPr="005B166D" w:rsidRDefault="005B166D" w:rsidP="005B166D">
            <w:pPr>
              <w:spacing w:after="160" w:line="259" w:lineRule="auto"/>
            </w:pPr>
          </w:p>
        </w:tc>
        <w:tc>
          <w:tcPr>
            <w:tcW w:w="2043" w:type="pct"/>
            <w:hideMark/>
          </w:tcPr>
          <w:p w14:paraId="5C703905"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Total monthly salaries</w:t>
            </w:r>
          </w:p>
        </w:tc>
        <w:tc>
          <w:tcPr>
            <w:tcW w:w="799" w:type="pct"/>
            <w:hideMark/>
          </w:tcPr>
          <w:p w14:paraId="5848649C"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821</w:t>
            </w:r>
          </w:p>
        </w:tc>
      </w:tr>
      <w:tr w:rsidR="005B166D" w:rsidRPr="005B166D" w14:paraId="09D78DE8"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369B88BF" w14:textId="77777777" w:rsidR="005B166D" w:rsidRPr="005B166D" w:rsidRDefault="005B166D" w:rsidP="005B166D">
            <w:pPr>
              <w:spacing w:after="160" w:line="259" w:lineRule="auto"/>
            </w:pPr>
            <w:r w:rsidRPr="005B166D">
              <w:t>Utilities and Miscellaneous</w:t>
            </w:r>
          </w:p>
        </w:tc>
        <w:tc>
          <w:tcPr>
            <w:tcW w:w="2043" w:type="pct"/>
            <w:hideMark/>
          </w:tcPr>
          <w:p w14:paraId="07D9D072"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Power supply</w:t>
            </w:r>
          </w:p>
        </w:tc>
        <w:tc>
          <w:tcPr>
            <w:tcW w:w="799" w:type="pct"/>
            <w:hideMark/>
          </w:tcPr>
          <w:p w14:paraId="4A1E5CB6"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714</w:t>
            </w:r>
          </w:p>
        </w:tc>
      </w:tr>
      <w:tr w:rsidR="005B166D" w:rsidRPr="005B166D" w14:paraId="00130451"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2D6BC451" w14:textId="77777777" w:rsidR="005B166D" w:rsidRPr="005B166D" w:rsidRDefault="005B166D" w:rsidP="005B166D">
            <w:pPr>
              <w:spacing w:after="160" w:line="259" w:lineRule="auto"/>
            </w:pPr>
          </w:p>
        </w:tc>
        <w:tc>
          <w:tcPr>
            <w:tcW w:w="2043" w:type="pct"/>
            <w:hideMark/>
          </w:tcPr>
          <w:p w14:paraId="1A571266"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Water supply</w:t>
            </w:r>
          </w:p>
        </w:tc>
        <w:tc>
          <w:tcPr>
            <w:tcW w:w="799" w:type="pct"/>
            <w:hideMark/>
          </w:tcPr>
          <w:p w14:paraId="196984A9"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71</w:t>
            </w:r>
          </w:p>
        </w:tc>
      </w:tr>
      <w:tr w:rsidR="005B166D" w:rsidRPr="005B166D" w14:paraId="4B5AE095"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74993E63" w14:textId="77777777" w:rsidR="005B166D" w:rsidRPr="005B166D" w:rsidRDefault="005B166D" w:rsidP="005B166D">
            <w:pPr>
              <w:spacing w:after="160" w:line="259" w:lineRule="auto"/>
            </w:pPr>
          </w:p>
        </w:tc>
        <w:tc>
          <w:tcPr>
            <w:tcW w:w="2043" w:type="pct"/>
            <w:hideMark/>
          </w:tcPr>
          <w:p w14:paraId="35FB4731"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Maintenance</w:t>
            </w:r>
          </w:p>
        </w:tc>
        <w:tc>
          <w:tcPr>
            <w:tcW w:w="799" w:type="pct"/>
            <w:hideMark/>
          </w:tcPr>
          <w:p w14:paraId="03E6E138"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71</w:t>
            </w:r>
          </w:p>
        </w:tc>
      </w:tr>
      <w:tr w:rsidR="005B166D" w:rsidRPr="005B166D" w14:paraId="750660D0"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786699A7" w14:textId="77777777" w:rsidR="005B166D" w:rsidRPr="005B166D" w:rsidRDefault="005B166D" w:rsidP="005B166D">
            <w:pPr>
              <w:spacing w:after="160" w:line="259" w:lineRule="auto"/>
            </w:pPr>
          </w:p>
        </w:tc>
        <w:tc>
          <w:tcPr>
            <w:tcW w:w="2043" w:type="pct"/>
            <w:hideMark/>
          </w:tcPr>
          <w:p w14:paraId="1321A098"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Total monthly utilities</w:t>
            </w:r>
          </w:p>
        </w:tc>
        <w:tc>
          <w:tcPr>
            <w:tcW w:w="799" w:type="pct"/>
            <w:hideMark/>
          </w:tcPr>
          <w:p w14:paraId="0C1AA3B0"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857</w:t>
            </w:r>
          </w:p>
        </w:tc>
      </w:tr>
      <w:tr w:rsidR="005B166D" w:rsidRPr="005B166D" w14:paraId="50C9AA75"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10BD0F84" w14:textId="77777777" w:rsidR="005B166D" w:rsidRPr="005B166D" w:rsidRDefault="005B166D" w:rsidP="005B166D">
            <w:pPr>
              <w:spacing w:after="160" w:line="259" w:lineRule="auto"/>
            </w:pPr>
            <w:r w:rsidRPr="005B166D">
              <w:t>Restaurant Operations</w:t>
            </w:r>
          </w:p>
        </w:tc>
        <w:tc>
          <w:tcPr>
            <w:tcW w:w="2043" w:type="pct"/>
            <w:hideMark/>
          </w:tcPr>
          <w:p w14:paraId="4008E97C"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Food supplies</w:t>
            </w:r>
          </w:p>
        </w:tc>
        <w:tc>
          <w:tcPr>
            <w:tcW w:w="799" w:type="pct"/>
            <w:hideMark/>
          </w:tcPr>
          <w:p w14:paraId="30F20C2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357</w:t>
            </w:r>
          </w:p>
        </w:tc>
      </w:tr>
      <w:tr w:rsidR="005B166D" w:rsidRPr="005B166D" w14:paraId="7A3826CA"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639D265D" w14:textId="77777777" w:rsidR="005B166D" w:rsidRPr="005B166D" w:rsidRDefault="005B166D" w:rsidP="005B166D">
            <w:pPr>
              <w:spacing w:after="160" w:line="259" w:lineRule="auto"/>
            </w:pPr>
          </w:p>
        </w:tc>
        <w:tc>
          <w:tcPr>
            <w:tcW w:w="2043" w:type="pct"/>
            <w:hideMark/>
          </w:tcPr>
          <w:p w14:paraId="1ED5B227"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Other expenses</w:t>
            </w:r>
          </w:p>
        </w:tc>
        <w:tc>
          <w:tcPr>
            <w:tcW w:w="799" w:type="pct"/>
            <w:hideMark/>
          </w:tcPr>
          <w:p w14:paraId="07203905"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143</w:t>
            </w:r>
          </w:p>
        </w:tc>
      </w:tr>
      <w:tr w:rsidR="005B166D" w:rsidRPr="005B166D" w14:paraId="0F3F6155"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57351981" w14:textId="77777777" w:rsidR="005B166D" w:rsidRPr="005B166D" w:rsidRDefault="005B166D" w:rsidP="005B166D">
            <w:pPr>
              <w:spacing w:after="160" w:line="259" w:lineRule="auto"/>
            </w:pPr>
          </w:p>
        </w:tc>
        <w:tc>
          <w:tcPr>
            <w:tcW w:w="2043" w:type="pct"/>
            <w:hideMark/>
          </w:tcPr>
          <w:p w14:paraId="2B204919"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Total monthly restaurant costs</w:t>
            </w:r>
          </w:p>
        </w:tc>
        <w:tc>
          <w:tcPr>
            <w:tcW w:w="799" w:type="pct"/>
            <w:hideMark/>
          </w:tcPr>
          <w:p w14:paraId="10A118C1"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500</w:t>
            </w:r>
          </w:p>
        </w:tc>
      </w:tr>
      <w:tr w:rsidR="005B166D" w:rsidRPr="005B166D" w14:paraId="5355EFF2"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0D85BCB8" w14:textId="77777777" w:rsidR="005B166D" w:rsidRPr="005B166D" w:rsidRDefault="005B166D" w:rsidP="005B166D">
            <w:pPr>
              <w:spacing w:after="160" w:line="259" w:lineRule="auto"/>
            </w:pPr>
            <w:r w:rsidRPr="005B166D">
              <w:t>Total Monthly Operational Costs</w:t>
            </w:r>
          </w:p>
        </w:tc>
        <w:tc>
          <w:tcPr>
            <w:tcW w:w="2043" w:type="pct"/>
            <w:hideMark/>
          </w:tcPr>
          <w:p w14:paraId="5EA59338"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Staff salaries</w:t>
            </w:r>
          </w:p>
        </w:tc>
        <w:tc>
          <w:tcPr>
            <w:tcW w:w="799" w:type="pct"/>
            <w:hideMark/>
          </w:tcPr>
          <w:p w14:paraId="110DA3EA"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821</w:t>
            </w:r>
          </w:p>
        </w:tc>
      </w:tr>
      <w:tr w:rsidR="005B166D" w:rsidRPr="005B166D" w14:paraId="1273F443"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22E2E9A3" w14:textId="77777777" w:rsidR="005B166D" w:rsidRPr="005B166D" w:rsidRDefault="005B166D" w:rsidP="005B166D">
            <w:pPr>
              <w:spacing w:after="160" w:line="259" w:lineRule="auto"/>
            </w:pPr>
          </w:p>
        </w:tc>
        <w:tc>
          <w:tcPr>
            <w:tcW w:w="2043" w:type="pct"/>
            <w:hideMark/>
          </w:tcPr>
          <w:p w14:paraId="7629DA11"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Utilities and miscellaneous</w:t>
            </w:r>
          </w:p>
        </w:tc>
        <w:tc>
          <w:tcPr>
            <w:tcW w:w="799" w:type="pct"/>
            <w:hideMark/>
          </w:tcPr>
          <w:p w14:paraId="3E9FC5CC"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857</w:t>
            </w:r>
          </w:p>
        </w:tc>
      </w:tr>
      <w:tr w:rsidR="005B166D" w:rsidRPr="005B166D" w14:paraId="3AC9FF48" w14:textId="77777777" w:rsidTr="005B166D">
        <w:tc>
          <w:tcPr>
            <w:cnfStyle w:val="001000000000" w:firstRow="0" w:lastRow="0" w:firstColumn="1" w:lastColumn="0" w:oddVBand="0" w:evenVBand="0" w:oddHBand="0" w:evenHBand="0" w:firstRowFirstColumn="0" w:firstRowLastColumn="0" w:lastRowFirstColumn="0" w:lastRowLastColumn="0"/>
            <w:tcW w:w="2158" w:type="pct"/>
            <w:hideMark/>
          </w:tcPr>
          <w:p w14:paraId="056E56F4" w14:textId="77777777" w:rsidR="005B166D" w:rsidRPr="005B166D" w:rsidRDefault="005B166D" w:rsidP="005B166D">
            <w:pPr>
              <w:spacing w:after="160" w:line="259" w:lineRule="auto"/>
            </w:pPr>
          </w:p>
        </w:tc>
        <w:tc>
          <w:tcPr>
            <w:tcW w:w="2043" w:type="pct"/>
            <w:hideMark/>
          </w:tcPr>
          <w:p w14:paraId="750A9359"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Restaurant operations</w:t>
            </w:r>
          </w:p>
        </w:tc>
        <w:tc>
          <w:tcPr>
            <w:tcW w:w="799" w:type="pct"/>
            <w:hideMark/>
          </w:tcPr>
          <w:p w14:paraId="31C3ACD4"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500</w:t>
            </w:r>
          </w:p>
        </w:tc>
      </w:tr>
      <w:tr w:rsidR="005B166D" w:rsidRPr="005B166D" w14:paraId="39CFA0A6"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58" w:type="pct"/>
            <w:hideMark/>
          </w:tcPr>
          <w:p w14:paraId="725344D2" w14:textId="77777777" w:rsidR="005B166D" w:rsidRPr="005B166D" w:rsidRDefault="005B166D" w:rsidP="005B166D">
            <w:pPr>
              <w:spacing w:after="160" w:line="259" w:lineRule="auto"/>
            </w:pPr>
          </w:p>
        </w:tc>
        <w:tc>
          <w:tcPr>
            <w:tcW w:w="2043" w:type="pct"/>
            <w:hideMark/>
          </w:tcPr>
          <w:p w14:paraId="7F841A0E"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Total</w:t>
            </w:r>
          </w:p>
        </w:tc>
        <w:tc>
          <w:tcPr>
            <w:tcW w:w="799" w:type="pct"/>
            <w:hideMark/>
          </w:tcPr>
          <w:p w14:paraId="09E88F57"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2,179</w:t>
            </w:r>
          </w:p>
        </w:tc>
      </w:tr>
    </w:tbl>
    <w:p w14:paraId="6D52C1F0" w14:textId="77777777" w:rsidR="005B166D" w:rsidRPr="005B166D" w:rsidRDefault="005B166D" w:rsidP="005B166D">
      <w:pPr>
        <w:rPr>
          <w:b/>
          <w:bCs/>
        </w:rPr>
      </w:pPr>
      <w:r w:rsidRPr="005B166D">
        <w:rPr>
          <w:b/>
          <w:bCs/>
        </w:rPr>
        <w:t>Revenue Projections</w:t>
      </w:r>
    </w:p>
    <w:tbl>
      <w:tblPr>
        <w:tblStyle w:val="GridTable5Dark-Accent2"/>
        <w:tblW w:w="5000" w:type="pct"/>
        <w:tblLook w:val="04A0" w:firstRow="1" w:lastRow="0" w:firstColumn="1" w:lastColumn="0" w:noHBand="0" w:noVBand="1"/>
      </w:tblPr>
      <w:tblGrid>
        <w:gridCol w:w="3007"/>
        <w:gridCol w:w="4329"/>
        <w:gridCol w:w="2014"/>
      </w:tblGrid>
      <w:tr w:rsidR="005B166D" w:rsidRPr="005B166D" w14:paraId="1733F79D" w14:textId="77777777" w:rsidTr="005B16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1AE718E3" w14:textId="77777777" w:rsidR="005B166D" w:rsidRPr="005B166D" w:rsidRDefault="005B166D" w:rsidP="005B166D">
            <w:pPr>
              <w:spacing w:after="160" w:line="259" w:lineRule="auto"/>
            </w:pPr>
            <w:r w:rsidRPr="005B166D">
              <w:t>Category</w:t>
            </w:r>
          </w:p>
        </w:tc>
        <w:tc>
          <w:tcPr>
            <w:tcW w:w="2315" w:type="pct"/>
            <w:hideMark/>
          </w:tcPr>
          <w:p w14:paraId="2EB28A51"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Details</w:t>
            </w:r>
          </w:p>
        </w:tc>
        <w:tc>
          <w:tcPr>
            <w:tcW w:w="1077" w:type="pct"/>
            <w:hideMark/>
          </w:tcPr>
          <w:p w14:paraId="127114B4"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Revenue (GBP)</w:t>
            </w:r>
          </w:p>
        </w:tc>
      </w:tr>
      <w:tr w:rsidR="005B166D" w:rsidRPr="005B166D" w14:paraId="26F0FD27"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3FAEFAAE" w14:textId="77777777" w:rsidR="005B166D" w:rsidRPr="005B166D" w:rsidRDefault="005B166D" w:rsidP="005B166D">
            <w:pPr>
              <w:spacing w:after="160" w:line="259" w:lineRule="auto"/>
            </w:pPr>
            <w:r w:rsidRPr="005B166D">
              <w:t>Hostel Room Revenue</w:t>
            </w:r>
          </w:p>
        </w:tc>
        <w:tc>
          <w:tcPr>
            <w:tcW w:w="2315" w:type="pct"/>
            <w:hideMark/>
          </w:tcPr>
          <w:p w14:paraId="36D3CB57"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Average occupancy rate: 80%</w:t>
            </w:r>
          </w:p>
        </w:tc>
        <w:tc>
          <w:tcPr>
            <w:tcW w:w="1077" w:type="pct"/>
            <w:hideMark/>
          </w:tcPr>
          <w:p w14:paraId="762C922F"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0C13AA21"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062C8030" w14:textId="77777777" w:rsidR="005B166D" w:rsidRPr="005B166D" w:rsidRDefault="005B166D" w:rsidP="005B166D">
            <w:pPr>
              <w:spacing w:after="160" w:line="259" w:lineRule="auto"/>
            </w:pPr>
          </w:p>
        </w:tc>
        <w:tc>
          <w:tcPr>
            <w:tcW w:w="2315" w:type="pct"/>
            <w:hideMark/>
          </w:tcPr>
          <w:p w14:paraId="743E5BB2"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6-bed room: £2.14 per bed</w:t>
            </w:r>
          </w:p>
        </w:tc>
        <w:tc>
          <w:tcPr>
            <w:tcW w:w="1077" w:type="pct"/>
            <w:hideMark/>
          </w:tcPr>
          <w:p w14:paraId="1750A697"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5B166D" w:rsidRPr="005B166D" w14:paraId="01238779"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69725B19" w14:textId="77777777" w:rsidR="005B166D" w:rsidRPr="005B166D" w:rsidRDefault="005B166D" w:rsidP="005B166D">
            <w:pPr>
              <w:spacing w:after="160" w:line="259" w:lineRule="auto"/>
            </w:pPr>
          </w:p>
        </w:tc>
        <w:tc>
          <w:tcPr>
            <w:tcW w:w="2315" w:type="pct"/>
            <w:hideMark/>
          </w:tcPr>
          <w:p w14:paraId="631DC73D"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4-bed room: £3.57 per bed</w:t>
            </w:r>
          </w:p>
        </w:tc>
        <w:tc>
          <w:tcPr>
            <w:tcW w:w="1077" w:type="pct"/>
            <w:hideMark/>
          </w:tcPr>
          <w:p w14:paraId="0871645A"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395DBB12"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4B10D7F7" w14:textId="77777777" w:rsidR="005B166D" w:rsidRPr="005B166D" w:rsidRDefault="005B166D" w:rsidP="005B166D">
            <w:pPr>
              <w:spacing w:after="160" w:line="259" w:lineRule="auto"/>
            </w:pPr>
          </w:p>
        </w:tc>
        <w:tc>
          <w:tcPr>
            <w:tcW w:w="2315" w:type="pct"/>
            <w:hideMark/>
          </w:tcPr>
          <w:p w14:paraId="603A029C"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bed room: £5.00 per bed</w:t>
            </w:r>
          </w:p>
        </w:tc>
        <w:tc>
          <w:tcPr>
            <w:tcW w:w="1077" w:type="pct"/>
            <w:hideMark/>
          </w:tcPr>
          <w:p w14:paraId="2C8304D9"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5B166D" w:rsidRPr="005B166D" w14:paraId="59477FF6"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5BDE6AE4" w14:textId="77777777" w:rsidR="005B166D" w:rsidRPr="005B166D" w:rsidRDefault="005B166D" w:rsidP="005B166D">
            <w:pPr>
              <w:spacing w:after="160" w:line="259" w:lineRule="auto"/>
            </w:pPr>
          </w:p>
        </w:tc>
        <w:tc>
          <w:tcPr>
            <w:tcW w:w="2315" w:type="pct"/>
            <w:hideMark/>
          </w:tcPr>
          <w:p w14:paraId="7EB7A65C"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Total beds: 48</w:t>
            </w:r>
          </w:p>
        </w:tc>
        <w:tc>
          <w:tcPr>
            <w:tcW w:w="1077" w:type="pct"/>
            <w:hideMark/>
          </w:tcPr>
          <w:p w14:paraId="66760916"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49EB77A6"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2704DA95" w14:textId="77777777" w:rsidR="005B166D" w:rsidRPr="005B166D" w:rsidRDefault="005B166D" w:rsidP="005B166D">
            <w:pPr>
              <w:spacing w:after="160" w:line="259" w:lineRule="auto"/>
            </w:pPr>
          </w:p>
        </w:tc>
        <w:tc>
          <w:tcPr>
            <w:tcW w:w="2315" w:type="pct"/>
            <w:hideMark/>
          </w:tcPr>
          <w:p w14:paraId="00425449"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6-bed rooms: 18 beds * £2.14</w:t>
            </w:r>
          </w:p>
        </w:tc>
        <w:tc>
          <w:tcPr>
            <w:tcW w:w="1077" w:type="pct"/>
            <w:hideMark/>
          </w:tcPr>
          <w:p w14:paraId="0BA812F2"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39</w:t>
            </w:r>
          </w:p>
        </w:tc>
      </w:tr>
      <w:tr w:rsidR="005B166D" w:rsidRPr="005B166D" w14:paraId="1AF30492"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695A0A30" w14:textId="77777777" w:rsidR="005B166D" w:rsidRPr="005B166D" w:rsidRDefault="005B166D" w:rsidP="005B166D">
            <w:pPr>
              <w:spacing w:after="160" w:line="259" w:lineRule="auto"/>
            </w:pPr>
          </w:p>
        </w:tc>
        <w:tc>
          <w:tcPr>
            <w:tcW w:w="2315" w:type="pct"/>
            <w:hideMark/>
          </w:tcPr>
          <w:p w14:paraId="3E45BDC3"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4-bed rooms: 16 beds * £3.57</w:t>
            </w:r>
          </w:p>
        </w:tc>
        <w:tc>
          <w:tcPr>
            <w:tcW w:w="1077" w:type="pct"/>
            <w:hideMark/>
          </w:tcPr>
          <w:p w14:paraId="148DB204"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57</w:t>
            </w:r>
          </w:p>
        </w:tc>
      </w:tr>
      <w:tr w:rsidR="005B166D" w:rsidRPr="005B166D" w14:paraId="3D25A608"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78030298" w14:textId="77777777" w:rsidR="005B166D" w:rsidRPr="005B166D" w:rsidRDefault="005B166D" w:rsidP="005B166D">
            <w:pPr>
              <w:spacing w:after="160" w:line="259" w:lineRule="auto"/>
            </w:pPr>
          </w:p>
        </w:tc>
        <w:tc>
          <w:tcPr>
            <w:tcW w:w="2315" w:type="pct"/>
            <w:hideMark/>
          </w:tcPr>
          <w:p w14:paraId="26876BD8"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bed rooms: 4 beds * £5.00</w:t>
            </w:r>
          </w:p>
        </w:tc>
        <w:tc>
          <w:tcPr>
            <w:tcW w:w="1077" w:type="pct"/>
            <w:hideMark/>
          </w:tcPr>
          <w:p w14:paraId="3441033A"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0</w:t>
            </w:r>
          </w:p>
        </w:tc>
      </w:tr>
      <w:tr w:rsidR="005B166D" w:rsidRPr="005B166D" w14:paraId="26608238"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685F5234" w14:textId="77777777" w:rsidR="005B166D" w:rsidRPr="005B166D" w:rsidRDefault="005B166D" w:rsidP="005B166D">
            <w:pPr>
              <w:spacing w:after="160" w:line="259" w:lineRule="auto"/>
            </w:pPr>
          </w:p>
        </w:tc>
        <w:tc>
          <w:tcPr>
            <w:tcW w:w="2315" w:type="pct"/>
            <w:hideMark/>
          </w:tcPr>
          <w:p w14:paraId="2BE171CE"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Total daily revenue</w:t>
            </w:r>
          </w:p>
        </w:tc>
        <w:tc>
          <w:tcPr>
            <w:tcW w:w="1077" w:type="pct"/>
            <w:hideMark/>
          </w:tcPr>
          <w:p w14:paraId="02D7A84F"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116</w:t>
            </w:r>
          </w:p>
        </w:tc>
      </w:tr>
      <w:tr w:rsidR="005B166D" w:rsidRPr="005B166D" w14:paraId="1EB98B6D"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5F705591" w14:textId="77777777" w:rsidR="005B166D" w:rsidRPr="005B166D" w:rsidRDefault="005B166D" w:rsidP="005B166D">
            <w:pPr>
              <w:spacing w:after="160" w:line="259" w:lineRule="auto"/>
            </w:pPr>
          </w:p>
        </w:tc>
        <w:tc>
          <w:tcPr>
            <w:tcW w:w="2315" w:type="pct"/>
            <w:hideMark/>
          </w:tcPr>
          <w:p w14:paraId="738F877F"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Monthly revenue (30 days)</w:t>
            </w:r>
          </w:p>
        </w:tc>
        <w:tc>
          <w:tcPr>
            <w:tcW w:w="1077" w:type="pct"/>
            <w:hideMark/>
          </w:tcPr>
          <w:p w14:paraId="644DFB96"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3,471</w:t>
            </w:r>
          </w:p>
        </w:tc>
      </w:tr>
      <w:tr w:rsidR="005B166D" w:rsidRPr="005B166D" w14:paraId="329A95F2"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4F269795" w14:textId="77777777" w:rsidR="005B166D" w:rsidRPr="005B166D" w:rsidRDefault="005B166D" w:rsidP="005B166D">
            <w:pPr>
              <w:spacing w:after="160" w:line="259" w:lineRule="auto"/>
            </w:pPr>
            <w:r w:rsidRPr="005B166D">
              <w:t>Restaurant Revenue</w:t>
            </w:r>
          </w:p>
        </w:tc>
        <w:tc>
          <w:tcPr>
            <w:tcW w:w="2315" w:type="pct"/>
            <w:hideMark/>
          </w:tcPr>
          <w:p w14:paraId="169217CE"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 xml:space="preserve">Average </w:t>
            </w:r>
            <w:proofErr w:type="gramStart"/>
            <w:r w:rsidRPr="005B166D">
              <w:t>spend</w:t>
            </w:r>
            <w:proofErr w:type="gramEnd"/>
            <w:r w:rsidRPr="005B166D">
              <w:t xml:space="preserve"> per customer: £0.71</w:t>
            </w:r>
          </w:p>
        </w:tc>
        <w:tc>
          <w:tcPr>
            <w:tcW w:w="1077" w:type="pct"/>
            <w:hideMark/>
          </w:tcPr>
          <w:p w14:paraId="7DA80A28"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p>
        </w:tc>
      </w:tr>
      <w:tr w:rsidR="005B166D" w:rsidRPr="005B166D" w14:paraId="059616FF"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6F7730AA" w14:textId="77777777" w:rsidR="005B166D" w:rsidRPr="005B166D" w:rsidRDefault="005B166D" w:rsidP="005B166D">
            <w:pPr>
              <w:spacing w:after="160" w:line="259" w:lineRule="auto"/>
            </w:pPr>
          </w:p>
        </w:tc>
        <w:tc>
          <w:tcPr>
            <w:tcW w:w="2315" w:type="pct"/>
            <w:hideMark/>
          </w:tcPr>
          <w:p w14:paraId="4A92DC19"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Average daily customers: 100</w:t>
            </w:r>
          </w:p>
        </w:tc>
        <w:tc>
          <w:tcPr>
            <w:tcW w:w="1077" w:type="pct"/>
            <w:hideMark/>
          </w:tcPr>
          <w:p w14:paraId="7F128C1C"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p>
        </w:tc>
      </w:tr>
      <w:tr w:rsidR="005B166D" w:rsidRPr="005B166D" w14:paraId="0C780AEB"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69FCDBD2" w14:textId="77777777" w:rsidR="005B166D" w:rsidRPr="005B166D" w:rsidRDefault="005B166D" w:rsidP="005B166D">
            <w:pPr>
              <w:spacing w:after="160" w:line="259" w:lineRule="auto"/>
            </w:pPr>
          </w:p>
        </w:tc>
        <w:tc>
          <w:tcPr>
            <w:tcW w:w="2315" w:type="pct"/>
            <w:hideMark/>
          </w:tcPr>
          <w:p w14:paraId="248A076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Total daily restaurant revenue</w:t>
            </w:r>
          </w:p>
        </w:tc>
        <w:tc>
          <w:tcPr>
            <w:tcW w:w="1077" w:type="pct"/>
            <w:hideMark/>
          </w:tcPr>
          <w:p w14:paraId="5E4B5E93"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71</w:t>
            </w:r>
          </w:p>
        </w:tc>
      </w:tr>
      <w:tr w:rsidR="005B166D" w:rsidRPr="005B166D" w14:paraId="34CB2337"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744780DB" w14:textId="77777777" w:rsidR="005B166D" w:rsidRPr="005B166D" w:rsidRDefault="005B166D" w:rsidP="005B166D">
            <w:pPr>
              <w:spacing w:after="160" w:line="259" w:lineRule="auto"/>
            </w:pPr>
          </w:p>
        </w:tc>
        <w:tc>
          <w:tcPr>
            <w:tcW w:w="2315" w:type="pct"/>
            <w:hideMark/>
          </w:tcPr>
          <w:p w14:paraId="76274731"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Monthly restaurant revenue</w:t>
            </w:r>
          </w:p>
        </w:tc>
        <w:tc>
          <w:tcPr>
            <w:tcW w:w="1077" w:type="pct"/>
            <w:hideMark/>
          </w:tcPr>
          <w:p w14:paraId="5BE329E5"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143</w:t>
            </w:r>
          </w:p>
        </w:tc>
      </w:tr>
      <w:tr w:rsidR="005B166D" w:rsidRPr="005B166D" w14:paraId="5369DB90"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7012B378" w14:textId="77777777" w:rsidR="005B166D" w:rsidRPr="005B166D" w:rsidRDefault="005B166D" w:rsidP="005B166D">
            <w:pPr>
              <w:spacing w:after="160" w:line="259" w:lineRule="auto"/>
            </w:pPr>
            <w:r w:rsidRPr="005B166D">
              <w:t>Total Monthly Revenue</w:t>
            </w:r>
          </w:p>
        </w:tc>
        <w:tc>
          <w:tcPr>
            <w:tcW w:w="2315" w:type="pct"/>
            <w:hideMark/>
          </w:tcPr>
          <w:p w14:paraId="187BEF2B"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Hostel room revenue</w:t>
            </w:r>
          </w:p>
        </w:tc>
        <w:tc>
          <w:tcPr>
            <w:tcW w:w="1077" w:type="pct"/>
            <w:hideMark/>
          </w:tcPr>
          <w:p w14:paraId="6592FFBD"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3,471</w:t>
            </w:r>
          </w:p>
        </w:tc>
      </w:tr>
      <w:tr w:rsidR="005B166D" w:rsidRPr="005B166D" w14:paraId="275AA89C" w14:textId="77777777" w:rsidTr="005B166D">
        <w:tc>
          <w:tcPr>
            <w:cnfStyle w:val="001000000000" w:firstRow="0" w:lastRow="0" w:firstColumn="1" w:lastColumn="0" w:oddVBand="0" w:evenVBand="0" w:oddHBand="0" w:evenHBand="0" w:firstRowFirstColumn="0" w:firstRowLastColumn="0" w:lastRowFirstColumn="0" w:lastRowLastColumn="0"/>
            <w:tcW w:w="1608" w:type="pct"/>
            <w:hideMark/>
          </w:tcPr>
          <w:p w14:paraId="1F18FE5A" w14:textId="77777777" w:rsidR="005B166D" w:rsidRPr="005B166D" w:rsidRDefault="005B166D" w:rsidP="005B166D">
            <w:pPr>
              <w:spacing w:after="160" w:line="259" w:lineRule="auto"/>
            </w:pPr>
          </w:p>
        </w:tc>
        <w:tc>
          <w:tcPr>
            <w:tcW w:w="2315" w:type="pct"/>
            <w:hideMark/>
          </w:tcPr>
          <w:p w14:paraId="1CE290C6"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Restaurant revenue</w:t>
            </w:r>
          </w:p>
        </w:tc>
        <w:tc>
          <w:tcPr>
            <w:tcW w:w="1077" w:type="pct"/>
            <w:hideMark/>
          </w:tcPr>
          <w:p w14:paraId="3AD8B9BF"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143</w:t>
            </w:r>
          </w:p>
        </w:tc>
      </w:tr>
      <w:tr w:rsidR="005B166D" w:rsidRPr="005B166D" w14:paraId="2096C974"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08" w:type="pct"/>
            <w:hideMark/>
          </w:tcPr>
          <w:p w14:paraId="5C032271" w14:textId="77777777" w:rsidR="005B166D" w:rsidRPr="005B166D" w:rsidRDefault="005B166D" w:rsidP="005B166D">
            <w:pPr>
              <w:spacing w:after="160" w:line="259" w:lineRule="auto"/>
            </w:pPr>
          </w:p>
        </w:tc>
        <w:tc>
          <w:tcPr>
            <w:tcW w:w="2315" w:type="pct"/>
            <w:hideMark/>
          </w:tcPr>
          <w:p w14:paraId="7F4D249C"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Total</w:t>
            </w:r>
          </w:p>
        </w:tc>
        <w:tc>
          <w:tcPr>
            <w:tcW w:w="1077" w:type="pct"/>
            <w:hideMark/>
          </w:tcPr>
          <w:p w14:paraId="4D827386"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5,614</w:t>
            </w:r>
          </w:p>
        </w:tc>
      </w:tr>
    </w:tbl>
    <w:p w14:paraId="53BB1E96" w14:textId="77777777" w:rsidR="005B166D" w:rsidRPr="005B166D" w:rsidRDefault="005B166D" w:rsidP="005B166D">
      <w:pPr>
        <w:rPr>
          <w:b/>
          <w:bCs/>
        </w:rPr>
      </w:pPr>
      <w:r w:rsidRPr="005B166D">
        <w:rPr>
          <w:b/>
          <w:bCs/>
        </w:rPr>
        <w:t>Annual Financial Projections</w:t>
      </w:r>
    </w:p>
    <w:tbl>
      <w:tblPr>
        <w:tblStyle w:val="GridTable5Dark-Accent2"/>
        <w:tblW w:w="0" w:type="auto"/>
        <w:tblLook w:val="04A0" w:firstRow="1" w:lastRow="0" w:firstColumn="1" w:lastColumn="0" w:noHBand="0" w:noVBand="1"/>
      </w:tblPr>
      <w:tblGrid>
        <w:gridCol w:w="2735"/>
        <w:gridCol w:w="3718"/>
        <w:gridCol w:w="1527"/>
      </w:tblGrid>
      <w:tr w:rsidR="005B166D" w:rsidRPr="005B166D" w14:paraId="15D73253" w14:textId="77777777" w:rsidTr="005B166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C914A37" w14:textId="77777777" w:rsidR="005B166D" w:rsidRPr="005B166D" w:rsidRDefault="005B166D" w:rsidP="005B166D">
            <w:pPr>
              <w:spacing w:after="160" w:line="259" w:lineRule="auto"/>
            </w:pPr>
            <w:r w:rsidRPr="005B166D">
              <w:t>Category</w:t>
            </w:r>
          </w:p>
        </w:tc>
        <w:tc>
          <w:tcPr>
            <w:tcW w:w="0" w:type="auto"/>
            <w:hideMark/>
          </w:tcPr>
          <w:p w14:paraId="7CD90521"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Details</w:t>
            </w:r>
          </w:p>
        </w:tc>
        <w:tc>
          <w:tcPr>
            <w:tcW w:w="0" w:type="auto"/>
            <w:hideMark/>
          </w:tcPr>
          <w:p w14:paraId="2CA6CB6F" w14:textId="77777777" w:rsidR="005B166D" w:rsidRPr="005B166D" w:rsidRDefault="005B166D" w:rsidP="005B166D">
            <w:pPr>
              <w:spacing w:after="160" w:line="259" w:lineRule="auto"/>
              <w:cnfStyle w:val="100000000000" w:firstRow="1" w:lastRow="0" w:firstColumn="0" w:lastColumn="0" w:oddVBand="0" w:evenVBand="0" w:oddHBand="0" w:evenHBand="0" w:firstRowFirstColumn="0" w:firstRowLastColumn="0" w:lastRowFirstColumn="0" w:lastRowLastColumn="0"/>
            </w:pPr>
            <w:r w:rsidRPr="005B166D">
              <w:t>Amount (GBP)</w:t>
            </w:r>
          </w:p>
        </w:tc>
      </w:tr>
      <w:tr w:rsidR="005B166D" w:rsidRPr="005B166D" w14:paraId="69F91C50"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BB25B30" w14:textId="77777777" w:rsidR="005B166D" w:rsidRPr="005B166D" w:rsidRDefault="005B166D" w:rsidP="005B166D">
            <w:pPr>
              <w:spacing w:after="160" w:line="259" w:lineRule="auto"/>
            </w:pPr>
            <w:r w:rsidRPr="005B166D">
              <w:t>Annual Revenue</w:t>
            </w:r>
          </w:p>
        </w:tc>
        <w:tc>
          <w:tcPr>
            <w:tcW w:w="0" w:type="auto"/>
            <w:hideMark/>
          </w:tcPr>
          <w:p w14:paraId="046133C2"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Hostel room revenue: £3,471 * 12</w:t>
            </w:r>
          </w:p>
        </w:tc>
        <w:tc>
          <w:tcPr>
            <w:tcW w:w="0" w:type="auto"/>
            <w:hideMark/>
          </w:tcPr>
          <w:p w14:paraId="200B3B92"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41,643</w:t>
            </w:r>
          </w:p>
        </w:tc>
      </w:tr>
      <w:tr w:rsidR="005B166D" w:rsidRPr="005B166D" w14:paraId="7980C099" w14:textId="77777777" w:rsidTr="005B166D">
        <w:tc>
          <w:tcPr>
            <w:cnfStyle w:val="001000000000" w:firstRow="0" w:lastRow="0" w:firstColumn="1" w:lastColumn="0" w:oddVBand="0" w:evenVBand="0" w:oddHBand="0" w:evenHBand="0" w:firstRowFirstColumn="0" w:firstRowLastColumn="0" w:lastRowFirstColumn="0" w:lastRowLastColumn="0"/>
            <w:tcW w:w="0" w:type="auto"/>
            <w:hideMark/>
          </w:tcPr>
          <w:p w14:paraId="14C025D2" w14:textId="77777777" w:rsidR="005B166D" w:rsidRPr="005B166D" w:rsidRDefault="005B166D" w:rsidP="005B166D">
            <w:pPr>
              <w:spacing w:after="160" w:line="259" w:lineRule="auto"/>
            </w:pPr>
          </w:p>
        </w:tc>
        <w:tc>
          <w:tcPr>
            <w:tcW w:w="0" w:type="auto"/>
            <w:hideMark/>
          </w:tcPr>
          <w:p w14:paraId="2A77AD5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Restaurant revenue: £2,143 * 12</w:t>
            </w:r>
          </w:p>
        </w:tc>
        <w:tc>
          <w:tcPr>
            <w:tcW w:w="0" w:type="auto"/>
            <w:hideMark/>
          </w:tcPr>
          <w:p w14:paraId="4C41204B"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5,714</w:t>
            </w:r>
          </w:p>
        </w:tc>
      </w:tr>
      <w:tr w:rsidR="005B166D" w:rsidRPr="005B166D" w14:paraId="51E4E369"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B69A83D" w14:textId="77777777" w:rsidR="005B166D" w:rsidRPr="005B166D" w:rsidRDefault="005B166D" w:rsidP="005B166D">
            <w:pPr>
              <w:spacing w:after="160" w:line="259" w:lineRule="auto"/>
            </w:pPr>
          </w:p>
        </w:tc>
        <w:tc>
          <w:tcPr>
            <w:tcW w:w="0" w:type="auto"/>
            <w:hideMark/>
          </w:tcPr>
          <w:p w14:paraId="7F681355"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Total annual revenue</w:t>
            </w:r>
          </w:p>
        </w:tc>
        <w:tc>
          <w:tcPr>
            <w:tcW w:w="0" w:type="auto"/>
            <w:hideMark/>
          </w:tcPr>
          <w:p w14:paraId="56BAA8A7"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67,357</w:t>
            </w:r>
          </w:p>
        </w:tc>
      </w:tr>
      <w:tr w:rsidR="005B166D" w:rsidRPr="005B166D" w14:paraId="544939BD" w14:textId="77777777" w:rsidTr="005B166D">
        <w:tc>
          <w:tcPr>
            <w:cnfStyle w:val="001000000000" w:firstRow="0" w:lastRow="0" w:firstColumn="1" w:lastColumn="0" w:oddVBand="0" w:evenVBand="0" w:oddHBand="0" w:evenHBand="0" w:firstRowFirstColumn="0" w:firstRowLastColumn="0" w:lastRowFirstColumn="0" w:lastRowLastColumn="0"/>
            <w:tcW w:w="0" w:type="auto"/>
            <w:hideMark/>
          </w:tcPr>
          <w:p w14:paraId="54F51DB1" w14:textId="77777777" w:rsidR="005B166D" w:rsidRPr="005B166D" w:rsidRDefault="005B166D" w:rsidP="005B166D">
            <w:pPr>
              <w:spacing w:after="160" w:line="259" w:lineRule="auto"/>
            </w:pPr>
            <w:r w:rsidRPr="005B166D">
              <w:t>Annual Operational Costs</w:t>
            </w:r>
          </w:p>
        </w:tc>
        <w:tc>
          <w:tcPr>
            <w:tcW w:w="0" w:type="auto"/>
            <w:hideMark/>
          </w:tcPr>
          <w:p w14:paraId="5A80F461"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Monthly operational costs: £2,179 * 12</w:t>
            </w:r>
          </w:p>
        </w:tc>
        <w:tc>
          <w:tcPr>
            <w:tcW w:w="0" w:type="auto"/>
            <w:hideMark/>
          </w:tcPr>
          <w:p w14:paraId="202C085A"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6,143</w:t>
            </w:r>
          </w:p>
        </w:tc>
      </w:tr>
      <w:tr w:rsidR="005B166D" w:rsidRPr="005B166D" w14:paraId="2DB3A3EE"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838E7B9" w14:textId="77777777" w:rsidR="005B166D" w:rsidRPr="005B166D" w:rsidRDefault="005B166D" w:rsidP="005B166D">
            <w:pPr>
              <w:spacing w:after="160" w:line="259" w:lineRule="auto"/>
            </w:pPr>
            <w:r w:rsidRPr="005B166D">
              <w:t>Annual Profit</w:t>
            </w:r>
          </w:p>
        </w:tc>
        <w:tc>
          <w:tcPr>
            <w:tcW w:w="0" w:type="auto"/>
            <w:hideMark/>
          </w:tcPr>
          <w:p w14:paraId="5A1E5270"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Total annual revenue</w:t>
            </w:r>
          </w:p>
        </w:tc>
        <w:tc>
          <w:tcPr>
            <w:tcW w:w="0" w:type="auto"/>
            <w:hideMark/>
          </w:tcPr>
          <w:p w14:paraId="584D6F4C"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67,357</w:t>
            </w:r>
          </w:p>
        </w:tc>
      </w:tr>
      <w:tr w:rsidR="005B166D" w:rsidRPr="005B166D" w14:paraId="7A463D85" w14:textId="77777777" w:rsidTr="005B166D">
        <w:tc>
          <w:tcPr>
            <w:cnfStyle w:val="001000000000" w:firstRow="0" w:lastRow="0" w:firstColumn="1" w:lastColumn="0" w:oddVBand="0" w:evenVBand="0" w:oddHBand="0" w:evenHBand="0" w:firstRowFirstColumn="0" w:firstRowLastColumn="0" w:lastRowFirstColumn="0" w:lastRowLastColumn="0"/>
            <w:tcW w:w="0" w:type="auto"/>
            <w:hideMark/>
          </w:tcPr>
          <w:p w14:paraId="5FA4BBD3" w14:textId="77777777" w:rsidR="005B166D" w:rsidRPr="005B166D" w:rsidRDefault="005B166D" w:rsidP="005B166D">
            <w:pPr>
              <w:spacing w:after="160" w:line="259" w:lineRule="auto"/>
            </w:pPr>
          </w:p>
        </w:tc>
        <w:tc>
          <w:tcPr>
            <w:tcW w:w="0" w:type="auto"/>
            <w:hideMark/>
          </w:tcPr>
          <w:p w14:paraId="4DC669BD"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Total annual operational costs</w:t>
            </w:r>
          </w:p>
        </w:tc>
        <w:tc>
          <w:tcPr>
            <w:tcW w:w="0" w:type="auto"/>
            <w:hideMark/>
          </w:tcPr>
          <w:p w14:paraId="4FD35A91"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26,143</w:t>
            </w:r>
          </w:p>
        </w:tc>
      </w:tr>
      <w:tr w:rsidR="005B166D" w:rsidRPr="005B166D" w14:paraId="6DBDBBD5"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3B31724" w14:textId="77777777" w:rsidR="005B166D" w:rsidRPr="005B166D" w:rsidRDefault="005B166D" w:rsidP="005B166D">
            <w:pPr>
              <w:spacing w:after="160" w:line="259" w:lineRule="auto"/>
            </w:pPr>
          </w:p>
        </w:tc>
        <w:tc>
          <w:tcPr>
            <w:tcW w:w="0" w:type="auto"/>
            <w:hideMark/>
          </w:tcPr>
          <w:p w14:paraId="388BBBC9"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Annual profit</w:t>
            </w:r>
          </w:p>
        </w:tc>
        <w:tc>
          <w:tcPr>
            <w:tcW w:w="0" w:type="auto"/>
            <w:hideMark/>
          </w:tcPr>
          <w:p w14:paraId="63AFE3A9"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rPr>
                <w:b/>
                <w:bCs/>
              </w:rPr>
              <w:t>£41,214</w:t>
            </w:r>
          </w:p>
        </w:tc>
      </w:tr>
      <w:tr w:rsidR="005B166D" w:rsidRPr="005B166D" w14:paraId="60EAF2CE" w14:textId="77777777" w:rsidTr="005B166D">
        <w:tc>
          <w:tcPr>
            <w:cnfStyle w:val="001000000000" w:firstRow="0" w:lastRow="0" w:firstColumn="1" w:lastColumn="0" w:oddVBand="0" w:evenVBand="0" w:oddHBand="0" w:evenHBand="0" w:firstRowFirstColumn="0" w:firstRowLastColumn="0" w:lastRowFirstColumn="0" w:lastRowLastColumn="0"/>
            <w:tcW w:w="0" w:type="auto"/>
            <w:hideMark/>
          </w:tcPr>
          <w:p w14:paraId="22DBDABC" w14:textId="77777777" w:rsidR="005B166D" w:rsidRPr="005B166D" w:rsidRDefault="005B166D" w:rsidP="005B166D">
            <w:pPr>
              <w:spacing w:after="160" w:line="259" w:lineRule="auto"/>
            </w:pPr>
            <w:r w:rsidRPr="005B166D">
              <w:t>Return on Investment (ROI)</w:t>
            </w:r>
          </w:p>
        </w:tc>
        <w:tc>
          <w:tcPr>
            <w:tcW w:w="0" w:type="auto"/>
            <w:hideMark/>
          </w:tcPr>
          <w:p w14:paraId="6763179D"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Initial investment</w:t>
            </w:r>
          </w:p>
        </w:tc>
        <w:tc>
          <w:tcPr>
            <w:tcW w:w="0" w:type="auto"/>
            <w:hideMark/>
          </w:tcPr>
          <w:p w14:paraId="5F8DE083"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t>£69,000</w:t>
            </w:r>
          </w:p>
        </w:tc>
      </w:tr>
      <w:tr w:rsidR="005B166D" w:rsidRPr="005B166D" w14:paraId="472130A1" w14:textId="77777777" w:rsidTr="005B166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071B449" w14:textId="77777777" w:rsidR="005B166D" w:rsidRPr="005B166D" w:rsidRDefault="005B166D" w:rsidP="005B166D">
            <w:pPr>
              <w:spacing w:after="160" w:line="259" w:lineRule="auto"/>
            </w:pPr>
          </w:p>
        </w:tc>
        <w:tc>
          <w:tcPr>
            <w:tcW w:w="0" w:type="auto"/>
            <w:hideMark/>
          </w:tcPr>
          <w:p w14:paraId="151E1A22"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Annual profit</w:t>
            </w:r>
          </w:p>
        </w:tc>
        <w:tc>
          <w:tcPr>
            <w:tcW w:w="0" w:type="auto"/>
            <w:hideMark/>
          </w:tcPr>
          <w:p w14:paraId="3EDD3403" w14:textId="77777777" w:rsidR="005B166D" w:rsidRPr="005B166D" w:rsidRDefault="005B166D" w:rsidP="005B166D">
            <w:pPr>
              <w:spacing w:after="160" w:line="259" w:lineRule="auto"/>
              <w:cnfStyle w:val="000000100000" w:firstRow="0" w:lastRow="0" w:firstColumn="0" w:lastColumn="0" w:oddVBand="0" w:evenVBand="0" w:oddHBand="1" w:evenHBand="0" w:firstRowFirstColumn="0" w:firstRowLastColumn="0" w:lastRowFirstColumn="0" w:lastRowLastColumn="0"/>
            </w:pPr>
            <w:r w:rsidRPr="005B166D">
              <w:t>£41,214</w:t>
            </w:r>
          </w:p>
        </w:tc>
      </w:tr>
      <w:tr w:rsidR="005B166D" w:rsidRPr="005B166D" w14:paraId="5759A587" w14:textId="77777777" w:rsidTr="005B166D">
        <w:tc>
          <w:tcPr>
            <w:cnfStyle w:val="001000000000" w:firstRow="0" w:lastRow="0" w:firstColumn="1" w:lastColumn="0" w:oddVBand="0" w:evenVBand="0" w:oddHBand="0" w:evenHBand="0" w:firstRowFirstColumn="0" w:firstRowLastColumn="0" w:lastRowFirstColumn="0" w:lastRowLastColumn="0"/>
            <w:tcW w:w="0" w:type="auto"/>
            <w:hideMark/>
          </w:tcPr>
          <w:p w14:paraId="5F536CA6" w14:textId="77777777" w:rsidR="005B166D" w:rsidRPr="005B166D" w:rsidRDefault="005B166D" w:rsidP="005B166D">
            <w:pPr>
              <w:spacing w:after="160" w:line="259" w:lineRule="auto"/>
            </w:pPr>
          </w:p>
        </w:tc>
        <w:tc>
          <w:tcPr>
            <w:tcW w:w="0" w:type="auto"/>
            <w:hideMark/>
          </w:tcPr>
          <w:p w14:paraId="1E7C062E"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ROI</w:t>
            </w:r>
          </w:p>
        </w:tc>
        <w:tc>
          <w:tcPr>
            <w:tcW w:w="0" w:type="auto"/>
            <w:hideMark/>
          </w:tcPr>
          <w:p w14:paraId="1705DF71" w14:textId="77777777" w:rsidR="005B166D" w:rsidRPr="005B166D" w:rsidRDefault="005B166D" w:rsidP="005B166D">
            <w:pPr>
              <w:spacing w:after="160" w:line="259" w:lineRule="auto"/>
              <w:cnfStyle w:val="000000000000" w:firstRow="0" w:lastRow="0" w:firstColumn="0" w:lastColumn="0" w:oddVBand="0" w:evenVBand="0" w:oddHBand="0" w:evenHBand="0" w:firstRowFirstColumn="0" w:firstRowLastColumn="0" w:lastRowFirstColumn="0" w:lastRowLastColumn="0"/>
            </w:pPr>
            <w:r w:rsidRPr="005B166D">
              <w:rPr>
                <w:b/>
                <w:bCs/>
              </w:rPr>
              <w:t>59.74%</w:t>
            </w:r>
          </w:p>
        </w:tc>
      </w:tr>
    </w:tbl>
    <w:p w14:paraId="252FFDB7" w14:textId="3254291F" w:rsidR="005B166D" w:rsidRPr="005B166D" w:rsidRDefault="005B166D" w:rsidP="005B166D"/>
    <w:p w14:paraId="03723268" w14:textId="77777777" w:rsidR="005B166D" w:rsidRDefault="005B166D"/>
    <w:p w14:paraId="14EE81EB" w14:textId="77777777" w:rsidR="009A1244" w:rsidRDefault="009A1244"/>
    <w:p w14:paraId="5A872761" w14:textId="77777777" w:rsidR="009A1244" w:rsidRDefault="009A1244"/>
    <w:p w14:paraId="7A389FF3" w14:textId="77777777" w:rsidR="009A1244" w:rsidRDefault="009A1244"/>
    <w:p w14:paraId="37BA8D04" w14:textId="77777777" w:rsidR="009A1244" w:rsidRDefault="009A1244"/>
    <w:p w14:paraId="110B20D6" w14:textId="77777777" w:rsidR="009A1244" w:rsidRPr="009A1244" w:rsidRDefault="009A1244" w:rsidP="009A1244">
      <w:pPr>
        <w:rPr>
          <w:b/>
          <w:bCs/>
        </w:rPr>
      </w:pPr>
      <w:commentRangeStart w:id="1"/>
      <w:r w:rsidRPr="009A1244">
        <w:rPr>
          <w:b/>
          <w:bCs/>
        </w:rPr>
        <w:t>Abell’s Model Diagram</w:t>
      </w:r>
      <w:commentRangeEnd w:id="1"/>
      <w:r w:rsidR="00400023">
        <w:rPr>
          <w:rStyle w:val="CommentReference"/>
        </w:rPr>
        <w:commentReference w:id="1"/>
      </w:r>
    </w:p>
    <w:p w14:paraId="72F76CEF" w14:textId="77777777" w:rsidR="009A1244" w:rsidRPr="009A1244" w:rsidRDefault="009A1244" w:rsidP="009A1244">
      <w:r w:rsidRPr="009A1244">
        <w:t>Here’s how the Abell’s model for Empowered FashionCraft Ghana would look when plotted in a three-dimensional space:</w:t>
      </w:r>
    </w:p>
    <w:p w14:paraId="191AF9B3" w14:textId="77777777" w:rsidR="009A1244" w:rsidRPr="009A1244" w:rsidRDefault="009A1244" w:rsidP="009A1244">
      <w:r w:rsidRPr="009A1244">
        <w:rPr>
          <w:b/>
          <w:bCs/>
        </w:rPr>
        <w:t>Customer Groups</w:t>
      </w:r>
      <w:r w:rsidRPr="009A1244">
        <w:t xml:space="preserve"> (X-Axis):</w:t>
      </w:r>
    </w:p>
    <w:p w14:paraId="3AE9F8A8" w14:textId="77777777" w:rsidR="009A1244" w:rsidRPr="009A1244" w:rsidRDefault="009A1244" w:rsidP="009A1244">
      <w:pPr>
        <w:numPr>
          <w:ilvl w:val="0"/>
          <w:numId w:val="203"/>
        </w:numPr>
      </w:pPr>
      <w:r w:rsidRPr="009A1244">
        <w:t>Individual Professionals</w:t>
      </w:r>
    </w:p>
    <w:p w14:paraId="3CF51A73" w14:textId="77777777" w:rsidR="009A1244" w:rsidRPr="009A1244" w:rsidRDefault="009A1244" w:rsidP="009A1244">
      <w:pPr>
        <w:numPr>
          <w:ilvl w:val="0"/>
          <w:numId w:val="203"/>
        </w:numPr>
      </w:pPr>
      <w:r w:rsidRPr="009A1244">
        <w:lastRenderedPageBreak/>
        <w:t>Out-of-State Workers</w:t>
      </w:r>
    </w:p>
    <w:p w14:paraId="22048A51" w14:textId="77777777" w:rsidR="009A1244" w:rsidRPr="009A1244" w:rsidRDefault="009A1244" w:rsidP="009A1244">
      <w:pPr>
        <w:numPr>
          <w:ilvl w:val="0"/>
          <w:numId w:val="203"/>
        </w:numPr>
      </w:pPr>
      <w:r w:rsidRPr="009A1244">
        <w:t>Corporate Clients</w:t>
      </w:r>
    </w:p>
    <w:p w14:paraId="233B056B" w14:textId="77777777" w:rsidR="009A1244" w:rsidRPr="009A1244" w:rsidRDefault="009A1244" w:rsidP="009A1244">
      <w:r w:rsidRPr="009A1244">
        <w:rPr>
          <w:b/>
          <w:bCs/>
        </w:rPr>
        <w:t>Customer Functions/Needs</w:t>
      </w:r>
      <w:r w:rsidRPr="009A1244">
        <w:t xml:space="preserve"> (Y-Axis):</w:t>
      </w:r>
    </w:p>
    <w:p w14:paraId="2A4B91FE" w14:textId="77777777" w:rsidR="009A1244" w:rsidRPr="009A1244" w:rsidRDefault="009A1244" w:rsidP="009A1244">
      <w:pPr>
        <w:numPr>
          <w:ilvl w:val="0"/>
          <w:numId w:val="204"/>
        </w:numPr>
      </w:pPr>
      <w:r w:rsidRPr="009A1244">
        <w:t>Convenient and Safe Accommodation</w:t>
      </w:r>
    </w:p>
    <w:p w14:paraId="302C98FD" w14:textId="77777777" w:rsidR="009A1244" w:rsidRPr="009A1244" w:rsidRDefault="009A1244" w:rsidP="009A1244">
      <w:pPr>
        <w:numPr>
          <w:ilvl w:val="0"/>
          <w:numId w:val="204"/>
        </w:numPr>
      </w:pPr>
      <w:r w:rsidRPr="009A1244">
        <w:t>Affordable Housing Solutions</w:t>
      </w:r>
    </w:p>
    <w:p w14:paraId="39F5E1F9" w14:textId="77777777" w:rsidR="009A1244" w:rsidRPr="009A1244" w:rsidRDefault="009A1244" w:rsidP="009A1244">
      <w:pPr>
        <w:numPr>
          <w:ilvl w:val="0"/>
          <w:numId w:val="204"/>
        </w:numPr>
      </w:pPr>
      <w:r w:rsidRPr="009A1244">
        <w:t>Reduced Commute Stress</w:t>
      </w:r>
    </w:p>
    <w:p w14:paraId="28EAF2E9" w14:textId="77777777" w:rsidR="009A1244" w:rsidRPr="009A1244" w:rsidRDefault="009A1244" w:rsidP="009A1244">
      <w:pPr>
        <w:numPr>
          <w:ilvl w:val="0"/>
          <w:numId w:val="204"/>
        </w:numPr>
      </w:pPr>
      <w:r w:rsidRPr="009A1244">
        <w:t>Quality Amenities and Services</w:t>
      </w:r>
    </w:p>
    <w:p w14:paraId="5875AC3C" w14:textId="77777777" w:rsidR="009A1244" w:rsidRPr="009A1244" w:rsidRDefault="009A1244" w:rsidP="009A1244">
      <w:r w:rsidRPr="009A1244">
        <w:rPr>
          <w:b/>
          <w:bCs/>
        </w:rPr>
        <w:t>Technologies/Methods</w:t>
      </w:r>
      <w:r w:rsidRPr="009A1244">
        <w:t xml:space="preserve"> (Z-Axis):</w:t>
      </w:r>
    </w:p>
    <w:p w14:paraId="355D6099" w14:textId="77777777" w:rsidR="009A1244" w:rsidRPr="009A1244" w:rsidRDefault="009A1244" w:rsidP="009A1244">
      <w:pPr>
        <w:numPr>
          <w:ilvl w:val="0"/>
          <w:numId w:val="205"/>
        </w:numPr>
      </w:pPr>
      <w:r w:rsidRPr="009A1244">
        <w:t>Co-Accommodation Hostels</w:t>
      </w:r>
    </w:p>
    <w:p w14:paraId="5A4FAF83" w14:textId="77777777" w:rsidR="009A1244" w:rsidRPr="009A1244" w:rsidRDefault="009A1244" w:rsidP="009A1244">
      <w:pPr>
        <w:numPr>
          <w:ilvl w:val="0"/>
          <w:numId w:val="205"/>
        </w:numPr>
      </w:pPr>
      <w:r w:rsidRPr="009A1244">
        <w:t>Online Booking Platform</w:t>
      </w:r>
    </w:p>
    <w:p w14:paraId="3E0D1DF1" w14:textId="77777777" w:rsidR="009A1244" w:rsidRPr="009A1244" w:rsidRDefault="009A1244" w:rsidP="009A1244">
      <w:pPr>
        <w:numPr>
          <w:ilvl w:val="0"/>
          <w:numId w:val="205"/>
        </w:numPr>
      </w:pPr>
      <w:r w:rsidRPr="009A1244">
        <w:t>Security Systems</w:t>
      </w:r>
    </w:p>
    <w:p w14:paraId="184268DD" w14:textId="77777777" w:rsidR="009A1244" w:rsidRPr="009A1244" w:rsidRDefault="009A1244" w:rsidP="009A1244">
      <w:pPr>
        <w:numPr>
          <w:ilvl w:val="0"/>
          <w:numId w:val="205"/>
        </w:numPr>
      </w:pPr>
      <w:r w:rsidRPr="009A1244">
        <w:t>Sustainable Energy Solutions</w:t>
      </w:r>
    </w:p>
    <w:p w14:paraId="46BDB69C" w14:textId="77777777" w:rsidR="009A1244" w:rsidRPr="009A1244" w:rsidRDefault="009A1244" w:rsidP="009A1244">
      <w:pPr>
        <w:numPr>
          <w:ilvl w:val="0"/>
          <w:numId w:val="205"/>
        </w:numPr>
      </w:pPr>
      <w:r w:rsidRPr="009A1244">
        <w:t>On-Site Restaurant</w:t>
      </w:r>
    </w:p>
    <w:p w14:paraId="4C2A6A06" w14:textId="77777777" w:rsidR="009A1244" w:rsidRPr="009A1244" w:rsidRDefault="009A1244" w:rsidP="009A1244">
      <w:pPr>
        <w:rPr>
          <w:b/>
          <w:bCs/>
        </w:rPr>
      </w:pPr>
      <w:r w:rsidRPr="009A1244">
        <w:rPr>
          <w:b/>
          <w:bCs/>
        </w:rPr>
        <w:t>Product-Market Combinations</w:t>
      </w:r>
    </w:p>
    <w:p w14:paraId="2B5DFF89" w14:textId="77777777" w:rsidR="009A1244" w:rsidRPr="009A1244" w:rsidRDefault="009A1244" w:rsidP="009A1244">
      <w:pPr>
        <w:rPr>
          <w:b/>
          <w:bCs/>
        </w:rPr>
      </w:pPr>
      <w:r w:rsidRPr="009A1244">
        <w:rPr>
          <w:b/>
          <w:bCs/>
        </w:rPr>
        <w:t>Individual Professionals</w:t>
      </w:r>
    </w:p>
    <w:p w14:paraId="5020F6BF" w14:textId="168CA080" w:rsidR="009A1244" w:rsidRPr="009A1244" w:rsidRDefault="009A1244" w:rsidP="009A1244">
      <w:pPr>
        <w:numPr>
          <w:ilvl w:val="0"/>
          <w:numId w:val="206"/>
        </w:numPr>
      </w:pPr>
      <w:r w:rsidRPr="009A1244">
        <w:t xml:space="preserve">Convenient and Safe Accommodation: </w:t>
      </w:r>
    </w:p>
    <w:p w14:paraId="1BA6DE46" w14:textId="2BF5FCCF" w:rsidR="009A1244" w:rsidRPr="009A1244" w:rsidRDefault="009A1244" w:rsidP="009A1244">
      <w:pPr>
        <w:numPr>
          <w:ilvl w:val="0"/>
          <w:numId w:val="206"/>
        </w:numPr>
      </w:pPr>
      <w:r w:rsidRPr="009A1244">
        <w:t xml:space="preserve">Affordable Housing Solutions: </w:t>
      </w:r>
    </w:p>
    <w:p w14:paraId="6BA9D195" w14:textId="3A036AF4" w:rsidR="009A1244" w:rsidRPr="009A1244" w:rsidRDefault="009A1244" w:rsidP="009A1244">
      <w:pPr>
        <w:numPr>
          <w:ilvl w:val="0"/>
          <w:numId w:val="206"/>
        </w:numPr>
      </w:pPr>
      <w:r w:rsidRPr="009A1244">
        <w:t xml:space="preserve">Reduced Commute Stress: </w:t>
      </w:r>
    </w:p>
    <w:p w14:paraId="6CDA3D22" w14:textId="302ADF98" w:rsidR="009A1244" w:rsidRPr="009A1244" w:rsidRDefault="009A1244" w:rsidP="009A1244">
      <w:pPr>
        <w:numPr>
          <w:ilvl w:val="0"/>
          <w:numId w:val="206"/>
        </w:numPr>
      </w:pPr>
      <w:r w:rsidRPr="009A1244">
        <w:t xml:space="preserve">Quality Amenities and Services: </w:t>
      </w:r>
    </w:p>
    <w:p w14:paraId="0B6832DF" w14:textId="77777777" w:rsidR="009A1244" w:rsidRPr="009A1244" w:rsidRDefault="009A1244" w:rsidP="009A1244">
      <w:pPr>
        <w:rPr>
          <w:b/>
          <w:bCs/>
        </w:rPr>
      </w:pPr>
      <w:r w:rsidRPr="009A1244">
        <w:rPr>
          <w:b/>
          <w:bCs/>
        </w:rPr>
        <w:t>Out-of-State Workers</w:t>
      </w:r>
    </w:p>
    <w:p w14:paraId="37744FAE" w14:textId="1595540C" w:rsidR="009A1244" w:rsidRPr="009A1244" w:rsidRDefault="009A1244" w:rsidP="009A1244">
      <w:pPr>
        <w:numPr>
          <w:ilvl w:val="0"/>
          <w:numId w:val="207"/>
        </w:numPr>
      </w:pPr>
      <w:r w:rsidRPr="009A1244">
        <w:t xml:space="preserve">Convenient and Safe Accommodation: </w:t>
      </w:r>
    </w:p>
    <w:p w14:paraId="0421A8AC" w14:textId="1CC605A3" w:rsidR="009A1244" w:rsidRPr="009A1244" w:rsidRDefault="009A1244" w:rsidP="009A1244">
      <w:pPr>
        <w:numPr>
          <w:ilvl w:val="0"/>
          <w:numId w:val="207"/>
        </w:numPr>
      </w:pPr>
      <w:r w:rsidRPr="009A1244">
        <w:t xml:space="preserve">Affordable Housing Solutions: </w:t>
      </w:r>
    </w:p>
    <w:p w14:paraId="1A507586" w14:textId="5383C4D6" w:rsidR="009A1244" w:rsidRPr="009A1244" w:rsidRDefault="009A1244" w:rsidP="009A1244">
      <w:pPr>
        <w:numPr>
          <w:ilvl w:val="0"/>
          <w:numId w:val="207"/>
        </w:numPr>
      </w:pPr>
      <w:r w:rsidRPr="009A1244">
        <w:t xml:space="preserve">Reduced Commute Stress: </w:t>
      </w:r>
    </w:p>
    <w:p w14:paraId="1BB96182" w14:textId="0123159F" w:rsidR="009A1244" w:rsidRPr="009A1244" w:rsidRDefault="009A1244" w:rsidP="009A1244">
      <w:pPr>
        <w:numPr>
          <w:ilvl w:val="0"/>
          <w:numId w:val="207"/>
        </w:numPr>
      </w:pPr>
      <w:r w:rsidRPr="009A1244">
        <w:t xml:space="preserve">Quality Amenities and Services: </w:t>
      </w:r>
    </w:p>
    <w:p w14:paraId="31DE8B2C" w14:textId="77777777" w:rsidR="009A1244" w:rsidRPr="009A1244" w:rsidRDefault="009A1244" w:rsidP="009A1244">
      <w:pPr>
        <w:rPr>
          <w:b/>
          <w:bCs/>
        </w:rPr>
      </w:pPr>
      <w:r w:rsidRPr="009A1244">
        <w:rPr>
          <w:b/>
          <w:bCs/>
        </w:rPr>
        <w:t>Corporate Clients</w:t>
      </w:r>
    </w:p>
    <w:p w14:paraId="418DF3BF" w14:textId="3A011A00" w:rsidR="009A1244" w:rsidRPr="009A1244" w:rsidRDefault="009A1244" w:rsidP="009A1244">
      <w:pPr>
        <w:numPr>
          <w:ilvl w:val="0"/>
          <w:numId w:val="208"/>
        </w:numPr>
      </w:pPr>
      <w:r w:rsidRPr="009A1244">
        <w:t>Convenient and Safe Accommodation</w:t>
      </w:r>
    </w:p>
    <w:p w14:paraId="7DCCBB47" w14:textId="574F5667" w:rsidR="009A1244" w:rsidRPr="009A1244" w:rsidRDefault="009A1244" w:rsidP="009A1244">
      <w:pPr>
        <w:numPr>
          <w:ilvl w:val="0"/>
          <w:numId w:val="208"/>
        </w:numPr>
      </w:pPr>
      <w:r w:rsidRPr="009A1244">
        <w:t>Affordable Housing Solutions</w:t>
      </w:r>
    </w:p>
    <w:p w14:paraId="32398B47" w14:textId="32DEE4AC" w:rsidR="009A1244" w:rsidRPr="009A1244" w:rsidRDefault="009A1244" w:rsidP="009A1244">
      <w:pPr>
        <w:numPr>
          <w:ilvl w:val="0"/>
          <w:numId w:val="208"/>
        </w:numPr>
      </w:pPr>
      <w:r w:rsidRPr="009A1244">
        <w:t>Reduced Commute Stress</w:t>
      </w:r>
    </w:p>
    <w:p w14:paraId="64A0FFA1" w14:textId="2BF769C3" w:rsidR="009A1244" w:rsidRPr="009A1244" w:rsidRDefault="009A1244" w:rsidP="009A1244">
      <w:pPr>
        <w:numPr>
          <w:ilvl w:val="0"/>
          <w:numId w:val="208"/>
        </w:numPr>
      </w:pPr>
      <w:r w:rsidRPr="009A1244">
        <w:t>Quality Amenities and Services</w:t>
      </w:r>
    </w:p>
    <w:p w14:paraId="1BCCB45C" w14:textId="77777777" w:rsidR="009A1244" w:rsidRDefault="009A1244"/>
    <w:p w14:paraId="473A4422" w14:textId="77777777" w:rsidR="00E51D07" w:rsidRDefault="00E51D07"/>
    <w:p w14:paraId="2DC0ABD7" w14:textId="77777777" w:rsidR="00453702" w:rsidRDefault="00453702"/>
    <w:p w14:paraId="697EF263" w14:textId="77777777" w:rsidR="00453702" w:rsidRDefault="00453702"/>
    <w:p w14:paraId="2F1F3C41" w14:textId="77777777" w:rsidR="00453702" w:rsidRDefault="00453702"/>
    <w:p w14:paraId="41F22576" w14:textId="77777777" w:rsidR="00453702" w:rsidRPr="00453702" w:rsidRDefault="00453702" w:rsidP="00453702">
      <w:pPr>
        <w:rPr>
          <w:b/>
          <w:bCs/>
        </w:rPr>
      </w:pPr>
      <w:r w:rsidRPr="00453702">
        <w:rPr>
          <w:b/>
          <w:bCs/>
        </w:rPr>
        <w:t>Island Rest Value Analysis</w:t>
      </w:r>
    </w:p>
    <w:p w14:paraId="01940387" w14:textId="77777777" w:rsidR="00453702" w:rsidRPr="00453702" w:rsidRDefault="00453702" w:rsidP="00453702">
      <w:pPr>
        <w:rPr>
          <w:b/>
          <w:bCs/>
        </w:rPr>
      </w:pPr>
      <w:r w:rsidRPr="00453702">
        <w:rPr>
          <w:b/>
          <w:bCs/>
        </w:rPr>
        <w:t>Tangible Benefits</w:t>
      </w:r>
    </w:p>
    <w:p w14:paraId="2657F57C" w14:textId="77777777" w:rsidR="00453702" w:rsidRPr="00453702" w:rsidRDefault="00453702" w:rsidP="00453702">
      <w:r w:rsidRPr="00453702">
        <w:rPr>
          <w:b/>
          <w:bCs/>
        </w:rPr>
        <w:t>1. Cost Savings:</w:t>
      </w:r>
    </w:p>
    <w:p w14:paraId="17716CAB" w14:textId="77777777" w:rsidR="00453702" w:rsidRPr="00453702" w:rsidRDefault="00453702" w:rsidP="00453702">
      <w:pPr>
        <w:numPr>
          <w:ilvl w:val="0"/>
          <w:numId w:val="209"/>
        </w:numPr>
      </w:pPr>
      <w:r w:rsidRPr="00453702">
        <w:rPr>
          <w:b/>
          <w:bCs/>
        </w:rPr>
        <w:t>Reduced Commute Costs</w:t>
      </w:r>
      <w:r w:rsidRPr="00453702">
        <w:t>: Professionals save on daily transportation expenses by staying closer to their workplaces.</w:t>
      </w:r>
    </w:p>
    <w:p w14:paraId="75629A32" w14:textId="77777777" w:rsidR="00453702" w:rsidRPr="00453702" w:rsidRDefault="00453702" w:rsidP="00453702">
      <w:pPr>
        <w:numPr>
          <w:ilvl w:val="0"/>
          <w:numId w:val="209"/>
        </w:numPr>
      </w:pPr>
      <w:r w:rsidRPr="00453702">
        <w:rPr>
          <w:b/>
          <w:bCs/>
        </w:rPr>
        <w:t>Affordable Accommodation</w:t>
      </w:r>
      <w:r w:rsidRPr="00453702">
        <w:t>: Competitive pricing compared to other short-term rental options in Lagos Island.</w:t>
      </w:r>
    </w:p>
    <w:p w14:paraId="62C26FF4" w14:textId="77777777" w:rsidR="00453702" w:rsidRPr="00453702" w:rsidRDefault="00453702" w:rsidP="00453702">
      <w:pPr>
        <w:numPr>
          <w:ilvl w:val="0"/>
          <w:numId w:val="209"/>
        </w:numPr>
      </w:pPr>
      <w:r w:rsidRPr="00453702">
        <w:rPr>
          <w:b/>
          <w:bCs/>
        </w:rPr>
        <w:t>Energy Efficiency</w:t>
      </w:r>
      <w:r w:rsidRPr="00453702">
        <w:t>: Use of solar power reduces electricity costs in the long run.</w:t>
      </w:r>
    </w:p>
    <w:p w14:paraId="584DC891" w14:textId="77777777" w:rsidR="00453702" w:rsidRPr="00453702" w:rsidRDefault="00453702" w:rsidP="00453702">
      <w:r w:rsidRPr="00453702">
        <w:rPr>
          <w:b/>
          <w:bCs/>
        </w:rPr>
        <w:t>2. Convenience:</w:t>
      </w:r>
    </w:p>
    <w:p w14:paraId="3B145637" w14:textId="77777777" w:rsidR="00453702" w:rsidRPr="00453702" w:rsidRDefault="00453702" w:rsidP="00453702">
      <w:pPr>
        <w:numPr>
          <w:ilvl w:val="0"/>
          <w:numId w:val="210"/>
        </w:numPr>
      </w:pPr>
      <w:r w:rsidRPr="00453702">
        <w:rPr>
          <w:b/>
          <w:bCs/>
        </w:rPr>
        <w:t>Proximity to Work</w:t>
      </w:r>
      <w:r w:rsidRPr="00453702">
        <w:t>: Located near major business districts, reducing commute time significantly.</w:t>
      </w:r>
    </w:p>
    <w:p w14:paraId="163C5945" w14:textId="77777777" w:rsidR="00453702" w:rsidRPr="00453702" w:rsidRDefault="00453702" w:rsidP="00453702">
      <w:pPr>
        <w:numPr>
          <w:ilvl w:val="0"/>
          <w:numId w:val="210"/>
        </w:numPr>
      </w:pPr>
      <w:r w:rsidRPr="00453702">
        <w:rPr>
          <w:b/>
          <w:bCs/>
        </w:rPr>
        <w:t>On-Site Restaurant</w:t>
      </w:r>
      <w:r w:rsidRPr="00453702">
        <w:t>: Meals available on-premises eliminate the need to eat out, saving time and money.</w:t>
      </w:r>
    </w:p>
    <w:p w14:paraId="24396504" w14:textId="77777777" w:rsidR="00453702" w:rsidRPr="00453702" w:rsidRDefault="00453702" w:rsidP="00453702">
      <w:pPr>
        <w:numPr>
          <w:ilvl w:val="0"/>
          <w:numId w:val="210"/>
        </w:numPr>
      </w:pPr>
      <w:r w:rsidRPr="00453702">
        <w:rPr>
          <w:b/>
          <w:bCs/>
        </w:rPr>
        <w:t>Modern Amenities</w:t>
      </w:r>
      <w:r w:rsidRPr="00453702">
        <w:t>: Fully furnished rooms with ACs, fans, and essential furniture, providing a comfortable living environment.</w:t>
      </w:r>
    </w:p>
    <w:p w14:paraId="48E4FFBA" w14:textId="77777777" w:rsidR="00453702" w:rsidRPr="00453702" w:rsidRDefault="00453702" w:rsidP="00453702">
      <w:r w:rsidRPr="00453702">
        <w:rPr>
          <w:b/>
          <w:bCs/>
        </w:rPr>
        <w:t>3. Safety and Security:</w:t>
      </w:r>
    </w:p>
    <w:p w14:paraId="14336208" w14:textId="77777777" w:rsidR="00453702" w:rsidRPr="00453702" w:rsidRDefault="00453702" w:rsidP="00453702">
      <w:pPr>
        <w:numPr>
          <w:ilvl w:val="0"/>
          <w:numId w:val="211"/>
        </w:numPr>
      </w:pPr>
      <w:r w:rsidRPr="00453702">
        <w:rPr>
          <w:b/>
          <w:bCs/>
        </w:rPr>
        <w:t>Comprehensive Vetting</w:t>
      </w:r>
      <w:r w:rsidRPr="00453702">
        <w:t>: Thorough background checks and police vetting ensure a safe living environment.</w:t>
      </w:r>
    </w:p>
    <w:p w14:paraId="1244901F" w14:textId="77777777" w:rsidR="00453702" w:rsidRPr="00453702" w:rsidRDefault="00453702" w:rsidP="00453702">
      <w:pPr>
        <w:numPr>
          <w:ilvl w:val="0"/>
          <w:numId w:val="211"/>
        </w:numPr>
      </w:pPr>
      <w:r w:rsidRPr="00453702">
        <w:rPr>
          <w:b/>
          <w:bCs/>
        </w:rPr>
        <w:t>Secure Access</w:t>
      </w:r>
      <w:r w:rsidRPr="00453702">
        <w:t>: Controlled entry points and surveillance systems enhance security.</w:t>
      </w:r>
    </w:p>
    <w:p w14:paraId="6B59A61D" w14:textId="77777777" w:rsidR="00453702" w:rsidRPr="00453702" w:rsidRDefault="00453702" w:rsidP="00453702">
      <w:pPr>
        <w:rPr>
          <w:b/>
          <w:bCs/>
        </w:rPr>
      </w:pPr>
      <w:r w:rsidRPr="00453702">
        <w:rPr>
          <w:b/>
          <w:bCs/>
        </w:rPr>
        <w:t>Intangible Benefits</w:t>
      </w:r>
    </w:p>
    <w:p w14:paraId="694690DB" w14:textId="77777777" w:rsidR="00453702" w:rsidRPr="00453702" w:rsidRDefault="00453702" w:rsidP="00453702">
      <w:r w:rsidRPr="00453702">
        <w:rPr>
          <w:b/>
          <w:bCs/>
        </w:rPr>
        <w:t>1. Enhanced Quality of Life:</w:t>
      </w:r>
    </w:p>
    <w:p w14:paraId="5330182B" w14:textId="77777777" w:rsidR="00453702" w:rsidRPr="00453702" w:rsidRDefault="00453702" w:rsidP="00453702">
      <w:pPr>
        <w:numPr>
          <w:ilvl w:val="0"/>
          <w:numId w:val="212"/>
        </w:numPr>
      </w:pPr>
      <w:r w:rsidRPr="00453702">
        <w:rPr>
          <w:b/>
          <w:bCs/>
        </w:rPr>
        <w:t>Reduced Stress</w:t>
      </w:r>
      <w:r w:rsidRPr="00453702">
        <w:t>: Eliminating long commutes leads to better work-life balance and less daily stress.</w:t>
      </w:r>
    </w:p>
    <w:p w14:paraId="771C1810" w14:textId="77777777" w:rsidR="00453702" w:rsidRPr="00453702" w:rsidRDefault="00453702" w:rsidP="00453702">
      <w:pPr>
        <w:numPr>
          <w:ilvl w:val="0"/>
          <w:numId w:val="212"/>
        </w:numPr>
      </w:pPr>
      <w:r w:rsidRPr="00453702">
        <w:rPr>
          <w:b/>
          <w:bCs/>
        </w:rPr>
        <w:t>Community Living</w:t>
      </w:r>
      <w:r w:rsidRPr="00453702">
        <w:t>: Opportunities to network and build relationships with other professionals.</w:t>
      </w:r>
    </w:p>
    <w:p w14:paraId="0BD413FA" w14:textId="77777777" w:rsidR="00453702" w:rsidRPr="00453702" w:rsidRDefault="00453702" w:rsidP="00453702">
      <w:r w:rsidRPr="00453702">
        <w:rPr>
          <w:b/>
          <w:bCs/>
        </w:rPr>
        <w:t>2. Increased Productivity:</w:t>
      </w:r>
    </w:p>
    <w:p w14:paraId="620F2287" w14:textId="77777777" w:rsidR="00453702" w:rsidRPr="00453702" w:rsidRDefault="00453702" w:rsidP="00453702">
      <w:pPr>
        <w:numPr>
          <w:ilvl w:val="0"/>
          <w:numId w:val="213"/>
        </w:numPr>
      </w:pPr>
      <w:r w:rsidRPr="00453702">
        <w:rPr>
          <w:b/>
          <w:bCs/>
        </w:rPr>
        <w:t>More Rest Time</w:t>
      </w:r>
      <w:r w:rsidRPr="00453702">
        <w:t>: Shorter commutes allow more time for rest, leading to increased productivity at work.</w:t>
      </w:r>
    </w:p>
    <w:p w14:paraId="79AC8488" w14:textId="77777777" w:rsidR="00453702" w:rsidRPr="00453702" w:rsidRDefault="00453702" w:rsidP="00453702">
      <w:pPr>
        <w:numPr>
          <w:ilvl w:val="0"/>
          <w:numId w:val="213"/>
        </w:numPr>
      </w:pPr>
      <w:r w:rsidRPr="00453702">
        <w:rPr>
          <w:b/>
          <w:bCs/>
        </w:rPr>
        <w:lastRenderedPageBreak/>
        <w:t>Supportive Environment</w:t>
      </w:r>
      <w:r w:rsidRPr="00453702">
        <w:t>: Living with like-minded individuals can create a supportive and motivating atmosphere.</w:t>
      </w:r>
    </w:p>
    <w:p w14:paraId="6A656065" w14:textId="77777777" w:rsidR="00453702" w:rsidRPr="00453702" w:rsidRDefault="00453702" w:rsidP="00453702">
      <w:r w:rsidRPr="00453702">
        <w:rPr>
          <w:b/>
          <w:bCs/>
        </w:rPr>
        <w:t>3. Reputation and Trust:</w:t>
      </w:r>
    </w:p>
    <w:p w14:paraId="4E3000CC" w14:textId="77777777" w:rsidR="00453702" w:rsidRPr="00453702" w:rsidRDefault="00453702" w:rsidP="00453702">
      <w:pPr>
        <w:numPr>
          <w:ilvl w:val="0"/>
          <w:numId w:val="214"/>
        </w:numPr>
      </w:pPr>
      <w:r w:rsidRPr="00453702">
        <w:rPr>
          <w:b/>
          <w:bCs/>
        </w:rPr>
        <w:t>Reliable Service</w:t>
      </w:r>
      <w:r w:rsidRPr="00453702">
        <w:t>: Consistent quality of service builds trust and enhances the reputation of Island Rest.</w:t>
      </w:r>
    </w:p>
    <w:p w14:paraId="229B607D" w14:textId="77777777" w:rsidR="00453702" w:rsidRPr="00453702" w:rsidRDefault="00453702" w:rsidP="00453702">
      <w:pPr>
        <w:numPr>
          <w:ilvl w:val="0"/>
          <w:numId w:val="214"/>
        </w:numPr>
      </w:pPr>
      <w:r w:rsidRPr="00453702">
        <w:rPr>
          <w:b/>
          <w:bCs/>
        </w:rPr>
        <w:t>Corporate Partnerships</w:t>
      </w:r>
      <w:r w:rsidRPr="00453702">
        <w:t>: Collaborations with companies reinforce the trust and reliability of the service offered.</w:t>
      </w:r>
    </w:p>
    <w:p w14:paraId="3DD14EBD" w14:textId="77777777" w:rsidR="00453702" w:rsidRPr="00453702" w:rsidRDefault="00453702" w:rsidP="00453702">
      <w:pPr>
        <w:rPr>
          <w:b/>
          <w:bCs/>
        </w:rPr>
      </w:pPr>
      <w:r w:rsidRPr="00453702">
        <w:rPr>
          <w:b/>
          <w:bCs/>
        </w:rPr>
        <w:t>Life Cycle Analysis</w:t>
      </w:r>
    </w:p>
    <w:p w14:paraId="21C66C66" w14:textId="77777777" w:rsidR="00453702" w:rsidRPr="00453702" w:rsidRDefault="00453702" w:rsidP="00453702">
      <w:r w:rsidRPr="00453702">
        <w:rPr>
          <w:b/>
          <w:bCs/>
        </w:rPr>
        <w:t>1. Planning and Design:</w:t>
      </w:r>
    </w:p>
    <w:p w14:paraId="54394052" w14:textId="77777777" w:rsidR="00453702" w:rsidRPr="00453702" w:rsidRDefault="00453702" w:rsidP="00453702">
      <w:pPr>
        <w:numPr>
          <w:ilvl w:val="0"/>
          <w:numId w:val="215"/>
        </w:numPr>
      </w:pPr>
      <w:r w:rsidRPr="00453702">
        <w:rPr>
          <w:b/>
          <w:bCs/>
        </w:rPr>
        <w:t>Initial Investment</w:t>
      </w:r>
      <w:r w:rsidRPr="00453702">
        <w:t>: Significant capital is invested in securing and furnishing the properties.</w:t>
      </w:r>
    </w:p>
    <w:p w14:paraId="33657DA1" w14:textId="77777777" w:rsidR="00453702" w:rsidRPr="00453702" w:rsidRDefault="00453702" w:rsidP="00453702">
      <w:pPr>
        <w:numPr>
          <w:ilvl w:val="0"/>
          <w:numId w:val="215"/>
        </w:numPr>
      </w:pPr>
      <w:r w:rsidRPr="00453702">
        <w:rPr>
          <w:b/>
          <w:bCs/>
        </w:rPr>
        <w:t>Sustainable Design</w:t>
      </w:r>
      <w:r w:rsidRPr="00453702">
        <w:t>: Incorporation of solar power and energy-efficient appliances to reduce environmental impact.</w:t>
      </w:r>
    </w:p>
    <w:p w14:paraId="57915C48" w14:textId="77777777" w:rsidR="00453702" w:rsidRPr="00453702" w:rsidRDefault="00453702" w:rsidP="00453702">
      <w:r w:rsidRPr="00453702">
        <w:rPr>
          <w:b/>
          <w:bCs/>
        </w:rPr>
        <w:t>2. Implementation:</w:t>
      </w:r>
    </w:p>
    <w:p w14:paraId="7E8E2B57" w14:textId="77777777" w:rsidR="00453702" w:rsidRPr="00453702" w:rsidRDefault="00453702" w:rsidP="00453702">
      <w:pPr>
        <w:numPr>
          <w:ilvl w:val="0"/>
          <w:numId w:val="216"/>
        </w:numPr>
      </w:pPr>
      <w:r w:rsidRPr="00453702">
        <w:rPr>
          <w:b/>
          <w:bCs/>
        </w:rPr>
        <w:t>Property Acquisition and Renovation</w:t>
      </w:r>
      <w:r w:rsidRPr="00453702">
        <w:t>: Renting and renovating three duplexes to meet hostel standards.</w:t>
      </w:r>
    </w:p>
    <w:p w14:paraId="2F21AC1B" w14:textId="77777777" w:rsidR="00453702" w:rsidRPr="00453702" w:rsidRDefault="00453702" w:rsidP="00453702">
      <w:pPr>
        <w:numPr>
          <w:ilvl w:val="0"/>
          <w:numId w:val="216"/>
        </w:numPr>
      </w:pPr>
      <w:r w:rsidRPr="00453702">
        <w:rPr>
          <w:b/>
          <w:bCs/>
        </w:rPr>
        <w:t>Staff Recruitment</w:t>
      </w:r>
      <w:r w:rsidRPr="00453702">
        <w:t>: Hiring and training of management, administrative, and support staff.</w:t>
      </w:r>
    </w:p>
    <w:p w14:paraId="39D45942" w14:textId="77777777" w:rsidR="00453702" w:rsidRPr="00453702" w:rsidRDefault="00453702" w:rsidP="00453702">
      <w:r w:rsidRPr="00453702">
        <w:rPr>
          <w:b/>
          <w:bCs/>
        </w:rPr>
        <w:t>3. Operation:</w:t>
      </w:r>
    </w:p>
    <w:p w14:paraId="2270FD77" w14:textId="77777777" w:rsidR="00453702" w:rsidRPr="00453702" w:rsidRDefault="00453702" w:rsidP="00453702">
      <w:pPr>
        <w:numPr>
          <w:ilvl w:val="0"/>
          <w:numId w:val="217"/>
        </w:numPr>
      </w:pPr>
      <w:r w:rsidRPr="00453702">
        <w:rPr>
          <w:b/>
          <w:bCs/>
        </w:rPr>
        <w:t>Daily Operations</w:t>
      </w:r>
      <w:r w:rsidRPr="00453702">
        <w:t>: Continuous operation and maintenance of the hostels, including cleaning, security, and customer service.</w:t>
      </w:r>
    </w:p>
    <w:p w14:paraId="63B87274" w14:textId="77777777" w:rsidR="00453702" w:rsidRPr="00453702" w:rsidRDefault="00453702" w:rsidP="00453702">
      <w:pPr>
        <w:numPr>
          <w:ilvl w:val="0"/>
          <w:numId w:val="217"/>
        </w:numPr>
      </w:pPr>
      <w:r w:rsidRPr="00453702">
        <w:rPr>
          <w:b/>
          <w:bCs/>
        </w:rPr>
        <w:t>Guest Vetting and Management</w:t>
      </w:r>
      <w:r w:rsidRPr="00453702">
        <w:t>: Implementing the thorough vetting process for new guests and managing bookings via an online platform.</w:t>
      </w:r>
    </w:p>
    <w:p w14:paraId="360BBD22" w14:textId="77777777" w:rsidR="00453702" w:rsidRPr="00453702" w:rsidRDefault="00453702" w:rsidP="00453702">
      <w:r w:rsidRPr="00453702">
        <w:rPr>
          <w:b/>
          <w:bCs/>
        </w:rPr>
        <w:t>4. Maintenance and Upkeep:</w:t>
      </w:r>
    </w:p>
    <w:p w14:paraId="7B6397E4" w14:textId="77777777" w:rsidR="00453702" w:rsidRPr="00453702" w:rsidRDefault="00453702" w:rsidP="00453702">
      <w:pPr>
        <w:numPr>
          <w:ilvl w:val="0"/>
          <w:numId w:val="218"/>
        </w:numPr>
      </w:pPr>
      <w:r w:rsidRPr="00453702">
        <w:rPr>
          <w:b/>
          <w:bCs/>
        </w:rPr>
        <w:t>Regular Maintenance</w:t>
      </w:r>
      <w:r w:rsidRPr="00453702">
        <w:t>: Ongoing maintenance of facilities to ensure they remain in top condition.</w:t>
      </w:r>
    </w:p>
    <w:p w14:paraId="36C6FE2A" w14:textId="77777777" w:rsidR="00453702" w:rsidRPr="00453702" w:rsidRDefault="00453702" w:rsidP="00453702">
      <w:pPr>
        <w:numPr>
          <w:ilvl w:val="0"/>
          <w:numId w:val="218"/>
        </w:numPr>
      </w:pPr>
      <w:r w:rsidRPr="00453702">
        <w:rPr>
          <w:b/>
          <w:bCs/>
        </w:rPr>
        <w:t>Sustainable Practices</w:t>
      </w:r>
      <w:r w:rsidRPr="00453702">
        <w:t>: Continued use of solar energy and other sustainable practices to minimize environmental footprint.</w:t>
      </w:r>
    </w:p>
    <w:p w14:paraId="0B116050" w14:textId="77777777" w:rsidR="00453702" w:rsidRPr="00453702" w:rsidRDefault="00453702" w:rsidP="00453702">
      <w:r w:rsidRPr="00453702">
        <w:rPr>
          <w:b/>
          <w:bCs/>
        </w:rPr>
        <w:t>5. Customer Feedback and Improvement:</w:t>
      </w:r>
    </w:p>
    <w:p w14:paraId="34A88261" w14:textId="77777777" w:rsidR="00453702" w:rsidRPr="00453702" w:rsidRDefault="00453702" w:rsidP="00453702">
      <w:pPr>
        <w:numPr>
          <w:ilvl w:val="0"/>
          <w:numId w:val="219"/>
        </w:numPr>
      </w:pPr>
      <w:r w:rsidRPr="00453702">
        <w:rPr>
          <w:b/>
          <w:bCs/>
        </w:rPr>
        <w:t>Feedback Collection</w:t>
      </w:r>
      <w:r w:rsidRPr="00453702">
        <w:t>: Regularly gathering feedback from guests to improve services.</w:t>
      </w:r>
    </w:p>
    <w:p w14:paraId="3F9E883F" w14:textId="77777777" w:rsidR="00453702" w:rsidRPr="00453702" w:rsidRDefault="00453702" w:rsidP="00453702">
      <w:pPr>
        <w:numPr>
          <w:ilvl w:val="0"/>
          <w:numId w:val="219"/>
        </w:numPr>
      </w:pPr>
      <w:r w:rsidRPr="00453702">
        <w:rPr>
          <w:b/>
          <w:bCs/>
        </w:rPr>
        <w:t>Service Enhancement</w:t>
      </w:r>
      <w:r w:rsidRPr="00453702">
        <w:t>: Making necessary adjustments and improvements based on guest feedback and evolving market needs.</w:t>
      </w:r>
    </w:p>
    <w:p w14:paraId="3FDDBDE4" w14:textId="77777777" w:rsidR="00453702" w:rsidRPr="00453702" w:rsidRDefault="00453702" w:rsidP="00453702">
      <w:pPr>
        <w:rPr>
          <w:b/>
          <w:bCs/>
        </w:rPr>
      </w:pPr>
      <w:r w:rsidRPr="00453702">
        <w:rPr>
          <w:b/>
          <w:bCs/>
        </w:rPr>
        <w:t>Summary</w:t>
      </w:r>
    </w:p>
    <w:p w14:paraId="38CAA7F9" w14:textId="77777777" w:rsidR="00453702" w:rsidRPr="00453702" w:rsidRDefault="00453702" w:rsidP="00453702">
      <w:r w:rsidRPr="00453702">
        <w:t xml:space="preserve">Island Rest offers a blend of tangible and intangible benefits that significantly enhance the quality of life for its residents while providing cost-effective and convenient accommodation solutions. The comprehensive life cycle analysis demonstrates the project's commitment to sustainability, security, and </w:t>
      </w:r>
      <w:r w:rsidRPr="00453702">
        <w:lastRenderedPageBreak/>
        <w:t>continuous improvement. By focusing on these aspects, Island Rest positions itself as a reliable and valuable solution for professionals seeking accommodation on Lagos Island.</w:t>
      </w:r>
    </w:p>
    <w:p w14:paraId="519AD49F" w14:textId="7134DC80" w:rsidR="00453702" w:rsidRDefault="00453702" w:rsidP="00453702"/>
    <w:p w14:paraId="48D5C5EE" w14:textId="77777777" w:rsidR="00453702" w:rsidRDefault="00453702" w:rsidP="00453702"/>
    <w:p w14:paraId="2F537D38" w14:textId="77777777" w:rsidR="00453702" w:rsidRDefault="00453702" w:rsidP="00453702"/>
    <w:p w14:paraId="272BEF61" w14:textId="77777777" w:rsidR="00453702" w:rsidRDefault="00453702" w:rsidP="00453702"/>
    <w:p w14:paraId="02C6BB8F" w14:textId="77777777" w:rsidR="00453702" w:rsidRDefault="00453702" w:rsidP="00453702"/>
    <w:p w14:paraId="72C8D409" w14:textId="77777777" w:rsidR="00453702" w:rsidRDefault="00453702" w:rsidP="00453702"/>
    <w:p w14:paraId="202E032C" w14:textId="77777777" w:rsidR="00453702" w:rsidRDefault="00453702" w:rsidP="00453702"/>
    <w:p w14:paraId="4AB656B7" w14:textId="77777777" w:rsidR="00453702" w:rsidRDefault="00453702" w:rsidP="00453702"/>
    <w:p w14:paraId="651C2012" w14:textId="77777777" w:rsidR="00453702" w:rsidRDefault="00453702" w:rsidP="00453702"/>
    <w:p w14:paraId="7DB00119" w14:textId="77777777" w:rsidR="00182FED" w:rsidRDefault="00182FED" w:rsidP="00453702"/>
    <w:p w14:paraId="4BF92851" w14:textId="77777777" w:rsidR="00182FED" w:rsidRDefault="00182FED" w:rsidP="00453702"/>
    <w:p w14:paraId="1B31A43F" w14:textId="77777777" w:rsidR="00182FED" w:rsidRDefault="00182FED" w:rsidP="00453702"/>
    <w:p w14:paraId="19F59DA8" w14:textId="77777777" w:rsidR="00182FED" w:rsidRDefault="00182FED" w:rsidP="00453702"/>
    <w:p w14:paraId="7A2BE854" w14:textId="77777777" w:rsidR="004D338F" w:rsidRPr="004D338F" w:rsidRDefault="004D338F" w:rsidP="004D338F">
      <w:pPr>
        <w:rPr>
          <w:b/>
          <w:bCs/>
        </w:rPr>
      </w:pPr>
      <w:commentRangeStart w:id="2"/>
      <w:r w:rsidRPr="004D338F">
        <w:rPr>
          <w:b/>
          <w:bCs/>
        </w:rPr>
        <w:t>AIDA Model for Island Rest</w:t>
      </w:r>
      <w:commentRangeEnd w:id="2"/>
      <w:r>
        <w:rPr>
          <w:rStyle w:val="CommentReference"/>
        </w:rPr>
        <w:commentReference w:id="2"/>
      </w:r>
    </w:p>
    <w:p w14:paraId="017CD74E" w14:textId="77777777" w:rsidR="004D338F" w:rsidRPr="004D338F" w:rsidRDefault="004D338F" w:rsidP="004D338F">
      <w:r w:rsidRPr="004D338F">
        <w:t>The AIDA model—Attention, Interest, Desire, and Action—can be used to structure the marketing strategy for Island Rest, ensuring that potential customers are engaged and motivated to utilize the service. Below is a detailed breakdown of how Island Rest can apply the AIDA model effectively.</w:t>
      </w:r>
    </w:p>
    <w:p w14:paraId="2D5C7752" w14:textId="77777777" w:rsidR="004D338F" w:rsidRPr="004D338F" w:rsidRDefault="004D338F" w:rsidP="004D338F">
      <w:pPr>
        <w:rPr>
          <w:b/>
          <w:bCs/>
        </w:rPr>
      </w:pPr>
      <w:r w:rsidRPr="004D338F">
        <w:rPr>
          <w:b/>
          <w:bCs/>
        </w:rPr>
        <w:t>Attention</w:t>
      </w:r>
    </w:p>
    <w:p w14:paraId="4F5A502B" w14:textId="77777777" w:rsidR="004D338F" w:rsidRPr="004D338F" w:rsidRDefault="004D338F" w:rsidP="004D338F">
      <w:r w:rsidRPr="004D338F">
        <w:rPr>
          <w:b/>
          <w:bCs/>
        </w:rPr>
        <w:t>Objective:</w:t>
      </w:r>
      <w:r w:rsidRPr="004D338F">
        <w:t xml:space="preserve"> Capture the attention of professionals who commute daily between Lagos mainland and Lagos Island.</w:t>
      </w:r>
    </w:p>
    <w:p w14:paraId="56C25C9F" w14:textId="77777777" w:rsidR="004D338F" w:rsidRPr="004D338F" w:rsidRDefault="004D338F" w:rsidP="004D338F">
      <w:r w:rsidRPr="004D338F">
        <w:rPr>
          <w:b/>
          <w:bCs/>
        </w:rPr>
        <w:t>Strategies:</w:t>
      </w:r>
    </w:p>
    <w:p w14:paraId="79681D92" w14:textId="77777777" w:rsidR="004D338F" w:rsidRPr="004D338F" w:rsidRDefault="004D338F" w:rsidP="004D338F">
      <w:pPr>
        <w:numPr>
          <w:ilvl w:val="0"/>
          <w:numId w:val="220"/>
        </w:numPr>
      </w:pPr>
      <w:r w:rsidRPr="004D338F">
        <w:rPr>
          <w:b/>
          <w:bCs/>
        </w:rPr>
        <w:t>Social Media Campaigns:</w:t>
      </w:r>
      <w:r w:rsidRPr="004D338F">
        <w:t xml:space="preserve"> Use eye-catching visuals and compelling messages on platforms like Instagram, Facebook, and LinkedIn to highlight the problem of long commutes and the convenience Island Rest offers.</w:t>
      </w:r>
    </w:p>
    <w:p w14:paraId="2A4353C4" w14:textId="77777777" w:rsidR="004D338F" w:rsidRPr="004D338F" w:rsidRDefault="004D338F" w:rsidP="004D338F">
      <w:pPr>
        <w:numPr>
          <w:ilvl w:val="1"/>
          <w:numId w:val="220"/>
        </w:numPr>
      </w:pPr>
      <w:r w:rsidRPr="004D338F">
        <w:t>Example Post: "Tired of the daily commute? Discover the convenience of living closer to work with Island Rest! #CommuterLife #IslandLiving"</w:t>
      </w:r>
    </w:p>
    <w:p w14:paraId="73F14511" w14:textId="77777777" w:rsidR="004D338F" w:rsidRPr="004D338F" w:rsidRDefault="004D338F" w:rsidP="004D338F">
      <w:pPr>
        <w:numPr>
          <w:ilvl w:val="0"/>
          <w:numId w:val="220"/>
        </w:numPr>
      </w:pPr>
      <w:r w:rsidRPr="004D338F">
        <w:rPr>
          <w:b/>
          <w:bCs/>
        </w:rPr>
        <w:t>Search Engine Advertising:</w:t>
      </w:r>
      <w:r w:rsidRPr="004D338F">
        <w:t xml:space="preserve"> Utilize Google Ads targeting keywords related to Lagos accommodation, commuting challenges, and professional housing solutions.</w:t>
      </w:r>
    </w:p>
    <w:p w14:paraId="09F3863B" w14:textId="77777777" w:rsidR="004D338F" w:rsidRPr="004D338F" w:rsidRDefault="004D338F" w:rsidP="004D338F">
      <w:pPr>
        <w:numPr>
          <w:ilvl w:val="1"/>
          <w:numId w:val="220"/>
        </w:numPr>
      </w:pPr>
      <w:r w:rsidRPr="004D338F">
        <w:t>Example Ad: "Cut Your Commute! Affordable Co-Accommodation on Lagos Island – Book Now at Island Rest."</w:t>
      </w:r>
    </w:p>
    <w:p w14:paraId="5E712C05" w14:textId="77777777" w:rsidR="004D338F" w:rsidRPr="004D338F" w:rsidRDefault="004D338F" w:rsidP="004D338F">
      <w:pPr>
        <w:numPr>
          <w:ilvl w:val="0"/>
          <w:numId w:val="220"/>
        </w:numPr>
      </w:pPr>
      <w:r w:rsidRPr="004D338F">
        <w:rPr>
          <w:b/>
          <w:bCs/>
        </w:rPr>
        <w:lastRenderedPageBreak/>
        <w:t>Influencer Partnerships:</w:t>
      </w:r>
      <w:r w:rsidRPr="004D338F">
        <w:t xml:space="preserve"> Collaborate with local influencers and bloggers who focus on lifestyle and urban living in Lagos to promote Island Rest through reviews and sponsored content.</w:t>
      </w:r>
    </w:p>
    <w:p w14:paraId="36B2AA90" w14:textId="77777777" w:rsidR="004D338F" w:rsidRPr="004D338F" w:rsidRDefault="004D338F" w:rsidP="004D338F">
      <w:pPr>
        <w:numPr>
          <w:ilvl w:val="0"/>
          <w:numId w:val="220"/>
        </w:numPr>
      </w:pPr>
      <w:r w:rsidRPr="004D338F">
        <w:rPr>
          <w:b/>
          <w:bCs/>
        </w:rPr>
        <w:t>Corporate Outreach:</w:t>
      </w:r>
      <w:r w:rsidRPr="004D338F">
        <w:t xml:space="preserve"> Send brochures and promotional materials to companies located on Lagos Island, highlighting the benefits of partnering with Island Rest for their employees' accommodation needs.</w:t>
      </w:r>
    </w:p>
    <w:p w14:paraId="7F461B9E" w14:textId="77777777" w:rsidR="004D338F" w:rsidRPr="004D338F" w:rsidRDefault="004D338F" w:rsidP="004D338F">
      <w:pPr>
        <w:rPr>
          <w:b/>
          <w:bCs/>
        </w:rPr>
      </w:pPr>
      <w:r w:rsidRPr="004D338F">
        <w:rPr>
          <w:b/>
          <w:bCs/>
        </w:rPr>
        <w:t>Interest</w:t>
      </w:r>
    </w:p>
    <w:p w14:paraId="3F9E7D47" w14:textId="77777777" w:rsidR="004D338F" w:rsidRPr="004D338F" w:rsidRDefault="004D338F" w:rsidP="004D338F">
      <w:r w:rsidRPr="004D338F">
        <w:rPr>
          <w:b/>
          <w:bCs/>
        </w:rPr>
        <w:t>Objective:</w:t>
      </w:r>
      <w:r w:rsidRPr="004D338F">
        <w:t xml:space="preserve"> Generate interest by demonstrating the benefits and unique features of Island Rest.</w:t>
      </w:r>
    </w:p>
    <w:p w14:paraId="3E38D074" w14:textId="77777777" w:rsidR="004D338F" w:rsidRPr="004D338F" w:rsidRDefault="004D338F" w:rsidP="004D338F">
      <w:r w:rsidRPr="004D338F">
        <w:rPr>
          <w:b/>
          <w:bCs/>
        </w:rPr>
        <w:t>Strategies:</w:t>
      </w:r>
    </w:p>
    <w:p w14:paraId="24A1CCCE" w14:textId="77777777" w:rsidR="004D338F" w:rsidRPr="004D338F" w:rsidRDefault="004D338F" w:rsidP="004D338F">
      <w:pPr>
        <w:numPr>
          <w:ilvl w:val="0"/>
          <w:numId w:val="221"/>
        </w:numPr>
      </w:pPr>
      <w:r w:rsidRPr="004D338F">
        <w:rPr>
          <w:b/>
          <w:bCs/>
        </w:rPr>
        <w:t>Informative Content:</w:t>
      </w:r>
      <w:r w:rsidRPr="004D338F">
        <w:t xml:space="preserve"> Create blog posts, videos, and infographics that detail the benefits of living closer to work, the features of Island Rest, and success stories of current residents.</w:t>
      </w:r>
    </w:p>
    <w:p w14:paraId="6E3ACC6E" w14:textId="77777777" w:rsidR="004D338F" w:rsidRPr="004D338F" w:rsidRDefault="004D338F" w:rsidP="004D338F">
      <w:pPr>
        <w:numPr>
          <w:ilvl w:val="1"/>
          <w:numId w:val="221"/>
        </w:numPr>
      </w:pPr>
      <w:r w:rsidRPr="004D338F">
        <w:t>Blog Post Example: "How Island Rest is Transforming the Lives of Lagos Professionals."</w:t>
      </w:r>
    </w:p>
    <w:p w14:paraId="60C190BE" w14:textId="77777777" w:rsidR="004D338F" w:rsidRPr="004D338F" w:rsidRDefault="004D338F" w:rsidP="004D338F">
      <w:pPr>
        <w:numPr>
          <w:ilvl w:val="0"/>
          <w:numId w:val="221"/>
        </w:numPr>
      </w:pPr>
      <w:r w:rsidRPr="004D338F">
        <w:rPr>
          <w:b/>
          <w:bCs/>
        </w:rPr>
        <w:t>Virtual Tours:</w:t>
      </w:r>
      <w:r w:rsidRPr="004D338F">
        <w:t xml:space="preserve"> Offer virtual tours of the accommodation facilities on the Island Rest website and social media platforms, showcasing the modern amenities, security features, and comfortable living spaces.</w:t>
      </w:r>
    </w:p>
    <w:p w14:paraId="7CDAC1BB" w14:textId="77777777" w:rsidR="004D338F" w:rsidRPr="004D338F" w:rsidRDefault="004D338F" w:rsidP="004D338F">
      <w:pPr>
        <w:numPr>
          <w:ilvl w:val="0"/>
          <w:numId w:val="221"/>
        </w:numPr>
      </w:pPr>
      <w:r w:rsidRPr="004D338F">
        <w:rPr>
          <w:b/>
          <w:bCs/>
        </w:rPr>
        <w:t>Email Newsletters:</w:t>
      </w:r>
      <w:r w:rsidRPr="004D338F">
        <w:t xml:space="preserve"> Develop an email marketing campaign targeting professionals and companies, highlighting new developments, resident testimonials, and special offers.</w:t>
      </w:r>
    </w:p>
    <w:p w14:paraId="6F4714AC" w14:textId="77777777" w:rsidR="004D338F" w:rsidRPr="004D338F" w:rsidRDefault="004D338F" w:rsidP="004D338F">
      <w:pPr>
        <w:numPr>
          <w:ilvl w:val="1"/>
          <w:numId w:val="221"/>
        </w:numPr>
      </w:pPr>
      <w:r w:rsidRPr="004D338F">
        <w:t>Subject Line Example: "Discover the Ultimate Work-Life Balance with Island Rest."</w:t>
      </w:r>
    </w:p>
    <w:p w14:paraId="14F10080" w14:textId="77777777" w:rsidR="004D338F" w:rsidRPr="004D338F" w:rsidRDefault="004D338F" w:rsidP="004D338F">
      <w:pPr>
        <w:numPr>
          <w:ilvl w:val="0"/>
          <w:numId w:val="221"/>
        </w:numPr>
      </w:pPr>
      <w:r w:rsidRPr="004D338F">
        <w:rPr>
          <w:b/>
          <w:bCs/>
        </w:rPr>
        <w:t>Webinars and Info Sessions:</w:t>
      </w:r>
      <w:r w:rsidRPr="004D338F">
        <w:t xml:space="preserve"> Host online webinars and information sessions for potential residents and corporate partners, explaining the vetting process, security measures, and the advantages of Island Rest.</w:t>
      </w:r>
    </w:p>
    <w:p w14:paraId="7CACE545" w14:textId="77777777" w:rsidR="004D338F" w:rsidRPr="004D338F" w:rsidRDefault="004D338F" w:rsidP="004D338F">
      <w:pPr>
        <w:rPr>
          <w:b/>
          <w:bCs/>
        </w:rPr>
      </w:pPr>
      <w:r w:rsidRPr="004D338F">
        <w:rPr>
          <w:b/>
          <w:bCs/>
        </w:rPr>
        <w:t>Desire</w:t>
      </w:r>
    </w:p>
    <w:p w14:paraId="0FE47FCE" w14:textId="77777777" w:rsidR="004D338F" w:rsidRPr="004D338F" w:rsidRDefault="004D338F" w:rsidP="004D338F">
      <w:r w:rsidRPr="004D338F">
        <w:rPr>
          <w:b/>
          <w:bCs/>
        </w:rPr>
        <w:t>Objective:</w:t>
      </w:r>
      <w:r w:rsidRPr="004D338F">
        <w:t xml:space="preserve"> Create a strong desire for potential residents to choose Island Rest by emphasizing its value propositions.</w:t>
      </w:r>
    </w:p>
    <w:p w14:paraId="4C07BF80" w14:textId="77777777" w:rsidR="004D338F" w:rsidRPr="004D338F" w:rsidRDefault="004D338F" w:rsidP="004D338F">
      <w:r w:rsidRPr="004D338F">
        <w:rPr>
          <w:b/>
          <w:bCs/>
        </w:rPr>
        <w:t>Strategies:</w:t>
      </w:r>
    </w:p>
    <w:p w14:paraId="604A7E25" w14:textId="77777777" w:rsidR="004D338F" w:rsidRPr="004D338F" w:rsidRDefault="004D338F" w:rsidP="004D338F">
      <w:pPr>
        <w:numPr>
          <w:ilvl w:val="0"/>
          <w:numId w:val="222"/>
        </w:numPr>
      </w:pPr>
      <w:r w:rsidRPr="004D338F">
        <w:rPr>
          <w:b/>
          <w:bCs/>
        </w:rPr>
        <w:t>Resident Testimonials:</w:t>
      </w:r>
      <w:r w:rsidRPr="004D338F">
        <w:t xml:space="preserve"> Share testimonials and case studies from current residents who have experienced improved quality of life and productivity due to shorter commutes.</w:t>
      </w:r>
    </w:p>
    <w:p w14:paraId="24D639D2" w14:textId="77777777" w:rsidR="004D338F" w:rsidRPr="004D338F" w:rsidRDefault="004D338F" w:rsidP="004D338F">
      <w:pPr>
        <w:numPr>
          <w:ilvl w:val="1"/>
          <w:numId w:val="222"/>
        </w:numPr>
      </w:pPr>
      <w:r w:rsidRPr="004D338F">
        <w:t>Testimonial Snippet: "Living at Island Rest has reduced my commute time by half, giving me more time to focus on my career and personal life."</w:t>
      </w:r>
    </w:p>
    <w:p w14:paraId="4974E1BD" w14:textId="77777777" w:rsidR="004D338F" w:rsidRPr="004D338F" w:rsidRDefault="004D338F" w:rsidP="004D338F">
      <w:pPr>
        <w:numPr>
          <w:ilvl w:val="0"/>
          <w:numId w:val="222"/>
        </w:numPr>
      </w:pPr>
      <w:r w:rsidRPr="004D338F">
        <w:rPr>
          <w:b/>
          <w:bCs/>
        </w:rPr>
        <w:t>Exclusive Offers:</w:t>
      </w:r>
      <w:r w:rsidRPr="004D338F">
        <w:t xml:space="preserve"> Provide </w:t>
      </w:r>
      <w:proofErr w:type="gramStart"/>
      <w:r w:rsidRPr="004D338F">
        <w:t>limited-time</w:t>
      </w:r>
      <w:proofErr w:type="gramEnd"/>
      <w:r w:rsidRPr="004D338F">
        <w:t xml:space="preserve"> offers and discounts for early bookings or referrals to create a sense of urgency.</w:t>
      </w:r>
    </w:p>
    <w:p w14:paraId="2404EF32" w14:textId="77777777" w:rsidR="004D338F" w:rsidRPr="004D338F" w:rsidRDefault="004D338F" w:rsidP="004D338F">
      <w:pPr>
        <w:numPr>
          <w:ilvl w:val="1"/>
          <w:numId w:val="222"/>
        </w:numPr>
      </w:pPr>
      <w:r w:rsidRPr="004D338F">
        <w:t>Offer Example: "Sign up now and get your first month's rent at a 10% discount!"</w:t>
      </w:r>
    </w:p>
    <w:p w14:paraId="6C591B57" w14:textId="77777777" w:rsidR="004D338F" w:rsidRPr="004D338F" w:rsidRDefault="004D338F" w:rsidP="004D338F">
      <w:pPr>
        <w:numPr>
          <w:ilvl w:val="0"/>
          <w:numId w:val="222"/>
        </w:numPr>
      </w:pPr>
      <w:r w:rsidRPr="004D338F">
        <w:rPr>
          <w:b/>
          <w:bCs/>
        </w:rPr>
        <w:t>Comparison Charts:</w:t>
      </w:r>
      <w:r w:rsidRPr="004D338F">
        <w:t xml:space="preserve"> Develop comparison charts showing the cost, time, and stress savings of living at Island Rest versus commuting daily from the mainland.</w:t>
      </w:r>
    </w:p>
    <w:p w14:paraId="317AD211" w14:textId="77777777" w:rsidR="004D338F" w:rsidRPr="004D338F" w:rsidRDefault="004D338F" w:rsidP="004D338F">
      <w:pPr>
        <w:numPr>
          <w:ilvl w:val="1"/>
          <w:numId w:val="222"/>
        </w:numPr>
      </w:pPr>
      <w:r w:rsidRPr="004D338F">
        <w:t>Chart Example: "See How Much You Can Save by Choosing Island Rest."</w:t>
      </w:r>
    </w:p>
    <w:p w14:paraId="4FD99A96" w14:textId="77777777" w:rsidR="004D338F" w:rsidRPr="004D338F" w:rsidRDefault="004D338F" w:rsidP="004D338F">
      <w:pPr>
        <w:numPr>
          <w:ilvl w:val="0"/>
          <w:numId w:val="222"/>
        </w:numPr>
      </w:pPr>
      <w:r w:rsidRPr="004D338F">
        <w:rPr>
          <w:b/>
          <w:bCs/>
        </w:rPr>
        <w:lastRenderedPageBreak/>
        <w:t>Quality Assurance:</w:t>
      </w:r>
      <w:r w:rsidRPr="004D338F">
        <w:t xml:space="preserve"> Highlight the stringent vetting process and security measures to reassure potential residents of their safety and well-being.</w:t>
      </w:r>
    </w:p>
    <w:p w14:paraId="6A0C401C" w14:textId="77777777" w:rsidR="004D338F" w:rsidRPr="004D338F" w:rsidRDefault="004D338F" w:rsidP="004D338F">
      <w:pPr>
        <w:numPr>
          <w:ilvl w:val="1"/>
          <w:numId w:val="222"/>
        </w:numPr>
      </w:pPr>
      <w:r w:rsidRPr="004D338F">
        <w:t>Security Feature Highlight: "Our comprehensive vetting process ensures a safe and secure environment for all residents."</w:t>
      </w:r>
    </w:p>
    <w:p w14:paraId="73046748" w14:textId="77777777" w:rsidR="004D338F" w:rsidRPr="004D338F" w:rsidRDefault="004D338F" w:rsidP="004D338F">
      <w:pPr>
        <w:rPr>
          <w:b/>
          <w:bCs/>
        </w:rPr>
      </w:pPr>
      <w:r w:rsidRPr="004D338F">
        <w:rPr>
          <w:b/>
          <w:bCs/>
        </w:rPr>
        <w:t>Action</w:t>
      </w:r>
    </w:p>
    <w:p w14:paraId="0AFB31B1" w14:textId="77777777" w:rsidR="004D338F" w:rsidRPr="004D338F" w:rsidRDefault="004D338F" w:rsidP="004D338F">
      <w:r w:rsidRPr="004D338F">
        <w:rPr>
          <w:b/>
          <w:bCs/>
        </w:rPr>
        <w:t>Objective:</w:t>
      </w:r>
      <w:r w:rsidRPr="004D338F">
        <w:t xml:space="preserve"> Encourage potential residents to take immediate action and book their stay at Island Rest.</w:t>
      </w:r>
    </w:p>
    <w:p w14:paraId="61AE0294" w14:textId="77777777" w:rsidR="004D338F" w:rsidRPr="004D338F" w:rsidRDefault="004D338F" w:rsidP="004D338F">
      <w:r w:rsidRPr="004D338F">
        <w:rPr>
          <w:b/>
          <w:bCs/>
        </w:rPr>
        <w:t>Strategies:</w:t>
      </w:r>
    </w:p>
    <w:p w14:paraId="6BA5D934" w14:textId="77777777" w:rsidR="004D338F" w:rsidRPr="004D338F" w:rsidRDefault="004D338F" w:rsidP="004D338F">
      <w:pPr>
        <w:numPr>
          <w:ilvl w:val="0"/>
          <w:numId w:val="223"/>
        </w:numPr>
      </w:pPr>
      <w:r w:rsidRPr="004D338F">
        <w:rPr>
          <w:b/>
          <w:bCs/>
        </w:rPr>
        <w:t>Easy Booking Process:</w:t>
      </w:r>
      <w:r w:rsidRPr="004D338F">
        <w:t xml:space="preserve"> Simplify the booking process on the Island Rest website, ensuring it is user-friendly and mobile-optimized.</w:t>
      </w:r>
    </w:p>
    <w:p w14:paraId="548AA03E" w14:textId="77777777" w:rsidR="004D338F" w:rsidRPr="004D338F" w:rsidRDefault="004D338F" w:rsidP="004D338F">
      <w:pPr>
        <w:numPr>
          <w:ilvl w:val="1"/>
          <w:numId w:val="223"/>
        </w:numPr>
      </w:pPr>
      <w:r w:rsidRPr="004D338F">
        <w:t>CTA Example: "Book Your Stay Now – Easy and Secure Online Booking!"</w:t>
      </w:r>
    </w:p>
    <w:p w14:paraId="65324A34" w14:textId="77777777" w:rsidR="004D338F" w:rsidRPr="004D338F" w:rsidRDefault="004D338F" w:rsidP="004D338F">
      <w:pPr>
        <w:numPr>
          <w:ilvl w:val="0"/>
          <w:numId w:val="223"/>
        </w:numPr>
      </w:pPr>
      <w:r w:rsidRPr="004D338F">
        <w:rPr>
          <w:b/>
          <w:bCs/>
        </w:rPr>
        <w:t>Free Consultations:</w:t>
      </w:r>
      <w:r w:rsidRPr="004D338F">
        <w:t xml:space="preserve"> Offer free consultations for interested individuals and companies to discuss their specific needs and how Island Rest can accommodate them.</w:t>
      </w:r>
    </w:p>
    <w:p w14:paraId="5555AB5E" w14:textId="77777777" w:rsidR="004D338F" w:rsidRPr="004D338F" w:rsidRDefault="004D338F" w:rsidP="004D338F">
      <w:pPr>
        <w:numPr>
          <w:ilvl w:val="1"/>
          <w:numId w:val="223"/>
        </w:numPr>
      </w:pPr>
      <w:r w:rsidRPr="004D338F">
        <w:t>Consultation Offer: "Book a Free Consultation to Learn How Island Rest Can Work for You."</w:t>
      </w:r>
    </w:p>
    <w:p w14:paraId="529C265D" w14:textId="77777777" w:rsidR="004D338F" w:rsidRPr="004D338F" w:rsidRDefault="004D338F" w:rsidP="004D338F">
      <w:pPr>
        <w:numPr>
          <w:ilvl w:val="0"/>
          <w:numId w:val="223"/>
        </w:numPr>
      </w:pPr>
      <w:r w:rsidRPr="004D338F">
        <w:rPr>
          <w:b/>
          <w:bCs/>
        </w:rPr>
        <w:t>Follow-Up Communications:</w:t>
      </w:r>
      <w:r w:rsidRPr="004D338F">
        <w:t xml:space="preserve"> Implement automated follow-up emails and calls to potential residents who have shown interest but have not yet booked.</w:t>
      </w:r>
    </w:p>
    <w:p w14:paraId="4B78A93B" w14:textId="77777777" w:rsidR="004D338F" w:rsidRPr="004D338F" w:rsidRDefault="004D338F" w:rsidP="004D338F">
      <w:pPr>
        <w:numPr>
          <w:ilvl w:val="1"/>
          <w:numId w:val="223"/>
        </w:numPr>
      </w:pPr>
      <w:r w:rsidRPr="004D338F">
        <w:t>Follow-Up Email Example: "We're Here to Help – Secure Your Spot at Island Rest Today!"</w:t>
      </w:r>
    </w:p>
    <w:p w14:paraId="6F012867" w14:textId="77777777" w:rsidR="004D338F" w:rsidRPr="004D338F" w:rsidRDefault="004D338F" w:rsidP="004D338F">
      <w:pPr>
        <w:numPr>
          <w:ilvl w:val="0"/>
          <w:numId w:val="223"/>
        </w:numPr>
      </w:pPr>
      <w:r w:rsidRPr="004D338F">
        <w:rPr>
          <w:b/>
          <w:bCs/>
        </w:rPr>
        <w:t>On-Site Visits:</w:t>
      </w:r>
      <w:r w:rsidRPr="004D338F">
        <w:t xml:space="preserve"> Arrange on-site visits for local professionals to experience the facilities firsthand and meet with current residents and staff.</w:t>
      </w:r>
    </w:p>
    <w:p w14:paraId="1A77EDCF" w14:textId="77777777" w:rsidR="004D338F" w:rsidRPr="004D338F" w:rsidRDefault="004D338F" w:rsidP="004D338F">
      <w:pPr>
        <w:numPr>
          <w:ilvl w:val="1"/>
          <w:numId w:val="223"/>
        </w:numPr>
      </w:pPr>
      <w:r w:rsidRPr="004D338F">
        <w:t>Visit Invitation: "Come See for Yourself – Schedule a Tour of Island Rest Today!"</w:t>
      </w:r>
    </w:p>
    <w:p w14:paraId="05EAD161" w14:textId="77777777" w:rsidR="004D338F" w:rsidRPr="004D338F" w:rsidRDefault="004D338F" w:rsidP="004D338F">
      <w:pPr>
        <w:rPr>
          <w:b/>
          <w:bCs/>
        </w:rPr>
      </w:pPr>
      <w:r w:rsidRPr="004D338F">
        <w:rPr>
          <w:b/>
          <w:bCs/>
        </w:rPr>
        <w:t>Summary</w:t>
      </w:r>
    </w:p>
    <w:p w14:paraId="1C6F2C0A" w14:textId="77777777" w:rsidR="004D338F" w:rsidRPr="004D338F" w:rsidRDefault="004D338F" w:rsidP="004D338F">
      <w:r w:rsidRPr="004D338F">
        <w:t>The AIDA model provides a comprehensive framework for Island Rest to attract, engage, and convert potential residents. By effectively capturing attention, generating interest, fostering desire, and prompting action, Island Rest can successfully market its co-accommodation services to professionals commuting between Lagos mainland and Lagos Island. This approach ensures that the unique value propositions of Island Rest are communicated clearly and compellingly, leading to increased occupancy and customer satisfaction.</w:t>
      </w:r>
    </w:p>
    <w:p w14:paraId="7045D902" w14:textId="77777777" w:rsidR="00182FED" w:rsidRPr="00453702" w:rsidRDefault="00182FED" w:rsidP="00453702"/>
    <w:p w14:paraId="3BDBB772" w14:textId="77777777" w:rsidR="00453702" w:rsidRPr="00453702" w:rsidRDefault="00453702" w:rsidP="00453702">
      <w:pPr>
        <w:rPr>
          <w:vanish/>
        </w:rPr>
      </w:pPr>
      <w:r w:rsidRPr="00453702">
        <w:rPr>
          <w:vanish/>
        </w:rPr>
        <w:t>Top of Form</w:t>
      </w:r>
    </w:p>
    <w:p w14:paraId="77196887" w14:textId="77777777" w:rsidR="00453702" w:rsidRPr="00453702" w:rsidRDefault="00453702" w:rsidP="00453702">
      <w:pPr>
        <w:rPr>
          <w:vanish/>
        </w:rPr>
      </w:pPr>
      <w:r w:rsidRPr="00453702">
        <w:rPr>
          <w:vanish/>
        </w:rPr>
        <w:t>Bottom of Form</w:t>
      </w:r>
    </w:p>
    <w:p w14:paraId="01BA7D7E" w14:textId="77777777" w:rsidR="00453702" w:rsidRDefault="00453702"/>
    <w:p w14:paraId="488C6B0F" w14:textId="77777777" w:rsidR="00E51D07" w:rsidRDefault="00E51D07"/>
    <w:p w14:paraId="21ABD606" w14:textId="77777777" w:rsidR="00E51D07" w:rsidRDefault="00E51D07"/>
    <w:p w14:paraId="2D788144" w14:textId="77777777" w:rsidR="004D338F" w:rsidRDefault="004D338F"/>
    <w:p w14:paraId="434D456A" w14:textId="77777777" w:rsidR="004D338F" w:rsidRDefault="004D338F"/>
    <w:p w14:paraId="1947DE67" w14:textId="77777777" w:rsidR="004D338F" w:rsidRDefault="004D338F"/>
    <w:p w14:paraId="2E8CCAEC" w14:textId="77777777" w:rsidR="004D338F" w:rsidRDefault="004D338F"/>
    <w:p w14:paraId="545E5207" w14:textId="77777777" w:rsidR="004D338F" w:rsidRDefault="004D338F"/>
    <w:p w14:paraId="0D09FB1B" w14:textId="77777777" w:rsidR="004D338F" w:rsidRDefault="004D338F"/>
    <w:p w14:paraId="4D8C6E1A" w14:textId="77777777" w:rsidR="004D338F" w:rsidRDefault="004D338F"/>
    <w:p w14:paraId="0D4D51F0" w14:textId="77777777" w:rsidR="004D338F" w:rsidRPr="004D338F" w:rsidRDefault="004D338F" w:rsidP="004D338F">
      <w:pPr>
        <w:rPr>
          <w:b/>
          <w:bCs/>
        </w:rPr>
      </w:pPr>
      <w:r w:rsidRPr="004D338F">
        <w:rPr>
          <w:b/>
          <w:bCs/>
        </w:rPr>
        <w:t>Effectual Marketing Tactics for Island Rest</w:t>
      </w:r>
    </w:p>
    <w:p w14:paraId="6A4D242D" w14:textId="77777777" w:rsidR="004D338F" w:rsidRPr="004D338F" w:rsidRDefault="004D338F" w:rsidP="004D338F">
      <w:r w:rsidRPr="004D338F">
        <w:t>Incorporating the principles of effectuation theory, Island Rest can develop robust marketing tactics that attract lead customers and facilitate further diffusion. The five principles—Bird-in-Hand, Affordable Loss, Crazy Quilt, Lemonade, and Pilot-in-the-Plane—provide a structured approach to navigating the competitive environment and maximizing limited resources.</w:t>
      </w:r>
    </w:p>
    <w:p w14:paraId="2C71B0D5" w14:textId="77777777" w:rsidR="004D338F" w:rsidRPr="004D338F" w:rsidRDefault="004D338F" w:rsidP="004D338F">
      <w:pPr>
        <w:rPr>
          <w:b/>
          <w:bCs/>
        </w:rPr>
      </w:pPr>
      <w:r w:rsidRPr="004D338F">
        <w:rPr>
          <w:b/>
          <w:bCs/>
        </w:rPr>
        <w:t>Bird-in-Hand Principle</w:t>
      </w:r>
    </w:p>
    <w:p w14:paraId="2099B718" w14:textId="77777777" w:rsidR="004D338F" w:rsidRPr="004D338F" w:rsidRDefault="004D338F" w:rsidP="004D338F">
      <w:r w:rsidRPr="004D338F">
        <w:rPr>
          <w:b/>
          <w:bCs/>
        </w:rPr>
        <w:t>Focus:</w:t>
      </w:r>
      <w:r w:rsidRPr="004D338F">
        <w:t xml:space="preserve"> Utilizing available resources and leveraging existing networks.</w:t>
      </w:r>
    </w:p>
    <w:p w14:paraId="4411D3C8" w14:textId="77777777" w:rsidR="004D338F" w:rsidRPr="004D338F" w:rsidRDefault="004D338F" w:rsidP="004D338F">
      <w:r w:rsidRPr="004D338F">
        <w:rPr>
          <w:b/>
          <w:bCs/>
        </w:rPr>
        <w:t>Tactics:</w:t>
      </w:r>
    </w:p>
    <w:p w14:paraId="7AF6851B" w14:textId="77777777" w:rsidR="004D338F" w:rsidRPr="004D338F" w:rsidRDefault="004D338F" w:rsidP="004D338F">
      <w:pPr>
        <w:numPr>
          <w:ilvl w:val="0"/>
          <w:numId w:val="224"/>
        </w:numPr>
      </w:pPr>
      <w:r w:rsidRPr="004D338F">
        <w:rPr>
          <w:b/>
          <w:bCs/>
        </w:rPr>
        <w:t>Network Utilization:</w:t>
      </w:r>
      <w:r w:rsidRPr="004D338F">
        <w:t xml:space="preserve"> Engage with the personal and professional networks of the founders, investors, and initial customers. Encourage them to spread the word about Island Rest.</w:t>
      </w:r>
    </w:p>
    <w:p w14:paraId="5E5D5AC3" w14:textId="77777777" w:rsidR="004D338F" w:rsidRPr="004D338F" w:rsidRDefault="004D338F" w:rsidP="004D338F">
      <w:pPr>
        <w:numPr>
          <w:ilvl w:val="1"/>
          <w:numId w:val="224"/>
        </w:numPr>
      </w:pPr>
      <w:r w:rsidRPr="004D338F">
        <w:rPr>
          <w:b/>
          <w:bCs/>
        </w:rPr>
        <w:t>Example:</w:t>
      </w:r>
      <w:r w:rsidRPr="004D338F">
        <w:t xml:space="preserve"> Invite friends, family, and professional contacts for a tour of the facility and offer referral incentives for bringing in new residents.</w:t>
      </w:r>
    </w:p>
    <w:p w14:paraId="3E6FD1B8" w14:textId="77777777" w:rsidR="004D338F" w:rsidRPr="004D338F" w:rsidRDefault="004D338F" w:rsidP="004D338F">
      <w:pPr>
        <w:numPr>
          <w:ilvl w:val="0"/>
          <w:numId w:val="224"/>
        </w:numPr>
      </w:pPr>
      <w:r w:rsidRPr="004D338F">
        <w:rPr>
          <w:b/>
          <w:bCs/>
        </w:rPr>
        <w:t>Partnerships with Local Businesses:</w:t>
      </w:r>
      <w:r w:rsidRPr="004D338F">
        <w:t xml:space="preserve"> Collaborate with local businesses, such as cafes, gyms, and coworking spaces, to offer exclusive discounts and joint marketing efforts.</w:t>
      </w:r>
    </w:p>
    <w:p w14:paraId="62CD4261" w14:textId="77777777" w:rsidR="004D338F" w:rsidRPr="004D338F" w:rsidRDefault="004D338F" w:rsidP="004D338F">
      <w:pPr>
        <w:numPr>
          <w:ilvl w:val="1"/>
          <w:numId w:val="224"/>
        </w:numPr>
      </w:pPr>
      <w:r w:rsidRPr="004D338F">
        <w:rPr>
          <w:b/>
          <w:bCs/>
        </w:rPr>
        <w:t>Example:</w:t>
      </w:r>
      <w:r w:rsidRPr="004D338F">
        <w:t xml:space="preserve"> Partner with a popular local café to provide residents with discount vouchers, enhancing the value proposition and increasing word-of-mouth marketing.</w:t>
      </w:r>
    </w:p>
    <w:p w14:paraId="77786877" w14:textId="77777777" w:rsidR="004D338F" w:rsidRPr="004D338F" w:rsidRDefault="004D338F" w:rsidP="004D338F">
      <w:pPr>
        <w:numPr>
          <w:ilvl w:val="0"/>
          <w:numId w:val="224"/>
        </w:numPr>
      </w:pPr>
      <w:r w:rsidRPr="004D338F">
        <w:rPr>
          <w:b/>
          <w:bCs/>
        </w:rPr>
        <w:t>Community Events:</w:t>
      </w:r>
      <w:r w:rsidRPr="004D338F">
        <w:t xml:space="preserve"> Host community events and open houses to attract potential residents and create buzz around the Island Rest brand.</w:t>
      </w:r>
    </w:p>
    <w:p w14:paraId="614C8647" w14:textId="77777777" w:rsidR="004D338F" w:rsidRPr="004D338F" w:rsidRDefault="004D338F" w:rsidP="004D338F">
      <w:pPr>
        <w:numPr>
          <w:ilvl w:val="1"/>
          <w:numId w:val="224"/>
        </w:numPr>
      </w:pPr>
      <w:r w:rsidRPr="004D338F">
        <w:rPr>
          <w:b/>
          <w:bCs/>
        </w:rPr>
        <w:t>Example:</w:t>
      </w:r>
      <w:r w:rsidRPr="004D338F">
        <w:t xml:space="preserve"> Organize a launch event with local influencers, media, and prospective residents to showcase the facilities and amenities.</w:t>
      </w:r>
    </w:p>
    <w:p w14:paraId="4FC8451B" w14:textId="77777777" w:rsidR="004D338F" w:rsidRPr="004D338F" w:rsidRDefault="004D338F" w:rsidP="004D338F">
      <w:pPr>
        <w:rPr>
          <w:b/>
          <w:bCs/>
        </w:rPr>
      </w:pPr>
      <w:r w:rsidRPr="004D338F">
        <w:rPr>
          <w:b/>
          <w:bCs/>
        </w:rPr>
        <w:t>Affordable Loss Principle</w:t>
      </w:r>
    </w:p>
    <w:p w14:paraId="51100B8D" w14:textId="77777777" w:rsidR="004D338F" w:rsidRPr="004D338F" w:rsidRDefault="004D338F" w:rsidP="004D338F">
      <w:r w:rsidRPr="004D338F">
        <w:rPr>
          <w:b/>
          <w:bCs/>
        </w:rPr>
        <w:t>Focus:</w:t>
      </w:r>
      <w:r w:rsidRPr="004D338F">
        <w:t xml:space="preserve"> Minimizing financial risk and making small, calculated investments.</w:t>
      </w:r>
    </w:p>
    <w:p w14:paraId="6F980BE4" w14:textId="77777777" w:rsidR="004D338F" w:rsidRPr="004D338F" w:rsidRDefault="004D338F" w:rsidP="004D338F">
      <w:r w:rsidRPr="004D338F">
        <w:rPr>
          <w:b/>
          <w:bCs/>
        </w:rPr>
        <w:t>Tactics:</w:t>
      </w:r>
    </w:p>
    <w:p w14:paraId="370D2AB5" w14:textId="77777777" w:rsidR="004D338F" w:rsidRPr="004D338F" w:rsidRDefault="004D338F" w:rsidP="004D338F">
      <w:pPr>
        <w:numPr>
          <w:ilvl w:val="0"/>
          <w:numId w:val="225"/>
        </w:numPr>
      </w:pPr>
      <w:r w:rsidRPr="004D338F">
        <w:rPr>
          <w:b/>
          <w:bCs/>
        </w:rPr>
        <w:t>Lean Marketing Campaigns:</w:t>
      </w:r>
      <w:r w:rsidRPr="004D338F">
        <w:t xml:space="preserve"> Implement cost-effective marketing strategies, such as social media marketing, email campaigns, and content marketing, to reach a broad audience without significant expenditure.</w:t>
      </w:r>
    </w:p>
    <w:p w14:paraId="0F2C256B" w14:textId="77777777" w:rsidR="004D338F" w:rsidRPr="004D338F" w:rsidRDefault="004D338F" w:rsidP="004D338F">
      <w:pPr>
        <w:numPr>
          <w:ilvl w:val="1"/>
          <w:numId w:val="225"/>
        </w:numPr>
      </w:pPr>
      <w:r w:rsidRPr="004D338F">
        <w:rPr>
          <w:b/>
          <w:bCs/>
        </w:rPr>
        <w:t>Example:</w:t>
      </w:r>
      <w:r w:rsidRPr="004D338F">
        <w:t xml:space="preserve"> Use targeted Facebook and Instagram ads with a modest budget to attract young professionals and commuters.</w:t>
      </w:r>
    </w:p>
    <w:p w14:paraId="2BA42E2C" w14:textId="77777777" w:rsidR="004D338F" w:rsidRPr="004D338F" w:rsidRDefault="004D338F" w:rsidP="004D338F">
      <w:pPr>
        <w:numPr>
          <w:ilvl w:val="0"/>
          <w:numId w:val="225"/>
        </w:numPr>
      </w:pPr>
      <w:r w:rsidRPr="004D338F">
        <w:rPr>
          <w:b/>
          <w:bCs/>
        </w:rPr>
        <w:lastRenderedPageBreak/>
        <w:t>Pilot Programs:</w:t>
      </w:r>
      <w:r w:rsidRPr="004D338F">
        <w:t xml:space="preserve"> Start with a pilot program offering a limited number of rooms at a discounted rate to gauge interest and gather feedback.</w:t>
      </w:r>
    </w:p>
    <w:p w14:paraId="548C1F95" w14:textId="77777777" w:rsidR="004D338F" w:rsidRPr="004D338F" w:rsidRDefault="004D338F" w:rsidP="004D338F">
      <w:pPr>
        <w:numPr>
          <w:ilvl w:val="1"/>
          <w:numId w:val="225"/>
        </w:numPr>
      </w:pPr>
      <w:r w:rsidRPr="004D338F">
        <w:rPr>
          <w:b/>
          <w:bCs/>
        </w:rPr>
        <w:t>Example:</w:t>
      </w:r>
      <w:r w:rsidRPr="004D338F">
        <w:t xml:space="preserve"> Offer a three-month trial period for the first 50 residents at a reduced rate to build initial occupancy and receive valuable insights.</w:t>
      </w:r>
    </w:p>
    <w:p w14:paraId="1EA4698D" w14:textId="77777777" w:rsidR="004D338F" w:rsidRPr="004D338F" w:rsidRDefault="004D338F" w:rsidP="004D338F">
      <w:pPr>
        <w:numPr>
          <w:ilvl w:val="0"/>
          <w:numId w:val="225"/>
        </w:numPr>
      </w:pPr>
      <w:r w:rsidRPr="004D338F">
        <w:rPr>
          <w:b/>
          <w:bCs/>
        </w:rPr>
        <w:t>Performance Metrics:</w:t>
      </w:r>
      <w:r w:rsidRPr="004D338F">
        <w:t xml:space="preserve"> Continuously monitor marketing performance and adjust strategies based on data and feedback.</w:t>
      </w:r>
    </w:p>
    <w:p w14:paraId="24721892" w14:textId="77777777" w:rsidR="004D338F" w:rsidRPr="004D338F" w:rsidRDefault="004D338F" w:rsidP="004D338F">
      <w:pPr>
        <w:numPr>
          <w:ilvl w:val="1"/>
          <w:numId w:val="225"/>
        </w:numPr>
      </w:pPr>
      <w:r w:rsidRPr="004D338F">
        <w:rPr>
          <w:b/>
          <w:bCs/>
        </w:rPr>
        <w:t>Example:</w:t>
      </w:r>
      <w:r w:rsidRPr="004D338F">
        <w:t xml:space="preserve"> Track the success of different marketing channels and reallocate budget to the most effective ones.</w:t>
      </w:r>
    </w:p>
    <w:p w14:paraId="4825646B" w14:textId="77777777" w:rsidR="004D338F" w:rsidRPr="004D338F" w:rsidRDefault="004D338F" w:rsidP="004D338F">
      <w:pPr>
        <w:rPr>
          <w:b/>
          <w:bCs/>
        </w:rPr>
      </w:pPr>
      <w:r w:rsidRPr="004D338F">
        <w:rPr>
          <w:b/>
          <w:bCs/>
        </w:rPr>
        <w:t>Crazy Quilt Principle</w:t>
      </w:r>
    </w:p>
    <w:p w14:paraId="5D8A2C5E" w14:textId="77777777" w:rsidR="004D338F" w:rsidRPr="004D338F" w:rsidRDefault="004D338F" w:rsidP="004D338F">
      <w:r w:rsidRPr="004D338F">
        <w:rPr>
          <w:b/>
          <w:bCs/>
        </w:rPr>
        <w:t>Focus:</w:t>
      </w:r>
      <w:r w:rsidRPr="004D338F">
        <w:t xml:space="preserve"> Building partnerships with stakeholders who share a common vision.</w:t>
      </w:r>
    </w:p>
    <w:p w14:paraId="18D507A4" w14:textId="77777777" w:rsidR="004D338F" w:rsidRPr="004D338F" w:rsidRDefault="004D338F" w:rsidP="004D338F">
      <w:r w:rsidRPr="004D338F">
        <w:rPr>
          <w:b/>
          <w:bCs/>
        </w:rPr>
        <w:t>Tactics:</w:t>
      </w:r>
    </w:p>
    <w:p w14:paraId="3F92CADC" w14:textId="77777777" w:rsidR="004D338F" w:rsidRPr="004D338F" w:rsidRDefault="004D338F" w:rsidP="004D338F">
      <w:pPr>
        <w:numPr>
          <w:ilvl w:val="0"/>
          <w:numId w:val="226"/>
        </w:numPr>
      </w:pPr>
      <w:r w:rsidRPr="004D338F">
        <w:rPr>
          <w:b/>
          <w:bCs/>
        </w:rPr>
        <w:t>Corporate Partnerships:</w:t>
      </w:r>
      <w:r w:rsidRPr="004D338F">
        <w:t xml:space="preserve"> Form strategic partnerships with companies on Lagos Island to provide accommodation for their employees.</w:t>
      </w:r>
    </w:p>
    <w:p w14:paraId="7D7D412B" w14:textId="77777777" w:rsidR="004D338F" w:rsidRPr="004D338F" w:rsidRDefault="004D338F" w:rsidP="004D338F">
      <w:pPr>
        <w:numPr>
          <w:ilvl w:val="1"/>
          <w:numId w:val="226"/>
        </w:numPr>
      </w:pPr>
      <w:r w:rsidRPr="004D338F">
        <w:rPr>
          <w:b/>
          <w:bCs/>
        </w:rPr>
        <w:t>Example:</w:t>
      </w:r>
      <w:r w:rsidRPr="004D338F">
        <w:t xml:space="preserve"> Offer corporate packages where companies can reserve blocks of rooms for their staff, fostering long-term relationships and steady occupancy.</w:t>
      </w:r>
    </w:p>
    <w:p w14:paraId="493A1A5D" w14:textId="77777777" w:rsidR="004D338F" w:rsidRPr="004D338F" w:rsidRDefault="004D338F" w:rsidP="004D338F">
      <w:pPr>
        <w:numPr>
          <w:ilvl w:val="0"/>
          <w:numId w:val="226"/>
        </w:numPr>
      </w:pPr>
      <w:r w:rsidRPr="004D338F">
        <w:rPr>
          <w:b/>
          <w:bCs/>
        </w:rPr>
        <w:t>Collaborative Marketing:</w:t>
      </w:r>
      <w:r w:rsidRPr="004D338F">
        <w:t xml:space="preserve"> Work with complementary businesses and service providers to co-market and create bundled offers.</w:t>
      </w:r>
    </w:p>
    <w:p w14:paraId="5512327B" w14:textId="77777777" w:rsidR="004D338F" w:rsidRPr="004D338F" w:rsidRDefault="004D338F" w:rsidP="004D338F">
      <w:pPr>
        <w:numPr>
          <w:ilvl w:val="1"/>
          <w:numId w:val="226"/>
        </w:numPr>
      </w:pPr>
      <w:r w:rsidRPr="004D338F">
        <w:rPr>
          <w:b/>
          <w:bCs/>
        </w:rPr>
        <w:t>Example:</w:t>
      </w:r>
      <w:r w:rsidRPr="004D338F">
        <w:t xml:space="preserve"> Collaborate with a local transportation service to offer discounted shuttle rides for residents, enhancing the overall value proposition.</w:t>
      </w:r>
    </w:p>
    <w:p w14:paraId="36278A93" w14:textId="77777777" w:rsidR="004D338F" w:rsidRPr="004D338F" w:rsidRDefault="004D338F" w:rsidP="004D338F">
      <w:pPr>
        <w:numPr>
          <w:ilvl w:val="0"/>
          <w:numId w:val="226"/>
        </w:numPr>
      </w:pPr>
      <w:r w:rsidRPr="004D338F">
        <w:rPr>
          <w:b/>
          <w:bCs/>
        </w:rPr>
        <w:t>Resident Engagement:</w:t>
      </w:r>
      <w:r w:rsidRPr="004D338F">
        <w:t xml:space="preserve"> Involve residents in the marketing process by encouraging them to share their experiences and testimonials.</w:t>
      </w:r>
    </w:p>
    <w:p w14:paraId="25FC06D7" w14:textId="77777777" w:rsidR="004D338F" w:rsidRPr="004D338F" w:rsidRDefault="004D338F" w:rsidP="004D338F">
      <w:pPr>
        <w:numPr>
          <w:ilvl w:val="1"/>
          <w:numId w:val="226"/>
        </w:numPr>
      </w:pPr>
      <w:r w:rsidRPr="004D338F">
        <w:rPr>
          <w:b/>
          <w:bCs/>
        </w:rPr>
        <w:t>Example:</w:t>
      </w:r>
      <w:r w:rsidRPr="004D338F">
        <w:t xml:space="preserve"> Launch a resident ambassador program where satisfied residents can earn rewards for referring new tenants.</w:t>
      </w:r>
    </w:p>
    <w:p w14:paraId="509F2CFD" w14:textId="77777777" w:rsidR="004D338F" w:rsidRPr="004D338F" w:rsidRDefault="004D338F" w:rsidP="004D338F">
      <w:pPr>
        <w:rPr>
          <w:b/>
          <w:bCs/>
        </w:rPr>
      </w:pPr>
      <w:r w:rsidRPr="004D338F">
        <w:rPr>
          <w:b/>
          <w:bCs/>
        </w:rPr>
        <w:t>Lemonade Principle</w:t>
      </w:r>
    </w:p>
    <w:p w14:paraId="058DB94F" w14:textId="77777777" w:rsidR="004D338F" w:rsidRPr="004D338F" w:rsidRDefault="004D338F" w:rsidP="004D338F">
      <w:r w:rsidRPr="004D338F">
        <w:rPr>
          <w:b/>
          <w:bCs/>
        </w:rPr>
        <w:t>Focus:</w:t>
      </w:r>
      <w:r w:rsidRPr="004D338F">
        <w:t xml:space="preserve"> Embracing unexpected events and turning them into opportunities.</w:t>
      </w:r>
    </w:p>
    <w:p w14:paraId="290AC58C" w14:textId="77777777" w:rsidR="004D338F" w:rsidRPr="004D338F" w:rsidRDefault="004D338F" w:rsidP="004D338F">
      <w:r w:rsidRPr="004D338F">
        <w:rPr>
          <w:b/>
          <w:bCs/>
        </w:rPr>
        <w:t>Tactics:</w:t>
      </w:r>
    </w:p>
    <w:p w14:paraId="1D494807" w14:textId="77777777" w:rsidR="004D338F" w:rsidRPr="004D338F" w:rsidRDefault="004D338F" w:rsidP="004D338F">
      <w:pPr>
        <w:numPr>
          <w:ilvl w:val="0"/>
          <w:numId w:val="227"/>
        </w:numPr>
      </w:pPr>
      <w:r w:rsidRPr="004D338F">
        <w:rPr>
          <w:b/>
          <w:bCs/>
        </w:rPr>
        <w:t>Responsive Marketing:</w:t>
      </w:r>
      <w:r w:rsidRPr="004D338F">
        <w:t xml:space="preserve"> Be agile and ready to pivot marketing strategies in response to market changes and customer feedback.</w:t>
      </w:r>
    </w:p>
    <w:p w14:paraId="1F5D08EA" w14:textId="77777777" w:rsidR="004D338F" w:rsidRPr="004D338F" w:rsidRDefault="004D338F" w:rsidP="004D338F">
      <w:pPr>
        <w:numPr>
          <w:ilvl w:val="1"/>
          <w:numId w:val="227"/>
        </w:numPr>
      </w:pPr>
      <w:r w:rsidRPr="004D338F">
        <w:rPr>
          <w:b/>
          <w:bCs/>
        </w:rPr>
        <w:t>Example:</w:t>
      </w:r>
      <w:r w:rsidRPr="004D338F">
        <w:t xml:space="preserve"> If a sudden transportation strike increases commute times, emphasize the convenience and stress reduction of living closer to work at Island Rest.</w:t>
      </w:r>
    </w:p>
    <w:p w14:paraId="4F2BC0B7" w14:textId="77777777" w:rsidR="004D338F" w:rsidRPr="004D338F" w:rsidRDefault="004D338F" w:rsidP="004D338F">
      <w:pPr>
        <w:numPr>
          <w:ilvl w:val="0"/>
          <w:numId w:val="227"/>
        </w:numPr>
      </w:pPr>
      <w:r w:rsidRPr="004D338F">
        <w:rPr>
          <w:b/>
          <w:bCs/>
        </w:rPr>
        <w:t>Opportunity Exploitation:</w:t>
      </w:r>
      <w:r w:rsidRPr="004D338F">
        <w:t xml:space="preserve"> Take advantage of unforeseen events to highlight the benefits of Island Rest.</w:t>
      </w:r>
    </w:p>
    <w:p w14:paraId="5C8CFFCD" w14:textId="77777777" w:rsidR="004D338F" w:rsidRPr="004D338F" w:rsidRDefault="004D338F" w:rsidP="004D338F">
      <w:pPr>
        <w:numPr>
          <w:ilvl w:val="1"/>
          <w:numId w:val="227"/>
        </w:numPr>
      </w:pPr>
      <w:r w:rsidRPr="004D338F">
        <w:rPr>
          <w:b/>
          <w:bCs/>
        </w:rPr>
        <w:t>Example:</w:t>
      </w:r>
      <w:r w:rsidRPr="004D338F">
        <w:t xml:space="preserve"> During heavy rainfall or traffic congestion periods, run targeted ads showcasing how Island Rest helps avoid these daily hassles.</w:t>
      </w:r>
    </w:p>
    <w:p w14:paraId="283E34B7" w14:textId="77777777" w:rsidR="004D338F" w:rsidRPr="004D338F" w:rsidRDefault="004D338F" w:rsidP="004D338F">
      <w:pPr>
        <w:numPr>
          <w:ilvl w:val="0"/>
          <w:numId w:val="227"/>
        </w:numPr>
      </w:pPr>
      <w:r w:rsidRPr="004D338F">
        <w:rPr>
          <w:b/>
          <w:bCs/>
        </w:rPr>
        <w:lastRenderedPageBreak/>
        <w:t>Adaptive Offers:</w:t>
      </w:r>
      <w:r w:rsidRPr="004D338F">
        <w:t xml:space="preserve"> Create flexible offers that cater to emerging needs and trends among the target audience.</w:t>
      </w:r>
    </w:p>
    <w:p w14:paraId="757910C4" w14:textId="77777777" w:rsidR="004D338F" w:rsidRPr="004D338F" w:rsidRDefault="004D338F" w:rsidP="004D338F">
      <w:pPr>
        <w:numPr>
          <w:ilvl w:val="1"/>
          <w:numId w:val="227"/>
        </w:numPr>
      </w:pPr>
      <w:r w:rsidRPr="004D338F">
        <w:rPr>
          <w:b/>
          <w:bCs/>
        </w:rPr>
        <w:t>Example:</w:t>
      </w:r>
      <w:r w:rsidRPr="004D338F">
        <w:t xml:space="preserve"> Introduce short-term rental options for professionals who need temporary accommodation during busy seasons or special projects.</w:t>
      </w:r>
    </w:p>
    <w:p w14:paraId="40852990" w14:textId="77777777" w:rsidR="004D338F" w:rsidRPr="004D338F" w:rsidRDefault="004D338F" w:rsidP="004D338F">
      <w:pPr>
        <w:rPr>
          <w:b/>
          <w:bCs/>
        </w:rPr>
      </w:pPr>
      <w:r w:rsidRPr="004D338F">
        <w:rPr>
          <w:b/>
          <w:bCs/>
        </w:rPr>
        <w:t>Pilot-in-the-Plane Principle</w:t>
      </w:r>
    </w:p>
    <w:p w14:paraId="4F98449D" w14:textId="77777777" w:rsidR="004D338F" w:rsidRPr="004D338F" w:rsidRDefault="004D338F" w:rsidP="004D338F">
      <w:r w:rsidRPr="004D338F">
        <w:rPr>
          <w:b/>
          <w:bCs/>
        </w:rPr>
        <w:t>Focus:</w:t>
      </w:r>
      <w:r w:rsidRPr="004D338F">
        <w:t xml:space="preserve"> Shaping the future by focusing on activities within your control.</w:t>
      </w:r>
    </w:p>
    <w:p w14:paraId="1F8D29EE" w14:textId="77777777" w:rsidR="004D338F" w:rsidRPr="004D338F" w:rsidRDefault="004D338F" w:rsidP="004D338F">
      <w:r w:rsidRPr="004D338F">
        <w:rPr>
          <w:b/>
          <w:bCs/>
        </w:rPr>
        <w:t>Tactics:</w:t>
      </w:r>
    </w:p>
    <w:p w14:paraId="058E62B6" w14:textId="77777777" w:rsidR="004D338F" w:rsidRPr="004D338F" w:rsidRDefault="004D338F" w:rsidP="004D338F">
      <w:pPr>
        <w:numPr>
          <w:ilvl w:val="0"/>
          <w:numId w:val="228"/>
        </w:numPr>
      </w:pPr>
      <w:r w:rsidRPr="004D338F">
        <w:rPr>
          <w:b/>
          <w:bCs/>
        </w:rPr>
        <w:t>Proactive Customer Engagement:</w:t>
      </w:r>
      <w:r w:rsidRPr="004D338F">
        <w:t xml:space="preserve"> Maintain direct communication with current and potential residents to understand their needs and preferences.</w:t>
      </w:r>
    </w:p>
    <w:p w14:paraId="426D8C06" w14:textId="77777777" w:rsidR="004D338F" w:rsidRPr="004D338F" w:rsidRDefault="004D338F" w:rsidP="004D338F">
      <w:pPr>
        <w:numPr>
          <w:ilvl w:val="1"/>
          <w:numId w:val="228"/>
        </w:numPr>
      </w:pPr>
      <w:r w:rsidRPr="004D338F">
        <w:rPr>
          <w:b/>
          <w:bCs/>
        </w:rPr>
        <w:t>Example:</w:t>
      </w:r>
      <w:r w:rsidRPr="004D338F">
        <w:t xml:space="preserve"> Conduct regular surveys and feedback sessions to gather insights and improve services.</w:t>
      </w:r>
    </w:p>
    <w:p w14:paraId="7FA1ACF3" w14:textId="77777777" w:rsidR="004D338F" w:rsidRPr="004D338F" w:rsidRDefault="004D338F" w:rsidP="004D338F">
      <w:pPr>
        <w:numPr>
          <w:ilvl w:val="0"/>
          <w:numId w:val="228"/>
        </w:numPr>
      </w:pPr>
      <w:r w:rsidRPr="004D338F">
        <w:rPr>
          <w:b/>
          <w:bCs/>
        </w:rPr>
        <w:t>Brand Positioning:</w:t>
      </w:r>
      <w:r w:rsidRPr="004D338F">
        <w:t xml:space="preserve"> Clearly articulate the unique value proposition of Island Rest in all marketing materials and interactions.</w:t>
      </w:r>
    </w:p>
    <w:p w14:paraId="7874E042" w14:textId="77777777" w:rsidR="004D338F" w:rsidRPr="004D338F" w:rsidRDefault="004D338F" w:rsidP="004D338F">
      <w:pPr>
        <w:numPr>
          <w:ilvl w:val="1"/>
          <w:numId w:val="228"/>
        </w:numPr>
      </w:pPr>
      <w:r w:rsidRPr="004D338F">
        <w:rPr>
          <w:b/>
          <w:bCs/>
        </w:rPr>
        <w:t>Example:</w:t>
      </w:r>
      <w:r w:rsidRPr="004D338F">
        <w:t xml:space="preserve"> Consistently highlight the benefits of reduced commute times, enhanced work-life balance, and secure, community-oriented living.</w:t>
      </w:r>
    </w:p>
    <w:p w14:paraId="36CC3917" w14:textId="77777777" w:rsidR="004D338F" w:rsidRPr="004D338F" w:rsidRDefault="004D338F" w:rsidP="004D338F">
      <w:pPr>
        <w:numPr>
          <w:ilvl w:val="0"/>
          <w:numId w:val="228"/>
        </w:numPr>
      </w:pPr>
      <w:r w:rsidRPr="004D338F">
        <w:rPr>
          <w:b/>
          <w:bCs/>
        </w:rPr>
        <w:t>Controlled Growth:</w:t>
      </w:r>
      <w:r w:rsidRPr="004D338F">
        <w:t xml:space="preserve"> Expand services and amenities gradually, ensuring that each addition meets the high standards of quality and resident satisfaction.</w:t>
      </w:r>
    </w:p>
    <w:p w14:paraId="53B6FD99" w14:textId="77777777" w:rsidR="004D338F" w:rsidRPr="004D338F" w:rsidRDefault="004D338F" w:rsidP="004D338F">
      <w:pPr>
        <w:numPr>
          <w:ilvl w:val="1"/>
          <w:numId w:val="228"/>
        </w:numPr>
      </w:pPr>
      <w:r w:rsidRPr="004D338F">
        <w:rPr>
          <w:b/>
          <w:bCs/>
        </w:rPr>
        <w:t>Example:</w:t>
      </w:r>
      <w:r w:rsidRPr="004D338F">
        <w:t xml:space="preserve"> Start with core amenities and gradually introduce additional features like a gym, laundry services, and recreational facilities based on resident feedback and demand.</w:t>
      </w:r>
    </w:p>
    <w:p w14:paraId="2E2BB30C" w14:textId="77777777" w:rsidR="004D338F" w:rsidRPr="004D338F" w:rsidRDefault="004D338F" w:rsidP="004D338F">
      <w:pPr>
        <w:rPr>
          <w:b/>
          <w:bCs/>
        </w:rPr>
      </w:pPr>
      <w:r w:rsidRPr="004D338F">
        <w:rPr>
          <w:b/>
          <w:bCs/>
        </w:rPr>
        <w:t>Summary</w:t>
      </w:r>
    </w:p>
    <w:p w14:paraId="5D808C61" w14:textId="77777777" w:rsidR="004D338F" w:rsidRPr="004D338F" w:rsidRDefault="004D338F" w:rsidP="004D338F">
      <w:r w:rsidRPr="004D338F">
        <w:t>By applying the principles of effectuation—Bird-in-Hand, Affordable Loss, Crazy Quilt, Lemonade, and Pilot-in-the-Plane—Island Rest can develop a resilient and adaptive marketing strategy. This approach leverages existing resources, minimizes financial risks, fosters strategic partnerships, turns unexpected events into opportunities, and maintains control over the business's direction. These tactics will help attract lead customers and support the diffusion of Island Rest's innovative accommodation solution in the competitive Lagos market.</w:t>
      </w:r>
    </w:p>
    <w:p w14:paraId="12805AD8" w14:textId="77777777" w:rsidR="004D338F" w:rsidRDefault="004D338F"/>
    <w:p w14:paraId="73699E39" w14:textId="77777777" w:rsidR="004D338F" w:rsidRDefault="004D338F"/>
    <w:p w14:paraId="1EE0E315" w14:textId="77777777" w:rsidR="004D338F" w:rsidRDefault="004D338F"/>
    <w:p w14:paraId="6FB2F0A3" w14:textId="77777777" w:rsidR="004D338F" w:rsidRDefault="004D338F"/>
    <w:p w14:paraId="64C2C158" w14:textId="77777777" w:rsidR="004D338F" w:rsidRDefault="004D338F"/>
    <w:p w14:paraId="364C3A23" w14:textId="77777777" w:rsidR="004D338F" w:rsidRDefault="004D338F"/>
    <w:p w14:paraId="4F5AB679" w14:textId="77777777" w:rsidR="004D338F" w:rsidRDefault="004D338F"/>
    <w:p w14:paraId="1F5997E1" w14:textId="77777777" w:rsidR="004D338F" w:rsidRDefault="004D338F"/>
    <w:p w14:paraId="4B024E01" w14:textId="77777777" w:rsidR="004D338F" w:rsidRDefault="004D338F"/>
    <w:p w14:paraId="27247B36" w14:textId="77777777" w:rsidR="004D338F" w:rsidRDefault="004D338F"/>
    <w:p w14:paraId="7A38F999" w14:textId="77777777" w:rsidR="004D338F" w:rsidRDefault="004D338F"/>
    <w:p w14:paraId="1A7DA4C4" w14:textId="77777777" w:rsidR="004D338F" w:rsidRDefault="004D338F"/>
    <w:p w14:paraId="24959EB6" w14:textId="77777777" w:rsidR="004D338F" w:rsidRDefault="004D338F"/>
    <w:p w14:paraId="485F7AC8" w14:textId="77777777" w:rsidR="00573B4C" w:rsidRPr="00573B4C" w:rsidRDefault="00573B4C" w:rsidP="00573B4C">
      <w:pPr>
        <w:rPr>
          <w:b/>
          <w:bCs/>
        </w:rPr>
      </w:pPr>
      <w:r w:rsidRPr="00573B4C">
        <w:rPr>
          <w:b/>
          <w:bCs/>
        </w:rPr>
        <w:t>Unique Service of Island Rest</w:t>
      </w:r>
    </w:p>
    <w:p w14:paraId="11F61C2E" w14:textId="77777777" w:rsidR="00573B4C" w:rsidRPr="00573B4C" w:rsidRDefault="00573B4C" w:rsidP="00573B4C">
      <w:r w:rsidRPr="00573B4C">
        <w:t>Island Rest offers a unique co-accommodation service tailored specifically for professionals working on Lagos Island but residing on the mainland. This service is designed to address the significant commuting and housing challenges faced by these individuals, providing a convenient, secure, and community-oriented living environment.</w:t>
      </w:r>
    </w:p>
    <w:p w14:paraId="29A3DC2A" w14:textId="77777777" w:rsidR="00573B4C" w:rsidRPr="00573B4C" w:rsidRDefault="00573B4C" w:rsidP="00573B4C">
      <w:pPr>
        <w:rPr>
          <w:b/>
          <w:bCs/>
        </w:rPr>
      </w:pPr>
      <w:r w:rsidRPr="00573B4C">
        <w:rPr>
          <w:b/>
          <w:bCs/>
        </w:rPr>
        <w:t>Key Features of Island Rest:</w:t>
      </w:r>
    </w:p>
    <w:p w14:paraId="0E420DBA" w14:textId="77777777" w:rsidR="00573B4C" w:rsidRPr="00573B4C" w:rsidRDefault="00573B4C" w:rsidP="00573B4C">
      <w:pPr>
        <w:numPr>
          <w:ilvl w:val="0"/>
          <w:numId w:val="229"/>
        </w:numPr>
      </w:pPr>
      <w:r w:rsidRPr="00573B4C">
        <w:rPr>
          <w:b/>
          <w:bCs/>
        </w:rPr>
        <w:t>Strategic Location</w:t>
      </w:r>
      <w:r w:rsidRPr="00573B4C">
        <w:t>:</w:t>
      </w:r>
    </w:p>
    <w:p w14:paraId="17156394" w14:textId="77777777" w:rsidR="00573B4C" w:rsidRPr="00573B4C" w:rsidRDefault="00573B4C" w:rsidP="00573B4C">
      <w:pPr>
        <w:numPr>
          <w:ilvl w:val="1"/>
          <w:numId w:val="229"/>
        </w:numPr>
      </w:pPr>
      <w:r w:rsidRPr="00573B4C">
        <w:t>Situated on Lagos Island, Island Rest is conveniently located close to major business districts, reducing the daily commute time significantly for residents who work in this area.</w:t>
      </w:r>
    </w:p>
    <w:p w14:paraId="2A99D16D" w14:textId="77777777" w:rsidR="00573B4C" w:rsidRPr="00573B4C" w:rsidRDefault="00573B4C" w:rsidP="00573B4C">
      <w:pPr>
        <w:numPr>
          <w:ilvl w:val="0"/>
          <w:numId w:val="229"/>
        </w:numPr>
      </w:pPr>
      <w:r w:rsidRPr="00573B4C">
        <w:rPr>
          <w:b/>
          <w:bCs/>
        </w:rPr>
        <w:t>Flexible Accommodation Options</w:t>
      </w:r>
      <w:r w:rsidRPr="00573B4C">
        <w:t>:</w:t>
      </w:r>
    </w:p>
    <w:p w14:paraId="6A03FFF6" w14:textId="77777777" w:rsidR="00573B4C" w:rsidRPr="00573B4C" w:rsidRDefault="00573B4C" w:rsidP="00573B4C">
      <w:pPr>
        <w:numPr>
          <w:ilvl w:val="1"/>
          <w:numId w:val="229"/>
        </w:numPr>
      </w:pPr>
      <w:r w:rsidRPr="00573B4C">
        <w:t>Island Rest offers a variety of room types to cater to different preferences and budgets, including:</w:t>
      </w:r>
    </w:p>
    <w:p w14:paraId="367F7781" w14:textId="77777777" w:rsidR="00573B4C" w:rsidRPr="00573B4C" w:rsidRDefault="00573B4C" w:rsidP="00573B4C">
      <w:pPr>
        <w:numPr>
          <w:ilvl w:val="2"/>
          <w:numId w:val="229"/>
        </w:numPr>
      </w:pPr>
      <w:r w:rsidRPr="00573B4C">
        <w:rPr>
          <w:b/>
          <w:bCs/>
        </w:rPr>
        <w:t>Shared Rooms</w:t>
      </w:r>
      <w:r w:rsidRPr="00573B4C">
        <w:t>: Economical options with 6 or 4 people per room, ideal for those looking to minimize costs while enjoying a community living experience.</w:t>
      </w:r>
    </w:p>
    <w:p w14:paraId="5318625C" w14:textId="77777777" w:rsidR="00573B4C" w:rsidRPr="00573B4C" w:rsidRDefault="00573B4C" w:rsidP="00573B4C">
      <w:pPr>
        <w:numPr>
          <w:ilvl w:val="2"/>
          <w:numId w:val="229"/>
        </w:numPr>
      </w:pPr>
      <w:r w:rsidRPr="00573B4C">
        <w:rPr>
          <w:b/>
          <w:bCs/>
        </w:rPr>
        <w:t>Semi-Private Rooms</w:t>
      </w:r>
      <w:r w:rsidRPr="00573B4C">
        <w:t>: Rooms with 2 people per room, providing more privacy while still maintaining an affordable price point.</w:t>
      </w:r>
    </w:p>
    <w:p w14:paraId="69823CBC" w14:textId="77777777" w:rsidR="00573B4C" w:rsidRPr="00573B4C" w:rsidRDefault="00573B4C" w:rsidP="00573B4C">
      <w:pPr>
        <w:numPr>
          <w:ilvl w:val="0"/>
          <w:numId w:val="229"/>
        </w:numPr>
      </w:pPr>
      <w:r w:rsidRPr="00573B4C">
        <w:rPr>
          <w:b/>
          <w:bCs/>
        </w:rPr>
        <w:t>Comprehensive Security Measures</w:t>
      </w:r>
      <w:r w:rsidRPr="00573B4C">
        <w:t>:</w:t>
      </w:r>
    </w:p>
    <w:p w14:paraId="4460E5EB" w14:textId="77777777" w:rsidR="00573B4C" w:rsidRPr="00573B4C" w:rsidRDefault="00573B4C" w:rsidP="00573B4C">
      <w:pPr>
        <w:numPr>
          <w:ilvl w:val="1"/>
          <w:numId w:val="229"/>
        </w:numPr>
      </w:pPr>
      <w:r w:rsidRPr="00573B4C">
        <w:t>Ensuring the safety of residents is a top priority. All prospective residents undergo a rigorous vetting process that includes:</w:t>
      </w:r>
    </w:p>
    <w:p w14:paraId="5461383E" w14:textId="77777777" w:rsidR="00573B4C" w:rsidRPr="00573B4C" w:rsidRDefault="00573B4C" w:rsidP="00573B4C">
      <w:pPr>
        <w:numPr>
          <w:ilvl w:val="2"/>
          <w:numId w:val="229"/>
        </w:numPr>
      </w:pPr>
      <w:r w:rsidRPr="00573B4C">
        <w:rPr>
          <w:b/>
          <w:bCs/>
        </w:rPr>
        <w:t>Background Checks</w:t>
      </w:r>
      <w:r w:rsidRPr="00573B4C">
        <w:t>: Verification of employment, personal references, and police clearance.</w:t>
      </w:r>
    </w:p>
    <w:p w14:paraId="30B7947E" w14:textId="77777777" w:rsidR="00573B4C" w:rsidRPr="00573B4C" w:rsidRDefault="00573B4C" w:rsidP="00573B4C">
      <w:pPr>
        <w:numPr>
          <w:ilvl w:val="2"/>
          <w:numId w:val="229"/>
        </w:numPr>
      </w:pPr>
      <w:r w:rsidRPr="00573B4C">
        <w:rPr>
          <w:b/>
          <w:bCs/>
        </w:rPr>
        <w:t>Personal Referrals</w:t>
      </w:r>
      <w:r w:rsidRPr="00573B4C">
        <w:t>: Required from either their organization or a trusted referee.</w:t>
      </w:r>
    </w:p>
    <w:p w14:paraId="0DC863D1" w14:textId="77777777" w:rsidR="00573B4C" w:rsidRPr="00573B4C" w:rsidRDefault="00573B4C" w:rsidP="00573B4C">
      <w:pPr>
        <w:numPr>
          <w:ilvl w:val="2"/>
          <w:numId w:val="229"/>
        </w:numPr>
      </w:pPr>
      <w:r w:rsidRPr="00573B4C">
        <w:rPr>
          <w:b/>
          <w:bCs/>
        </w:rPr>
        <w:t>Organizational Verification</w:t>
      </w:r>
      <w:r w:rsidRPr="00573B4C">
        <w:t>: Direct coordination with the resident’s employer to confirm details and ensure accountability.</w:t>
      </w:r>
    </w:p>
    <w:p w14:paraId="5BAA0BAF" w14:textId="77777777" w:rsidR="00573B4C" w:rsidRPr="00573B4C" w:rsidRDefault="00573B4C" w:rsidP="00573B4C">
      <w:pPr>
        <w:numPr>
          <w:ilvl w:val="0"/>
          <w:numId w:val="229"/>
        </w:numPr>
      </w:pPr>
      <w:r w:rsidRPr="00573B4C">
        <w:rPr>
          <w:b/>
          <w:bCs/>
        </w:rPr>
        <w:t>Fully Furnished Facilities</w:t>
      </w:r>
      <w:r w:rsidRPr="00573B4C">
        <w:t>:</w:t>
      </w:r>
    </w:p>
    <w:p w14:paraId="258F32B6" w14:textId="77777777" w:rsidR="00573B4C" w:rsidRPr="00573B4C" w:rsidRDefault="00573B4C" w:rsidP="00573B4C">
      <w:pPr>
        <w:numPr>
          <w:ilvl w:val="1"/>
          <w:numId w:val="229"/>
        </w:numPr>
      </w:pPr>
      <w:r w:rsidRPr="00573B4C">
        <w:lastRenderedPageBreak/>
        <w:t>Each room is equipped with modern amenities to ensure comfort and convenience, including:</w:t>
      </w:r>
    </w:p>
    <w:p w14:paraId="01992672" w14:textId="77777777" w:rsidR="00573B4C" w:rsidRPr="00573B4C" w:rsidRDefault="00573B4C" w:rsidP="00573B4C">
      <w:pPr>
        <w:numPr>
          <w:ilvl w:val="2"/>
          <w:numId w:val="229"/>
        </w:numPr>
      </w:pPr>
      <w:r w:rsidRPr="00573B4C">
        <w:rPr>
          <w:b/>
          <w:bCs/>
        </w:rPr>
        <w:t>Air Conditioning and Fans</w:t>
      </w:r>
      <w:r w:rsidRPr="00573B4C">
        <w:t>: To maintain a comfortable living environment in Lagos’ tropical climate.</w:t>
      </w:r>
    </w:p>
    <w:p w14:paraId="6B648AF9" w14:textId="77777777" w:rsidR="00573B4C" w:rsidRPr="00573B4C" w:rsidRDefault="00573B4C" w:rsidP="00573B4C">
      <w:pPr>
        <w:numPr>
          <w:ilvl w:val="2"/>
          <w:numId w:val="229"/>
        </w:numPr>
      </w:pPr>
      <w:r w:rsidRPr="00573B4C">
        <w:rPr>
          <w:b/>
          <w:bCs/>
        </w:rPr>
        <w:t>Ergonomic Furniture</w:t>
      </w:r>
      <w:r w:rsidRPr="00573B4C">
        <w:t>: Beds, tables, and chairs designed for comfort and productivity.</w:t>
      </w:r>
    </w:p>
    <w:p w14:paraId="0B346F11" w14:textId="77777777" w:rsidR="00573B4C" w:rsidRPr="00573B4C" w:rsidRDefault="00573B4C" w:rsidP="00573B4C">
      <w:pPr>
        <w:numPr>
          <w:ilvl w:val="2"/>
          <w:numId w:val="229"/>
        </w:numPr>
      </w:pPr>
      <w:r w:rsidRPr="00573B4C">
        <w:rPr>
          <w:b/>
          <w:bCs/>
        </w:rPr>
        <w:t>Aesthetic Interiors</w:t>
      </w:r>
      <w:r w:rsidRPr="00573B4C">
        <w:t>: Thoughtfully designed spaces with pleasant décor and functional layouts.</w:t>
      </w:r>
    </w:p>
    <w:p w14:paraId="7595A0E3" w14:textId="77777777" w:rsidR="00573B4C" w:rsidRPr="00573B4C" w:rsidRDefault="00573B4C" w:rsidP="00573B4C">
      <w:pPr>
        <w:numPr>
          <w:ilvl w:val="0"/>
          <w:numId w:val="229"/>
        </w:numPr>
      </w:pPr>
      <w:r w:rsidRPr="00573B4C">
        <w:rPr>
          <w:b/>
          <w:bCs/>
        </w:rPr>
        <w:t>Integrated Restaurant Services</w:t>
      </w:r>
      <w:r w:rsidRPr="00573B4C">
        <w:t>:</w:t>
      </w:r>
    </w:p>
    <w:p w14:paraId="084A09C6" w14:textId="77777777" w:rsidR="00573B4C" w:rsidRPr="00573B4C" w:rsidRDefault="00573B4C" w:rsidP="00573B4C">
      <w:pPr>
        <w:numPr>
          <w:ilvl w:val="1"/>
          <w:numId w:val="229"/>
        </w:numPr>
      </w:pPr>
      <w:r w:rsidRPr="00573B4C">
        <w:t>On-site dining options offer convenience and quality, catering to the diverse dietary preferences of residents. The restaurant provides:</w:t>
      </w:r>
    </w:p>
    <w:p w14:paraId="1B659439" w14:textId="77777777" w:rsidR="00573B4C" w:rsidRPr="00573B4C" w:rsidRDefault="00573B4C" w:rsidP="00573B4C">
      <w:pPr>
        <w:numPr>
          <w:ilvl w:val="2"/>
          <w:numId w:val="229"/>
        </w:numPr>
      </w:pPr>
      <w:r w:rsidRPr="00573B4C">
        <w:rPr>
          <w:b/>
          <w:bCs/>
        </w:rPr>
        <w:t>Daily Meals</w:t>
      </w:r>
      <w:r w:rsidRPr="00573B4C">
        <w:t>: Affordable and nutritious meal plans.</w:t>
      </w:r>
    </w:p>
    <w:p w14:paraId="22F41764" w14:textId="77777777" w:rsidR="00573B4C" w:rsidRPr="00573B4C" w:rsidRDefault="00573B4C" w:rsidP="00573B4C">
      <w:pPr>
        <w:numPr>
          <w:ilvl w:val="2"/>
          <w:numId w:val="229"/>
        </w:numPr>
      </w:pPr>
      <w:r w:rsidRPr="00573B4C">
        <w:rPr>
          <w:b/>
          <w:bCs/>
        </w:rPr>
        <w:t>Cafeteria-Style Dining</w:t>
      </w:r>
      <w:r w:rsidRPr="00573B4C">
        <w:t>: Casual and communal dining spaces that encourage social interaction.</w:t>
      </w:r>
    </w:p>
    <w:p w14:paraId="09321227" w14:textId="77777777" w:rsidR="00573B4C" w:rsidRPr="00573B4C" w:rsidRDefault="00573B4C" w:rsidP="00573B4C">
      <w:pPr>
        <w:numPr>
          <w:ilvl w:val="0"/>
          <w:numId w:val="229"/>
        </w:numPr>
      </w:pPr>
      <w:r w:rsidRPr="00573B4C">
        <w:rPr>
          <w:b/>
          <w:bCs/>
        </w:rPr>
        <w:t>Community and Networking Opportunities</w:t>
      </w:r>
      <w:r w:rsidRPr="00573B4C">
        <w:t>:</w:t>
      </w:r>
    </w:p>
    <w:p w14:paraId="60EF05D5" w14:textId="77777777" w:rsidR="00573B4C" w:rsidRPr="00573B4C" w:rsidRDefault="00573B4C" w:rsidP="00573B4C">
      <w:pPr>
        <w:numPr>
          <w:ilvl w:val="1"/>
          <w:numId w:val="229"/>
        </w:numPr>
      </w:pPr>
      <w:r w:rsidRPr="00573B4C">
        <w:t>Island Rest fosters a sense of community through various initiatives:</w:t>
      </w:r>
    </w:p>
    <w:p w14:paraId="4CBFA7E7" w14:textId="77777777" w:rsidR="00573B4C" w:rsidRPr="00573B4C" w:rsidRDefault="00573B4C" w:rsidP="00573B4C">
      <w:pPr>
        <w:numPr>
          <w:ilvl w:val="2"/>
          <w:numId w:val="229"/>
        </w:numPr>
      </w:pPr>
      <w:r w:rsidRPr="00573B4C">
        <w:rPr>
          <w:b/>
          <w:bCs/>
        </w:rPr>
        <w:t>Social Events and Activities</w:t>
      </w:r>
      <w:r w:rsidRPr="00573B4C">
        <w:t>: Regularly organized to help residents build connections and unwind.</w:t>
      </w:r>
    </w:p>
    <w:p w14:paraId="6F99157E" w14:textId="77777777" w:rsidR="00573B4C" w:rsidRPr="00573B4C" w:rsidRDefault="00573B4C" w:rsidP="00573B4C">
      <w:pPr>
        <w:numPr>
          <w:ilvl w:val="2"/>
          <w:numId w:val="229"/>
        </w:numPr>
      </w:pPr>
      <w:r w:rsidRPr="00573B4C">
        <w:rPr>
          <w:b/>
          <w:bCs/>
        </w:rPr>
        <w:t>Co-Working Spaces</w:t>
      </w:r>
      <w:r w:rsidRPr="00573B4C">
        <w:t>: Available for residents who need a place to work or collaborate outside of their usual office environment.</w:t>
      </w:r>
    </w:p>
    <w:p w14:paraId="5EDA750A" w14:textId="77777777" w:rsidR="00573B4C" w:rsidRPr="00573B4C" w:rsidRDefault="00573B4C" w:rsidP="00573B4C">
      <w:pPr>
        <w:numPr>
          <w:ilvl w:val="0"/>
          <w:numId w:val="229"/>
        </w:numPr>
      </w:pPr>
      <w:r w:rsidRPr="00573B4C">
        <w:rPr>
          <w:b/>
          <w:bCs/>
        </w:rPr>
        <w:t>Sustainable Living Solutions</w:t>
      </w:r>
      <w:r w:rsidRPr="00573B4C">
        <w:t>:</w:t>
      </w:r>
    </w:p>
    <w:p w14:paraId="7DC8DA9E" w14:textId="77777777" w:rsidR="00573B4C" w:rsidRPr="00573B4C" w:rsidRDefault="00573B4C" w:rsidP="00573B4C">
      <w:pPr>
        <w:numPr>
          <w:ilvl w:val="1"/>
          <w:numId w:val="229"/>
        </w:numPr>
      </w:pPr>
      <w:r w:rsidRPr="00573B4C">
        <w:t>Emphasizing sustainability, Island Rest integrates green practices, including:</w:t>
      </w:r>
    </w:p>
    <w:p w14:paraId="1D77E55F" w14:textId="77777777" w:rsidR="00573B4C" w:rsidRPr="00573B4C" w:rsidRDefault="00573B4C" w:rsidP="00573B4C">
      <w:pPr>
        <w:numPr>
          <w:ilvl w:val="2"/>
          <w:numId w:val="229"/>
        </w:numPr>
      </w:pPr>
      <w:r w:rsidRPr="00573B4C">
        <w:rPr>
          <w:b/>
          <w:bCs/>
        </w:rPr>
        <w:t>Solar Power Backup Systems</w:t>
      </w:r>
      <w:r w:rsidRPr="00573B4C">
        <w:t>: To ensure uninterrupted power supply while reducing environmental impact.</w:t>
      </w:r>
    </w:p>
    <w:p w14:paraId="1BA73EA9" w14:textId="77777777" w:rsidR="00573B4C" w:rsidRPr="00573B4C" w:rsidRDefault="00573B4C" w:rsidP="00573B4C">
      <w:pPr>
        <w:numPr>
          <w:ilvl w:val="2"/>
          <w:numId w:val="229"/>
        </w:numPr>
      </w:pPr>
      <w:r w:rsidRPr="00573B4C">
        <w:rPr>
          <w:b/>
          <w:bCs/>
        </w:rPr>
        <w:t>Water Conservation Measures</w:t>
      </w:r>
      <w:r w:rsidRPr="00573B4C">
        <w:t>: Efficient water usage practices and systems.</w:t>
      </w:r>
    </w:p>
    <w:p w14:paraId="7A1BA85E" w14:textId="77777777" w:rsidR="00573B4C" w:rsidRPr="00573B4C" w:rsidRDefault="00573B4C" w:rsidP="00573B4C">
      <w:pPr>
        <w:numPr>
          <w:ilvl w:val="2"/>
          <w:numId w:val="229"/>
        </w:numPr>
      </w:pPr>
      <w:r w:rsidRPr="00573B4C">
        <w:rPr>
          <w:b/>
          <w:bCs/>
        </w:rPr>
        <w:t>Eco-Friendly Materials</w:t>
      </w:r>
      <w:r w:rsidRPr="00573B4C">
        <w:t>: Use of sustainable materials in furnishings and construction.</w:t>
      </w:r>
    </w:p>
    <w:p w14:paraId="12170939" w14:textId="77777777" w:rsidR="00573B4C" w:rsidRPr="00573B4C" w:rsidRDefault="00573B4C" w:rsidP="00573B4C">
      <w:pPr>
        <w:numPr>
          <w:ilvl w:val="0"/>
          <w:numId w:val="229"/>
        </w:numPr>
      </w:pPr>
      <w:r w:rsidRPr="00573B4C">
        <w:rPr>
          <w:b/>
          <w:bCs/>
        </w:rPr>
        <w:t>Additional Amenities</w:t>
      </w:r>
      <w:r w:rsidRPr="00573B4C">
        <w:t>:</w:t>
      </w:r>
    </w:p>
    <w:p w14:paraId="18C998EA" w14:textId="77777777" w:rsidR="00573B4C" w:rsidRPr="00573B4C" w:rsidRDefault="00573B4C" w:rsidP="00573B4C">
      <w:pPr>
        <w:numPr>
          <w:ilvl w:val="1"/>
          <w:numId w:val="229"/>
        </w:numPr>
      </w:pPr>
      <w:r w:rsidRPr="00573B4C">
        <w:t>To enhance the overall living experience, Island Rest offers:</w:t>
      </w:r>
    </w:p>
    <w:p w14:paraId="08FC0E3F" w14:textId="77777777" w:rsidR="00573B4C" w:rsidRPr="00573B4C" w:rsidRDefault="00573B4C" w:rsidP="00573B4C">
      <w:pPr>
        <w:numPr>
          <w:ilvl w:val="2"/>
          <w:numId w:val="229"/>
        </w:numPr>
      </w:pPr>
      <w:r w:rsidRPr="00573B4C">
        <w:rPr>
          <w:b/>
          <w:bCs/>
        </w:rPr>
        <w:t>Recreational Facilities</w:t>
      </w:r>
      <w:r w:rsidRPr="00573B4C">
        <w:t>: Including a gym and outdoor spaces for leisure activities.</w:t>
      </w:r>
    </w:p>
    <w:p w14:paraId="48BB3411" w14:textId="77777777" w:rsidR="00573B4C" w:rsidRPr="00573B4C" w:rsidRDefault="00573B4C" w:rsidP="00573B4C">
      <w:pPr>
        <w:numPr>
          <w:ilvl w:val="2"/>
          <w:numId w:val="229"/>
        </w:numPr>
      </w:pPr>
      <w:r w:rsidRPr="00573B4C">
        <w:rPr>
          <w:b/>
          <w:bCs/>
        </w:rPr>
        <w:t>Laundry Services</w:t>
      </w:r>
      <w:r w:rsidRPr="00573B4C">
        <w:t>: On-site laundry facilities for convenience.</w:t>
      </w:r>
    </w:p>
    <w:p w14:paraId="50C95E52" w14:textId="77777777" w:rsidR="00573B4C" w:rsidRPr="00573B4C" w:rsidRDefault="00573B4C" w:rsidP="00573B4C">
      <w:pPr>
        <w:numPr>
          <w:ilvl w:val="2"/>
          <w:numId w:val="229"/>
        </w:numPr>
      </w:pPr>
      <w:r w:rsidRPr="00573B4C">
        <w:rPr>
          <w:b/>
          <w:bCs/>
        </w:rPr>
        <w:t>Housekeeping Services</w:t>
      </w:r>
      <w:r w:rsidRPr="00573B4C">
        <w:t>: Regular cleaning and maintenance to ensure a pleasant living environment.</w:t>
      </w:r>
    </w:p>
    <w:p w14:paraId="58344A14" w14:textId="77777777" w:rsidR="00573B4C" w:rsidRPr="00573B4C" w:rsidRDefault="00573B4C" w:rsidP="00573B4C">
      <w:pPr>
        <w:rPr>
          <w:b/>
          <w:bCs/>
        </w:rPr>
      </w:pPr>
      <w:r w:rsidRPr="00573B4C">
        <w:rPr>
          <w:b/>
          <w:bCs/>
        </w:rPr>
        <w:lastRenderedPageBreak/>
        <w:t>Summary</w:t>
      </w:r>
    </w:p>
    <w:p w14:paraId="690AB662" w14:textId="77777777" w:rsidR="00573B4C" w:rsidRPr="00573B4C" w:rsidRDefault="00573B4C" w:rsidP="00573B4C">
      <w:r w:rsidRPr="00573B4C">
        <w:t>Island Rest provides a unique, value-driven co-accommodation solution that not only addresses the critical commuting and housing challenges faced by professionals on Lagos Island but also enhances their quality of life through a blend of convenience, security, community, and sustainability. By offering a variety of room options, comprehensive amenities, and a strong focus on safety and community engagement, Island Rest stands out as an innovative and desirable housing option for Lagos’ workforce.</w:t>
      </w:r>
    </w:p>
    <w:p w14:paraId="7A114CA0" w14:textId="77777777" w:rsidR="004D338F" w:rsidRDefault="004D338F"/>
    <w:p w14:paraId="22422924" w14:textId="77777777" w:rsidR="00573B4C" w:rsidRDefault="00573B4C"/>
    <w:p w14:paraId="793C170F" w14:textId="77777777" w:rsidR="00573B4C" w:rsidRDefault="00573B4C"/>
    <w:p w14:paraId="69D3C32C" w14:textId="77777777" w:rsidR="00573B4C" w:rsidRDefault="00573B4C"/>
    <w:p w14:paraId="4020AE1C" w14:textId="77777777" w:rsidR="00573B4C" w:rsidRDefault="00573B4C"/>
    <w:p w14:paraId="414B1F9C" w14:textId="77777777" w:rsidR="00573B4C" w:rsidRDefault="00573B4C"/>
    <w:p w14:paraId="34564A28" w14:textId="77777777" w:rsidR="00573B4C" w:rsidRDefault="00573B4C"/>
    <w:p w14:paraId="3F20A34A" w14:textId="77777777" w:rsidR="00573B4C" w:rsidRDefault="00573B4C"/>
    <w:p w14:paraId="43F95255" w14:textId="77777777" w:rsidR="00573B4C" w:rsidRDefault="00573B4C"/>
    <w:p w14:paraId="5BD59D9A" w14:textId="77777777" w:rsidR="00573B4C" w:rsidRDefault="00573B4C"/>
    <w:p w14:paraId="43CA17DB" w14:textId="77777777" w:rsidR="00573B4C" w:rsidRDefault="00573B4C"/>
    <w:p w14:paraId="5A45EB7F" w14:textId="77777777" w:rsidR="00573B4C" w:rsidRDefault="00573B4C"/>
    <w:p w14:paraId="45A69AA9" w14:textId="77777777" w:rsidR="00A05635" w:rsidRPr="00A05635" w:rsidRDefault="00A05635" w:rsidP="00A05635">
      <w:pPr>
        <w:rPr>
          <w:b/>
          <w:bCs/>
        </w:rPr>
      </w:pPr>
      <w:r w:rsidRPr="00A05635">
        <w:rPr>
          <w:b/>
          <w:bCs/>
        </w:rPr>
        <w:t>4Ps Marketing Model for Island Rest</w:t>
      </w:r>
    </w:p>
    <w:p w14:paraId="23881E69" w14:textId="77777777" w:rsidR="00A05635" w:rsidRPr="00A05635" w:rsidRDefault="00A05635" w:rsidP="00A05635">
      <w:r w:rsidRPr="00A05635">
        <w:t>The 4Ps marketing model, which includes Product, Price, Place, and Promotion, is a framework that helps in strategizing and implementing an effective marketing plan. Here’s how the 4Ps apply to Island Rest:</w:t>
      </w:r>
    </w:p>
    <w:p w14:paraId="380373E4" w14:textId="77777777" w:rsidR="00A05635" w:rsidRPr="00A05635" w:rsidRDefault="00A05635" w:rsidP="00A05635">
      <w:pPr>
        <w:rPr>
          <w:b/>
          <w:bCs/>
        </w:rPr>
      </w:pPr>
      <w:r w:rsidRPr="00A05635">
        <w:rPr>
          <w:b/>
          <w:bCs/>
        </w:rPr>
        <w:t>1. Product</w:t>
      </w:r>
    </w:p>
    <w:p w14:paraId="7781D22F" w14:textId="77777777" w:rsidR="00A05635" w:rsidRPr="00A05635" w:rsidRDefault="00A05635" w:rsidP="00A05635">
      <w:r w:rsidRPr="00A05635">
        <w:rPr>
          <w:b/>
          <w:bCs/>
        </w:rPr>
        <w:t>Island Rest</w:t>
      </w:r>
      <w:r w:rsidRPr="00A05635">
        <w:t xml:space="preserve"> offers a unique co-accommodation service specifically designed for professionals working on Lagos Island but living on the mainland. The key product features include:</w:t>
      </w:r>
    </w:p>
    <w:p w14:paraId="4A69458B" w14:textId="77777777" w:rsidR="00A05635" w:rsidRPr="00A05635" w:rsidRDefault="00A05635" w:rsidP="00A05635">
      <w:pPr>
        <w:numPr>
          <w:ilvl w:val="0"/>
          <w:numId w:val="230"/>
        </w:numPr>
      </w:pPr>
      <w:r w:rsidRPr="00A05635">
        <w:rPr>
          <w:b/>
          <w:bCs/>
        </w:rPr>
        <w:t>Accommodation Types</w:t>
      </w:r>
      <w:r w:rsidRPr="00A05635">
        <w:t>: Various room options (shared rooms with 6 or 4 people, semi-private rooms with 2 people) to cater to different preferences and budgets.</w:t>
      </w:r>
    </w:p>
    <w:p w14:paraId="439DB1B3" w14:textId="77777777" w:rsidR="00A05635" w:rsidRPr="00A05635" w:rsidRDefault="00A05635" w:rsidP="00A05635">
      <w:pPr>
        <w:numPr>
          <w:ilvl w:val="0"/>
          <w:numId w:val="230"/>
        </w:numPr>
      </w:pPr>
      <w:r w:rsidRPr="00A05635">
        <w:rPr>
          <w:b/>
          <w:bCs/>
        </w:rPr>
        <w:t>Modern Amenities</w:t>
      </w:r>
      <w:r w:rsidRPr="00A05635">
        <w:t>: Fully furnished rooms with air conditioning, ergonomic furniture, and aesthetically pleasing interiors.</w:t>
      </w:r>
    </w:p>
    <w:p w14:paraId="13B6EF74" w14:textId="77777777" w:rsidR="00A05635" w:rsidRPr="00A05635" w:rsidRDefault="00A05635" w:rsidP="00A05635">
      <w:pPr>
        <w:numPr>
          <w:ilvl w:val="0"/>
          <w:numId w:val="230"/>
        </w:numPr>
      </w:pPr>
      <w:r w:rsidRPr="00A05635">
        <w:rPr>
          <w:b/>
          <w:bCs/>
        </w:rPr>
        <w:t>Security Measures</w:t>
      </w:r>
      <w:r w:rsidRPr="00A05635">
        <w:t>: Comprehensive vetting process for all residents, including background checks, personal referrals, and organizational verification.</w:t>
      </w:r>
    </w:p>
    <w:p w14:paraId="6C0CFD4B" w14:textId="77777777" w:rsidR="00A05635" w:rsidRPr="00A05635" w:rsidRDefault="00A05635" w:rsidP="00A05635">
      <w:pPr>
        <w:numPr>
          <w:ilvl w:val="0"/>
          <w:numId w:val="230"/>
        </w:numPr>
      </w:pPr>
      <w:r w:rsidRPr="00A05635">
        <w:rPr>
          <w:b/>
          <w:bCs/>
        </w:rPr>
        <w:t>On-Site Dining</w:t>
      </w:r>
      <w:r w:rsidRPr="00A05635">
        <w:t>: Integrated restaurant offering daily meals and cafeteria-style dining.</w:t>
      </w:r>
    </w:p>
    <w:p w14:paraId="495E2360" w14:textId="77777777" w:rsidR="00A05635" w:rsidRPr="00A05635" w:rsidRDefault="00A05635" w:rsidP="00A05635">
      <w:pPr>
        <w:numPr>
          <w:ilvl w:val="0"/>
          <w:numId w:val="230"/>
        </w:numPr>
      </w:pPr>
      <w:r w:rsidRPr="00A05635">
        <w:rPr>
          <w:b/>
          <w:bCs/>
        </w:rPr>
        <w:lastRenderedPageBreak/>
        <w:t>Community and Networking</w:t>
      </w:r>
      <w:r w:rsidRPr="00A05635">
        <w:t>: Social events, co-working spaces, and recreational facilities.</w:t>
      </w:r>
    </w:p>
    <w:p w14:paraId="3B8000E7" w14:textId="77777777" w:rsidR="00A05635" w:rsidRPr="00A05635" w:rsidRDefault="00A05635" w:rsidP="00A05635">
      <w:pPr>
        <w:numPr>
          <w:ilvl w:val="0"/>
          <w:numId w:val="230"/>
        </w:numPr>
      </w:pPr>
      <w:r w:rsidRPr="00A05635">
        <w:rPr>
          <w:b/>
          <w:bCs/>
        </w:rPr>
        <w:t>Sustainable Living</w:t>
      </w:r>
      <w:r w:rsidRPr="00A05635">
        <w:t>: Solar power backup, water conservation measures, and use of eco-friendly materials.</w:t>
      </w:r>
    </w:p>
    <w:p w14:paraId="38AF6E64" w14:textId="77777777" w:rsidR="00A05635" w:rsidRPr="00A05635" w:rsidRDefault="00A05635" w:rsidP="00A05635">
      <w:pPr>
        <w:rPr>
          <w:b/>
          <w:bCs/>
        </w:rPr>
      </w:pPr>
      <w:r w:rsidRPr="00A05635">
        <w:rPr>
          <w:b/>
          <w:bCs/>
        </w:rPr>
        <w:t>2. Price</w:t>
      </w:r>
    </w:p>
    <w:p w14:paraId="3D2ACF51" w14:textId="77777777" w:rsidR="00A05635" w:rsidRPr="00A05635" w:rsidRDefault="00A05635" w:rsidP="00A05635">
      <w:r w:rsidRPr="00A05635">
        <w:t>Island Rest offers competitive pricing tailored to the varying financial capacities of its target market:</w:t>
      </w:r>
    </w:p>
    <w:p w14:paraId="2E6019DD" w14:textId="77777777" w:rsidR="00A05635" w:rsidRPr="00A05635" w:rsidRDefault="00A05635" w:rsidP="00A05635">
      <w:pPr>
        <w:numPr>
          <w:ilvl w:val="0"/>
          <w:numId w:val="231"/>
        </w:numPr>
      </w:pPr>
      <w:r w:rsidRPr="00A05635">
        <w:rPr>
          <w:b/>
          <w:bCs/>
        </w:rPr>
        <w:t>Shared Rooms</w:t>
      </w:r>
      <w:r w:rsidRPr="00A05635">
        <w:t>: Affordable rates for 6 or 4 people per room, targeting budget-conscious professionals.</w:t>
      </w:r>
    </w:p>
    <w:p w14:paraId="37CCF90B" w14:textId="77777777" w:rsidR="00A05635" w:rsidRPr="00A05635" w:rsidRDefault="00A05635" w:rsidP="00A05635">
      <w:pPr>
        <w:numPr>
          <w:ilvl w:val="0"/>
          <w:numId w:val="231"/>
        </w:numPr>
      </w:pPr>
      <w:r w:rsidRPr="00A05635">
        <w:rPr>
          <w:b/>
          <w:bCs/>
        </w:rPr>
        <w:t>Semi-Private Rooms</w:t>
      </w:r>
      <w:r w:rsidRPr="00A05635">
        <w:t>: Moderately priced rooms for 2 people, offering a balance between affordability and privacy.</w:t>
      </w:r>
    </w:p>
    <w:p w14:paraId="4D7AF8F5" w14:textId="77777777" w:rsidR="00A05635" w:rsidRPr="00A05635" w:rsidRDefault="00A05635" w:rsidP="00A05635">
      <w:pPr>
        <w:numPr>
          <w:ilvl w:val="0"/>
          <w:numId w:val="231"/>
        </w:numPr>
      </w:pPr>
      <w:r w:rsidRPr="00A05635">
        <w:rPr>
          <w:b/>
          <w:bCs/>
        </w:rPr>
        <w:t>Flexible Payment Plans</w:t>
      </w:r>
      <w:r w:rsidRPr="00A05635">
        <w:t>: Options for monthly or yearly payments to accommodate different financial situations.</w:t>
      </w:r>
    </w:p>
    <w:p w14:paraId="01ADA04E" w14:textId="77777777" w:rsidR="00A05635" w:rsidRPr="00A05635" w:rsidRDefault="00A05635" w:rsidP="00A05635">
      <w:pPr>
        <w:numPr>
          <w:ilvl w:val="0"/>
          <w:numId w:val="231"/>
        </w:numPr>
      </w:pPr>
      <w:r w:rsidRPr="00A05635">
        <w:rPr>
          <w:b/>
          <w:bCs/>
        </w:rPr>
        <w:t>Inclusive Services</w:t>
      </w:r>
      <w:r w:rsidRPr="00A05635">
        <w:t>: Pricing includes utilities, security, housekeeping, and access to amenities, providing value for money.</w:t>
      </w:r>
    </w:p>
    <w:p w14:paraId="7CEB86E1" w14:textId="77777777" w:rsidR="00A05635" w:rsidRPr="00A05635" w:rsidRDefault="00A05635" w:rsidP="00A05635">
      <w:pPr>
        <w:rPr>
          <w:b/>
          <w:bCs/>
        </w:rPr>
      </w:pPr>
      <w:r w:rsidRPr="00A05635">
        <w:rPr>
          <w:b/>
          <w:bCs/>
        </w:rPr>
        <w:t>3. Place</w:t>
      </w:r>
    </w:p>
    <w:p w14:paraId="72A26EEE" w14:textId="77777777" w:rsidR="00A05635" w:rsidRPr="00A05635" w:rsidRDefault="00A05635" w:rsidP="00A05635">
      <w:r w:rsidRPr="00A05635">
        <w:rPr>
          <w:b/>
          <w:bCs/>
        </w:rPr>
        <w:t>Location</w:t>
      </w:r>
      <w:r w:rsidRPr="00A05635">
        <w:t>:</w:t>
      </w:r>
    </w:p>
    <w:p w14:paraId="5C86A7B5" w14:textId="77777777" w:rsidR="00A05635" w:rsidRPr="00A05635" w:rsidRDefault="00A05635" w:rsidP="00A05635">
      <w:pPr>
        <w:numPr>
          <w:ilvl w:val="0"/>
          <w:numId w:val="232"/>
        </w:numPr>
      </w:pPr>
      <w:r w:rsidRPr="00A05635">
        <w:t>Island Rest is strategically located on Lagos Island, close to major business districts, significantly reducing commuting time for residents.</w:t>
      </w:r>
    </w:p>
    <w:p w14:paraId="34DC9F59" w14:textId="77777777" w:rsidR="00A05635" w:rsidRPr="00A05635" w:rsidRDefault="00A05635" w:rsidP="00A05635">
      <w:pPr>
        <w:numPr>
          <w:ilvl w:val="0"/>
          <w:numId w:val="232"/>
        </w:numPr>
      </w:pPr>
      <w:r w:rsidRPr="00A05635">
        <w:t>Proximity to transportation hubs, offices, and essential services ensures convenience for all residents.</w:t>
      </w:r>
    </w:p>
    <w:p w14:paraId="0ED9F5F2" w14:textId="77777777" w:rsidR="00A05635" w:rsidRPr="00A05635" w:rsidRDefault="00A05635" w:rsidP="00A05635">
      <w:r w:rsidRPr="00A05635">
        <w:rPr>
          <w:b/>
          <w:bCs/>
        </w:rPr>
        <w:t>Distribution Channels</w:t>
      </w:r>
      <w:r w:rsidRPr="00A05635">
        <w:t>:</w:t>
      </w:r>
    </w:p>
    <w:p w14:paraId="5ABD0BDF" w14:textId="77777777" w:rsidR="00A05635" w:rsidRPr="00A05635" w:rsidRDefault="00A05635" w:rsidP="00A05635">
      <w:pPr>
        <w:numPr>
          <w:ilvl w:val="0"/>
          <w:numId w:val="233"/>
        </w:numPr>
      </w:pPr>
      <w:r w:rsidRPr="00A05635">
        <w:rPr>
          <w:b/>
          <w:bCs/>
        </w:rPr>
        <w:t>Online Presence</w:t>
      </w:r>
      <w:r w:rsidRPr="00A05635">
        <w:t>: A robust website and mobile application for easy booking and information access.</w:t>
      </w:r>
    </w:p>
    <w:p w14:paraId="217D4461" w14:textId="77777777" w:rsidR="00A05635" w:rsidRPr="00A05635" w:rsidRDefault="00A05635" w:rsidP="00A05635">
      <w:pPr>
        <w:numPr>
          <w:ilvl w:val="0"/>
          <w:numId w:val="233"/>
        </w:numPr>
      </w:pPr>
      <w:r w:rsidRPr="00A05635">
        <w:rPr>
          <w:b/>
          <w:bCs/>
        </w:rPr>
        <w:t>Partnerships</w:t>
      </w:r>
      <w:r w:rsidRPr="00A05635">
        <w:t>: Collaborations with local businesses and organizations to refer employees and provide accommodation packages.</w:t>
      </w:r>
    </w:p>
    <w:p w14:paraId="5DB4F2F6" w14:textId="77777777" w:rsidR="00A05635" w:rsidRPr="00A05635" w:rsidRDefault="00A05635" w:rsidP="00A05635">
      <w:pPr>
        <w:numPr>
          <w:ilvl w:val="0"/>
          <w:numId w:val="233"/>
        </w:numPr>
      </w:pPr>
      <w:r w:rsidRPr="00A05635">
        <w:rPr>
          <w:b/>
          <w:bCs/>
        </w:rPr>
        <w:t>Direct Sales</w:t>
      </w:r>
      <w:r w:rsidRPr="00A05635">
        <w:t>: On-site tours and direct engagement with potential residents and corporate clients.</w:t>
      </w:r>
    </w:p>
    <w:p w14:paraId="01D9AA47" w14:textId="77777777" w:rsidR="00A05635" w:rsidRPr="00A05635" w:rsidRDefault="00A05635" w:rsidP="00A05635">
      <w:pPr>
        <w:rPr>
          <w:b/>
          <w:bCs/>
        </w:rPr>
      </w:pPr>
      <w:r w:rsidRPr="00A05635">
        <w:rPr>
          <w:b/>
          <w:bCs/>
        </w:rPr>
        <w:t>4. Promotion</w:t>
      </w:r>
    </w:p>
    <w:p w14:paraId="16661048" w14:textId="77777777" w:rsidR="00A05635" w:rsidRPr="00A05635" w:rsidRDefault="00A05635" w:rsidP="00A05635">
      <w:r w:rsidRPr="00A05635">
        <w:rPr>
          <w:b/>
          <w:bCs/>
        </w:rPr>
        <w:t>Marketing Strategies</w:t>
      </w:r>
      <w:r w:rsidRPr="00A05635">
        <w:t>:</w:t>
      </w:r>
    </w:p>
    <w:p w14:paraId="648B4D42" w14:textId="77777777" w:rsidR="00A05635" w:rsidRPr="00A05635" w:rsidRDefault="00A05635" w:rsidP="00A05635">
      <w:pPr>
        <w:numPr>
          <w:ilvl w:val="0"/>
          <w:numId w:val="234"/>
        </w:numPr>
      </w:pPr>
      <w:r w:rsidRPr="00A05635">
        <w:rPr>
          <w:b/>
          <w:bCs/>
        </w:rPr>
        <w:t>Digital Marketing</w:t>
      </w:r>
      <w:r w:rsidRPr="00A05635">
        <w:t>: Utilizing social media platforms, search engine optimization (SEO), and online advertising to reach a wider audience.</w:t>
      </w:r>
    </w:p>
    <w:p w14:paraId="4F1FC92C" w14:textId="77777777" w:rsidR="00A05635" w:rsidRPr="00A05635" w:rsidRDefault="00A05635" w:rsidP="00A05635">
      <w:pPr>
        <w:numPr>
          <w:ilvl w:val="0"/>
          <w:numId w:val="234"/>
        </w:numPr>
      </w:pPr>
      <w:r w:rsidRPr="00A05635">
        <w:rPr>
          <w:b/>
          <w:bCs/>
        </w:rPr>
        <w:t>Content Marketing</w:t>
      </w:r>
      <w:r w:rsidRPr="00A05635">
        <w:t>: Creating engaging content such as blogs, videos, and testimonials to highlight the benefits and unique features of Island Rest.</w:t>
      </w:r>
    </w:p>
    <w:p w14:paraId="117581EA" w14:textId="77777777" w:rsidR="00A05635" w:rsidRPr="00A05635" w:rsidRDefault="00A05635" w:rsidP="00A05635">
      <w:pPr>
        <w:numPr>
          <w:ilvl w:val="0"/>
          <w:numId w:val="234"/>
        </w:numPr>
      </w:pPr>
      <w:r w:rsidRPr="00A05635">
        <w:rPr>
          <w:b/>
          <w:bCs/>
        </w:rPr>
        <w:lastRenderedPageBreak/>
        <w:t>Public Relations</w:t>
      </w:r>
      <w:r w:rsidRPr="00A05635">
        <w:t>: Press releases, media coverage, and influencer partnerships to enhance brand visibility and credibility.</w:t>
      </w:r>
    </w:p>
    <w:p w14:paraId="6405BB2F" w14:textId="77777777" w:rsidR="00A05635" w:rsidRPr="00A05635" w:rsidRDefault="00A05635" w:rsidP="00A05635">
      <w:pPr>
        <w:numPr>
          <w:ilvl w:val="0"/>
          <w:numId w:val="234"/>
        </w:numPr>
      </w:pPr>
      <w:r w:rsidRPr="00A05635">
        <w:rPr>
          <w:b/>
          <w:bCs/>
        </w:rPr>
        <w:t>Events and Activations</w:t>
      </w:r>
      <w:r w:rsidRPr="00A05635">
        <w:t>: Hosting open houses, community events, and networking sessions to attract potential residents and foster a sense of community.</w:t>
      </w:r>
    </w:p>
    <w:p w14:paraId="4AEAD75C" w14:textId="77777777" w:rsidR="00A05635" w:rsidRPr="00A05635" w:rsidRDefault="00A05635" w:rsidP="00A05635">
      <w:pPr>
        <w:numPr>
          <w:ilvl w:val="0"/>
          <w:numId w:val="234"/>
        </w:numPr>
      </w:pPr>
      <w:r w:rsidRPr="00A05635">
        <w:rPr>
          <w:b/>
          <w:bCs/>
        </w:rPr>
        <w:t>Referral Programs</w:t>
      </w:r>
      <w:r w:rsidRPr="00A05635">
        <w:t>: Incentivizing current residents and partner organizations to refer new residents through discounts or rewards.</w:t>
      </w:r>
    </w:p>
    <w:p w14:paraId="2E54C3BB" w14:textId="77777777" w:rsidR="00A05635" w:rsidRPr="00A05635" w:rsidRDefault="00A05635" w:rsidP="00A05635">
      <w:r w:rsidRPr="00A05635">
        <w:rPr>
          <w:b/>
          <w:bCs/>
        </w:rPr>
        <w:t>Sales Promotion</w:t>
      </w:r>
      <w:r w:rsidRPr="00A05635">
        <w:t>:</w:t>
      </w:r>
    </w:p>
    <w:p w14:paraId="04E5B893" w14:textId="77777777" w:rsidR="00A05635" w:rsidRPr="00A05635" w:rsidRDefault="00A05635" w:rsidP="00A05635">
      <w:pPr>
        <w:numPr>
          <w:ilvl w:val="0"/>
          <w:numId w:val="235"/>
        </w:numPr>
      </w:pPr>
      <w:r w:rsidRPr="00A05635">
        <w:rPr>
          <w:b/>
          <w:bCs/>
        </w:rPr>
        <w:t>Introductory Offers</w:t>
      </w:r>
      <w:r w:rsidRPr="00A05635">
        <w:t>: Special rates for early sign-ups and new residents.</w:t>
      </w:r>
    </w:p>
    <w:p w14:paraId="7BE6987F" w14:textId="77777777" w:rsidR="00A05635" w:rsidRPr="00A05635" w:rsidRDefault="00A05635" w:rsidP="00A05635">
      <w:pPr>
        <w:numPr>
          <w:ilvl w:val="0"/>
          <w:numId w:val="235"/>
        </w:numPr>
      </w:pPr>
      <w:r w:rsidRPr="00A05635">
        <w:rPr>
          <w:b/>
          <w:bCs/>
        </w:rPr>
        <w:t>Bundled Packages</w:t>
      </w:r>
      <w:r w:rsidRPr="00A05635">
        <w:t>: Offering discounted rates for group bookings or long-term stays.</w:t>
      </w:r>
    </w:p>
    <w:p w14:paraId="587529B6" w14:textId="77777777" w:rsidR="00A05635" w:rsidRPr="00A05635" w:rsidRDefault="00A05635" w:rsidP="00A05635">
      <w:pPr>
        <w:numPr>
          <w:ilvl w:val="0"/>
          <w:numId w:val="235"/>
        </w:numPr>
      </w:pPr>
      <w:r w:rsidRPr="00A05635">
        <w:rPr>
          <w:b/>
          <w:bCs/>
        </w:rPr>
        <w:t>Loyalty Programs</w:t>
      </w:r>
      <w:r w:rsidRPr="00A05635">
        <w:t>: Rewards for long-term residents and repeat customers to encourage retention.</w:t>
      </w:r>
    </w:p>
    <w:p w14:paraId="21CE0269" w14:textId="77777777" w:rsidR="00A05635" w:rsidRPr="00A05635" w:rsidRDefault="00A05635" w:rsidP="00A05635">
      <w:pPr>
        <w:rPr>
          <w:b/>
          <w:bCs/>
        </w:rPr>
      </w:pPr>
      <w:r w:rsidRPr="00A05635">
        <w:rPr>
          <w:b/>
          <w:bCs/>
        </w:rPr>
        <w:t>Summary</w:t>
      </w:r>
    </w:p>
    <w:p w14:paraId="773F4112" w14:textId="77777777" w:rsidR="00A05635" w:rsidRPr="00A05635" w:rsidRDefault="00A05635" w:rsidP="00A05635">
      <w:r w:rsidRPr="00A05635">
        <w:t>By leveraging the 4Ps marketing model, Island Rest effectively addresses the needs and preferences of its target market while differentiating itself from competitors. The strategic combination of a well-defined product, competitive pricing, prime location, and comprehensive promotion ensures that Island Rest attracts and retains a satisfied customer base.</w:t>
      </w:r>
    </w:p>
    <w:p w14:paraId="09A7D96C" w14:textId="77777777" w:rsidR="00573B4C" w:rsidRDefault="00573B4C"/>
    <w:p w14:paraId="0E406CE5" w14:textId="77777777" w:rsidR="00A05635" w:rsidRDefault="00A05635"/>
    <w:p w14:paraId="4D11F00A" w14:textId="77777777" w:rsidR="00A05635" w:rsidRDefault="00A05635"/>
    <w:p w14:paraId="6188DBDC" w14:textId="77777777" w:rsidR="00A05635" w:rsidRDefault="00A05635"/>
    <w:p w14:paraId="4ED79DE5" w14:textId="77777777" w:rsidR="00A05635" w:rsidRDefault="00A05635"/>
    <w:p w14:paraId="345B8D5D" w14:textId="77777777" w:rsidR="00A05635" w:rsidRDefault="00A05635"/>
    <w:p w14:paraId="5379E841" w14:textId="77777777" w:rsidR="00A05635" w:rsidRDefault="00A05635"/>
    <w:p w14:paraId="6FE754DF" w14:textId="77777777" w:rsidR="00A05635" w:rsidRDefault="00A05635"/>
    <w:p w14:paraId="2CE3EBE9" w14:textId="77777777" w:rsidR="00A05635" w:rsidRDefault="00A05635"/>
    <w:p w14:paraId="66BCEEFD" w14:textId="77777777" w:rsidR="00A05635" w:rsidRDefault="00A05635"/>
    <w:p w14:paraId="42DD6FC5" w14:textId="77777777" w:rsidR="00A05635" w:rsidRDefault="00A05635"/>
    <w:p w14:paraId="0D2B2B52" w14:textId="77777777" w:rsidR="00A05635" w:rsidRDefault="00A05635"/>
    <w:p w14:paraId="76144F13" w14:textId="77777777" w:rsidR="00A05635" w:rsidRDefault="00A05635"/>
    <w:p w14:paraId="6F423A12" w14:textId="77777777" w:rsidR="00A05635" w:rsidRDefault="00A05635"/>
    <w:p w14:paraId="47CD395B" w14:textId="77777777" w:rsidR="00A05635" w:rsidRDefault="00A05635"/>
    <w:p w14:paraId="4E921D86" w14:textId="77777777" w:rsidR="00A05635" w:rsidRDefault="00A05635"/>
    <w:p w14:paraId="134E21E3" w14:textId="77777777" w:rsidR="00A87F9B" w:rsidRPr="00A87F9B" w:rsidRDefault="00A87F9B" w:rsidP="00A87F9B">
      <w:pPr>
        <w:rPr>
          <w:b/>
          <w:bCs/>
        </w:rPr>
      </w:pPr>
      <w:r w:rsidRPr="00A87F9B">
        <w:rPr>
          <w:b/>
          <w:bCs/>
        </w:rPr>
        <w:t>Risk Analysis and Management for Island Rest</w:t>
      </w:r>
    </w:p>
    <w:p w14:paraId="3776C1AE" w14:textId="77777777" w:rsidR="00A87F9B" w:rsidRPr="00A87F9B" w:rsidRDefault="00A87F9B" w:rsidP="00A87F9B">
      <w:r w:rsidRPr="00A87F9B">
        <w:t>Risk analysis involves identifying potential risks, evaluating their impact and likelihood, and developing strategies to mitigate or manage them. Below is a comprehensive risk analysis and management plan for Island Rest, including the level of risk, its effect, likelihood, cause, and mitigation strategies.</w:t>
      </w:r>
    </w:p>
    <w:p w14:paraId="61F0FD3C" w14:textId="77777777" w:rsidR="00A87F9B" w:rsidRPr="00A87F9B" w:rsidRDefault="00A87F9B" w:rsidP="00A87F9B">
      <w:pPr>
        <w:rPr>
          <w:b/>
          <w:bCs/>
        </w:rPr>
      </w:pPr>
      <w:r w:rsidRPr="00A87F9B">
        <w:rPr>
          <w:b/>
          <w:bCs/>
        </w:rPr>
        <w:t>1. Financial Risk</w:t>
      </w:r>
    </w:p>
    <w:p w14:paraId="752FDC82" w14:textId="77777777" w:rsidR="00A87F9B" w:rsidRPr="00A87F9B" w:rsidRDefault="00A87F9B" w:rsidP="00A87F9B">
      <w:r w:rsidRPr="00A87F9B">
        <w:rPr>
          <w:b/>
          <w:bCs/>
        </w:rPr>
        <w:t>Level of Risk</w:t>
      </w:r>
      <w:r w:rsidRPr="00A87F9B">
        <w:t>: High</w:t>
      </w:r>
      <w:r w:rsidRPr="00A87F9B">
        <w:br/>
      </w:r>
      <w:r w:rsidRPr="00A87F9B">
        <w:rPr>
          <w:b/>
          <w:bCs/>
        </w:rPr>
        <w:t>Effect</w:t>
      </w:r>
      <w:r w:rsidRPr="00A87F9B">
        <w:t>: Potential financial losses, inability to meet operational costs, or failure to achieve projected returns.</w:t>
      </w:r>
      <w:r w:rsidRPr="00A87F9B">
        <w:br/>
      </w:r>
      <w:r w:rsidRPr="00A87F9B">
        <w:rPr>
          <w:b/>
          <w:bCs/>
        </w:rPr>
        <w:t>Likelihood</w:t>
      </w:r>
      <w:r w:rsidRPr="00A87F9B">
        <w:t>: Medium</w:t>
      </w:r>
      <w:r w:rsidRPr="00A87F9B">
        <w:br/>
      </w:r>
      <w:r w:rsidRPr="00A87F9B">
        <w:rPr>
          <w:b/>
          <w:bCs/>
        </w:rPr>
        <w:t>Cause</w:t>
      </w:r>
      <w:r w:rsidRPr="00A87F9B">
        <w:t>: Economic downturns, inflation, unexpected costs, lower-than-expected occupancy rates.</w:t>
      </w:r>
      <w:r w:rsidRPr="00A87F9B">
        <w:br/>
      </w:r>
      <w:r w:rsidRPr="00A87F9B">
        <w:rPr>
          <w:b/>
          <w:bCs/>
        </w:rPr>
        <w:t>Mitigation</w:t>
      </w:r>
      <w:r w:rsidRPr="00A87F9B">
        <w:t>:</w:t>
      </w:r>
    </w:p>
    <w:p w14:paraId="482B4EC7" w14:textId="77777777" w:rsidR="00A87F9B" w:rsidRPr="00A87F9B" w:rsidRDefault="00A87F9B" w:rsidP="00A87F9B">
      <w:pPr>
        <w:numPr>
          <w:ilvl w:val="0"/>
          <w:numId w:val="236"/>
        </w:numPr>
      </w:pPr>
      <w:r w:rsidRPr="00A87F9B">
        <w:t>Develop a comprehensive financial plan with contingency funds.</w:t>
      </w:r>
    </w:p>
    <w:p w14:paraId="407A0355" w14:textId="77777777" w:rsidR="00A87F9B" w:rsidRPr="00A87F9B" w:rsidRDefault="00A87F9B" w:rsidP="00A87F9B">
      <w:pPr>
        <w:numPr>
          <w:ilvl w:val="0"/>
          <w:numId w:val="236"/>
        </w:numPr>
      </w:pPr>
      <w:r w:rsidRPr="00A87F9B">
        <w:t>Conduct regular financial reviews and adjust budgets as necessary.</w:t>
      </w:r>
    </w:p>
    <w:p w14:paraId="23DEA1F5" w14:textId="77777777" w:rsidR="00A87F9B" w:rsidRPr="00A87F9B" w:rsidRDefault="00A87F9B" w:rsidP="00A87F9B">
      <w:pPr>
        <w:numPr>
          <w:ilvl w:val="0"/>
          <w:numId w:val="236"/>
        </w:numPr>
      </w:pPr>
      <w:r w:rsidRPr="00A87F9B">
        <w:t>Secure financial backing or lines of credit from investors or banks.</w:t>
      </w:r>
    </w:p>
    <w:p w14:paraId="2EF7F1D2" w14:textId="77777777" w:rsidR="00A87F9B" w:rsidRPr="00A87F9B" w:rsidRDefault="00A87F9B" w:rsidP="00A87F9B">
      <w:pPr>
        <w:numPr>
          <w:ilvl w:val="0"/>
          <w:numId w:val="236"/>
        </w:numPr>
      </w:pPr>
      <w:r w:rsidRPr="00A87F9B">
        <w:t>Implement cost control measures and ensure efficient resource utilization.</w:t>
      </w:r>
    </w:p>
    <w:p w14:paraId="7904D981" w14:textId="77777777" w:rsidR="00A87F9B" w:rsidRPr="00A87F9B" w:rsidRDefault="00A87F9B" w:rsidP="00A87F9B">
      <w:pPr>
        <w:numPr>
          <w:ilvl w:val="0"/>
          <w:numId w:val="236"/>
        </w:numPr>
      </w:pPr>
      <w:r w:rsidRPr="00A87F9B">
        <w:t>This risk can be managed and reduced.</w:t>
      </w:r>
    </w:p>
    <w:p w14:paraId="4A19305C" w14:textId="77777777" w:rsidR="00A87F9B" w:rsidRPr="00A87F9B" w:rsidRDefault="00A87F9B" w:rsidP="00A87F9B">
      <w:pPr>
        <w:rPr>
          <w:b/>
          <w:bCs/>
        </w:rPr>
      </w:pPr>
      <w:r w:rsidRPr="00A87F9B">
        <w:rPr>
          <w:b/>
          <w:bCs/>
        </w:rPr>
        <w:t>2. Market Demand Risk</w:t>
      </w:r>
    </w:p>
    <w:p w14:paraId="4361150F" w14:textId="77777777" w:rsidR="00A87F9B" w:rsidRPr="00A87F9B" w:rsidRDefault="00A87F9B" w:rsidP="00A87F9B">
      <w:r w:rsidRPr="00A87F9B">
        <w:rPr>
          <w:b/>
          <w:bCs/>
        </w:rPr>
        <w:t>Level of Risk</w:t>
      </w:r>
      <w:r w:rsidRPr="00A87F9B">
        <w:t>: Medium</w:t>
      </w:r>
      <w:r w:rsidRPr="00A87F9B">
        <w:br/>
      </w:r>
      <w:r w:rsidRPr="00A87F9B">
        <w:rPr>
          <w:b/>
          <w:bCs/>
        </w:rPr>
        <w:t>Effect</w:t>
      </w:r>
      <w:r w:rsidRPr="00A87F9B">
        <w:t>: Low occupancy rates, reduced revenue, potential project failure.</w:t>
      </w:r>
      <w:r w:rsidRPr="00A87F9B">
        <w:br/>
      </w:r>
      <w:r w:rsidRPr="00A87F9B">
        <w:rPr>
          <w:b/>
          <w:bCs/>
        </w:rPr>
        <w:t>Likelihood</w:t>
      </w:r>
      <w:r w:rsidRPr="00A87F9B">
        <w:t>: Medium</w:t>
      </w:r>
      <w:r w:rsidRPr="00A87F9B">
        <w:br/>
      </w:r>
      <w:r w:rsidRPr="00A87F9B">
        <w:rPr>
          <w:b/>
          <w:bCs/>
        </w:rPr>
        <w:t>Cause</w:t>
      </w:r>
      <w:r w:rsidRPr="00A87F9B">
        <w:t xml:space="preserve">: </w:t>
      </w:r>
      <w:proofErr w:type="spellStart"/>
      <w:r w:rsidRPr="00A87F9B">
        <w:t>Misjudgment</w:t>
      </w:r>
      <w:proofErr w:type="spellEnd"/>
      <w:r w:rsidRPr="00A87F9B">
        <w:t xml:space="preserve"> of market demand, changes in consumer preferences, competition.</w:t>
      </w:r>
      <w:r w:rsidRPr="00A87F9B">
        <w:br/>
      </w:r>
      <w:r w:rsidRPr="00A87F9B">
        <w:rPr>
          <w:b/>
          <w:bCs/>
        </w:rPr>
        <w:t>Mitigation</w:t>
      </w:r>
      <w:r w:rsidRPr="00A87F9B">
        <w:t>:</w:t>
      </w:r>
    </w:p>
    <w:p w14:paraId="7E71BFE8" w14:textId="77777777" w:rsidR="00A87F9B" w:rsidRPr="00A87F9B" w:rsidRDefault="00A87F9B" w:rsidP="00A87F9B">
      <w:pPr>
        <w:numPr>
          <w:ilvl w:val="0"/>
          <w:numId w:val="237"/>
        </w:numPr>
      </w:pPr>
      <w:r w:rsidRPr="00A87F9B">
        <w:t>Conduct thorough market research and feasibility studies.</w:t>
      </w:r>
    </w:p>
    <w:p w14:paraId="6CDC10DA" w14:textId="77777777" w:rsidR="00A87F9B" w:rsidRPr="00A87F9B" w:rsidRDefault="00A87F9B" w:rsidP="00A87F9B">
      <w:pPr>
        <w:numPr>
          <w:ilvl w:val="0"/>
          <w:numId w:val="237"/>
        </w:numPr>
      </w:pPr>
      <w:r w:rsidRPr="00A87F9B">
        <w:t>Regularly update market analysis to stay abreast of trends.</w:t>
      </w:r>
    </w:p>
    <w:p w14:paraId="517F78D9" w14:textId="77777777" w:rsidR="00A87F9B" w:rsidRPr="00A87F9B" w:rsidRDefault="00A87F9B" w:rsidP="00A87F9B">
      <w:pPr>
        <w:numPr>
          <w:ilvl w:val="0"/>
          <w:numId w:val="237"/>
        </w:numPr>
      </w:pPr>
      <w:r w:rsidRPr="00A87F9B">
        <w:t>Diversify target market segments.</w:t>
      </w:r>
    </w:p>
    <w:p w14:paraId="224C0E33" w14:textId="77777777" w:rsidR="00A87F9B" w:rsidRPr="00A87F9B" w:rsidRDefault="00A87F9B" w:rsidP="00A87F9B">
      <w:pPr>
        <w:numPr>
          <w:ilvl w:val="0"/>
          <w:numId w:val="237"/>
        </w:numPr>
      </w:pPr>
      <w:r w:rsidRPr="00A87F9B">
        <w:t>Develop flexible pricing strategies to attract different customer segments.</w:t>
      </w:r>
    </w:p>
    <w:p w14:paraId="5AC98D8C" w14:textId="77777777" w:rsidR="00A87F9B" w:rsidRPr="00A87F9B" w:rsidRDefault="00A87F9B" w:rsidP="00A87F9B">
      <w:pPr>
        <w:numPr>
          <w:ilvl w:val="0"/>
          <w:numId w:val="237"/>
        </w:numPr>
      </w:pPr>
      <w:r w:rsidRPr="00A87F9B">
        <w:t>This risk can be managed and reduced.</w:t>
      </w:r>
    </w:p>
    <w:p w14:paraId="01481798" w14:textId="77777777" w:rsidR="00A87F9B" w:rsidRPr="00A87F9B" w:rsidRDefault="00A87F9B" w:rsidP="00A87F9B">
      <w:pPr>
        <w:rPr>
          <w:b/>
          <w:bCs/>
        </w:rPr>
      </w:pPr>
      <w:r w:rsidRPr="00A87F9B">
        <w:rPr>
          <w:b/>
          <w:bCs/>
        </w:rPr>
        <w:t>3. Operational Risk</w:t>
      </w:r>
    </w:p>
    <w:p w14:paraId="45BDCCA1" w14:textId="77777777" w:rsidR="00A87F9B" w:rsidRPr="00A87F9B" w:rsidRDefault="00A87F9B" w:rsidP="00A87F9B">
      <w:r w:rsidRPr="00A87F9B">
        <w:rPr>
          <w:b/>
          <w:bCs/>
        </w:rPr>
        <w:t>Level of Risk</w:t>
      </w:r>
      <w:r w:rsidRPr="00A87F9B">
        <w:t>: Medium</w:t>
      </w:r>
      <w:r w:rsidRPr="00A87F9B">
        <w:br/>
      </w:r>
      <w:r w:rsidRPr="00A87F9B">
        <w:rPr>
          <w:b/>
          <w:bCs/>
        </w:rPr>
        <w:t>Effect</w:t>
      </w:r>
      <w:r w:rsidRPr="00A87F9B">
        <w:t>: Disruptions in service delivery, customer dissatisfaction, increased operational costs.</w:t>
      </w:r>
      <w:r w:rsidRPr="00A87F9B">
        <w:br/>
      </w:r>
      <w:r w:rsidRPr="00A87F9B">
        <w:rPr>
          <w:b/>
          <w:bCs/>
        </w:rPr>
        <w:t>Likelihood</w:t>
      </w:r>
      <w:r w:rsidRPr="00A87F9B">
        <w:t>: Medium</w:t>
      </w:r>
      <w:r w:rsidRPr="00A87F9B">
        <w:br/>
      </w:r>
      <w:r w:rsidRPr="00A87F9B">
        <w:rPr>
          <w:b/>
          <w:bCs/>
        </w:rPr>
        <w:t>Cause</w:t>
      </w:r>
      <w:r w:rsidRPr="00A87F9B">
        <w:t>: Inefficient processes, equipment failure, poor management.</w:t>
      </w:r>
      <w:r w:rsidRPr="00A87F9B">
        <w:br/>
      </w:r>
      <w:r w:rsidRPr="00A87F9B">
        <w:rPr>
          <w:b/>
          <w:bCs/>
        </w:rPr>
        <w:t>Mitigation</w:t>
      </w:r>
      <w:r w:rsidRPr="00A87F9B">
        <w:t>:</w:t>
      </w:r>
    </w:p>
    <w:p w14:paraId="1D600EFD" w14:textId="77777777" w:rsidR="00A87F9B" w:rsidRPr="00A87F9B" w:rsidRDefault="00A87F9B" w:rsidP="00A87F9B">
      <w:pPr>
        <w:numPr>
          <w:ilvl w:val="0"/>
          <w:numId w:val="238"/>
        </w:numPr>
      </w:pPr>
      <w:r w:rsidRPr="00A87F9B">
        <w:lastRenderedPageBreak/>
        <w:t>Implement robust operational procedures and regular training for staff.</w:t>
      </w:r>
    </w:p>
    <w:p w14:paraId="092BBE54" w14:textId="77777777" w:rsidR="00A87F9B" w:rsidRPr="00A87F9B" w:rsidRDefault="00A87F9B" w:rsidP="00A87F9B">
      <w:pPr>
        <w:numPr>
          <w:ilvl w:val="0"/>
          <w:numId w:val="238"/>
        </w:numPr>
      </w:pPr>
      <w:r w:rsidRPr="00A87F9B">
        <w:t>Maintain equipment and facilities through regular inspections and maintenance schedules.</w:t>
      </w:r>
    </w:p>
    <w:p w14:paraId="6E315BC1" w14:textId="77777777" w:rsidR="00A87F9B" w:rsidRPr="00A87F9B" w:rsidRDefault="00A87F9B" w:rsidP="00A87F9B">
      <w:pPr>
        <w:numPr>
          <w:ilvl w:val="0"/>
          <w:numId w:val="238"/>
        </w:numPr>
      </w:pPr>
      <w:r w:rsidRPr="00A87F9B">
        <w:t>Develop contingency plans for operational disruptions.</w:t>
      </w:r>
    </w:p>
    <w:p w14:paraId="7699E0A3" w14:textId="77777777" w:rsidR="00A87F9B" w:rsidRPr="00A87F9B" w:rsidRDefault="00A87F9B" w:rsidP="00A87F9B">
      <w:pPr>
        <w:numPr>
          <w:ilvl w:val="0"/>
          <w:numId w:val="238"/>
        </w:numPr>
      </w:pPr>
      <w:r w:rsidRPr="00A87F9B">
        <w:t>This risk can be managed and reduced.</w:t>
      </w:r>
    </w:p>
    <w:p w14:paraId="084BD237" w14:textId="77777777" w:rsidR="00A87F9B" w:rsidRPr="00A87F9B" w:rsidRDefault="00A87F9B" w:rsidP="00A87F9B">
      <w:pPr>
        <w:rPr>
          <w:b/>
          <w:bCs/>
        </w:rPr>
      </w:pPr>
      <w:r w:rsidRPr="00A87F9B">
        <w:rPr>
          <w:b/>
          <w:bCs/>
        </w:rPr>
        <w:t>4. Security Risk</w:t>
      </w:r>
    </w:p>
    <w:p w14:paraId="5FCC4B57" w14:textId="77777777" w:rsidR="00A87F9B" w:rsidRPr="00A87F9B" w:rsidRDefault="00A87F9B" w:rsidP="00A87F9B">
      <w:r w:rsidRPr="00A87F9B">
        <w:rPr>
          <w:b/>
          <w:bCs/>
        </w:rPr>
        <w:t>Level of Risk</w:t>
      </w:r>
      <w:r w:rsidRPr="00A87F9B">
        <w:t>: High</w:t>
      </w:r>
      <w:r w:rsidRPr="00A87F9B">
        <w:br/>
      </w:r>
      <w:r w:rsidRPr="00A87F9B">
        <w:rPr>
          <w:b/>
          <w:bCs/>
        </w:rPr>
        <w:t>Effect</w:t>
      </w:r>
      <w:r w:rsidRPr="00A87F9B">
        <w:t>: Safety incidents, reputational damage, legal liabilities.</w:t>
      </w:r>
      <w:r w:rsidRPr="00A87F9B">
        <w:br/>
      </w:r>
      <w:r w:rsidRPr="00A87F9B">
        <w:rPr>
          <w:b/>
          <w:bCs/>
        </w:rPr>
        <w:t>Likelihood</w:t>
      </w:r>
      <w:r w:rsidRPr="00A87F9B">
        <w:t>: Low to Medium</w:t>
      </w:r>
      <w:r w:rsidRPr="00A87F9B">
        <w:br/>
      </w:r>
      <w:r w:rsidRPr="00A87F9B">
        <w:rPr>
          <w:b/>
          <w:bCs/>
        </w:rPr>
        <w:t>Cause</w:t>
      </w:r>
      <w:r w:rsidRPr="00A87F9B">
        <w:t>: Inadequate security measures, insufficient vetting processes, crime in the area.</w:t>
      </w:r>
      <w:r w:rsidRPr="00A87F9B">
        <w:br/>
      </w:r>
      <w:r w:rsidRPr="00A87F9B">
        <w:rPr>
          <w:b/>
          <w:bCs/>
        </w:rPr>
        <w:t>Mitigation</w:t>
      </w:r>
      <w:r w:rsidRPr="00A87F9B">
        <w:t>:</w:t>
      </w:r>
    </w:p>
    <w:p w14:paraId="3B732DC2" w14:textId="77777777" w:rsidR="00A87F9B" w:rsidRPr="00A87F9B" w:rsidRDefault="00A87F9B" w:rsidP="00A87F9B">
      <w:pPr>
        <w:numPr>
          <w:ilvl w:val="0"/>
          <w:numId w:val="239"/>
        </w:numPr>
      </w:pPr>
      <w:r w:rsidRPr="00A87F9B">
        <w:t>Enforce strict security protocols and background checks for residents.</w:t>
      </w:r>
    </w:p>
    <w:p w14:paraId="4CAF4D8F" w14:textId="77777777" w:rsidR="00A87F9B" w:rsidRPr="00A87F9B" w:rsidRDefault="00A87F9B" w:rsidP="00A87F9B">
      <w:pPr>
        <w:numPr>
          <w:ilvl w:val="0"/>
          <w:numId w:val="239"/>
        </w:numPr>
      </w:pPr>
      <w:r w:rsidRPr="00A87F9B">
        <w:t>Install surveillance systems and employ trained security personnel.</w:t>
      </w:r>
    </w:p>
    <w:p w14:paraId="7C3F37DE" w14:textId="77777777" w:rsidR="00A87F9B" w:rsidRPr="00A87F9B" w:rsidRDefault="00A87F9B" w:rsidP="00A87F9B">
      <w:pPr>
        <w:numPr>
          <w:ilvl w:val="0"/>
          <w:numId w:val="239"/>
        </w:numPr>
      </w:pPr>
      <w:r w:rsidRPr="00A87F9B">
        <w:t>Partner with local law enforcement and community watch programs.</w:t>
      </w:r>
    </w:p>
    <w:p w14:paraId="204F4672" w14:textId="77777777" w:rsidR="00A87F9B" w:rsidRPr="00A87F9B" w:rsidRDefault="00A87F9B" w:rsidP="00A87F9B">
      <w:pPr>
        <w:numPr>
          <w:ilvl w:val="0"/>
          <w:numId w:val="239"/>
        </w:numPr>
      </w:pPr>
      <w:r w:rsidRPr="00A87F9B">
        <w:t>This risk can be managed and reduced.</w:t>
      </w:r>
    </w:p>
    <w:p w14:paraId="1C4E5490" w14:textId="77777777" w:rsidR="00A87F9B" w:rsidRPr="00A87F9B" w:rsidRDefault="00A87F9B" w:rsidP="00A87F9B">
      <w:pPr>
        <w:rPr>
          <w:b/>
          <w:bCs/>
        </w:rPr>
      </w:pPr>
      <w:r w:rsidRPr="00A87F9B">
        <w:rPr>
          <w:b/>
          <w:bCs/>
        </w:rPr>
        <w:t>5. Regulatory Risk</w:t>
      </w:r>
    </w:p>
    <w:p w14:paraId="040EE74A" w14:textId="77777777" w:rsidR="00A87F9B" w:rsidRPr="00A87F9B" w:rsidRDefault="00A87F9B" w:rsidP="00A87F9B">
      <w:r w:rsidRPr="00A87F9B">
        <w:rPr>
          <w:b/>
          <w:bCs/>
        </w:rPr>
        <w:t>Level of Risk</w:t>
      </w:r>
      <w:r w:rsidRPr="00A87F9B">
        <w:t>: Medium</w:t>
      </w:r>
      <w:r w:rsidRPr="00A87F9B">
        <w:br/>
      </w:r>
      <w:r w:rsidRPr="00A87F9B">
        <w:rPr>
          <w:b/>
          <w:bCs/>
        </w:rPr>
        <w:t>Effect</w:t>
      </w:r>
      <w:r w:rsidRPr="00A87F9B">
        <w:t>: Legal penalties, operational disruptions, increased compliance costs.</w:t>
      </w:r>
      <w:r w:rsidRPr="00A87F9B">
        <w:br/>
      </w:r>
      <w:r w:rsidRPr="00A87F9B">
        <w:rPr>
          <w:b/>
          <w:bCs/>
        </w:rPr>
        <w:t>Likelihood</w:t>
      </w:r>
      <w:r w:rsidRPr="00A87F9B">
        <w:t>: Medium</w:t>
      </w:r>
      <w:r w:rsidRPr="00A87F9B">
        <w:br/>
      </w:r>
      <w:r w:rsidRPr="00A87F9B">
        <w:rPr>
          <w:b/>
          <w:bCs/>
        </w:rPr>
        <w:t>Cause</w:t>
      </w:r>
      <w:r w:rsidRPr="00A87F9B">
        <w:t>: Non-compliance with local laws and regulations, changes in housing or business regulations.</w:t>
      </w:r>
      <w:r w:rsidRPr="00A87F9B">
        <w:br/>
      </w:r>
      <w:r w:rsidRPr="00A87F9B">
        <w:rPr>
          <w:b/>
          <w:bCs/>
        </w:rPr>
        <w:t>Mitigation</w:t>
      </w:r>
      <w:r w:rsidRPr="00A87F9B">
        <w:t>:</w:t>
      </w:r>
    </w:p>
    <w:p w14:paraId="4ACBC697" w14:textId="77777777" w:rsidR="00A87F9B" w:rsidRPr="00A87F9B" w:rsidRDefault="00A87F9B" w:rsidP="00A87F9B">
      <w:pPr>
        <w:numPr>
          <w:ilvl w:val="0"/>
          <w:numId w:val="240"/>
        </w:numPr>
      </w:pPr>
      <w:r w:rsidRPr="00A87F9B">
        <w:t>Stay informed about local laws and regulatory changes.</w:t>
      </w:r>
    </w:p>
    <w:p w14:paraId="068E7E5A" w14:textId="77777777" w:rsidR="00A87F9B" w:rsidRPr="00A87F9B" w:rsidRDefault="00A87F9B" w:rsidP="00A87F9B">
      <w:pPr>
        <w:numPr>
          <w:ilvl w:val="0"/>
          <w:numId w:val="240"/>
        </w:numPr>
      </w:pPr>
      <w:r w:rsidRPr="00A87F9B">
        <w:t>Ensure all operations comply with legal requirements.</w:t>
      </w:r>
    </w:p>
    <w:p w14:paraId="239200F6" w14:textId="77777777" w:rsidR="00A87F9B" w:rsidRPr="00A87F9B" w:rsidRDefault="00A87F9B" w:rsidP="00A87F9B">
      <w:pPr>
        <w:numPr>
          <w:ilvl w:val="0"/>
          <w:numId w:val="240"/>
        </w:numPr>
      </w:pPr>
      <w:r w:rsidRPr="00A87F9B">
        <w:t>Consult with legal experts regularly.</w:t>
      </w:r>
    </w:p>
    <w:p w14:paraId="333BB509" w14:textId="77777777" w:rsidR="00A87F9B" w:rsidRPr="00A87F9B" w:rsidRDefault="00A87F9B" w:rsidP="00A87F9B">
      <w:pPr>
        <w:numPr>
          <w:ilvl w:val="0"/>
          <w:numId w:val="240"/>
        </w:numPr>
      </w:pPr>
      <w:r w:rsidRPr="00A87F9B">
        <w:t>This risk can be managed and reduced.</w:t>
      </w:r>
    </w:p>
    <w:p w14:paraId="149CE1AE" w14:textId="77777777" w:rsidR="00A87F9B" w:rsidRPr="00A87F9B" w:rsidRDefault="00A87F9B" w:rsidP="00A87F9B">
      <w:pPr>
        <w:rPr>
          <w:b/>
          <w:bCs/>
        </w:rPr>
      </w:pPr>
      <w:r w:rsidRPr="00A87F9B">
        <w:rPr>
          <w:b/>
          <w:bCs/>
        </w:rPr>
        <w:t>6. Technological Risk</w:t>
      </w:r>
    </w:p>
    <w:p w14:paraId="618A87A8" w14:textId="77777777" w:rsidR="00A87F9B" w:rsidRPr="00A87F9B" w:rsidRDefault="00A87F9B" w:rsidP="00A87F9B">
      <w:r w:rsidRPr="00A87F9B">
        <w:rPr>
          <w:b/>
          <w:bCs/>
        </w:rPr>
        <w:t>Level of Risk</w:t>
      </w:r>
      <w:r w:rsidRPr="00A87F9B">
        <w:t>: Medium</w:t>
      </w:r>
      <w:r w:rsidRPr="00A87F9B">
        <w:br/>
      </w:r>
      <w:r w:rsidRPr="00A87F9B">
        <w:rPr>
          <w:b/>
          <w:bCs/>
        </w:rPr>
        <w:t>Effect</w:t>
      </w:r>
      <w:r w:rsidRPr="00A87F9B">
        <w:t>: Data breaches, operational inefficiencies, increased costs.</w:t>
      </w:r>
      <w:r w:rsidRPr="00A87F9B">
        <w:br/>
      </w:r>
      <w:r w:rsidRPr="00A87F9B">
        <w:rPr>
          <w:b/>
          <w:bCs/>
        </w:rPr>
        <w:t>Likelihood</w:t>
      </w:r>
      <w:r w:rsidRPr="00A87F9B">
        <w:t>: Medium</w:t>
      </w:r>
      <w:r w:rsidRPr="00A87F9B">
        <w:br/>
      </w:r>
      <w:r w:rsidRPr="00A87F9B">
        <w:rPr>
          <w:b/>
          <w:bCs/>
        </w:rPr>
        <w:t>Cause</w:t>
      </w:r>
      <w:r w:rsidRPr="00A87F9B">
        <w:t>: Cyberattacks, outdated technology, system failures.</w:t>
      </w:r>
      <w:r w:rsidRPr="00A87F9B">
        <w:br/>
      </w:r>
      <w:r w:rsidRPr="00A87F9B">
        <w:rPr>
          <w:b/>
          <w:bCs/>
        </w:rPr>
        <w:t>Mitigation</w:t>
      </w:r>
      <w:r w:rsidRPr="00A87F9B">
        <w:t>:</w:t>
      </w:r>
    </w:p>
    <w:p w14:paraId="1A8321C2" w14:textId="77777777" w:rsidR="00A87F9B" w:rsidRPr="00A87F9B" w:rsidRDefault="00A87F9B" w:rsidP="00A87F9B">
      <w:pPr>
        <w:numPr>
          <w:ilvl w:val="0"/>
          <w:numId w:val="241"/>
        </w:numPr>
      </w:pPr>
      <w:r w:rsidRPr="00A87F9B">
        <w:t>Implement advanced cybersecurity measures.</w:t>
      </w:r>
    </w:p>
    <w:p w14:paraId="33B2CE44" w14:textId="77777777" w:rsidR="00A87F9B" w:rsidRPr="00A87F9B" w:rsidRDefault="00A87F9B" w:rsidP="00A87F9B">
      <w:pPr>
        <w:numPr>
          <w:ilvl w:val="0"/>
          <w:numId w:val="241"/>
        </w:numPr>
      </w:pPr>
      <w:r w:rsidRPr="00A87F9B">
        <w:t>Regularly update and maintain technology infrastructure.</w:t>
      </w:r>
    </w:p>
    <w:p w14:paraId="6D9FE8C8" w14:textId="77777777" w:rsidR="00A87F9B" w:rsidRPr="00A87F9B" w:rsidRDefault="00A87F9B" w:rsidP="00A87F9B">
      <w:pPr>
        <w:numPr>
          <w:ilvl w:val="0"/>
          <w:numId w:val="241"/>
        </w:numPr>
      </w:pPr>
      <w:r w:rsidRPr="00A87F9B">
        <w:t>Provide training for staff on cybersecurity best practices.</w:t>
      </w:r>
    </w:p>
    <w:p w14:paraId="2AB237F2" w14:textId="77777777" w:rsidR="00A87F9B" w:rsidRPr="00A87F9B" w:rsidRDefault="00A87F9B" w:rsidP="00A87F9B">
      <w:pPr>
        <w:numPr>
          <w:ilvl w:val="0"/>
          <w:numId w:val="241"/>
        </w:numPr>
      </w:pPr>
      <w:r w:rsidRPr="00A87F9B">
        <w:lastRenderedPageBreak/>
        <w:t>This risk can be managed and reduced.</w:t>
      </w:r>
    </w:p>
    <w:p w14:paraId="1218F8FD" w14:textId="77777777" w:rsidR="00A87F9B" w:rsidRPr="00A87F9B" w:rsidRDefault="00A87F9B" w:rsidP="00A87F9B">
      <w:pPr>
        <w:rPr>
          <w:b/>
          <w:bCs/>
        </w:rPr>
      </w:pPr>
      <w:r w:rsidRPr="00A87F9B">
        <w:rPr>
          <w:b/>
          <w:bCs/>
        </w:rPr>
        <w:t>7. Environmental Risk</w:t>
      </w:r>
    </w:p>
    <w:p w14:paraId="6314AC9E" w14:textId="77777777" w:rsidR="00A87F9B" w:rsidRPr="00A87F9B" w:rsidRDefault="00A87F9B" w:rsidP="00A87F9B">
      <w:r w:rsidRPr="00A87F9B">
        <w:rPr>
          <w:b/>
          <w:bCs/>
        </w:rPr>
        <w:t>Level of Risk</w:t>
      </w:r>
      <w:r w:rsidRPr="00A87F9B">
        <w:t>: Medium</w:t>
      </w:r>
      <w:r w:rsidRPr="00A87F9B">
        <w:br/>
      </w:r>
      <w:r w:rsidRPr="00A87F9B">
        <w:rPr>
          <w:b/>
          <w:bCs/>
        </w:rPr>
        <w:t>Effect</w:t>
      </w:r>
      <w:r w:rsidRPr="00A87F9B">
        <w:t>: Damage to property, operational disruptions, increased costs.</w:t>
      </w:r>
      <w:r w:rsidRPr="00A87F9B">
        <w:br/>
      </w:r>
      <w:r w:rsidRPr="00A87F9B">
        <w:rPr>
          <w:b/>
          <w:bCs/>
        </w:rPr>
        <w:t>Likelihood</w:t>
      </w:r>
      <w:r w:rsidRPr="00A87F9B">
        <w:t>: Low</w:t>
      </w:r>
      <w:r w:rsidRPr="00A87F9B">
        <w:br/>
      </w:r>
      <w:r w:rsidRPr="00A87F9B">
        <w:rPr>
          <w:b/>
          <w:bCs/>
        </w:rPr>
        <w:t>Cause</w:t>
      </w:r>
      <w:r w:rsidRPr="00A87F9B">
        <w:t>: Natural disasters, environmental regulations.</w:t>
      </w:r>
      <w:r w:rsidRPr="00A87F9B">
        <w:br/>
      </w:r>
      <w:r w:rsidRPr="00A87F9B">
        <w:rPr>
          <w:b/>
          <w:bCs/>
        </w:rPr>
        <w:t>Mitigation</w:t>
      </w:r>
      <w:r w:rsidRPr="00A87F9B">
        <w:t>:</w:t>
      </w:r>
    </w:p>
    <w:p w14:paraId="2B2F17C5" w14:textId="77777777" w:rsidR="00A87F9B" w:rsidRPr="00A87F9B" w:rsidRDefault="00A87F9B" w:rsidP="00A87F9B">
      <w:pPr>
        <w:numPr>
          <w:ilvl w:val="0"/>
          <w:numId w:val="242"/>
        </w:numPr>
      </w:pPr>
      <w:r w:rsidRPr="00A87F9B">
        <w:t>Construct buildings with materials that withstand natural disasters.</w:t>
      </w:r>
    </w:p>
    <w:p w14:paraId="48AFA966" w14:textId="77777777" w:rsidR="00A87F9B" w:rsidRPr="00A87F9B" w:rsidRDefault="00A87F9B" w:rsidP="00A87F9B">
      <w:pPr>
        <w:numPr>
          <w:ilvl w:val="0"/>
          <w:numId w:val="242"/>
        </w:numPr>
      </w:pPr>
      <w:r w:rsidRPr="00A87F9B">
        <w:t>Develop emergency response plans.</w:t>
      </w:r>
    </w:p>
    <w:p w14:paraId="160276D0" w14:textId="77777777" w:rsidR="00A87F9B" w:rsidRPr="00A87F9B" w:rsidRDefault="00A87F9B" w:rsidP="00A87F9B">
      <w:pPr>
        <w:numPr>
          <w:ilvl w:val="0"/>
          <w:numId w:val="242"/>
        </w:numPr>
      </w:pPr>
      <w:r w:rsidRPr="00A87F9B">
        <w:t>Ensure compliance with environmental regulations.</w:t>
      </w:r>
    </w:p>
    <w:p w14:paraId="7794CB59" w14:textId="77777777" w:rsidR="00A87F9B" w:rsidRPr="00A87F9B" w:rsidRDefault="00A87F9B" w:rsidP="00A87F9B">
      <w:pPr>
        <w:numPr>
          <w:ilvl w:val="0"/>
          <w:numId w:val="242"/>
        </w:numPr>
      </w:pPr>
      <w:r w:rsidRPr="00A87F9B">
        <w:t>This risk can be managed and reduced.</w:t>
      </w:r>
    </w:p>
    <w:p w14:paraId="224A019B" w14:textId="77777777" w:rsidR="00A87F9B" w:rsidRPr="00A87F9B" w:rsidRDefault="00A87F9B" w:rsidP="00A87F9B">
      <w:pPr>
        <w:rPr>
          <w:b/>
          <w:bCs/>
        </w:rPr>
      </w:pPr>
      <w:r w:rsidRPr="00A87F9B">
        <w:rPr>
          <w:b/>
          <w:bCs/>
        </w:rPr>
        <w:t>8. Competitive Risk</w:t>
      </w:r>
    </w:p>
    <w:p w14:paraId="0C2C5CEC" w14:textId="77777777" w:rsidR="00A87F9B" w:rsidRPr="00A87F9B" w:rsidRDefault="00A87F9B" w:rsidP="00A87F9B">
      <w:r w:rsidRPr="00A87F9B">
        <w:rPr>
          <w:b/>
          <w:bCs/>
        </w:rPr>
        <w:t>Level of Risk</w:t>
      </w:r>
      <w:r w:rsidRPr="00A87F9B">
        <w:t>: Medium</w:t>
      </w:r>
      <w:r w:rsidRPr="00A87F9B">
        <w:br/>
      </w:r>
      <w:r w:rsidRPr="00A87F9B">
        <w:rPr>
          <w:b/>
          <w:bCs/>
        </w:rPr>
        <w:t>Effect</w:t>
      </w:r>
      <w:r w:rsidRPr="00A87F9B">
        <w:t>: Loss of market share, reduced revenue, decreased profitability.</w:t>
      </w:r>
      <w:r w:rsidRPr="00A87F9B">
        <w:br/>
      </w:r>
      <w:r w:rsidRPr="00A87F9B">
        <w:rPr>
          <w:b/>
          <w:bCs/>
        </w:rPr>
        <w:t>Likelihood</w:t>
      </w:r>
      <w:r w:rsidRPr="00A87F9B">
        <w:t>: Medium to High</w:t>
      </w:r>
      <w:r w:rsidRPr="00A87F9B">
        <w:br/>
      </w:r>
      <w:r w:rsidRPr="00A87F9B">
        <w:rPr>
          <w:b/>
          <w:bCs/>
        </w:rPr>
        <w:t>Cause</w:t>
      </w:r>
      <w:r w:rsidRPr="00A87F9B">
        <w:t>: New competitors, aggressive marketing by existing competitors.</w:t>
      </w:r>
      <w:r w:rsidRPr="00A87F9B">
        <w:br/>
      </w:r>
      <w:r w:rsidRPr="00A87F9B">
        <w:rPr>
          <w:b/>
          <w:bCs/>
        </w:rPr>
        <w:t>Mitigation</w:t>
      </w:r>
      <w:r w:rsidRPr="00A87F9B">
        <w:t>:</w:t>
      </w:r>
    </w:p>
    <w:p w14:paraId="1CF57366" w14:textId="77777777" w:rsidR="00A87F9B" w:rsidRPr="00A87F9B" w:rsidRDefault="00A87F9B" w:rsidP="00A87F9B">
      <w:pPr>
        <w:numPr>
          <w:ilvl w:val="0"/>
          <w:numId w:val="243"/>
        </w:numPr>
      </w:pPr>
      <w:r w:rsidRPr="00A87F9B">
        <w:t>Continuously innovate and improve services.</w:t>
      </w:r>
    </w:p>
    <w:p w14:paraId="0F58C33C" w14:textId="77777777" w:rsidR="00A87F9B" w:rsidRPr="00A87F9B" w:rsidRDefault="00A87F9B" w:rsidP="00A87F9B">
      <w:pPr>
        <w:numPr>
          <w:ilvl w:val="0"/>
          <w:numId w:val="243"/>
        </w:numPr>
      </w:pPr>
      <w:r w:rsidRPr="00A87F9B">
        <w:t>Develop strong brand loyalty through exceptional customer service.</w:t>
      </w:r>
    </w:p>
    <w:p w14:paraId="5B468A98" w14:textId="77777777" w:rsidR="00A87F9B" w:rsidRPr="00A87F9B" w:rsidRDefault="00A87F9B" w:rsidP="00A87F9B">
      <w:pPr>
        <w:numPr>
          <w:ilvl w:val="0"/>
          <w:numId w:val="243"/>
        </w:numPr>
      </w:pPr>
      <w:r w:rsidRPr="00A87F9B">
        <w:t>Monitor competitors and adjust strategies accordingly.</w:t>
      </w:r>
    </w:p>
    <w:p w14:paraId="3C3FD318" w14:textId="77777777" w:rsidR="00A87F9B" w:rsidRPr="00A87F9B" w:rsidRDefault="00A87F9B" w:rsidP="00A87F9B">
      <w:pPr>
        <w:numPr>
          <w:ilvl w:val="0"/>
          <w:numId w:val="243"/>
        </w:numPr>
      </w:pPr>
      <w:r w:rsidRPr="00A87F9B">
        <w:t>This risk can be managed and reduced.</w:t>
      </w:r>
    </w:p>
    <w:p w14:paraId="77920C71" w14:textId="77777777" w:rsidR="00A87F9B" w:rsidRPr="00A87F9B" w:rsidRDefault="00A87F9B" w:rsidP="00A87F9B">
      <w:pPr>
        <w:rPr>
          <w:b/>
          <w:bCs/>
        </w:rPr>
      </w:pPr>
      <w:r w:rsidRPr="00A87F9B">
        <w:rPr>
          <w:b/>
          <w:bCs/>
        </w:rPr>
        <w:t>9. Reputational Risk</w:t>
      </w:r>
    </w:p>
    <w:p w14:paraId="38F44B41" w14:textId="77777777" w:rsidR="00A87F9B" w:rsidRPr="00A87F9B" w:rsidRDefault="00A87F9B" w:rsidP="00A87F9B">
      <w:r w:rsidRPr="00A87F9B">
        <w:rPr>
          <w:b/>
          <w:bCs/>
        </w:rPr>
        <w:t>Level of Risk</w:t>
      </w:r>
      <w:r w:rsidRPr="00A87F9B">
        <w:t>: High</w:t>
      </w:r>
      <w:r w:rsidRPr="00A87F9B">
        <w:br/>
      </w:r>
      <w:r w:rsidRPr="00A87F9B">
        <w:rPr>
          <w:b/>
          <w:bCs/>
        </w:rPr>
        <w:t>Effect</w:t>
      </w:r>
      <w:r w:rsidRPr="00A87F9B">
        <w:t>: Loss of customer trust, reduced occupancy, potential legal actions.</w:t>
      </w:r>
      <w:r w:rsidRPr="00A87F9B">
        <w:br/>
      </w:r>
      <w:r w:rsidRPr="00A87F9B">
        <w:rPr>
          <w:b/>
          <w:bCs/>
        </w:rPr>
        <w:t>Likelihood</w:t>
      </w:r>
      <w:r w:rsidRPr="00A87F9B">
        <w:t>: Medium</w:t>
      </w:r>
      <w:r w:rsidRPr="00A87F9B">
        <w:br/>
      </w:r>
      <w:r w:rsidRPr="00A87F9B">
        <w:rPr>
          <w:b/>
          <w:bCs/>
        </w:rPr>
        <w:t>Cause</w:t>
      </w:r>
      <w:r w:rsidRPr="00A87F9B">
        <w:t>: Poor service delivery, security incidents, negative publicity.</w:t>
      </w:r>
      <w:r w:rsidRPr="00A87F9B">
        <w:br/>
      </w:r>
      <w:r w:rsidRPr="00A87F9B">
        <w:rPr>
          <w:b/>
          <w:bCs/>
        </w:rPr>
        <w:t>Mitigation</w:t>
      </w:r>
      <w:r w:rsidRPr="00A87F9B">
        <w:t>:</w:t>
      </w:r>
    </w:p>
    <w:p w14:paraId="0EF7CE5D" w14:textId="77777777" w:rsidR="00A87F9B" w:rsidRPr="00A87F9B" w:rsidRDefault="00A87F9B" w:rsidP="00A87F9B">
      <w:pPr>
        <w:numPr>
          <w:ilvl w:val="0"/>
          <w:numId w:val="244"/>
        </w:numPr>
      </w:pPr>
      <w:r w:rsidRPr="00A87F9B">
        <w:t>Maintain high service standards and respond promptly to customer feedback.</w:t>
      </w:r>
    </w:p>
    <w:p w14:paraId="53B47FC7" w14:textId="77777777" w:rsidR="00A87F9B" w:rsidRPr="00A87F9B" w:rsidRDefault="00A87F9B" w:rsidP="00A87F9B">
      <w:pPr>
        <w:numPr>
          <w:ilvl w:val="0"/>
          <w:numId w:val="244"/>
        </w:numPr>
      </w:pPr>
      <w:r w:rsidRPr="00A87F9B">
        <w:t>Implement robust security measures.</w:t>
      </w:r>
    </w:p>
    <w:p w14:paraId="4E96E5C3" w14:textId="77777777" w:rsidR="00A87F9B" w:rsidRPr="00A87F9B" w:rsidRDefault="00A87F9B" w:rsidP="00A87F9B">
      <w:pPr>
        <w:numPr>
          <w:ilvl w:val="0"/>
          <w:numId w:val="244"/>
        </w:numPr>
      </w:pPr>
      <w:r w:rsidRPr="00A87F9B">
        <w:t>Manage public relations proactively and transparently.</w:t>
      </w:r>
    </w:p>
    <w:p w14:paraId="0DF935F8" w14:textId="77777777" w:rsidR="00A87F9B" w:rsidRPr="00A87F9B" w:rsidRDefault="00A87F9B" w:rsidP="00A87F9B">
      <w:pPr>
        <w:numPr>
          <w:ilvl w:val="0"/>
          <w:numId w:val="244"/>
        </w:numPr>
      </w:pPr>
      <w:r w:rsidRPr="00A87F9B">
        <w:t>This risk can be managed and reduced.</w:t>
      </w:r>
    </w:p>
    <w:p w14:paraId="2C98338D" w14:textId="77777777" w:rsidR="00A87F9B" w:rsidRPr="00A87F9B" w:rsidRDefault="00A87F9B" w:rsidP="00A87F9B">
      <w:pPr>
        <w:rPr>
          <w:b/>
          <w:bCs/>
        </w:rPr>
      </w:pPr>
      <w:r w:rsidRPr="00A87F9B">
        <w:rPr>
          <w:b/>
          <w:bCs/>
        </w:rPr>
        <w:t>Conclusion</w:t>
      </w:r>
    </w:p>
    <w:p w14:paraId="65FE747F" w14:textId="77777777" w:rsidR="00A87F9B" w:rsidRPr="00A87F9B" w:rsidRDefault="00A87F9B" w:rsidP="00A87F9B">
      <w:r w:rsidRPr="00A87F9B">
        <w:lastRenderedPageBreak/>
        <w:t>Risk management is crucial for the success of Island Rest. By identifying potential risks, understanding their impacts and likelihood, and implementing effective mitigation strategies, Island Rest can ensure its operations run smoothly and sustainably, thus providing a safe and satisfying environment for its residents. Most risks can be managed and reduced with proper planning and regular reviews, ensuring the project's longevity and success.</w:t>
      </w:r>
    </w:p>
    <w:p w14:paraId="0F41BBD3" w14:textId="77777777" w:rsidR="00A05635" w:rsidRDefault="00A05635"/>
    <w:p w14:paraId="52B0AD68" w14:textId="77777777" w:rsidR="009B44D1" w:rsidRDefault="009B44D1"/>
    <w:p w14:paraId="1BFC5218" w14:textId="77777777" w:rsidR="009B44D1" w:rsidRDefault="009B44D1"/>
    <w:p w14:paraId="4A199768" w14:textId="77777777" w:rsidR="009B44D1" w:rsidRDefault="009B44D1"/>
    <w:p w14:paraId="68298B92" w14:textId="77777777" w:rsidR="009B44D1" w:rsidRDefault="009B44D1"/>
    <w:p w14:paraId="4A17E237" w14:textId="77777777" w:rsidR="009B44D1" w:rsidRDefault="009B44D1"/>
    <w:p w14:paraId="03217134" w14:textId="77777777" w:rsidR="009B44D1" w:rsidRDefault="009B44D1"/>
    <w:p w14:paraId="6EC1BFE9" w14:textId="77777777" w:rsidR="009B44D1" w:rsidRDefault="009B44D1"/>
    <w:p w14:paraId="1629158D" w14:textId="77777777" w:rsidR="009B44D1" w:rsidRDefault="009B44D1"/>
    <w:p w14:paraId="347E0544" w14:textId="77777777" w:rsidR="009B44D1" w:rsidRPr="009B44D1" w:rsidRDefault="009B44D1" w:rsidP="009B44D1">
      <w:pPr>
        <w:rPr>
          <w:b/>
          <w:bCs/>
        </w:rPr>
      </w:pPr>
      <w:r w:rsidRPr="009B44D1">
        <w:rPr>
          <w:b/>
          <w:bCs/>
        </w:rPr>
        <w:t>Lifetime Value (LTV) Analysis for Island Rest</w:t>
      </w:r>
    </w:p>
    <w:p w14:paraId="60AC5135" w14:textId="77777777" w:rsidR="009B44D1" w:rsidRDefault="009B44D1"/>
    <w:p w14:paraId="6F6CE362" w14:textId="77777777" w:rsidR="00E51D07" w:rsidRDefault="00E51D07"/>
    <w:p w14:paraId="26201D9B" w14:textId="77777777" w:rsidR="00F709F3" w:rsidRDefault="00F709F3"/>
    <w:p w14:paraId="16E88D75" w14:textId="77777777" w:rsidR="00F709F3" w:rsidRDefault="00F709F3"/>
    <w:p w14:paraId="53D019A3" w14:textId="77777777" w:rsidR="00F709F3" w:rsidRDefault="00F709F3"/>
    <w:p w14:paraId="183B93EA" w14:textId="3152E1CB" w:rsidR="00F709F3" w:rsidRPr="00523622" w:rsidRDefault="00F709F3">
      <w:pPr>
        <w:rPr>
          <w:b/>
          <w:bCs/>
        </w:rPr>
      </w:pPr>
      <w:r w:rsidRPr="00523622">
        <w:rPr>
          <w:b/>
          <w:bCs/>
        </w:rPr>
        <w:t xml:space="preserve">Source of fund </w:t>
      </w:r>
    </w:p>
    <w:p w14:paraId="4D7F5EA4" w14:textId="77777777" w:rsidR="00523622" w:rsidRPr="00523622" w:rsidRDefault="00523622" w:rsidP="00523622">
      <w:r w:rsidRPr="00523622">
        <w:t>The following analysis provides an estimation of the LTV for a typical customer at Island Rest.</w:t>
      </w:r>
    </w:p>
    <w:p w14:paraId="2A5E9C8F" w14:textId="77777777" w:rsidR="00523622" w:rsidRPr="00523622" w:rsidRDefault="00523622" w:rsidP="00523622">
      <w:pPr>
        <w:rPr>
          <w:b/>
          <w:bCs/>
        </w:rPr>
      </w:pPr>
      <w:r w:rsidRPr="00523622">
        <w:rPr>
          <w:b/>
          <w:bCs/>
        </w:rPr>
        <w:t>1. Average Monthly Revenue per Customer</w:t>
      </w:r>
    </w:p>
    <w:p w14:paraId="0AA8F1C5" w14:textId="77777777" w:rsidR="00523622" w:rsidRPr="00523622" w:rsidRDefault="00523622" w:rsidP="00523622">
      <w:r w:rsidRPr="00523622">
        <w:rPr>
          <w:b/>
          <w:bCs/>
        </w:rPr>
        <w:t>Assumptions:</w:t>
      </w:r>
    </w:p>
    <w:p w14:paraId="0E4FC18D" w14:textId="77777777" w:rsidR="00523622" w:rsidRPr="00523622" w:rsidRDefault="00523622" w:rsidP="00523622">
      <w:pPr>
        <w:numPr>
          <w:ilvl w:val="0"/>
          <w:numId w:val="245"/>
        </w:numPr>
      </w:pPr>
      <w:r w:rsidRPr="00523622">
        <w:t>Average monthly rent per customer:</w:t>
      </w:r>
    </w:p>
    <w:p w14:paraId="24C0ED6E" w14:textId="77777777" w:rsidR="00523622" w:rsidRPr="00523622" w:rsidRDefault="00523622" w:rsidP="00523622">
      <w:pPr>
        <w:numPr>
          <w:ilvl w:val="1"/>
          <w:numId w:val="245"/>
        </w:numPr>
      </w:pPr>
      <w:r w:rsidRPr="00523622">
        <w:t>6 per room: £70</w:t>
      </w:r>
    </w:p>
    <w:p w14:paraId="18615913" w14:textId="77777777" w:rsidR="00523622" w:rsidRPr="00523622" w:rsidRDefault="00523622" w:rsidP="00523622">
      <w:pPr>
        <w:numPr>
          <w:ilvl w:val="1"/>
          <w:numId w:val="245"/>
        </w:numPr>
      </w:pPr>
      <w:r w:rsidRPr="00523622">
        <w:t>4 per room: £105</w:t>
      </w:r>
    </w:p>
    <w:p w14:paraId="69A2E5A6" w14:textId="77777777" w:rsidR="00523622" w:rsidRPr="00523622" w:rsidRDefault="00523622" w:rsidP="00523622">
      <w:pPr>
        <w:numPr>
          <w:ilvl w:val="1"/>
          <w:numId w:val="245"/>
        </w:numPr>
      </w:pPr>
      <w:r w:rsidRPr="00523622">
        <w:t>2 per room: £175</w:t>
      </w:r>
    </w:p>
    <w:p w14:paraId="2950F08A" w14:textId="77777777" w:rsidR="00523622" w:rsidRPr="00523622" w:rsidRDefault="00523622" w:rsidP="00523622">
      <w:pPr>
        <w:numPr>
          <w:ilvl w:val="0"/>
          <w:numId w:val="245"/>
        </w:numPr>
      </w:pPr>
      <w:r w:rsidRPr="00523622">
        <w:t xml:space="preserve">Average monthly restaurant </w:t>
      </w:r>
      <w:proofErr w:type="gramStart"/>
      <w:r w:rsidRPr="00523622">
        <w:t>spend</w:t>
      </w:r>
      <w:proofErr w:type="gramEnd"/>
      <w:r w:rsidRPr="00523622">
        <w:t xml:space="preserve"> per customer: £50</w:t>
      </w:r>
    </w:p>
    <w:p w14:paraId="2128B2CE" w14:textId="77777777" w:rsidR="00523622" w:rsidRPr="00523622" w:rsidRDefault="00523622" w:rsidP="00523622">
      <w:pPr>
        <w:numPr>
          <w:ilvl w:val="0"/>
          <w:numId w:val="245"/>
        </w:numPr>
      </w:pPr>
      <w:r w:rsidRPr="00523622">
        <w:t>Additional services (e.g., laundry, parking) spend per customer: £20</w:t>
      </w:r>
    </w:p>
    <w:p w14:paraId="3160460E" w14:textId="77777777" w:rsidR="00523622" w:rsidRPr="00523622" w:rsidRDefault="00523622" w:rsidP="00523622">
      <w:r w:rsidRPr="00523622">
        <w:rPr>
          <w:b/>
          <w:bCs/>
        </w:rPr>
        <w:lastRenderedPageBreak/>
        <w:t>Calculation:</w:t>
      </w:r>
      <w:r w:rsidRPr="00523622">
        <w:t xml:space="preserve"> Average Monthly Revenue per Customer=Rent+Restaurant Spend+Additional Services\text{Average Monthly Revenue per Customer} = \text{Rent} + \text{Restaurant Spend} + \text{Additional Services}Average Monthly Revenue per Customer=Rent+Restaurant Spend+Additional Services For 6 per room=£70+£50+£20=£140\text{For 6 per room} = £70 + £50 + £20 = £140For 6 per room=£70+£50+£20=£140 For 4 per room=£105+£50+£20=£175\text{For 4 per room} = £105 + £50 + £20 = £175For 4 per room=£105+£50+£20=£175 For 2 per room=£175+£50+£20=£245\text{For 2 per room} = £175 + £50 + £20 = £245For 2 per room=£175+£50+£20=£245</w:t>
      </w:r>
    </w:p>
    <w:p w14:paraId="556C49EC" w14:textId="77777777" w:rsidR="00523622" w:rsidRPr="00523622" w:rsidRDefault="00523622" w:rsidP="00523622">
      <w:pPr>
        <w:rPr>
          <w:b/>
          <w:bCs/>
        </w:rPr>
      </w:pPr>
      <w:r w:rsidRPr="00523622">
        <w:rPr>
          <w:b/>
          <w:bCs/>
        </w:rPr>
        <w:t>2. Average Customer Lifespan</w:t>
      </w:r>
    </w:p>
    <w:p w14:paraId="365CBD79" w14:textId="77777777" w:rsidR="00523622" w:rsidRPr="00523622" w:rsidRDefault="00523622" w:rsidP="00523622">
      <w:r w:rsidRPr="00523622">
        <w:rPr>
          <w:b/>
          <w:bCs/>
        </w:rPr>
        <w:t>Assumptions:</w:t>
      </w:r>
    </w:p>
    <w:p w14:paraId="1EDDA386" w14:textId="77777777" w:rsidR="00523622" w:rsidRPr="00523622" w:rsidRDefault="00523622" w:rsidP="00523622">
      <w:pPr>
        <w:numPr>
          <w:ilvl w:val="0"/>
          <w:numId w:val="246"/>
        </w:numPr>
      </w:pPr>
      <w:r w:rsidRPr="00523622">
        <w:t>Average stay duration of customers: 2 years (24 months)</w:t>
      </w:r>
    </w:p>
    <w:p w14:paraId="37D719FB" w14:textId="77777777" w:rsidR="00523622" w:rsidRPr="00523622" w:rsidRDefault="00523622" w:rsidP="00523622">
      <w:pPr>
        <w:rPr>
          <w:b/>
          <w:bCs/>
        </w:rPr>
      </w:pPr>
      <w:r w:rsidRPr="00523622">
        <w:rPr>
          <w:b/>
          <w:bCs/>
        </w:rPr>
        <w:t>3. Calculating LTV</w:t>
      </w:r>
    </w:p>
    <w:p w14:paraId="520C84E7" w14:textId="77777777" w:rsidR="00523622" w:rsidRPr="00523622" w:rsidRDefault="00523622" w:rsidP="00523622">
      <w:r w:rsidRPr="00523622">
        <w:t>LTV=Average Monthly Revenue per Customer×Average Customer Lifespan (in months)\text{LTV} = \text{Average Monthly Revenue per Customer} \times \text{Average Customer Lifespan (in months)}LTV=Average Monthly Revenue per Customer×Average Customer Lifespan (in months) For 6 per room=£140×24=£3,360\text{For 6 per room} = £140 \times 24 = £3,360For 6 per room=£140×24=£3,360 For 4 per room=£175×24=£4,200\text{For 4 per room} = £175 \times 24 = £4,200For 4 per room=£175×24=£4,200 For 2 per room=£245×24=£5,880\text{For 2 per room} = £245 \times 24 = £5,880For 2 per room=£245×24=£5,880</w:t>
      </w:r>
    </w:p>
    <w:p w14:paraId="45538023" w14:textId="77777777" w:rsidR="00523622" w:rsidRPr="00523622" w:rsidRDefault="00523622" w:rsidP="00523622">
      <w:pPr>
        <w:rPr>
          <w:b/>
          <w:bCs/>
        </w:rPr>
      </w:pPr>
      <w:r w:rsidRPr="00523622">
        <w:rPr>
          <w:b/>
          <w:bCs/>
        </w:rPr>
        <w:t>Summary of LTV for Different Room Typ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07"/>
        <w:gridCol w:w="2786"/>
        <w:gridCol w:w="3439"/>
        <w:gridCol w:w="706"/>
      </w:tblGrid>
      <w:tr w:rsidR="00523622" w:rsidRPr="00523622" w14:paraId="3B3C4629" w14:textId="77777777" w:rsidTr="00523622">
        <w:trPr>
          <w:tblHeader/>
          <w:tblCellSpacing w:w="15" w:type="dxa"/>
        </w:trPr>
        <w:tc>
          <w:tcPr>
            <w:tcW w:w="0" w:type="auto"/>
            <w:vAlign w:val="center"/>
            <w:hideMark/>
          </w:tcPr>
          <w:p w14:paraId="2F679FF9" w14:textId="77777777" w:rsidR="00523622" w:rsidRPr="00523622" w:rsidRDefault="00523622" w:rsidP="00523622">
            <w:pPr>
              <w:rPr>
                <w:b/>
                <w:bCs/>
              </w:rPr>
            </w:pPr>
            <w:r w:rsidRPr="00523622">
              <w:rPr>
                <w:b/>
                <w:bCs/>
              </w:rPr>
              <w:t>Room Type</w:t>
            </w:r>
          </w:p>
        </w:tc>
        <w:tc>
          <w:tcPr>
            <w:tcW w:w="0" w:type="auto"/>
            <w:vAlign w:val="center"/>
            <w:hideMark/>
          </w:tcPr>
          <w:p w14:paraId="3570E475" w14:textId="77777777" w:rsidR="00523622" w:rsidRPr="00523622" w:rsidRDefault="00523622" w:rsidP="00523622">
            <w:pPr>
              <w:rPr>
                <w:b/>
                <w:bCs/>
              </w:rPr>
            </w:pPr>
            <w:r w:rsidRPr="00523622">
              <w:rPr>
                <w:b/>
                <w:bCs/>
              </w:rPr>
              <w:t>Average Monthly Revenue (£)</w:t>
            </w:r>
          </w:p>
        </w:tc>
        <w:tc>
          <w:tcPr>
            <w:tcW w:w="0" w:type="auto"/>
            <w:vAlign w:val="center"/>
            <w:hideMark/>
          </w:tcPr>
          <w:p w14:paraId="46F91D8B" w14:textId="77777777" w:rsidR="00523622" w:rsidRPr="00523622" w:rsidRDefault="00523622" w:rsidP="00523622">
            <w:pPr>
              <w:rPr>
                <w:b/>
                <w:bCs/>
              </w:rPr>
            </w:pPr>
            <w:r w:rsidRPr="00523622">
              <w:rPr>
                <w:b/>
                <w:bCs/>
              </w:rPr>
              <w:t>Average Customer Lifespan (months)</w:t>
            </w:r>
          </w:p>
        </w:tc>
        <w:tc>
          <w:tcPr>
            <w:tcW w:w="0" w:type="auto"/>
            <w:vAlign w:val="center"/>
            <w:hideMark/>
          </w:tcPr>
          <w:p w14:paraId="5DEF2A72" w14:textId="77777777" w:rsidR="00523622" w:rsidRPr="00523622" w:rsidRDefault="00523622" w:rsidP="00523622">
            <w:pPr>
              <w:rPr>
                <w:b/>
                <w:bCs/>
              </w:rPr>
            </w:pPr>
            <w:r w:rsidRPr="00523622">
              <w:rPr>
                <w:b/>
                <w:bCs/>
              </w:rPr>
              <w:t>LTV (£)</w:t>
            </w:r>
          </w:p>
        </w:tc>
      </w:tr>
      <w:tr w:rsidR="00523622" w:rsidRPr="00523622" w14:paraId="4AE514F3" w14:textId="77777777" w:rsidTr="00523622">
        <w:trPr>
          <w:tblCellSpacing w:w="15" w:type="dxa"/>
        </w:trPr>
        <w:tc>
          <w:tcPr>
            <w:tcW w:w="0" w:type="auto"/>
            <w:vAlign w:val="center"/>
            <w:hideMark/>
          </w:tcPr>
          <w:p w14:paraId="125C5835" w14:textId="77777777" w:rsidR="00523622" w:rsidRPr="00523622" w:rsidRDefault="00523622" w:rsidP="00523622">
            <w:r w:rsidRPr="00523622">
              <w:t>6 per room</w:t>
            </w:r>
          </w:p>
        </w:tc>
        <w:tc>
          <w:tcPr>
            <w:tcW w:w="0" w:type="auto"/>
            <w:vAlign w:val="center"/>
            <w:hideMark/>
          </w:tcPr>
          <w:p w14:paraId="7BB09D67" w14:textId="77777777" w:rsidR="00523622" w:rsidRPr="00523622" w:rsidRDefault="00523622" w:rsidP="00523622">
            <w:r w:rsidRPr="00523622">
              <w:t>140</w:t>
            </w:r>
          </w:p>
        </w:tc>
        <w:tc>
          <w:tcPr>
            <w:tcW w:w="0" w:type="auto"/>
            <w:vAlign w:val="center"/>
            <w:hideMark/>
          </w:tcPr>
          <w:p w14:paraId="41936271" w14:textId="77777777" w:rsidR="00523622" w:rsidRPr="00523622" w:rsidRDefault="00523622" w:rsidP="00523622">
            <w:r w:rsidRPr="00523622">
              <w:t>24</w:t>
            </w:r>
          </w:p>
        </w:tc>
        <w:tc>
          <w:tcPr>
            <w:tcW w:w="0" w:type="auto"/>
            <w:vAlign w:val="center"/>
            <w:hideMark/>
          </w:tcPr>
          <w:p w14:paraId="4E3463CA" w14:textId="77777777" w:rsidR="00523622" w:rsidRPr="00523622" w:rsidRDefault="00523622" w:rsidP="00523622">
            <w:r w:rsidRPr="00523622">
              <w:t>3,360</w:t>
            </w:r>
          </w:p>
        </w:tc>
      </w:tr>
      <w:tr w:rsidR="00523622" w:rsidRPr="00523622" w14:paraId="34B6F25E" w14:textId="77777777" w:rsidTr="00523622">
        <w:trPr>
          <w:tblCellSpacing w:w="15" w:type="dxa"/>
        </w:trPr>
        <w:tc>
          <w:tcPr>
            <w:tcW w:w="0" w:type="auto"/>
            <w:vAlign w:val="center"/>
            <w:hideMark/>
          </w:tcPr>
          <w:p w14:paraId="51617C94" w14:textId="77777777" w:rsidR="00523622" w:rsidRPr="00523622" w:rsidRDefault="00523622" w:rsidP="00523622">
            <w:r w:rsidRPr="00523622">
              <w:t>4 per room</w:t>
            </w:r>
          </w:p>
        </w:tc>
        <w:tc>
          <w:tcPr>
            <w:tcW w:w="0" w:type="auto"/>
            <w:vAlign w:val="center"/>
            <w:hideMark/>
          </w:tcPr>
          <w:p w14:paraId="23F50C7D" w14:textId="77777777" w:rsidR="00523622" w:rsidRPr="00523622" w:rsidRDefault="00523622" w:rsidP="00523622">
            <w:r w:rsidRPr="00523622">
              <w:t>175</w:t>
            </w:r>
          </w:p>
        </w:tc>
        <w:tc>
          <w:tcPr>
            <w:tcW w:w="0" w:type="auto"/>
            <w:vAlign w:val="center"/>
            <w:hideMark/>
          </w:tcPr>
          <w:p w14:paraId="0AECDF45" w14:textId="77777777" w:rsidR="00523622" w:rsidRPr="00523622" w:rsidRDefault="00523622" w:rsidP="00523622">
            <w:r w:rsidRPr="00523622">
              <w:t>24</w:t>
            </w:r>
          </w:p>
        </w:tc>
        <w:tc>
          <w:tcPr>
            <w:tcW w:w="0" w:type="auto"/>
            <w:vAlign w:val="center"/>
            <w:hideMark/>
          </w:tcPr>
          <w:p w14:paraId="3C3E14F6" w14:textId="77777777" w:rsidR="00523622" w:rsidRPr="00523622" w:rsidRDefault="00523622" w:rsidP="00523622">
            <w:r w:rsidRPr="00523622">
              <w:t>4,200</w:t>
            </w:r>
          </w:p>
        </w:tc>
      </w:tr>
      <w:tr w:rsidR="00523622" w:rsidRPr="00523622" w14:paraId="5F2659DA" w14:textId="77777777" w:rsidTr="00523622">
        <w:trPr>
          <w:tblCellSpacing w:w="15" w:type="dxa"/>
        </w:trPr>
        <w:tc>
          <w:tcPr>
            <w:tcW w:w="0" w:type="auto"/>
            <w:vAlign w:val="center"/>
            <w:hideMark/>
          </w:tcPr>
          <w:p w14:paraId="697CC12F" w14:textId="77777777" w:rsidR="00523622" w:rsidRPr="00523622" w:rsidRDefault="00523622" w:rsidP="00523622">
            <w:r w:rsidRPr="00523622">
              <w:t>2 per room</w:t>
            </w:r>
          </w:p>
        </w:tc>
        <w:tc>
          <w:tcPr>
            <w:tcW w:w="0" w:type="auto"/>
            <w:vAlign w:val="center"/>
            <w:hideMark/>
          </w:tcPr>
          <w:p w14:paraId="720C1B63" w14:textId="77777777" w:rsidR="00523622" w:rsidRPr="00523622" w:rsidRDefault="00523622" w:rsidP="00523622">
            <w:r w:rsidRPr="00523622">
              <w:t>245</w:t>
            </w:r>
          </w:p>
        </w:tc>
        <w:tc>
          <w:tcPr>
            <w:tcW w:w="0" w:type="auto"/>
            <w:vAlign w:val="center"/>
            <w:hideMark/>
          </w:tcPr>
          <w:p w14:paraId="558393B5" w14:textId="77777777" w:rsidR="00523622" w:rsidRPr="00523622" w:rsidRDefault="00523622" w:rsidP="00523622">
            <w:r w:rsidRPr="00523622">
              <w:t>24</w:t>
            </w:r>
          </w:p>
        </w:tc>
        <w:tc>
          <w:tcPr>
            <w:tcW w:w="0" w:type="auto"/>
            <w:vAlign w:val="center"/>
            <w:hideMark/>
          </w:tcPr>
          <w:p w14:paraId="33C67294" w14:textId="77777777" w:rsidR="00523622" w:rsidRPr="00523622" w:rsidRDefault="00523622" w:rsidP="00523622">
            <w:r w:rsidRPr="00523622">
              <w:t>5,880</w:t>
            </w:r>
          </w:p>
        </w:tc>
      </w:tr>
    </w:tbl>
    <w:p w14:paraId="2FAAC1C5" w14:textId="77777777" w:rsidR="00F709F3" w:rsidRDefault="00F709F3">
      <w:pPr>
        <w:rPr>
          <w:b/>
          <w:bCs/>
        </w:rPr>
      </w:pPr>
    </w:p>
    <w:p w14:paraId="689BE3E7" w14:textId="77777777" w:rsidR="00523622" w:rsidRDefault="00523622">
      <w:pPr>
        <w:rPr>
          <w:b/>
          <w:bCs/>
        </w:rPr>
      </w:pPr>
    </w:p>
    <w:p w14:paraId="204A34E8" w14:textId="77777777" w:rsidR="00523622" w:rsidRDefault="00523622">
      <w:pPr>
        <w:rPr>
          <w:b/>
          <w:bCs/>
        </w:rPr>
      </w:pPr>
    </w:p>
    <w:p w14:paraId="7603AFC8" w14:textId="77777777" w:rsidR="00523622" w:rsidRDefault="00523622">
      <w:pPr>
        <w:rPr>
          <w:b/>
          <w:bCs/>
        </w:rPr>
      </w:pPr>
    </w:p>
    <w:p w14:paraId="4DD0BBBC" w14:textId="77777777" w:rsidR="00523622" w:rsidRDefault="00523622">
      <w:pPr>
        <w:rPr>
          <w:b/>
          <w:bCs/>
        </w:rPr>
      </w:pPr>
    </w:p>
    <w:p w14:paraId="4A449510" w14:textId="77777777" w:rsidR="00523622" w:rsidRDefault="00523622">
      <w:pPr>
        <w:rPr>
          <w:b/>
          <w:bCs/>
        </w:rPr>
      </w:pPr>
    </w:p>
    <w:p w14:paraId="528CF9B0" w14:textId="77777777" w:rsidR="00523622" w:rsidRDefault="00523622">
      <w:pPr>
        <w:rPr>
          <w:b/>
          <w:bCs/>
        </w:rPr>
      </w:pPr>
    </w:p>
    <w:p w14:paraId="796FD6EA" w14:textId="77777777" w:rsidR="00523622" w:rsidRDefault="00523622">
      <w:pPr>
        <w:rPr>
          <w:b/>
          <w:bCs/>
        </w:rPr>
      </w:pPr>
    </w:p>
    <w:p w14:paraId="31290470" w14:textId="77777777" w:rsidR="00523622" w:rsidRDefault="00523622">
      <w:pPr>
        <w:rPr>
          <w:b/>
          <w:bCs/>
        </w:rPr>
      </w:pPr>
    </w:p>
    <w:p w14:paraId="36B1BAE2" w14:textId="77777777" w:rsidR="00523622" w:rsidRDefault="00523622"/>
    <w:p w14:paraId="44591895" w14:textId="77777777" w:rsidR="00D62918" w:rsidRDefault="00D62918"/>
    <w:p w14:paraId="4E42148E" w14:textId="77777777" w:rsidR="00830D4E" w:rsidRPr="00830D4E" w:rsidRDefault="00830D4E" w:rsidP="00830D4E">
      <w:pPr>
        <w:rPr>
          <w:b/>
          <w:bCs/>
        </w:rPr>
      </w:pPr>
      <w:r w:rsidRPr="00830D4E">
        <w:rPr>
          <w:b/>
          <w:bCs/>
        </w:rPr>
        <w:t>Marketing Launch Strategy for Island Rest</w:t>
      </w:r>
    </w:p>
    <w:p w14:paraId="581B6BCB" w14:textId="77777777" w:rsidR="00830D4E" w:rsidRPr="00830D4E" w:rsidRDefault="00830D4E" w:rsidP="00830D4E">
      <w:r w:rsidRPr="00830D4E">
        <w:rPr>
          <w:b/>
          <w:bCs/>
        </w:rPr>
        <w:t>Objective:</w:t>
      </w:r>
      <w:r w:rsidRPr="00830D4E">
        <w:t xml:space="preserve"> The primary objective of the marketing launch strategy is to create awareness, generate interest, and drive bookings for Island Rest, a co-accommodation hostel on Lagos Island. The strategy will utilize a mix of online and offline marketing tactics to reach the target audience effectively.</w:t>
      </w:r>
    </w:p>
    <w:p w14:paraId="2F032D47" w14:textId="77777777" w:rsidR="00830D4E" w:rsidRPr="00830D4E" w:rsidRDefault="00830D4E" w:rsidP="00830D4E">
      <w:pPr>
        <w:rPr>
          <w:b/>
          <w:bCs/>
        </w:rPr>
      </w:pPr>
      <w:r w:rsidRPr="00830D4E">
        <w:rPr>
          <w:b/>
          <w:bCs/>
        </w:rPr>
        <w:t>1. Pre-Launch Phase</w:t>
      </w:r>
    </w:p>
    <w:p w14:paraId="27ECD12A" w14:textId="77777777" w:rsidR="00830D4E" w:rsidRPr="00830D4E" w:rsidRDefault="00830D4E" w:rsidP="00830D4E">
      <w:r w:rsidRPr="00830D4E">
        <w:rPr>
          <w:b/>
          <w:bCs/>
        </w:rPr>
        <w:t>Duration:</w:t>
      </w:r>
      <w:r w:rsidRPr="00830D4E">
        <w:t xml:space="preserve"> 1-2 months before the launch</w:t>
      </w:r>
    </w:p>
    <w:p w14:paraId="4320FFF7" w14:textId="77777777" w:rsidR="00830D4E" w:rsidRPr="00830D4E" w:rsidRDefault="00830D4E" w:rsidP="00830D4E">
      <w:r w:rsidRPr="00830D4E">
        <w:rPr>
          <w:b/>
          <w:bCs/>
        </w:rPr>
        <w:t>Goals:</w:t>
      </w:r>
    </w:p>
    <w:p w14:paraId="64087A0D" w14:textId="77777777" w:rsidR="00830D4E" w:rsidRPr="00830D4E" w:rsidRDefault="00830D4E" w:rsidP="00830D4E">
      <w:pPr>
        <w:numPr>
          <w:ilvl w:val="0"/>
          <w:numId w:val="247"/>
        </w:numPr>
      </w:pPr>
      <w:r w:rsidRPr="00830D4E">
        <w:t>Build anticipation and excitement.</w:t>
      </w:r>
    </w:p>
    <w:p w14:paraId="343F1DF7" w14:textId="77777777" w:rsidR="00830D4E" w:rsidRPr="00830D4E" w:rsidRDefault="00830D4E" w:rsidP="00830D4E">
      <w:pPr>
        <w:numPr>
          <w:ilvl w:val="0"/>
          <w:numId w:val="247"/>
        </w:numPr>
      </w:pPr>
      <w:r w:rsidRPr="00830D4E">
        <w:t>Create a buzz around the launch.</w:t>
      </w:r>
    </w:p>
    <w:p w14:paraId="746D4D04" w14:textId="77777777" w:rsidR="00830D4E" w:rsidRPr="00830D4E" w:rsidRDefault="00830D4E" w:rsidP="00830D4E">
      <w:pPr>
        <w:numPr>
          <w:ilvl w:val="0"/>
          <w:numId w:val="247"/>
        </w:numPr>
      </w:pPr>
      <w:r w:rsidRPr="00830D4E">
        <w:t>Engage potential customers and stakeholders.</w:t>
      </w:r>
    </w:p>
    <w:p w14:paraId="20308CD0" w14:textId="77777777" w:rsidR="00830D4E" w:rsidRPr="00830D4E" w:rsidRDefault="00830D4E" w:rsidP="00830D4E">
      <w:r w:rsidRPr="00830D4E">
        <w:rPr>
          <w:b/>
          <w:bCs/>
        </w:rPr>
        <w:t>Activities:</w:t>
      </w:r>
    </w:p>
    <w:p w14:paraId="0196D2DF" w14:textId="77777777" w:rsidR="00830D4E" w:rsidRPr="00830D4E" w:rsidRDefault="00830D4E" w:rsidP="00830D4E">
      <w:pPr>
        <w:numPr>
          <w:ilvl w:val="0"/>
          <w:numId w:val="248"/>
        </w:numPr>
      </w:pPr>
      <w:r w:rsidRPr="00830D4E">
        <w:rPr>
          <w:b/>
          <w:bCs/>
        </w:rPr>
        <w:t>Teaser Campaigns:</w:t>
      </w:r>
    </w:p>
    <w:p w14:paraId="1224572F" w14:textId="77777777" w:rsidR="00830D4E" w:rsidRPr="00830D4E" w:rsidRDefault="00830D4E" w:rsidP="00830D4E">
      <w:pPr>
        <w:numPr>
          <w:ilvl w:val="1"/>
          <w:numId w:val="248"/>
        </w:numPr>
      </w:pPr>
      <w:r w:rsidRPr="00830D4E">
        <w:t>Utilize social media platforms (Facebook, Instagram, Twitter) to release teasers about the upcoming launch.</w:t>
      </w:r>
    </w:p>
    <w:p w14:paraId="173152F6" w14:textId="77777777" w:rsidR="00830D4E" w:rsidRPr="00830D4E" w:rsidRDefault="00830D4E" w:rsidP="00830D4E">
      <w:pPr>
        <w:numPr>
          <w:ilvl w:val="1"/>
          <w:numId w:val="248"/>
        </w:numPr>
      </w:pPr>
      <w:r w:rsidRPr="00830D4E">
        <w:t>Create engaging content such as behind-the-scenes videos, images of the construction process, and sneak peeks of the hostel amenities.</w:t>
      </w:r>
    </w:p>
    <w:p w14:paraId="5A485EC6" w14:textId="77777777" w:rsidR="00830D4E" w:rsidRPr="00830D4E" w:rsidRDefault="00830D4E" w:rsidP="00830D4E">
      <w:pPr>
        <w:numPr>
          <w:ilvl w:val="0"/>
          <w:numId w:val="248"/>
        </w:numPr>
      </w:pPr>
      <w:r w:rsidRPr="00830D4E">
        <w:rPr>
          <w:b/>
          <w:bCs/>
        </w:rPr>
        <w:t>Email Marketing:</w:t>
      </w:r>
    </w:p>
    <w:p w14:paraId="2568CB5A" w14:textId="77777777" w:rsidR="00830D4E" w:rsidRPr="00830D4E" w:rsidRDefault="00830D4E" w:rsidP="00830D4E">
      <w:pPr>
        <w:numPr>
          <w:ilvl w:val="1"/>
          <w:numId w:val="248"/>
        </w:numPr>
      </w:pPr>
      <w:r w:rsidRPr="00830D4E">
        <w:t>Collect email addresses through a pre-launch landing page offering early bird discounts or exclusive offers.</w:t>
      </w:r>
    </w:p>
    <w:p w14:paraId="404E0FC4" w14:textId="77777777" w:rsidR="00830D4E" w:rsidRPr="00830D4E" w:rsidRDefault="00830D4E" w:rsidP="00830D4E">
      <w:pPr>
        <w:numPr>
          <w:ilvl w:val="1"/>
          <w:numId w:val="248"/>
        </w:numPr>
      </w:pPr>
      <w:r w:rsidRPr="00830D4E">
        <w:t>Send out a series of pre-launch emails to build excitement and keep potential customers informed.</w:t>
      </w:r>
    </w:p>
    <w:p w14:paraId="0DBFA467" w14:textId="77777777" w:rsidR="00830D4E" w:rsidRPr="00830D4E" w:rsidRDefault="00830D4E" w:rsidP="00830D4E">
      <w:pPr>
        <w:numPr>
          <w:ilvl w:val="0"/>
          <w:numId w:val="248"/>
        </w:numPr>
      </w:pPr>
      <w:r w:rsidRPr="00830D4E">
        <w:rPr>
          <w:b/>
          <w:bCs/>
        </w:rPr>
        <w:t>Influencer Partnerships:</w:t>
      </w:r>
    </w:p>
    <w:p w14:paraId="0C12C0DD" w14:textId="77777777" w:rsidR="00830D4E" w:rsidRPr="00830D4E" w:rsidRDefault="00830D4E" w:rsidP="00830D4E">
      <w:pPr>
        <w:numPr>
          <w:ilvl w:val="1"/>
          <w:numId w:val="248"/>
        </w:numPr>
      </w:pPr>
      <w:r w:rsidRPr="00830D4E">
        <w:t>Partner with local influencers and bloggers who can create buzz and reach the target audience.</w:t>
      </w:r>
    </w:p>
    <w:p w14:paraId="467D8FAA" w14:textId="77777777" w:rsidR="00830D4E" w:rsidRPr="00830D4E" w:rsidRDefault="00830D4E" w:rsidP="00830D4E">
      <w:pPr>
        <w:numPr>
          <w:ilvl w:val="1"/>
          <w:numId w:val="248"/>
        </w:numPr>
      </w:pPr>
      <w:r w:rsidRPr="00830D4E">
        <w:t>Have influencers share their experiences and promote Island Rest on their social media channels.</w:t>
      </w:r>
    </w:p>
    <w:p w14:paraId="59FD3B22" w14:textId="77777777" w:rsidR="00830D4E" w:rsidRPr="00830D4E" w:rsidRDefault="00830D4E" w:rsidP="00830D4E">
      <w:pPr>
        <w:numPr>
          <w:ilvl w:val="0"/>
          <w:numId w:val="248"/>
        </w:numPr>
      </w:pPr>
      <w:r w:rsidRPr="00830D4E">
        <w:rPr>
          <w:b/>
          <w:bCs/>
        </w:rPr>
        <w:t>Media Outreach:</w:t>
      </w:r>
    </w:p>
    <w:p w14:paraId="62D2610A" w14:textId="77777777" w:rsidR="00830D4E" w:rsidRPr="00830D4E" w:rsidRDefault="00830D4E" w:rsidP="00830D4E">
      <w:pPr>
        <w:numPr>
          <w:ilvl w:val="1"/>
          <w:numId w:val="248"/>
        </w:numPr>
      </w:pPr>
      <w:r w:rsidRPr="00830D4E">
        <w:t>Send press releases to local newspapers, magazines, and online publications.</w:t>
      </w:r>
    </w:p>
    <w:p w14:paraId="3BE1A6BB" w14:textId="77777777" w:rsidR="00830D4E" w:rsidRPr="00830D4E" w:rsidRDefault="00830D4E" w:rsidP="00830D4E">
      <w:pPr>
        <w:numPr>
          <w:ilvl w:val="1"/>
          <w:numId w:val="248"/>
        </w:numPr>
      </w:pPr>
      <w:r w:rsidRPr="00830D4E">
        <w:t>Arrange for interviews and feature articles to generate media coverage.</w:t>
      </w:r>
    </w:p>
    <w:p w14:paraId="5AC63590" w14:textId="77777777" w:rsidR="00830D4E" w:rsidRPr="00830D4E" w:rsidRDefault="00830D4E" w:rsidP="00830D4E">
      <w:pPr>
        <w:rPr>
          <w:b/>
          <w:bCs/>
        </w:rPr>
      </w:pPr>
      <w:r w:rsidRPr="00830D4E">
        <w:rPr>
          <w:b/>
          <w:bCs/>
        </w:rPr>
        <w:lastRenderedPageBreak/>
        <w:t>2. Launch Phase</w:t>
      </w:r>
    </w:p>
    <w:p w14:paraId="0101C928" w14:textId="77777777" w:rsidR="00830D4E" w:rsidRPr="00830D4E" w:rsidRDefault="00830D4E" w:rsidP="00830D4E">
      <w:r w:rsidRPr="00830D4E">
        <w:rPr>
          <w:b/>
          <w:bCs/>
        </w:rPr>
        <w:t>Duration:</w:t>
      </w:r>
      <w:r w:rsidRPr="00830D4E">
        <w:t xml:space="preserve"> 1 month</w:t>
      </w:r>
    </w:p>
    <w:p w14:paraId="3C8EAFF7" w14:textId="77777777" w:rsidR="00830D4E" w:rsidRPr="00830D4E" w:rsidRDefault="00830D4E" w:rsidP="00830D4E">
      <w:r w:rsidRPr="00830D4E">
        <w:rPr>
          <w:b/>
          <w:bCs/>
        </w:rPr>
        <w:t>Goals:</w:t>
      </w:r>
    </w:p>
    <w:p w14:paraId="4901658E" w14:textId="77777777" w:rsidR="00830D4E" w:rsidRPr="00830D4E" w:rsidRDefault="00830D4E" w:rsidP="00830D4E">
      <w:pPr>
        <w:numPr>
          <w:ilvl w:val="0"/>
          <w:numId w:val="249"/>
        </w:numPr>
      </w:pPr>
      <w:r w:rsidRPr="00830D4E">
        <w:t>Officially introduce Island Rest to the market.</w:t>
      </w:r>
    </w:p>
    <w:p w14:paraId="55A1E12F" w14:textId="77777777" w:rsidR="00830D4E" w:rsidRPr="00830D4E" w:rsidRDefault="00830D4E" w:rsidP="00830D4E">
      <w:pPr>
        <w:numPr>
          <w:ilvl w:val="0"/>
          <w:numId w:val="249"/>
        </w:numPr>
      </w:pPr>
      <w:r w:rsidRPr="00830D4E">
        <w:t>Drive initial bookings and foot traffic.</w:t>
      </w:r>
    </w:p>
    <w:p w14:paraId="3E48B7CB" w14:textId="77777777" w:rsidR="00830D4E" w:rsidRPr="00830D4E" w:rsidRDefault="00830D4E" w:rsidP="00830D4E">
      <w:pPr>
        <w:numPr>
          <w:ilvl w:val="0"/>
          <w:numId w:val="249"/>
        </w:numPr>
      </w:pPr>
      <w:r w:rsidRPr="00830D4E">
        <w:t>Establish a strong brand presence.</w:t>
      </w:r>
    </w:p>
    <w:p w14:paraId="06BFB9EC" w14:textId="77777777" w:rsidR="00830D4E" w:rsidRPr="00830D4E" w:rsidRDefault="00830D4E" w:rsidP="00830D4E">
      <w:r w:rsidRPr="00830D4E">
        <w:rPr>
          <w:b/>
          <w:bCs/>
        </w:rPr>
        <w:t>Activities:</w:t>
      </w:r>
    </w:p>
    <w:p w14:paraId="044C37AE" w14:textId="77777777" w:rsidR="00830D4E" w:rsidRPr="00830D4E" w:rsidRDefault="00830D4E" w:rsidP="00830D4E">
      <w:pPr>
        <w:numPr>
          <w:ilvl w:val="0"/>
          <w:numId w:val="250"/>
        </w:numPr>
      </w:pPr>
      <w:r w:rsidRPr="00830D4E">
        <w:rPr>
          <w:b/>
          <w:bCs/>
        </w:rPr>
        <w:t>Launch Event:</w:t>
      </w:r>
    </w:p>
    <w:p w14:paraId="7B00B060" w14:textId="77777777" w:rsidR="00830D4E" w:rsidRPr="00830D4E" w:rsidRDefault="00830D4E" w:rsidP="00830D4E">
      <w:pPr>
        <w:numPr>
          <w:ilvl w:val="1"/>
          <w:numId w:val="250"/>
        </w:numPr>
      </w:pPr>
      <w:r w:rsidRPr="00830D4E">
        <w:t>Host a grand opening event with a tour of the facilities, refreshments, and live entertainment.</w:t>
      </w:r>
    </w:p>
    <w:p w14:paraId="647B4C7B" w14:textId="77777777" w:rsidR="00830D4E" w:rsidRPr="00830D4E" w:rsidRDefault="00830D4E" w:rsidP="00830D4E">
      <w:pPr>
        <w:numPr>
          <w:ilvl w:val="1"/>
          <w:numId w:val="250"/>
        </w:numPr>
      </w:pPr>
      <w:r w:rsidRPr="00830D4E">
        <w:t>Invite media, influencers, local businesses, and potential customers.</w:t>
      </w:r>
    </w:p>
    <w:p w14:paraId="69320364" w14:textId="77777777" w:rsidR="00830D4E" w:rsidRPr="00830D4E" w:rsidRDefault="00830D4E" w:rsidP="00830D4E">
      <w:pPr>
        <w:numPr>
          <w:ilvl w:val="1"/>
          <w:numId w:val="250"/>
        </w:numPr>
      </w:pPr>
      <w:r w:rsidRPr="00830D4E">
        <w:t>Stream the event live on social media platforms.</w:t>
      </w:r>
    </w:p>
    <w:p w14:paraId="3EB90512" w14:textId="77777777" w:rsidR="00830D4E" w:rsidRPr="00830D4E" w:rsidRDefault="00830D4E" w:rsidP="00830D4E">
      <w:pPr>
        <w:numPr>
          <w:ilvl w:val="0"/>
          <w:numId w:val="250"/>
        </w:numPr>
      </w:pPr>
      <w:r w:rsidRPr="00830D4E">
        <w:rPr>
          <w:b/>
          <w:bCs/>
        </w:rPr>
        <w:t>Social Media Campaign:</w:t>
      </w:r>
    </w:p>
    <w:p w14:paraId="5B045309" w14:textId="77777777" w:rsidR="00830D4E" w:rsidRPr="00830D4E" w:rsidRDefault="00830D4E" w:rsidP="00830D4E">
      <w:pPr>
        <w:numPr>
          <w:ilvl w:val="1"/>
          <w:numId w:val="250"/>
        </w:numPr>
      </w:pPr>
      <w:r w:rsidRPr="00830D4E">
        <w:t>Run targeted ads on Facebook, Instagram, and Google to promote the launch.</w:t>
      </w:r>
    </w:p>
    <w:p w14:paraId="4FF275C2" w14:textId="77777777" w:rsidR="00830D4E" w:rsidRPr="00830D4E" w:rsidRDefault="00830D4E" w:rsidP="00830D4E">
      <w:pPr>
        <w:numPr>
          <w:ilvl w:val="1"/>
          <w:numId w:val="250"/>
        </w:numPr>
      </w:pPr>
      <w:r w:rsidRPr="00830D4E">
        <w:t>Use engaging content such as videos, customer testimonials, and special offers to attract attention.</w:t>
      </w:r>
    </w:p>
    <w:p w14:paraId="239C6620" w14:textId="77777777" w:rsidR="00830D4E" w:rsidRPr="00830D4E" w:rsidRDefault="00830D4E" w:rsidP="00830D4E">
      <w:pPr>
        <w:numPr>
          <w:ilvl w:val="1"/>
          <w:numId w:val="250"/>
        </w:numPr>
      </w:pPr>
      <w:r w:rsidRPr="00830D4E">
        <w:t>Encourage user-generated content with a launch hashtag (e.g., #IslandRestLaunch).</w:t>
      </w:r>
    </w:p>
    <w:p w14:paraId="42069A83" w14:textId="77777777" w:rsidR="00830D4E" w:rsidRPr="00830D4E" w:rsidRDefault="00830D4E" w:rsidP="00830D4E">
      <w:pPr>
        <w:numPr>
          <w:ilvl w:val="0"/>
          <w:numId w:val="250"/>
        </w:numPr>
      </w:pPr>
      <w:r w:rsidRPr="00830D4E">
        <w:rPr>
          <w:b/>
          <w:bCs/>
        </w:rPr>
        <w:t>Referral Program:</w:t>
      </w:r>
    </w:p>
    <w:p w14:paraId="126278F9" w14:textId="77777777" w:rsidR="00830D4E" w:rsidRPr="00830D4E" w:rsidRDefault="00830D4E" w:rsidP="00830D4E">
      <w:pPr>
        <w:numPr>
          <w:ilvl w:val="1"/>
          <w:numId w:val="250"/>
        </w:numPr>
      </w:pPr>
      <w:r w:rsidRPr="00830D4E">
        <w:t>Introduce a referral program offering discounts or incentives for customers who refer friends and family.</w:t>
      </w:r>
    </w:p>
    <w:p w14:paraId="66C792B7" w14:textId="77777777" w:rsidR="00830D4E" w:rsidRPr="00830D4E" w:rsidRDefault="00830D4E" w:rsidP="00830D4E">
      <w:pPr>
        <w:numPr>
          <w:ilvl w:val="1"/>
          <w:numId w:val="250"/>
        </w:numPr>
      </w:pPr>
      <w:r w:rsidRPr="00830D4E">
        <w:t>Promote the referral program through email, social media, and at the launch event.</w:t>
      </w:r>
    </w:p>
    <w:p w14:paraId="11546168" w14:textId="77777777" w:rsidR="00830D4E" w:rsidRPr="00830D4E" w:rsidRDefault="00830D4E" w:rsidP="00830D4E">
      <w:pPr>
        <w:numPr>
          <w:ilvl w:val="0"/>
          <w:numId w:val="250"/>
        </w:numPr>
      </w:pPr>
      <w:r w:rsidRPr="00830D4E">
        <w:rPr>
          <w:b/>
          <w:bCs/>
        </w:rPr>
        <w:t>Influencer Visits:</w:t>
      </w:r>
    </w:p>
    <w:p w14:paraId="6D298DF9" w14:textId="77777777" w:rsidR="00830D4E" w:rsidRPr="00830D4E" w:rsidRDefault="00830D4E" w:rsidP="00830D4E">
      <w:pPr>
        <w:numPr>
          <w:ilvl w:val="1"/>
          <w:numId w:val="250"/>
        </w:numPr>
      </w:pPr>
      <w:r w:rsidRPr="00830D4E">
        <w:t>Invite influencers to stay at Island Rest and share their experiences on their social media channels.</w:t>
      </w:r>
    </w:p>
    <w:p w14:paraId="6E387653" w14:textId="77777777" w:rsidR="00830D4E" w:rsidRPr="00830D4E" w:rsidRDefault="00830D4E" w:rsidP="00830D4E">
      <w:pPr>
        <w:numPr>
          <w:ilvl w:val="1"/>
          <w:numId w:val="250"/>
        </w:numPr>
      </w:pPr>
      <w:r w:rsidRPr="00830D4E">
        <w:t>Use their content to reach a broader audience and build credibility.</w:t>
      </w:r>
    </w:p>
    <w:p w14:paraId="07204B83" w14:textId="77777777" w:rsidR="00830D4E" w:rsidRPr="00830D4E" w:rsidRDefault="00830D4E" w:rsidP="00830D4E">
      <w:pPr>
        <w:rPr>
          <w:b/>
          <w:bCs/>
        </w:rPr>
      </w:pPr>
      <w:r w:rsidRPr="00830D4E">
        <w:rPr>
          <w:b/>
          <w:bCs/>
        </w:rPr>
        <w:t>3. Post-Launch Phase</w:t>
      </w:r>
    </w:p>
    <w:p w14:paraId="7CFD8FB7" w14:textId="77777777" w:rsidR="00830D4E" w:rsidRPr="00830D4E" w:rsidRDefault="00830D4E" w:rsidP="00830D4E">
      <w:r w:rsidRPr="00830D4E">
        <w:rPr>
          <w:b/>
          <w:bCs/>
        </w:rPr>
        <w:t>Duration:</w:t>
      </w:r>
      <w:r w:rsidRPr="00830D4E">
        <w:t xml:space="preserve"> 3-6 months</w:t>
      </w:r>
    </w:p>
    <w:p w14:paraId="267F695A" w14:textId="77777777" w:rsidR="00830D4E" w:rsidRPr="00830D4E" w:rsidRDefault="00830D4E" w:rsidP="00830D4E">
      <w:r w:rsidRPr="00830D4E">
        <w:rPr>
          <w:b/>
          <w:bCs/>
        </w:rPr>
        <w:t>Goals:</w:t>
      </w:r>
    </w:p>
    <w:p w14:paraId="00F95D91" w14:textId="77777777" w:rsidR="00830D4E" w:rsidRPr="00830D4E" w:rsidRDefault="00830D4E" w:rsidP="00830D4E">
      <w:pPr>
        <w:numPr>
          <w:ilvl w:val="0"/>
          <w:numId w:val="251"/>
        </w:numPr>
      </w:pPr>
      <w:r w:rsidRPr="00830D4E">
        <w:t>Maintain momentum and continue building brand awareness.</w:t>
      </w:r>
    </w:p>
    <w:p w14:paraId="79873C2B" w14:textId="77777777" w:rsidR="00830D4E" w:rsidRPr="00830D4E" w:rsidRDefault="00830D4E" w:rsidP="00830D4E">
      <w:pPr>
        <w:numPr>
          <w:ilvl w:val="0"/>
          <w:numId w:val="251"/>
        </w:numPr>
      </w:pPr>
      <w:r w:rsidRPr="00830D4E">
        <w:t>Encourage repeat bookings and customer loyalty.</w:t>
      </w:r>
    </w:p>
    <w:p w14:paraId="541C3C2D" w14:textId="77777777" w:rsidR="00830D4E" w:rsidRPr="00830D4E" w:rsidRDefault="00830D4E" w:rsidP="00830D4E">
      <w:pPr>
        <w:numPr>
          <w:ilvl w:val="0"/>
          <w:numId w:val="251"/>
        </w:numPr>
      </w:pPr>
      <w:r w:rsidRPr="00830D4E">
        <w:lastRenderedPageBreak/>
        <w:t>Gather feedback and improve services.</w:t>
      </w:r>
    </w:p>
    <w:p w14:paraId="5A3D67C8" w14:textId="77777777" w:rsidR="00830D4E" w:rsidRPr="00830D4E" w:rsidRDefault="00830D4E" w:rsidP="00830D4E">
      <w:r w:rsidRPr="00830D4E">
        <w:rPr>
          <w:b/>
          <w:bCs/>
        </w:rPr>
        <w:t>Activities:</w:t>
      </w:r>
    </w:p>
    <w:p w14:paraId="00C350E8" w14:textId="77777777" w:rsidR="00830D4E" w:rsidRPr="00830D4E" w:rsidRDefault="00830D4E" w:rsidP="00830D4E">
      <w:pPr>
        <w:numPr>
          <w:ilvl w:val="0"/>
          <w:numId w:val="252"/>
        </w:numPr>
      </w:pPr>
      <w:r w:rsidRPr="00830D4E">
        <w:rPr>
          <w:b/>
          <w:bCs/>
        </w:rPr>
        <w:t>Content Marketing:</w:t>
      </w:r>
    </w:p>
    <w:p w14:paraId="60038150" w14:textId="77777777" w:rsidR="00830D4E" w:rsidRPr="00830D4E" w:rsidRDefault="00830D4E" w:rsidP="00830D4E">
      <w:pPr>
        <w:numPr>
          <w:ilvl w:val="1"/>
          <w:numId w:val="252"/>
        </w:numPr>
      </w:pPr>
      <w:r w:rsidRPr="00830D4E">
        <w:t>Create a blog on the Island Rest website featuring articles about co-accommodation benefits, local attractions, and customer stories.</w:t>
      </w:r>
    </w:p>
    <w:p w14:paraId="0184BA47" w14:textId="77777777" w:rsidR="00830D4E" w:rsidRPr="00830D4E" w:rsidRDefault="00830D4E" w:rsidP="00830D4E">
      <w:pPr>
        <w:numPr>
          <w:ilvl w:val="1"/>
          <w:numId w:val="252"/>
        </w:numPr>
      </w:pPr>
      <w:r w:rsidRPr="00830D4E">
        <w:t>Share blog posts on social media and through email newsletters.</w:t>
      </w:r>
    </w:p>
    <w:p w14:paraId="5BEAD70F" w14:textId="77777777" w:rsidR="00830D4E" w:rsidRPr="00830D4E" w:rsidRDefault="00830D4E" w:rsidP="00830D4E">
      <w:pPr>
        <w:numPr>
          <w:ilvl w:val="0"/>
          <w:numId w:val="252"/>
        </w:numPr>
      </w:pPr>
      <w:r w:rsidRPr="00830D4E">
        <w:rPr>
          <w:b/>
          <w:bCs/>
        </w:rPr>
        <w:t>Customer Reviews and Testimonials:</w:t>
      </w:r>
    </w:p>
    <w:p w14:paraId="5B494D2A" w14:textId="77777777" w:rsidR="00830D4E" w:rsidRPr="00830D4E" w:rsidRDefault="00830D4E" w:rsidP="00830D4E">
      <w:pPr>
        <w:numPr>
          <w:ilvl w:val="1"/>
          <w:numId w:val="252"/>
        </w:numPr>
      </w:pPr>
      <w:r w:rsidRPr="00830D4E">
        <w:t>Encourage guests to leave reviews on platforms like Google, TripAdvisor, and social media.</w:t>
      </w:r>
    </w:p>
    <w:p w14:paraId="26222D16" w14:textId="77777777" w:rsidR="00830D4E" w:rsidRPr="00830D4E" w:rsidRDefault="00830D4E" w:rsidP="00830D4E">
      <w:pPr>
        <w:numPr>
          <w:ilvl w:val="1"/>
          <w:numId w:val="252"/>
        </w:numPr>
      </w:pPr>
      <w:r w:rsidRPr="00830D4E">
        <w:t>Highlight positive reviews and testimonials on the Island Rest website and marketing materials.</w:t>
      </w:r>
    </w:p>
    <w:p w14:paraId="08285CE4" w14:textId="77777777" w:rsidR="00830D4E" w:rsidRPr="00830D4E" w:rsidRDefault="00830D4E" w:rsidP="00830D4E">
      <w:pPr>
        <w:numPr>
          <w:ilvl w:val="0"/>
          <w:numId w:val="252"/>
        </w:numPr>
      </w:pPr>
      <w:r w:rsidRPr="00830D4E">
        <w:rPr>
          <w:b/>
          <w:bCs/>
        </w:rPr>
        <w:t>Promotions and Discounts:</w:t>
      </w:r>
    </w:p>
    <w:p w14:paraId="0F805DA3" w14:textId="77777777" w:rsidR="00830D4E" w:rsidRPr="00830D4E" w:rsidRDefault="00830D4E" w:rsidP="00830D4E">
      <w:pPr>
        <w:numPr>
          <w:ilvl w:val="1"/>
          <w:numId w:val="252"/>
        </w:numPr>
      </w:pPr>
      <w:r w:rsidRPr="00830D4E">
        <w:t>Offer seasonal promotions, loyalty discounts, and special packages to attract new and returning customers.</w:t>
      </w:r>
    </w:p>
    <w:p w14:paraId="4A9502A4" w14:textId="77777777" w:rsidR="00830D4E" w:rsidRPr="00830D4E" w:rsidRDefault="00830D4E" w:rsidP="00830D4E">
      <w:pPr>
        <w:numPr>
          <w:ilvl w:val="1"/>
          <w:numId w:val="252"/>
        </w:numPr>
      </w:pPr>
      <w:r w:rsidRPr="00830D4E">
        <w:t>Use email marketing and social media to promote these offers.</w:t>
      </w:r>
    </w:p>
    <w:p w14:paraId="519331E8" w14:textId="77777777" w:rsidR="00830D4E" w:rsidRPr="00830D4E" w:rsidRDefault="00830D4E" w:rsidP="00830D4E">
      <w:pPr>
        <w:numPr>
          <w:ilvl w:val="0"/>
          <w:numId w:val="252"/>
        </w:numPr>
      </w:pPr>
      <w:r w:rsidRPr="00830D4E">
        <w:rPr>
          <w:b/>
          <w:bCs/>
        </w:rPr>
        <w:t>Feedback and Improvement:</w:t>
      </w:r>
    </w:p>
    <w:p w14:paraId="16EE7371" w14:textId="77777777" w:rsidR="00830D4E" w:rsidRPr="00830D4E" w:rsidRDefault="00830D4E" w:rsidP="00830D4E">
      <w:pPr>
        <w:numPr>
          <w:ilvl w:val="1"/>
          <w:numId w:val="252"/>
        </w:numPr>
      </w:pPr>
      <w:r w:rsidRPr="00830D4E">
        <w:t>Collect feedback from guests through surveys and reviews.</w:t>
      </w:r>
    </w:p>
    <w:p w14:paraId="54CF6794" w14:textId="77777777" w:rsidR="00830D4E" w:rsidRPr="00830D4E" w:rsidRDefault="00830D4E" w:rsidP="00830D4E">
      <w:pPr>
        <w:numPr>
          <w:ilvl w:val="1"/>
          <w:numId w:val="252"/>
        </w:numPr>
      </w:pPr>
      <w:r w:rsidRPr="00830D4E">
        <w:t>Use feedback to make necessary improvements and enhance the guest experience.</w:t>
      </w:r>
    </w:p>
    <w:p w14:paraId="33C57514" w14:textId="77777777" w:rsidR="00830D4E" w:rsidRPr="00830D4E" w:rsidRDefault="00830D4E" w:rsidP="00830D4E">
      <w:pPr>
        <w:numPr>
          <w:ilvl w:val="1"/>
          <w:numId w:val="252"/>
        </w:numPr>
      </w:pPr>
      <w:r w:rsidRPr="00830D4E">
        <w:t>Communicate improvements to customers to show responsiveness and commitment to quality.</w:t>
      </w:r>
    </w:p>
    <w:p w14:paraId="392951B7" w14:textId="77777777" w:rsidR="00830D4E" w:rsidRPr="00830D4E" w:rsidRDefault="00830D4E" w:rsidP="00830D4E">
      <w:pPr>
        <w:rPr>
          <w:b/>
          <w:bCs/>
        </w:rPr>
      </w:pPr>
      <w:r w:rsidRPr="00830D4E">
        <w:rPr>
          <w:b/>
          <w:bCs/>
        </w:rPr>
        <w:t>Budget Allocation</w:t>
      </w:r>
    </w:p>
    <w:p w14:paraId="01309DF8" w14:textId="77777777" w:rsidR="00830D4E" w:rsidRPr="00830D4E" w:rsidRDefault="00830D4E" w:rsidP="00830D4E">
      <w:r w:rsidRPr="00830D4E">
        <w:rPr>
          <w:b/>
          <w:bCs/>
        </w:rPr>
        <w:t>Pre-Launch Phase:</w:t>
      </w:r>
    </w:p>
    <w:p w14:paraId="4128E752" w14:textId="77777777" w:rsidR="00830D4E" w:rsidRPr="00830D4E" w:rsidRDefault="00830D4E" w:rsidP="00830D4E">
      <w:pPr>
        <w:numPr>
          <w:ilvl w:val="0"/>
          <w:numId w:val="253"/>
        </w:numPr>
      </w:pPr>
      <w:r w:rsidRPr="00830D4E">
        <w:t>Social Media Teasers: £500</w:t>
      </w:r>
    </w:p>
    <w:p w14:paraId="593EFF6B" w14:textId="77777777" w:rsidR="00830D4E" w:rsidRPr="00830D4E" w:rsidRDefault="00830D4E" w:rsidP="00830D4E">
      <w:pPr>
        <w:numPr>
          <w:ilvl w:val="0"/>
          <w:numId w:val="253"/>
        </w:numPr>
      </w:pPr>
      <w:r w:rsidRPr="00830D4E">
        <w:t>Email Marketing: £200</w:t>
      </w:r>
    </w:p>
    <w:p w14:paraId="60D98DE0" w14:textId="77777777" w:rsidR="00830D4E" w:rsidRPr="00830D4E" w:rsidRDefault="00830D4E" w:rsidP="00830D4E">
      <w:pPr>
        <w:numPr>
          <w:ilvl w:val="0"/>
          <w:numId w:val="253"/>
        </w:numPr>
      </w:pPr>
      <w:r w:rsidRPr="00830D4E">
        <w:t>Influencer Partnerships: £1,000</w:t>
      </w:r>
    </w:p>
    <w:p w14:paraId="1524BAB2" w14:textId="77777777" w:rsidR="00830D4E" w:rsidRPr="00830D4E" w:rsidRDefault="00830D4E" w:rsidP="00830D4E">
      <w:pPr>
        <w:numPr>
          <w:ilvl w:val="0"/>
          <w:numId w:val="253"/>
        </w:numPr>
      </w:pPr>
      <w:r w:rsidRPr="00830D4E">
        <w:t>Media Outreach: £300</w:t>
      </w:r>
    </w:p>
    <w:p w14:paraId="3D1AFCDB" w14:textId="77777777" w:rsidR="00830D4E" w:rsidRPr="00830D4E" w:rsidRDefault="00830D4E" w:rsidP="00830D4E">
      <w:r w:rsidRPr="00830D4E">
        <w:rPr>
          <w:b/>
          <w:bCs/>
        </w:rPr>
        <w:t>Launch Phase:</w:t>
      </w:r>
    </w:p>
    <w:p w14:paraId="4F632E41" w14:textId="77777777" w:rsidR="00830D4E" w:rsidRPr="00830D4E" w:rsidRDefault="00830D4E" w:rsidP="00830D4E">
      <w:pPr>
        <w:numPr>
          <w:ilvl w:val="0"/>
          <w:numId w:val="254"/>
        </w:numPr>
      </w:pPr>
      <w:r w:rsidRPr="00830D4E">
        <w:t>Launch Event: £2,000</w:t>
      </w:r>
    </w:p>
    <w:p w14:paraId="2AF26582" w14:textId="77777777" w:rsidR="00830D4E" w:rsidRPr="00830D4E" w:rsidRDefault="00830D4E" w:rsidP="00830D4E">
      <w:pPr>
        <w:numPr>
          <w:ilvl w:val="0"/>
          <w:numId w:val="254"/>
        </w:numPr>
      </w:pPr>
      <w:r w:rsidRPr="00830D4E">
        <w:t>Social Media Campaign: £1,500</w:t>
      </w:r>
    </w:p>
    <w:p w14:paraId="302CE34D" w14:textId="77777777" w:rsidR="00830D4E" w:rsidRPr="00830D4E" w:rsidRDefault="00830D4E" w:rsidP="00830D4E">
      <w:pPr>
        <w:numPr>
          <w:ilvl w:val="0"/>
          <w:numId w:val="254"/>
        </w:numPr>
      </w:pPr>
      <w:r w:rsidRPr="00830D4E">
        <w:t>Referral Program: £500</w:t>
      </w:r>
    </w:p>
    <w:p w14:paraId="4518C7DB" w14:textId="77777777" w:rsidR="00830D4E" w:rsidRPr="00830D4E" w:rsidRDefault="00830D4E" w:rsidP="00830D4E">
      <w:pPr>
        <w:numPr>
          <w:ilvl w:val="0"/>
          <w:numId w:val="254"/>
        </w:numPr>
      </w:pPr>
      <w:r w:rsidRPr="00830D4E">
        <w:lastRenderedPageBreak/>
        <w:t>Influencer Visits: £1,000</w:t>
      </w:r>
    </w:p>
    <w:p w14:paraId="62B7EFF4" w14:textId="77777777" w:rsidR="00830D4E" w:rsidRPr="00830D4E" w:rsidRDefault="00830D4E" w:rsidP="00830D4E">
      <w:r w:rsidRPr="00830D4E">
        <w:rPr>
          <w:b/>
          <w:bCs/>
        </w:rPr>
        <w:t>Post-Launch Phase:</w:t>
      </w:r>
    </w:p>
    <w:p w14:paraId="457D43D9" w14:textId="77777777" w:rsidR="00830D4E" w:rsidRPr="00830D4E" w:rsidRDefault="00830D4E" w:rsidP="00830D4E">
      <w:pPr>
        <w:numPr>
          <w:ilvl w:val="0"/>
          <w:numId w:val="255"/>
        </w:numPr>
      </w:pPr>
      <w:r w:rsidRPr="00830D4E">
        <w:t>Content Marketing: £800</w:t>
      </w:r>
    </w:p>
    <w:p w14:paraId="71A0BE5C" w14:textId="77777777" w:rsidR="00830D4E" w:rsidRPr="00830D4E" w:rsidRDefault="00830D4E" w:rsidP="00830D4E">
      <w:pPr>
        <w:numPr>
          <w:ilvl w:val="0"/>
          <w:numId w:val="255"/>
        </w:numPr>
      </w:pPr>
      <w:r w:rsidRPr="00830D4E">
        <w:t>Customer Reviews and Testimonials: £300</w:t>
      </w:r>
    </w:p>
    <w:p w14:paraId="3EB3CA28" w14:textId="77777777" w:rsidR="00830D4E" w:rsidRPr="00830D4E" w:rsidRDefault="00830D4E" w:rsidP="00830D4E">
      <w:pPr>
        <w:numPr>
          <w:ilvl w:val="0"/>
          <w:numId w:val="255"/>
        </w:numPr>
      </w:pPr>
      <w:r w:rsidRPr="00830D4E">
        <w:t>Promotions and Discounts: £1,200</w:t>
      </w:r>
    </w:p>
    <w:p w14:paraId="125F2864" w14:textId="77777777" w:rsidR="00830D4E" w:rsidRPr="00830D4E" w:rsidRDefault="00830D4E" w:rsidP="00830D4E">
      <w:pPr>
        <w:numPr>
          <w:ilvl w:val="0"/>
          <w:numId w:val="255"/>
        </w:numPr>
      </w:pPr>
      <w:r w:rsidRPr="00830D4E">
        <w:t>Feedback and Improvement: £500</w:t>
      </w:r>
    </w:p>
    <w:p w14:paraId="679D3F38" w14:textId="77777777" w:rsidR="00830D4E" w:rsidRPr="00830D4E" w:rsidRDefault="00830D4E" w:rsidP="00830D4E">
      <w:r w:rsidRPr="00830D4E">
        <w:rPr>
          <w:b/>
          <w:bCs/>
        </w:rPr>
        <w:t>Total Budget:</w:t>
      </w:r>
      <w:r w:rsidRPr="00830D4E">
        <w:t xml:space="preserve"> £9,800</w:t>
      </w:r>
    </w:p>
    <w:p w14:paraId="168F3EB5" w14:textId="77777777" w:rsidR="00830D4E" w:rsidRPr="00830D4E" w:rsidRDefault="00830D4E" w:rsidP="00830D4E">
      <w:pPr>
        <w:rPr>
          <w:b/>
          <w:bCs/>
        </w:rPr>
      </w:pPr>
      <w:r w:rsidRPr="00830D4E">
        <w:rPr>
          <w:b/>
          <w:bCs/>
        </w:rPr>
        <w:t>Conclusion</w:t>
      </w:r>
    </w:p>
    <w:p w14:paraId="106566CB" w14:textId="77777777" w:rsidR="00830D4E" w:rsidRPr="00830D4E" w:rsidRDefault="00830D4E" w:rsidP="00830D4E">
      <w:r w:rsidRPr="00830D4E">
        <w:t>The marketing launch strategy for Island Rest is designed to create a strong market entry, build brand awareness, and drive customer engagement. By leveraging a mix of online and offline tactics, Island Rest can effectively reach its target audience, generate interest, and establish a loyal customer base. The strategy will ensure that Island Rest stands out in the competitive market and achieves long-term success.</w:t>
      </w:r>
    </w:p>
    <w:p w14:paraId="0AC010D6" w14:textId="77777777" w:rsidR="00D62918" w:rsidRDefault="00D62918"/>
    <w:p w14:paraId="56318B0B" w14:textId="77777777" w:rsidR="00830D4E" w:rsidRDefault="00830D4E"/>
    <w:p w14:paraId="0B2970EB" w14:textId="77777777" w:rsidR="00830D4E" w:rsidRDefault="00830D4E"/>
    <w:p w14:paraId="04CC3A06" w14:textId="77777777" w:rsidR="00830D4E" w:rsidRDefault="00830D4E"/>
    <w:p w14:paraId="44B8E08C" w14:textId="77777777" w:rsidR="00830D4E" w:rsidRDefault="00830D4E"/>
    <w:p w14:paraId="1076F16C" w14:textId="77777777" w:rsidR="00830D4E" w:rsidRDefault="00830D4E"/>
    <w:p w14:paraId="4E427F98" w14:textId="77777777" w:rsidR="00830D4E" w:rsidRDefault="00830D4E"/>
    <w:p w14:paraId="0C803DE2" w14:textId="77777777" w:rsidR="00830D4E" w:rsidRDefault="00830D4E"/>
    <w:p w14:paraId="6524533F" w14:textId="77777777" w:rsidR="00830D4E" w:rsidRDefault="00830D4E"/>
    <w:p w14:paraId="6BDE1DA6" w14:textId="77777777" w:rsidR="00830D4E" w:rsidRDefault="00830D4E"/>
    <w:p w14:paraId="6677B767" w14:textId="77777777" w:rsidR="00830D4E" w:rsidRDefault="00830D4E"/>
    <w:p w14:paraId="0A381C84" w14:textId="77777777" w:rsidR="00830D4E" w:rsidRDefault="00830D4E"/>
    <w:p w14:paraId="2A13345E" w14:textId="77777777" w:rsidR="00A54A18" w:rsidRDefault="00A54A18"/>
    <w:p w14:paraId="71AED377" w14:textId="77777777" w:rsidR="00A54A18" w:rsidRDefault="00A54A18"/>
    <w:p w14:paraId="0D8652B3" w14:textId="77777777" w:rsidR="00A54A18" w:rsidRPr="00A54A18" w:rsidRDefault="00A54A18" w:rsidP="00A54A18">
      <w:pPr>
        <w:rPr>
          <w:b/>
          <w:bCs/>
        </w:rPr>
      </w:pPr>
      <w:r w:rsidRPr="00A54A18">
        <w:rPr>
          <w:b/>
          <w:bCs/>
        </w:rPr>
        <w:t>Marketing Media for Island Rest</w:t>
      </w:r>
    </w:p>
    <w:p w14:paraId="751F4629" w14:textId="77777777" w:rsidR="00A54A18" w:rsidRPr="00A54A18" w:rsidRDefault="00A54A18" w:rsidP="00A54A18">
      <w:r w:rsidRPr="00A54A18">
        <w:t xml:space="preserve">To effectively reach and engage the target audience, Island Rest will utilize a diverse range of marketing media. The selection of media will be strategic, focusing on platforms and channels that align with the </w:t>
      </w:r>
      <w:r w:rsidRPr="00A54A18">
        <w:lastRenderedPageBreak/>
        <w:t xml:space="preserve">preferences and </w:t>
      </w:r>
      <w:proofErr w:type="spellStart"/>
      <w:r w:rsidRPr="00A54A18">
        <w:t>behaviors</w:t>
      </w:r>
      <w:proofErr w:type="spellEnd"/>
      <w:r w:rsidRPr="00A54A18">
        <w:t xml:space="preserve"> of young professionals, remote workers, corporate clients, and students. Here is an overview of the marketing media to be used:</w:t>
      </w:r>
    </w:p>
    <w:p w14:paraId="4BD38862" w14:textId="77777777" w:rsidR="00A54A18" w:rsidRPr="00A54A18" w:rsidRDefault="00A54A18" w:rsidP="00A54A18">
      <w:pPr>
        <w:rPr>
          <w:b/>
          <w:bCs/>
        </w:rPr>
      </w:pPr>
      <w:r w:rsidRPr="00A54A18">
        <w:rPr>
          <w:b/>
          <w:bCs/>
        </w:rPr>
        <w:t>1. Digital Media</w:t>
      </w:r>
    </w:p>
    <w:p w14:paraId="0D23EA40" w14:textId="77777777" w:rsidR="00A54A18" w:rsidRPr="00A54A18" w:rsidRDefault="00A54A18" w:rsidP="00A54A18">
      <w:r w:rsidRPr="00A54A18">
        <w:rPr>
          <w:b/>
          <w:bCs/>
        </w:rPr>
        <w:t>a. Social Media Platforms:</w:t>
      </w:r>
    </w:p>
    <w:p w14:paraId="35DE5A24" w14:textId="77777777" w:rsidR="00A54A18" w:rsidRPr="00A54A18" w:rsidRDefault="00A54A18" w:rsidP="00A54A18">
      <w:pPr>
        <w:numPr>
          <w:ilvl w:val="0"/>
          <w:numId w:val="256"/>
        </w:numPr>
      </w:pPr>
      <w:r w:rsidRPr="00A54A18">
        <w:rPr>
          <w:b/>
          <w:bCs/>
        </w:rPr>
        <w:t>Facebook:</w:t>
      </w:r>
      <w:r w:rsidRPr="00A54A18">
        <w:t xml:space="preserve"> For community building, sharing updates, and targeted advertising. Facebook’s detailed targeting options will help reach specific demographics.</w:t>
      </w:r>
    </w:p>
    <w:p w14:paraId="2E34D618" w14:textId="77777777" w:rsidR="00A54A18" w:rsidRPr="00A54A18" w:rsidRDefault="00A54A18" w:rsidP="00A54A18">
      <w:pPr>
        <w:numPr>
          <w:ilvl w:val="0"/>
          <w:numId w:val="256"/>
        </w:numPr>
      </w:pPr>
      <w:r w:rsidRPr="00A54A18">
        <w:rPr>
          <w:b/>
          <w:bCs/>
        </w:rPr>
        <w:t>Instagram:</w:t>
      </w:r>
      <w:r w:rsidRPr="00A54A18">
        <w:t xml:space="preserve"> To showcase the hostel’s visual appeal through photos and videos. Instagram Stories and Reels will be used for behind-the-scenes content and promotions.</w:t>
      </w:r>
    </w:p>
    <w:p w14:paraId="3C062758" w14:textId="77777777" w:rsidR="00A54A18" w:rsidRPr="00A54A18" w:rsidRDefault="00A54A18" w:rsidP="00A54A18">
      <w:pPr>
        <w:numPr>
          <w:ilvl w:val="0"/>
          <w:numId w:val="256"/>
        </w:numPr>
      </w:pPr>
      <w:r w:rsidRPr="00A54A18">
        <w:rPr>
          <w:b/>
          <w:bCs/>
        </w:rPr>
        <w:t>Twitter:</w:t>
      </w:r>
      <w:r w:rsidRPr="00A54A18">
        <w:t xml:space="preserve"> For real-time updates, customer engagement, and sharing relevant content related to co-living and commuting in Lagos.</w:t>
      </w:r>
    </w:p>
    <w:p w14:paraId="53201F87" w14:textId="77777777" w:rsidR="00A54A18" w:rsidRPr="00A54A18" w:rsidRDefault="00A54A18" w:rsidP="00A54A18">
      <w:pPr>
        <w:numPr>
          <w:ilvl w:val="0"/>
          <w:numId w:val="256"/>
        </w:numPr>
      </w:pPr>
      <w:r w:rsidRPr="00A54A18">
        <w:rPr>
          <w:b/>
          <w:bCs/>
        </w:rPr>
        <w:t>LinkedIn:</w:t>
      </w:r>
      <w:r w:rsidRPr="00A54A18">
        <w:t xml:space="preserve"> To connect with corporate clients and promote Island Rest as a preferred accommodation partner for businesses.</w:t>
      </w:r>
    </w:p>
    <w:p w14:paraId="12665F9A" w14:textId="77777777" w:rsidR="00A54A18" w:rsidRPr="00A54A18" w:rsidRDefault="00A54A18" w:rsidP="00A54A18">
      <w:r w:rsidRPr="00A54A18">
        <w:rPr>
          <w:b/>
          <w:bCs/>
        </w:rPr>
        <w:t>b. Website and Blog:</w:t>
      </w:r>
    </w:p>
    <w:p w14:paraId="7C6E5D73" w14:textId="77777777" w:rsidR="00A54A18" w:rsidRPr="00A54A18" w:rsidRDefault="00A54A18" w:rsidP="00A54A18">
      <w:pPr>
        <w:numPr>
          <w:ilvl w:val="0"/>
          <w:numId w:val="257"/>
        </w:numPr>
      </w:pPr>
      <w:r w:rsidRPr="00A54A18">
        <w:rPr>
          <w:b/>
          <w:bCs/>
        </w:rPr>
        <w:t>Website:</w:t>
      </w:r>
      <w:r w:rsidRPr="00A54A18">
        <w:t xml:space="preserve"> A user-friendly, mobile-optimized website for information about Island Rest, online bookings, and customer testimonials.</w:t>
      </w:r>
    </w:p>
    <w:p w14:paraId="3104020F" w14:textId="77777777" w:rsidR="00A54A18" w:rsidRPr="00A54A18" w:rsidRDefault="00A54A18" w:rsidP="00A54A18">
      <w:pPr>
        <w:numPr>
          <w:ilvl w:val="0"/>
          <w:numId w:val="257"/>
        </w:numPr>
      </w:pPr>
      <w:r w:rsidRPr="00A54A18">
        <w:rPr>
          <w:b/>
          <w:bCs/>
        </w:rPr>
        <w:t>Blog:</w:t>
      </w:r>
      <w:r w:rsidRPr="00A54A18">
        <w:t xml:space="preserve"> Regular posts on topics such as co-living benefits, commuting tips, local events, and resident stories to drive organic traffic and establish authority in the housing market.</w:t>
      </w:r>
    </w:p>
    <w:p w14:paraId="01CFC7E7" w14:textId="77777777" w:rsidR="00A54A18" w:rsidRPr="00A54A18" w:rsidRDefault="00A54A18" w:rsidP="00A54A18">
      <w:r w:rsidRPr="00A54A18">
        <w:rPr>
          <w:b/>
          <w:bCs/>
        </w:rPr>
        <w:t>c. Email Marketing:</w:t>
      </w:r>
    </w:p>
    <w:p w14:paraId="1B34A337" w14:textId="77777777" w:rsidR="00A54A18" w:rsidRPr="00A54A18" w:rsidRDefault="00A54A18" w:rsidP="00A54A18">
      <w:pPr>
        <w:numPr>
          <w:ilvl w:val="0"/>
          <w:numId w:val="258"/>
        </w:numPr>
      </w:pPr>
      <w:r w:rsidRPr="00A54A18">
        <w:rPr>
          <w:b/>
          <w:bCs/>
        </w:rPr>
        <w:t>Newsletters:</w:t>
      </w:r>
      <w:r w:rsidRPr="00A54A18">
        <w:t xml:space="preserve"> Monthly newsletters with updates, promotions, and valuable content to keep subscribers engaged.</w:t>
      </w:r>
    </w:p>
    <w:p w14:paraId="4D663499" w14:textId="77777777" w:rsidR="00A54A18" w:rsidRPr="00A54A18" w:rsidRDefault="00A54A18" w:rsidP="00A54A18">
      <w:pPr>
        <w:numPr>
          <w:ilvl w:val="0"/>
          <w:numId w:val="258"/>
        </w:numPr>
      </w:pPr>
      <w:r w:rsidRPr="00A54A18">
        <w:rPr>
          <w:b/>
          <w:bCs/>
        </w:rPr>
        <w:t>Automated Email Campaigns:</w:t>
      </w:r>
      <w:r w:rsidRPr="00A54A18">
        <w:t xml:space="preserve"> Welcome emails, booking confirmations, and follow-up emails to enhance the customer journey.</w:t>
      </w:r>
    </w:p>
    <w:p w14:paraId="64FCA43A" w14:textId="77777777" w:rsidR="00A54A18" w:rsidRPr="00A54A18" w:rsidRDefault="00A54A18" w:rsidP="00A54A18">
      <w:r w:rsidRPr="00A54A18">
        <w:rPr>
          <w:b/>
          <w:bCs/>
        </w:rPr>
        <w:t>d. Search Engine Marketing (SEM):</w:t>
      </w:r>
    </w:p>
    <w:p w14:paraId="4B352C52" w14:textId="77777777" w:rsidR="00A54A18" w:rsidRPr="00A54A18" w:rsidRDefault="00A54A18" w:rsidP="00A54A18">
      <w:pPr>
        <w:numPr>
          <w:ilvl w:val="0"/>
          <w:numId w:val="259"/>
        </w:numPr>
      </w:pPr>
      <w:r w:rsidRPr="00A54A18">
        <w:rPr>
          <w:b/>
          <w:bCs/>
        </w:rPr>
        <w:t>Google Ads:</w:t>
      </w:r>
      <w:r w:rsidRPr="00A54A18">
        <w:t xml:space="preserve"> Pay-per-click (PPC) campaigns targeting relevant keywords to drive traffic to the website.</w:t>
      </w:r>
    </w:p>
    <w:p w14:paraId="51F22B2B" w14:textId="77777777" w:rsidR="00A54A18" w:rsidRPr="00A54A18" w:rsidRDefault="00A54A18" w:rsidP="00A54A18">
      <w:pPr>
        <w:numPr>
          <w:ilvl w:val="0"/>
          <w:numId w:val="259"/>
        </w:numPr>
      </w:pPr>
      <w:r w:rsidRPr="00A54A18">
        <w:rPr>
          <w:b/>
          <w:bCs/>
        </w:rPr>
        <w:t>SEO:</w:t>
      </w:r>
      <w:r w:rsidRPr="00A54A18">
        <w:t xml:space="preserve"> Optimizing website content to rank higher in search engine results, increasing organic visibility.</w:t>
      </w:r>
    </w:p>
    <w:p w14:paraId="526EE13E" w14:textId="77777777" w:rsidR="00A54A18" w:rsidRPr="00A54A18" w:rsidRDefault="00A54A18" w:rsidP="00A54A18">
      <w:r w:rsidRPr="00A54A18">
        <w:rPr>
          <w:b/>
          <w:bCs/>
        </w:rPr>
        <w:t>e. Online Listings:</w:t>
      </w:r>
    </w:p>
    <w:p w14:paraId="02C3F273" w14:textId="77777777" w:rsidR="00A54A18" w:rsidRPr="00A54A18" w:rsidRDefault="00A54A18" w:rsidP="00A54A18">
      <w:pPr>
        <w:numPr>
          <w:ilvl w:val="0"/>
          <w:numId w:val="260"/>
        </w:numPr>
      </w:pPr>
      <w:r w:rsidRPr="00A54A18">
        <w:rPr>
          <w:b/>
          <w:bCs/>
        </w:rPr>
        <w:t>Accommodation Platforms:</w:t>
      </w:r>
      <w:r w:rsidRPr="00A54A18">
        <w:t xml:space="preserve"> Listing Island Rest on popular platforms like Airbnb, Booking.com, and Hostelworld to reach a broader audience.</w:t>
      </w:r>
    </w:p>
    <w:p w14:paraId="3238E0F9" w14:textId="77777777" w:rsidR="00A54A18" w:rsidRPr="00A54A18" w:rsidRDefault="00A54A18" w:rsidP="00A54A18">
      <w:pPr>
        <w:rPr>
          <w:b/>
          <w:bCs/>
        </w:rPr>
      </w:pPr>
      <w:r w:rsidRPr="00A54A18">
        <w:rPr>
          <w:b/>
          <w:bCs/>
        </w:rPr>
        <w:t>2. Traditional Media</w:t>
      </w:r>
    </w:p>
    <w:p w14:paraId="4B1B76F7" w14:textId="77777777" w:rsidR="00A54A18" w:rsidRPr="00A54A18" w:rsidRDefault="00A54A18" w:rsidP="00A54A18">
      <w:r w:rsidRPr="00A54A18">
        <w:rPr>
          <w:b/>
          <w:bCs/>
        </w:rPr>
        <w:t>a. Print Media:</w:t>
      </w:r>
    </w:p>
    <w:p w14:paraId="77AFCFA6" w14:textId="77777777" w:rsidR="00A54A18" w:rsidRPr="00A54A18" w:rsidRDefault="00A54A18" w:rsidP="00A54A18">
      <w:pPr>
        <w:numPr>
          <w:ilvl w:val="0"/>
          <w:numId w:val="261"/>
        </w:numPr>
      </w:pPr>
      <w:r w:rsidRPr="00A54A18">
        <w:rPr>
          <w:b/>
          <w:bCs/>
        </w:rPr>
        <w:lastRenderedPageBreak/>
        <w:t>Flyers and Brochures:</w:t>
      </w:r>
      <w:r w:rsidRPr="00A54A18">
        <w:t xml:space="preserve"> Distributed in key locations such as universities, corporate offices, and co-working spaces.</w:t>
      </w:r>
    </w:p>
    <w:p w14:paraId="2EBDFF0E" w14:textId="77777777" w:rsidR="00A54A18" w:rsidRPr="00A54A18" w:rsidRDefault="00A54A18" w:rsidP="00A54A18">
      <w:pPr>
        <w:numPr>
          <w:ilvl w:val="0"/>
          <w:numId w:val="261"/>
        </w:numPr>
      </w:pPr>
      <w:r w:rsidRPr="00A54A18">
        <w:rPr>
          <w:b/>
          <w:bCs/>
        </w:rPr>
        <w:t>Newspaper Ads:</w:t>
      </w:r>
      <w:r w:rsidRPr="00A54A18">
        <w:t xml:space="preserve"> Placing ads in local newspapers to reach a wider demographic, especially those less active online.</w:t>
      </w:r>
    </w:p>
    <w:p w14:paraId="49EE775B" w14:textId="77777777" w:rsidR="00A54A18" w:rsidRPr="00A54A18" w:rsidRDefault="00A54A18" w:rsidP="00A54A18">
      <w:r w:rsidRPr="00A54A18">
        <w:rPr>
          <w:b/>
          <w:bCs/>
        </w:rPr>
        <w:t>b. Outdoor Advertising:</w:t>
      </w:r>
    </w:p>
    <w:p w14:paraId="5C65AB88" w14:textId="77777777" w:rsidR="00A54A18" w:rsidRPr="00A54A18" w:rsidRDefault="00A54A18" w:rsidP="00A54A18">
      <w:pPr>
        <w:numPr>
          <w:ilvl w:val="0"/>
          <w:numId w:val="262"/>
        </w:numPr>
      </w:pPr>
      <w:r w:rsidRPr="00A54A18">
        <w:rPr>
          <w:b/>
          <w:bCs/>
        </w:rPr>
        <w:t>Billboards:</w:t>
      </w:r>
      <w:r w:rsidRPr="00A54A18">
        <w:t xml:space="preserve"> Strategically placed billboards in high-traffic areas on Lagos Island and the mainland to create brand awareness.</w:t>
      </w:r>
    </w:p>
    <w:p w14:paraId="43727991" w14:textId="77777777" w:rsidR="00A54A18" w:rsidRPr="00A54A18" w:rsidRDefault="00A54A18" w:rsidP="00A54A18">
      <w:pPr>
        <w:numPr>
          <w:ilvl w:val="0"/>
          <w:numId w:val="262"/>
        </w:numPr>
      </w:pPr>
      <w:r w:rsidRPr="00A54A18">
        <w:rPr>
          <w:b/>
          <w:bCs/>
        </w:rPr>
        <w:t>Transit Advertising:</w:t>
      </w:r>
      <w:r w:rsidRPr="00A54A18">
        <w:t xml:space="preserve"> Ads on buses and taxis that commute between the mainland and Lagos Island to target daily commuters.</w:t>
      </w:r>
    </w:p>
    <w:p w14:paraId="19AE7E81" w14:textId="77777777" w:rsidR="00A54A18" w:rsidRPr="00A54A18" w:rsidRDefault="00A54A18" w:rsidP="00A54A18">
      <w:pPr>
        <w:rPr>
          <w:b/>
          <w:bCs/>
        </w:rPr>
      </w:pPr>
      <w:r w:rsidRPr="00A54A18">
        <w:rPr>
          <w:b/>
          <w:bCs/>
        </w:rPr>
        <w:t>3. Experiential Marketing</w:t>
      </w:r>
    </w:p>
    <w:p w14:paraId="5637D1A3" w14:textId="77777777" w:rsidR="00A54A18" w:rsidRPr="00A54A18" w:rsidRDefault="00A54A18" w:rsidP="00A54A18">
      <w:r w:rsidRPr="00A54A18">
        <w:rPr>
          <w:b/>
          <w:bCs/>
        </w:rPr>
        <w:t>a. Events and Open Houses:</w:t>
      </w:r>
    </w:p>
    <w:p w14:paraId="36722B96" w14:textId="77777777" w:rsidR="00A54A18" w:rsidRPr="00A54A18" w:rsidRDefault="00A54A18" w:rsidP="00A54A18">
      <w:pPr>
        <w:numPr>
          <w:ilvl w:val="0"/>
          <w:numId w:val="263"/>
        </w:numPr>
      </w:pPr>
      <w:r w:rsidRPr="00A54A18">
        <w:rPr>
          <w:b/>
          <w:bCs/>
        </w:rPr>
        <w:t>Launch Event:</w:t>
      </w:r>
      <w:r w:rsidRPr="00A54A18">
        <w:t xml:space="preserve"> Hosting an opening event to introduce Island Rest to potential residents and the media.</w:t>
      </w:r>
    </w:p>
    <w:p w14:paraId="54FEFD5F" w14:textId="77777777" w:rsidR="00A54A18" w:rsidRPr="00A54A18" w:rsidRDefault="00A54A18" w:rsidP="00A54A18">
      <w:pPr>
        <w:numPr>
          <w:ilvl w:val="0"/>
          <w:numId w:val="263"/>
        </w:numPr>
      </w:pPr>
      <w:r w:rsidRPr="00A54A18">
        <w:rPr>
          <w:b/>
          <w:bCs/>
        </w:rPr>
        <w:t>Open House Days:</w:t>
      </w:r>
      <w:r w:rsidRPr="00A54A18">
        <w:t xml:space="preserve"> Regular events where interested individuals can tour the hostel and experience the amenities firsthand.</w:t>
      </w:r>
    </w:p>
    <w:p w14:paraId="554B0438" w14:textId="77777777" w:rsidR="00A54A18" w:rsidRPr="00A54A18" w:rsidRDefault="00A54A18" w:rsidP="00A54A18">
      <w:r w:rsidRPr="00A54A18">
        <w:rPr>
          <w:b/>
          <w:bCs/>
        </w:rPr>
        <w:t>b. Partnerships and Sponsorships:</w:t>
      </w:r>
    </w:p>
    <w:p w14:paraId="39EDC8F6" w14:textId="77777777" w:rsidR="00A54A18" w:rsidRPr="00A54A18" w:rsidRDefault="00A54A18" w:rsidP="00A54A18">
      <w:pPr>
        <w:numPr>
          <w:ilvl w:val="0"/>
          <w:numId w:val="264"/>
        </w:numPr>
      </w:pPr>
      <w:r w:rsidRPr="00A54A18">
        <w:rPr>
          <w:b/>
          <w:bCs/>
        </w:rPr>
        <w:t>Local Businesses:</w:t>
      </w:r>
      <w:r w:rsidRPr="00A54A18">
        <w:t xml:space="preserve"> Partnering with local gyms, cafes, and entertainment venues to offer exclusive deals to Island Rest residents.</w:t>
      </w:r>
    </w:p>
    <w:p w14:paraId="72435F6E" w14:textId="77777777" w:rsidR="00A54A18" w:rsidRPr="00A54A18" w:rsidRDefault="00A54A18" w:rsidP="00A54A18">
      <w:pPr>
        <w:numPr>
          <w:ilvl w:val="0"/>
          <w:numId w:val="264"/>
        </w:numPr>
      </w:pPr>
      <w:r w:rsidRPr="00A54A18">
        <w:rPr>
          <w:b/>
          <w:bCs/>
        </w:rPr>
        <w:t>Corporate Partnerships:</w:t>
      </w:r>
      <w:r w:rsidRPr="00A54A18">
        <w:t xml:space="preserve"> Collaborating with companies to provide accommodation for their employees, enhancing corporate visibility.</w:t>
      </w:r>
    </w:p>
    <w:p w14:paraId="1DB0E58A" w14:textId="77777777" w:rsidR="00A54A18" w:rsidRPr="00A54A18" w:rsidRDefault="00A54A18" w:rsidP="00A54A18">
      <w:pPr>
        <w:rPr>
          <w:b/>
          <w:bCs/>
        </w:rPr>
      </w:pPr>
      <w:r w:rsidRPr="00A54A18">
        <w:rPr>
          <w:b/>
          <w:bCs/>
        </w:rPr>
        <w:t>4. Influencer Marketing</w:t>
      </w:r>
    </w:p>
    <w:p w14:paraId="2662AC3C" w14:textId="77777777" w:rsidR="00A54A18" w:rsidRPr="00A54A18" w:rsidRDefault="00A54A18" w:rsidP="00A54A18">
      <w:r w:rsidRPr="00A54A18">
        <w:rPr>
          <w:b/>
          <w:bCs/>
        </w:rPr>
        <w:t>a. Local Influencers and Bloggers:</w:t>
      </w:r>
    </w:p>
    <w:p w14:paraId="3276501E" w14:textId="77777777" w:rsidR="00A54A18" w:rsidRPr="00A54A18" w:rsidRDefault="00A54A18" w:rsidP="00A54A18">
      <w:pPr>
        <w:numPr>
          <w:ilvl w:val="0"/>
          <w:numId w:val="265"/>
        </w:numPr>
      </w:pPr>
      <w:r w:rsidRPr="00A54A18">
        <w:rPr>
          <w:b/>
          <w:bCs/>
        </w:rPr>
        <w:t>Influencer Collaborations:</w:t>
      </w:r>
      <w:r w:rsidRPr="00A54A18">
        <w:t xml:space="preserve"> Working with local influencers who resonate with the target audience to promote Island Rest through social media posts, reviews, and giveaways.</w:t>
      </w:r>
    </w:p>
    <w:p w14:paraId="7FEC4BF6" w14:textId="77777777" w:rsidR="00A54A18" w:rsidRPr="00A54A18" w:rsidRDefault="00A54A18" w:rsidP="00A54A18">
      <w:pPr>
        <w:numPr>
          <w:ilvl w:val="0"/>
          <w:numId w:val="265"/>
        </w:numPr>
      </w:pPr>
      <w:r w:rsidRPr="00A54A18">
        <w:rPr>
          <w:b/>
          <w:bCs/>
        </w:rPr>
        <w:t>Guest Blog Posts:</w:t>
      </w:r>
      <w:r w:rsidRPr="00A54A18">
        <w:t xml:space="preserve"> Featuring influencers and bloggers on Island Rest’s blog to leverage their audience and credibility.</w:t>
      </w:r>
    </w:p>
    <w:p w14:paraId="272B1DFF" w14:textId="77777777" w:rsidR="00A54A18" w:rsidRPr="00A54A18" w:rsidRDefault="00A54A18" w:rsidP="00A54A18">
      <w:pPr>
        <w:rPr>
          <w:b/>
          <w:bCs/>
        </w:rPr>
      </w:pPr>
      <w:r w:rsidRPr="00A54A18">
        <w:rPr>
          <w:b/>
          <w:bCs/>
        </w:rPr>
        <w:t>5. Content Marketing</w:t>
      </w:r>
    </w:p>
    <w:p w14:paraId="3C2A7C67" w14:textId="77777777" w:rsidR="00A54A18" w:rsidRPr="00A54A18" w:rsidRDefault="00A54A18" w:rsidP="00A54A18">
      <w:r w:rsidRPr="00A54A18">
        <w:rPr>
          <w:b/>
          <w:bCs/>
        </w:rPr>
        <w:t>a. Video Marketing:</w:t>
      </w:r>
    </w:p>
    <w:p w14:paraId="44F3612C" w14:textId="77777777" w:rsidR="00A54A18" w:rsidRPr="00A54A18" w:rsidRDefault="00A54A18" w:rsidP="00A54A18">
      <w:pPr>
        <w:numPr>
          <w:ilvl w:val="0"/>
          <w:numId w:val="266"/>
        </w:numPr>
      </w:pPr>
      <w:r w:rsidRPr="00A54A18">
        <w:rPr>
          <w:b/>
          <w:bCs/>
        </w:rPr>
        <w:t>YouTube Channel:</w:t>
      </w:r>
      <w:r w:rsidRPr="00A54A18">
        <w:t xml:space="preserve"> Creating a YouTube channel to share virtual tours, resident testimonials, and informational videos about co-living.</w:t>
      </w:r>
    </w:p>
    <w:p w14:paraId="47E3A216" w14:textId="77777777" w:rsidR="00A54A18" w:rsidRPr="00A54A18" w:rsidRDefault="00A54A18" w:rsidP="00A54A18">
      <w:pPr>
        <w:numPr>
          <w:ilvl w:val="0"/>
          <w:numId w:val="266"/>
        </w:numPr>
      </w:pPr>
      <w:r w:rsidRPr="00A54A18">
        <w:rPr>
          <w:b/>
          <w:bCs/>
        </w:rPr>
        <w:t>Short Videos:</w:t>
      </w:r>
      <w:r w:rsidRPr="00A54A18">
        <w:t xml:space="preserve"> Producing short, engaging videos for social media platforms like Instagram, TikTok, and Facebook.</w:t>
      </w:r>
    </w:p>
    <w:p w14:paraId="02CDFC50" w14:textId="77777777" w:rsidR="00A54A18" w:rsidRPr="00A54A18" w:rsidRDefault="00A54A18" w:rsidP="00A54A18">
      <w:r w:rsidRPr="00A54A18">
        <w:rPr>
          <w:b/>
          <w:bCs/>
        </w:rPr>
        <w:t>b. Visual Content:</w:t>
      </w:r>
    </w:p>
    <w:p w14:paraId="33554621" w14:textId="77777777" w:rsidR="00A54A18" w:rsidRPr="00A54A18" w:rsidRDefault="00A54A18" w:rsidP="00A54A18">
      <w:pPr>
        <w:numPr>
          <w:ilvl w:val="0"/>
          <w:numId w:val="267"/>
        </w:numPr>
      </w:pPr>
      <w:r w:rsidRPr="00A54A18">
        <w:rPr>
          <w:b/>
          <w:bCs/>
        </w:rPr>
        <w:lastRenderedPageBreak/>
        <w:t>Photography:</w:t>
      </w:r>
      <w:r w:rsidRPr="00A54A18">
        <w:t xml:space="preserve"> Professional photos of the hostel, amenities, and community events to be used across all digital and print media.</w:t>
      </w:r>
    </w:p>
    <w:p w14:paraId="69703B40" w14:textId="77777777" w:rsidR="00A54A18" w:rsidRPr="00A54A18" w:rsidRDefault="00A54A18" w:rsidP="00A54A18">
      <w:pPr>
        <w:numPr>
          <w:ilvl w:val="0"/>
          <w:numId w:val="267"/>
        </w:numPr>
      </w:pPr>
      <w:r w:rsidRPr="00A54A18">
        <w:rPr>
          <w:b/>
          <w:bCs/>
        </w:rPr>
        <w:t>Infographics:</w:t>
      </w:r>
      <w:r w:rsidRPr="00A54A18">
        <w:t xml:space="preserve"> Creating infographics to illustrate the benefits of co-living, safety measures, and the booking process.</w:t>
      </w:r>
    </w:p>
    <w:p w14:paraId="119E003D" w14:textId="77777777" w:rsidR="00A54A18" w:rsidRPr="00A54A18" w:rsidRDefault="00A54A18" w:rsidP="00A54A18">
      <w:pPr>
        <w:rPr>
          <w:b/>
          <w:bCs/>
        </w:rPr>
      </w:pPr>
      <w:r w:rsidRPr="00A54A18">
        <w:rPr>
          <w:b/>
          <w:bCs/>
        </w:rPr>
        <w:t>Measurement and Analytics</w:t>
      </w:r>
    </w:p>
    <w:p w14:paraId="757BCC8B" w14:textId="77777777" w:rsidR="00A54A18" w:rsidRPr="00A54A18" w:rsidRDefault="00A54A18" w:rsidP="00A54A18">
      <w:r w:rsidRPr="00A54A18">
        <w:t>To ensure the effectiveness of the marketing efforts, Island Rest will implement robust measurement and analytics strategies:</w:t>
      </w:r>
    </w:p>
    <w:p w14:paraId="2962ED07" w14:textId="77777777" w:rsidR="00A54A18" w:rsidRPr="00A54A18" w:rsidRDefault="00A54A18" w:rsidP="00A54A18">
      <w:pPr>
        <w:numPr>
          <w:ilvl w:val="0"/>
          <w:numId w:val="268"/>
        </w:numPr>
      </w:pPr>
      <w:r w:rsidRPr="00A54A18">
        <w:rPr>
          <w:b/>
          <w:bCs/>
        </w:rPr>
        <w:t>Social Media Analytics:</w:t>
      </w:r>
      <w:r w:rsidRPr="00A54A18">
        <w:t xml:space="preserve"> Monitoring engagement, reach, and conversion metrics on social media platforms.</w:t>
      </w:r>
    </w:p>
    <w:p w14:paraId="532BFB2F" w14:textId="77777777" w:rsidR="00A54A18" w:rsidRPr="00A54A18" w:rsidRDefault="00A54A18" w:rsidP="00A54A18">
      <w:pPr>
        <w:numPr>
          <w:ilvl w:val="0"/>
          <w:numId w:val="268"/>
        </w:numPr>
      </w:pPr>
      <w:r w:rsidRPr="00A54A18">
        <w:rPr>
          <w:b/>
          <w:bCs/>
        </w:rPr>
        <w:t>Website Analytics:</w:t>
      </w:r>
      <w:r w:rsidRPr="00A54A18">
        <w:t xml:space="preserve"> Using Google Analytics to track website traffic, user behavior, and conversion rates.</w:t>
      </w:r>
    </w:p>
    <w:p w14:paraId="59502B84" w14:textId="77777777" w:rsidR="00A54A18" w:rsidRPr="00A54A18" w:rsidRDefault="00A54A18" w:rsidP="00A54A18">
      <w:pPr>
        <w:numPr>
          <w:ilvl w:val="0"/>
          <w:numId w:val="268"/>
        </w:numPr>
      </w:pPr>
      <w:r w:rsidRPr="00A54A18">
        <w:rPr>
          <w:b/>
          <w:bCs/>
        </w:rPr>
        <w:t>Email Analytics:</w:t>
      </w:r>
      <w:r w:rsidRPr="00A54A18">
        <w:t xml:space="preserve"> </w:t>
      </w:r>
      <w:proofErr w:type="spellStart"/>
      <w:r w:rsidRPr="00A54A18">
        <w:t>Analyzing</w:t>
      </w:r>
      <w:proofErr w:type="spellEnd"/>
      <w:r w:rsidRPr="00A54A18">
        <w:t xml:space="preserve"> open rates, click-through rates, and conversion rates for email campaigns.</w:t>
      </w:r>
    </w:p>
    <w:p w14:paraId="73A240F0" w14:textId="77777777" w:rsidR="00A54A18" w:rsidRPr="00A54A18" w:rsidRDefault="00A54A18" w:rsidP="00A54A18">
      <w:pPr>
        <w:numPr>
          <w:ilvl w:val="0"/>
          <w:numId w:val="268"/>
        </w:numPr>
      </w:pPr>
      <w:r w:rsidRPr="00A54A18">
        <w:rPr>
          <w:b/>
          <w:bCs/>
        </w:rPr>
        <w:t>Advertising Metrics:</w:t>
      </w:r>
      <w:r w:rsidRPr="00A54A18">
        <w:t xml:space="preserve"> Evaluating the performance of online and offline advertising campaigns through metrics like impressions, click-through rates, and ROI.</w:t>
      </w:r>
    </w:p>
    <w:p w14:paraId="32A23D29" w14:textId="77777777" w:rsidR="00A54A18" w:rsidRPr="00A54A18" w:rsidRDefault="00A54A18" w:rsidP="00A54A18">
      <w:pPr>
        <w:rPr>
          <w:b/>
          <w:bCs/>
        </w:rPr>
      </w:pPr>
      <w:r w:rsidRPr="00A54A18">
        <w:rPr>
          <w:b/>
          <w:bCs/>
        </w:rPr>
        <w:t>Conclusion</w:t>
      </w:r>
    </w:p>
    <w:p w14:paraId="15111F0B" w14:textId="77777777" w:rsidR="00A54A18" w:rsidRPr="00A54A18" w:rsidRDefault="00A54A18" w:rsidP="00A54A18">
      <w:r w:rsidRPr="00A54A18">
        <w:t>By leveraging a mix of digital and traditional media, Island Rest will create a comprehensive and effective marketing strategy. This approach will ensure that the brand reaches its target audience, builds a strong online and offline presence, and drives occupancy rates. Continuous monitoring and adaptation of the strategy based on performance metrics will further enhance the effectiveness of the marketing efforts.</w:t>
      </w:r>
    </w:p>
    <w:p w14:paraId="47A39AF8" w14:textId="77777777" w:rsidR="00A54A18" w:rsidRDefault="00A54A18"/>
    <w:p w14:paraId="5CD451D5" w14:textId="77777777" w:rsidR="00C37299" w:rsidRDefault="00C37299"/>
    <w:p w14:paraId="35BD6A7A" w14:textId="77777777" w:rsidR="00C37299" w:rsidRDefault="00C37299"/>
    <w:p w14:paraId="309FAAA4" w14:textId="77777777" w:rsidR="00C37299" w:rsidRDefault="00C37299"/>
    <w:p w14:paraId="679FC61D" w14:textId="77777777" w:rsidR="00C37299" w:rsidRDefault="00C37299"/>
    <w:p w14:paraId="0BB13A2B" w14:textId="77777777" w:rsidR="00C37299" w:rsidRDefault="00C37299"/>
    <w:p w14:paraId="14EE8695" w14:textId="77777777" w:rsidR="00C37299" w:rsidRDefault="00C37299"/>
    <w:p w14:paraId="30165F33" w14:textId="77777777" w:rsidR="00C37299" w:rsidRDefault="00C37299"/>
    <w:p w14:paraId="22BAC769" w14:textId="77777777" w:rsidR="00C37299" w:rsidRDefault="00C37299"/>
    <w:p w14:paraId="504D6E61" w14:textId="77777777" w:rsidR="00C37299" w:rsidRDefault="00C37299"/>
    <w:p w14:paraId="506806E6" w14:textId="77777777" w:rsidR="00C37299" w:rsidRDefault="00C37299"/>
    <w:p w14:paraId="6A9DC9A7" w14:textId="77777777" w:rsidR="00C37299" w:rsidRDefault="00C37299"/>
    <w:p w14:paraId="45EB8156" w14:textId="77777777" w:rsidR="00C37299" w:rsidRPr="00C37299" w:rsidRDefault="00C37299" w:rsidP="00C37299">
      <w:pPr>
        <w:rPr>
          <w:b/>
          <w:bCs/>
        </w:rPr>
      </w:pPr>
      <w:r w:rsidRPr="00C37299">
        <w:rPr>
          <w:b/>
          <w:bCs/>
        </w:rPr>
        <w:lastRenderedPageBreak/>
        <w:t>Acquiring and Managing New Customers, Partners, and Locations as Part of the Scaling Process</w:t>
      </w:r>
    </w:p>
    <w:p w14:paraId="76CDA4F1" w14:textId="77777777" w:rsidR="00C37299" w:rsidRPr="00C37299" w:rsidRDefault="00C37299" w:rsidP="00C37299">
      <w:r w:rsidRPr="00C37299">
        <w:t>Scaling up Island Rest requires a comprehensive strategy to acquire and manage new customers, partners, and locations. This involves leveraging various marketing, operational, and partnership tactics to ensure a seamless expansion. Here’s an in-depth look at how to achieve this:</w:t>
      </w:r>
    </w:p>
    <w:p w14:paraId="4A3DB68C" w14:textId="77777777" w:rsidR="00C37299" w:rsidRPr="00C37299" w:rsidRDefault="00C37299" w:rsidP="00C37299">
      <w:pPr>
        <w:rPr>
          <w:b/>
          <w:bCs/>
        </w:rPr>
      </w:pPr>
      <w:r w:rsidRPr="00C37299">
        <w:rPr>
          <w:b/>
          <w:bCs/>
        </w:rPr>
        <w:t>Acquiring and Managing New Customers</w:t>
      </w:r>
    </w:p>
    <w:p w14:paraId="3C910295" w14:textId="77777777" w:rsidR="00C37299" w:rsidRPr="00C37299" w:rsidRDefault="00C37299" w:rsidP="00C37299">
      <w:pPr>
        <w:rPr>
          <w:b/>
          <w:bCs/>
        </w:rPr>
      </w:pPr>
      <w:r w:rsidRPr="00C37299">
        <w:rPr>
          <w:b/>
          <w:bCs/>
        </w:rPr>
        <w:t>1. Customer Acquisition Strategies</w:t>
      </w:r>
    </w:p>
    <w:p w14:paraId="221CF349" w14:textId="77777777" w:rsidR="00C37299" w:rsidRPr="00C37299" w:rsidRDefault="00C37299" w:rsidP="00C37299">
      <w:r w:rsidRPr="00C37299">
        <w:rPr>
          <w:b/>
          <w:bCs/>
        </w:rPr>
        <w:t>a. Digital Marketing:</w:t>
      </w:r>
    </w:p>
    <w:p w14:paraId="4BADF33D" w14:textId="77777777" w:rsidR="00C37299" w:rsidRPr="00C37299" w:rsidRDefault="00C37299" w:rsidP="00C37299">
      <w:pPr>
        <w:numPr>
          <w:ilvl w:val="0"/>
          <w:numId w:val="269"/>
        </w:numPr>
      </w:pPr>
      <w:r w:rsidRPr="00C37299">
        <w:rPr>
          <w:b/>
          <w:bCs/>
        </w:rPr>
        <w:t>Social Media Advertising:</w:t>
      </w:r>
      <w:r w:rsidRPr="00C37299">
        <w:t xml:space="preserve"> Use targeted ads on platforms like Facebook, Instagram, and LinkedIn to reach potential customers based on demographics, interests, and behavior.</w:t>
      </w:r>
    </w:p>
    <w:p w14:paraId="6B593C15" w14:textId="77777777" w:rsidR="00C37299" w:rsidRPr="00C37299" w:rsidRDefault="00C37299" w:rsidP="00C37299">
      <w:pPr>
        <w:numPr>
          <w:ilvl w:val="0"/>
          <w:numId w:val="269"/>
        </w:numPr>
      </w:pPr>
      <w:r w:rsidRPr="00C37299">
        <w:rPr>
          <w:b/>
          <w:bCs/>
        </w:rPr>
        <w:t>Search Engine Optimization (SEO):</w:t>
      </w:r>
      <w:r w:rsidRPr="00C37299">
        <w:t xml:space="preserve"> Optimize the Island Rest website and content for search engines to attract organic traffic from users searching for co-living spaces in Lagos.</w:t>
      </w:r>
    </w:p>
    <w:p w14:paraId="5962D20F" w14:textId="77777777" w:rsidR="00C37299" w:rsidRPr="00C37299" w:rsidRDefault="00C37299" w:rsidP="00C37299">
      <w:pPr>
        <w:numPr>
          <w:ilvl w:val="0"/>
          <w:numId w:val="269"/>
        </w:numPr>
      </w:pPr>
      <w:r w:rsidRPr="00C37299">
        <w:rPr>
          <w:b/>
          <w:bCs/>
        </w:rPr>
        <w:t>Content Marketing:</w:t>
      </w:r>
      <w:r w:rsidRPr="00C37299">
        <w:t xml:space="preserve"> Create valuable content such as blog posts, videos, and infographics that address the commuting and housing challenges in Lagos and highlight Island Rest’s solutions.</w:t>
      </w:r>
    </w:p>
    <w:p w14:paraId="3F2180F6" w14:textId="77777777" w:rsidR="00C37299" w:rsidRPr="00C37299" w:rsidRDefault="00C37299" w:rsidP="00C37299">
      <w:r w:rsidRPr="00C37299">
        <w:rPr>
          <w:b/>
          <w:bCs/>
        </w:rPr>
        <w:t>b. Referral Programs:</w:t>
      </w:r>
    </w:p>
    <w:p w14:paraId="035D2C58" w14:textId="77777777" w:rsidR="00C37299" w:rsidRPr="00C37299" w:rsidRDefault="00C37299" w:rsidP="00C37299">
      <w:pPr>
        <w:numPr>
          <w:ilvl w:val="0"/>
          <w:numId w:val="270"/>
        </w:numPr>
      </w:pPr>
      <w:r w:rsidRPr="00C37299">
        <w:rPr>
          <w:b/>
          <w:bCs/>
        </w:rPr>
        <w:t>Resident Referrals:</w:t>
      </w:r>
      <w:r w:rsidRPr="00C37299">
        <w:t xml:space="preserve"> Encourage current residents to refer friends and colleagues by offering incentives such as discounts or free services.</w:t>
      </w:r>
    </w:p>
    <w:p w14:paraId="287AF0AE" w14:textId="77777777" w:rsidR="00C37299" w:rsidRPr="00C37299" w:rsidRDefault="00C37299" w:rsidP="00C37299">
      <w:pPr>
        <w:numPr>
          <w:ilvl w:val="0"/>
          <w:numId w:val="270"/>
        </w:numPr>
      </w:pPr>
      <w:r w:rsidRPr="00C37299">
        <w:rPr>
          <w:b/>
          <w:bCs/>
        </w:rPr>
        <w:t>Corporate Referrals:</w:t>
      </w:r>
      <w:r w:rsidRPr="00C37299">
        <w:t xml:space="preserve"> Establish referral programs with partner organizations where they receive benefits for referring their employees to Island Rest.</w:t>
      </w:r>
    </w:p>
    <w:p w14:paraId="0F700C58" w14:textId="77777777" w:rsidR="00C37299" w:rsidRPr="00C37299" w:rsidRDefault="00C37299" w:rsidP="00C37299">
      <w:r w:rsidRPr="00C37299">
        <w:rPr>
          <w:b/>
          <w:bCs/>
        </w:rPr>
        <w:t>c. Partnerships with Relocation Services:</w:t>
      </w:r>
    </w:p>
    <w:p w14:paraId="58964A3C" w14:textId="77777777" w:rsidR="00C37299" w:rsidRPr="00C37299" w:rsidRDefault="00C37299" w:rsidP="00C37299">
      <w:pPr>
        <w:numPr>
          <w:ilvl w:val="0"/>
          <w:numId w:val="271"/>
        </w:numPr>
      </w:pPr>
      <w:r w:rsidRPr="00C37299">
        <w:rPr>
          <w:b/>
          <w:bCs/>
        </w:rPr>
        <w:t>Corporate Relocation:</w:t>
      </w:r>
      <w:r w:rsidRPr="00C37299">
        <w:t xml:space="preserve"> Partner with companies that offer relocation services to employees moving to Lagos, ensuring Island Rest is a preferred housing option.</w:t>
      </w:r>
    </w:p>
    <w:p w14:paraId="18AAB777" w14:textId="77777777" w:rsidR="00C37299" w:rsidRPr="00C37299" w:rsidRDefault="00C37299" w:rsidP="00C37299">
      <w:pPr>
        <w:numPr>
          <w:ilvl w:val="0"/>
          <w:numId w:val="271"/>
        </w:numPr>
      </w:pPr>
      <w:r w:rsidRPr="00C37299">
        <w:rPr>
          <w:b/>
          <w:bCs/>
        </w:rPr>
        <w:t>University Relocation:</w:t>
      </w:r>
      <w:r w:rsidRPr="00C37299">
        <w:t xml:space="preserve"> Collaborate with universities to provide housing for students, visiting faculty, and researchers.</w:t>
      </w:r>
    </w:p>
    <w:p w14:paraId="684D17A3" w14:textId="77777777" w:rsidR="00C37299" w:rsidRPr="00C37299" w:rsidRDefault="00C37299" w:rsidP="00C37299">
      <w:pPr>
        <w:rPr>
          <w:b/>
          <w:bCs/>
        </w:rPr>
      </w:pPr>
      <w:r w:rsidRPr="00C37299">
        <w:rPr>
          <w:b/>
          <w:bCs/>
        </w:rPr>
        <w:t>2. Customer Relationship Management (CRM)</w:t>
      </w:r>
    </w:p>
    <w:p w14:paraId="7090A606" w14:textId="77777777" w:rsidR="00C37299" w:rsidRPr="00C37299" w:rsidRDefault="00C37299" w:rsidP="00C37299">
      <w:r w:rsidRPr="00C37299">
        <w:rPr>
          <w:b/>
          <w:bCs/>
        </w:rPr>
        <w:t>a. Personalized Communication:</w:t>
      </w:r>
    </w:p>
    <w:p w14:paraId="783E1DE7" w14:textId="77777777" w:rsidR="00C37299" w:rsidRPr="00C37299" w:rsidRDefault="00C37299" w:rsidP="00C37299">
      <w:pPr>
        <w:numPr>
          <w:ilvl w:val="0"/>
          <w:numId w:val="272"/>
        </w:numPr>
      </w:pPr>
      <w:r w:rsidRPr="00C37299">
        <w:rPr>
          <w:b/>
          <w:bCs/>
        </w:rPr>
        <w:t>CRM Software:</w:t>
      </w:r>
      <w:r w:rsidRPr="00C37299">
        <w:t xml:space="preserve"> Implement CRM software to manage interactions with current and potential customers, track their preferences, and provide personalized communication.</w:t>
      </w:r>
    </w:p>
    <w:p w14:paraId="020E0C26" w14:textId="77777777" w:rsidR="00C37299" w:rsidRPr="00C37299" w:rsidRDefault="00C37299" w:rsidP="00C37299">
      <w:pPr>
        <w:numPr>
          <w:ilvl w:val="0"/>
          <w:numId w:val="272"/>
        </w:numPr>
      </w:pPr>
      <w:r w:rsidRPr="00C37299">
        <w:rPr>
          <w:b/>
          <w:bCs/>
        </w:rPr>
        <w:t>Customer Feedback:</w:t>
      </w:r>
      <w:r w:rsidRPr="00C37299">
        <w:t xml:space="preserve"> Regularly collect and analyze feedback from residents to improve services and address any issues promptly.</w:t>
      </w:r>
    </w:p>
    <w:p w14:paraId="6FF4D090" w14:textId="77777777" w:rsidR="00C37299" w:rsidRPr="00C37299" w:rsidRDefault="00C37299" w:rsidP="00C37299">
      <w:r w:rsidRPr="00C37299">
        <w:rPr>
          <w:b/>
          <w:bCs/>
        </w:rPr>
        <w:t>b. Loyalty Programs:</w:t>
      </w:r>
    </w:p>
    <w:p w14:paraId="1DF21E73" w14:textId="77777777" w:rsidR="00C37299" w:rsidRPr="00C37299" w:rsidRDefault="00C37299" w:rsidP="00C37299">
      <w:pPr>
        <w:numPr>
          <w:ilvl w:val="0"/>
          <w:numId w:val="273"/>
        </w:numPr>
      </w:pPr>
      <w:r w:rsidRPr="00C37299">
        <w:rPr>
          <w:b/>
          <w:bCs/>
        </w:rPr>
        <w:t>Rewards System:</w:t>
      </w:r>
      <w:r w:rsidRPr="00C37299">
        <w:t xml:space="preserve"> Develop a loyalty program where residents earn points for their stays, referrals, and participation in community events, which can be redeemed for discounts or services.</w:t>
      </w:r>
    </w:p>
    <w:p w14:paraId="6C86EF2D" w14:textId="77777777" w:rsidR="00C37299" w:rsidRPr="00C37299" w:rsidRDefault="00C37299" w:rsidP="00C37299">
      <w:pPr>
        <w:rPr>
          <w:b/>
          <w:bCs/>
        </w:rPr>
      </w:pPr>
      <w:r w:rsidRPr="00C37299">
        <w:rPr>
          <w:b/>
          <w:bCs/>
        </w:rPr>
        <w:lastRenderedPageBreak/>
        <w:t>Acquiring and Managing New Partners</w:t>
      </w:r>
    </w:p>
    <w:p w14:paraId="0F92838B" w14:textId="77777777" w:rsidR="00C37299" w:rsidRPr="00C37299" w:rsidRDefault="00C37299" w:rsidP="00C37299">
      <w:pPr>
        <w:rPr>
          <w:b/>
          <w:bCs/>
        </w:rPr>
      </w:pPr>
      <w:r w:rsidRPr="00C37299">
        <w:rPr>
          <w:b/>
          <w:bCs/>
        </w:rPr>
        <w:t>1. Partnership Strategies</w:t>
      </w:r>
    </w:p>
    <w:p w14:paraId="02CD1815" w14:textId="77777777" w:rsidR="00C37299" w:rsidRPr="00C37299" w:rsidRDefault="00C37299" w:rsidP="00C37299">
      <w:r w:rsidRPr="00C37299">
        <w:rPr>
          <w:b/>
          <w:bCs/>
        </w:rPr>
        <w:t>a. Corporate Partnerships:</w:t>
      </w:r>
    </w:p>
    <w:p w14:paraId="11219408" w14:textId="77777777" w:rsidR="00C37299" w:rsidRPr="00C37299" w:rsidRDefault="00C37299" w:rsidP="00C37299">
      <w:pPr>
        <w:numPr>
          <w:ilvl w:val="0"/>
          <w:numId w:val="274"/>
        </w:numPr>
      </w:pPr>
      <w:r w:rsidRPr="00C37299">
        <w:rPr>
          <w:b/>
          <w:bCs/>
        </w:rPr>
        <w:t>Bulk Deals:</w:t>
      </w:r>
      <w:r w:rsidRPr="00C37299">
        <w:t xml:space="preserve"> Offer attractive packages for companies that book multiple rooms for their employees, providing discounts or additional services.</w:t>
      </w:r>
    </w:p>
    <w:p w14:paraId="5038A570" w14:textId="77777777" w:rsidR="00C37299" w:rsidRPr="00C37299" w:rsidRDefault="00C37299" w:rsidP="00C37299">
      <w:pPr>
        <w:numPr>
          <w:ilvl w:val="0"/>
          <w:numId w:val="274"/>
        </w:numPr>
      </w:pPr>
      <w:r w:rsidRPr="00C37299">
        <w:rPr>
          <w:b/>
          <w:bCs/>
        </w:rPr>
        <w:t>Co-Branded Events:</w:t>
      </w:r>
      <w:r w:rsidRPr="00C37299">
        <w:t xml:space="preserve"> Organize co-branded events with partner organizations to promote Island Rest and strengthen relationships.</w:t>
      </w:r>
    </w:p>
    <w:p w14:paraId="282FA2D0" w14:textId="77777777" w:rsidR="00C37299" w:rsidRPr="00C37299" w:rsidRDefault="00C37299" w:rsidP="00C37299">
      <w:r w:rsidRPr="00C37299">
        <w:rPr>
          <w:b/>
          <w:bCs/>
        </w:rPr>
        <w:t>b. Local Business Collaborations:</w:t>
      </w:r>
    </w:p>
    <w:p w14:paraId="4685D955" w14:textId="77777777" w:rsidR="00C37299" w:rsidRPr="00C37299" w:rsidRDefault="00C37299" w:rsidP="00C37299">
      <w:pPr>
        <w:numPr>
          <w:ilvl w:val="0"/>
          <w:numId w:val="275"/>
        </w:numPr>
      </w:pPr>
      <w:r w:rsidRPr="00C37299">
        <w:rPr>
          <w:b/>
          <w:bCs/>
        </w:rPr>
        <w:t>Local Services:</w:t>
      </w:r>
      <w:r w:rsidRPr="00C37299">
        <w:t xml:space="preserve"> Partner with local businesses such as gyms, cafes, and laundry services to offer exclusive deals to Island Rest residents.</w:t>
      </w:r>
    </w:p>
    <w:p w14:paraId="17EF6E91" w14:textId="77777777" w:rsidR="00C37299" w:rsidRPr="00C37299" w:rsidRDefault="00C37299" w:rsidP="00C37299">
      <w:pPr>
        <w:numPr>
          <w:ilvl w:val="0"/>
          <w:numId w:val="275"/>
        </w:numPr>
      </w:pPr>
      <w:r w:rsidRPr="00C37299">
        <w:rPr>
          <w:b/>
          <w:bCs/>
        </w:rPr>
        <w:t>Community Engagement:</w:t>
      </w:r>
      <w:r w:rsidRPr="00C37299">
        <w:t xml:space="preserve"> Collaborate with local community organizations and NGOs to enhance the </w:t>
      </w:r>
      <w:proofErr w:type="spellStart"/>
      <w:r w:rsidRPr="00C37299">
        <w:t>neighborhood</w:t>
      </w:r>
      <w:proofErr w:type="spellEnd"/>
      <w:r w:rsidRPr="00C37299">
        <w:t xml:space="preserve"> and increase Island Rest’s visibility.</w:t>
      </w:r>
    </w:p>
    <w:p w14:paraId="57717E9A" w14:textId="77777777" w:rsidR="00C37299" w:rsidRPr="00C37299" w:rsidRDefault="00C37299" w:rsidP="00C37299">
      <w:r w:rsidRPr="00C37299">
        <w:rPr>
          <w:b/>
          <w:bCs/>
        </w:rPr>
        <w:t>c. Real Estate Partnerships:</w:t>
      </w:r>
    </w:p>
    <w:p w14:paraId="3812B030" w14:textId="77777777" w:rsidR="00C37299" w:rsidRPr="00C37299" w:rsidRDefault="00C37299" w:rsidP="00C37299">
      <w:pPr>
        <w:numPr>
          <w:ilvl w:val="0"/>
          <w:numId w:val="276"/>
        </w:numPr>
      </w:pPr>
      <w:r w:rsidRPr="00C37299">
        <w:rPr>
          <w:b/>
          <w:bCs/>
        </w:rPr>
        <w:t>Property Owners:</w:t>
      </w:r>
      <w:r w:rsidRPr="00C37299">
        <w:t xml:space="preserve"> Partner with property owners and developers to secure prime locations for new hostels.</w:t>
      </w:r>
    </w:p>
    <w:p w14:paraId="3FFDFDE6" w14:textId="77777777" w:rsidR="00C37299" w:rsidRPr="00C37299" w:rsidRDefault="00C37299" w:rsidP="00C37299">
      <w:pPr>
        <w:numPr>
          <w:ilvl w:val="0"/>
          <w:numId w:val="276"/>
        </w:numPr>
      </w:pPr>
      <w:r w:rsidRPr="00C37299">
        <w:rPr>
          <w:b/>
          <w:bCs/>
        </w:rPr>
        <w:t>Real Estate Agencies:</w:t>
      </w:r>
      <w:r w:rsidRPr="00C37299">
        <w:t xml:space="preserve"> Work with real estate agencies to identify and acquire suitable properties for expansion.</w:t>
      </w:r>
    </w:p>
    <w:p w14:paraId="0E023FF1" w14:textId="77777777" w:rsidR="00C37299" w:rsidRPr="00C37299" w:rsidRDefault="00C37299" w:rsidP="00C37299">
      <w:pPr>
        <w:rPr>
          <w:b/>
          <w:bCs/>
        </w:rPr>
      </w:pPr>
      <w:r w:rsidRPr="00C37299">
        <w:rPr>
          <w:b/>
          <w:bCs/>
        </w:rPr>
        <w:t>2. Managing Partnerships</w:t>
      </w:r>
    </w:p>
    <w:p w14:paraId="075BBCCC" w14:textId="77777777" w:rsidR="00C37299" w:rsidRPr="00C37299" w:rsidRDefault="00C37299" w:rsidP="00C37299">
      <w:r w:rsidRPr="00C37299">
        <w:rPr>
          <w:b/>
          <w:bCs/>
        </w:rPr>
        <w:t>a. Partnership Management:</w:t>
      </w:r>
    </w:p>
    <w:p w14:paraId="65669315" w14:textId="77777777" w:rsidR="00C37299" w:rsidRPr="00C37299" w:rsidRDefault="00C37299" w:rsidP="00C37299">
      <w:pPr>
        <w:numPr>
          <w:ilvl w:val="0"/>
          <w:numId w:val="277"/>
        </w:numPr>
      </w:pPr>
      <w:r w:rsidRPr="00C37299">
        <w:rPr>
          <w:b/>
          <w:bCs/>
        </w:rPr>
        <w:t>Dedicated Partnership Manager:</w:t>
      </w:r>
      <w:r w:rsidRPr="00C37299">
        <w:t xml:space="preserve"> Appoint a partnership manager to oversee and nurture relationships with corporate, local business, and real estate partners.</w:t>
      </w:r>
    </w:p>
    <w:p w14:paraId="2B257694" w14:textId="77777777" w:rsidR="00C37299" w:rsidRPr="00C37299" w:rsidRDefault="00C37299" w:rsidP="00C37299">
      <w:pPr>
        <w:numPr>
          <w:ilvl w:val="0"/>
          <w:numId w:val="277"/>
        </w:numPr>
      </w:pPr>
      <w:r w:rsidRPr="00C37299">
        <w:rPr>
          <w:b/>
          <w:bCs/>
        </w:rPr>
        <w:t>Regular Reviews:</w:t>
      </w:r>
      <w:r w:rsidRPr="00C37299">
        <w:t xml:space="preserve"> Conduct regular reviews and meetings with partners to assess the partnership’s performance and explore new opportunities.</w:t>
      </w:r>
    </w:p>
    <w:p w14:paraId="5742DF76" w14:textId="77777777" w:rsidR="00C37299" w:rsidRPr="00C37299" w:rsidRDefault="00C37299" w:rsidP="00C37299">
      <w:pPr>
        <w:rPr>
          <w:b/>
          <w:bCs/>
        </w:rPr>
      </w:pPr>
      <w:r w:rsidRPr="00C37299">
        <w:rPr>
          <w:b/>
          <w:bCs/>
        </w:rPr>
        <w:t>Acquiring and Managing New Locations</w:t>
      </w:r>
    </w:p>
    <w:p w14:paraId="3B838796" w14:textId="77777777" w:rsidR="00C37299" w:rsidRPr="00C37299" w:rsidRDefault="00C37299" w:rsidP="00C37299">
      <w:pPr>
        <w:rPr>
          <w:b/>
          <w:bCs/>
        </w:rPr>
      </w:pPr>
      <w:r w:rsidRPr="00C37299">
        <w:rPr>
          <w:b/>
          <w:bCs/>
        </w:rPr>
        <w:t>1. Location Acquisition Strategies</w:t>
      </w:r>
    </w:p>
    <w:p w14:paraId="3FF5578A" w14:textId="77777777" w:rsidR="00C37299" w:rsidRPr="00C37299" w:rsidRDefault="00C37299" w:rsidP="00C37299">
      <w:r w:rsidRPr="00C37299">
        <w:rPr>
          <w:b/>
          <w:bCs/>
        </w:rPr>
        <w:t>a. Market Research:</w:t>
      </w:r>
    </w:p>
    <w:p w14:paraId="422C1F00" w14:textId="77777777" w:rsidR="00C37299" w:rsidRPr="00C37299" w:rsidRDefault="00C37299" w:rsidP="00C37299">
      <w:pPr>
        <w:numPr>
          <w:ilvl w:val="0"/>
          <w:numId w:val="278"/>
        </w:numPr>
      </w:pPr>
      <w:r w:rsidRPr="00C37299">
        <w:rPr>
          <w:b/>
          <w:bCs/>
        </w:rPr>
        <w:t>Feasibility Studies:</w:t>
      </w:r>
      <w:r w:rsidRPr="00C37299">
        <w:t xml:space="preserve"> Conduct feasibility studies in potential new locations to assess demand, competition, and the viability of opening new hostels.</w:t>
      </w:r>
    </w:p>
    <w:p w14:paraId="31AE22FC" w14:textId="77777777" w:rsidR="00C37299" w:rsidRPr="00C37299" w:rsidRDefault="00C37299" w:rsidP="00C37299">
      <w:pPr>
        <w:numPr>
          <w:ilvl w:val="0"/>
          <w:numId w:val="278"/>
        </w:numPr>
      </w:pPr>
      <w:r w:rsidRPr="00C37299">
        <w:rPr>
          <w:b/>
          <w:bCs/>
        </w:rPr>
        <w:t>Demographic Analysis:</w:t>
      </w:r>
      <w:r w:rsidRPr="00C37299">
        <w:t xml:space="preserve"> Analyze the demographics of potential locations to ensure they align with the target customer profile.</w:t>
      </w:r>
    </w:p>
    <w:p w14:paraId="0080EB2D" w14:textId="77777777" w:rsidR="00C37299" w:rsidRPr="00C37299" w:rsidRDefault="00C37299" w:rsidP="00C37299">
      <w:r w:rsidRPr="00C37299">
        <w:rPr>
          <w:b/>
          <w:bCs/>
        </w:rPr>
        <w:t>b. Real Estate Acquisition:</w:t>
      </w:r>
    </w:p>
    <w:p w14:paraId="6CCAD7B7" w14:textId="77777777" w:rsidR="00C37299" w:rsidRPr="00C37299" w:rsidRDefault="00C37299" w:rsidP="00C37299">
      <w:pPr>
        <w:numPr>
          <w:ilvl w:val="0"/>
          <w:numId w:val="279"/>
        </w:numPr>
      </w:pPr>
      <w:r w:rsidRPr="00C37299">
        <w:rPr>
          <w:b/>
          <w:bCs/>
        </w:rPr>
        <w:t>Negotiation:</w:t>
      </w:r>
      <w:r w:rsidRPr="00C37299">
        <w:t xml:space="preserve"> Negotiate </w:t>
      </w:r>
      <w:proofErr w:type="spellStart"/>
      <w:r w:rsidRPr="00C37299">
        <w:t>favorable</w:t>
      </w:r>
      <w:proofErr w:type="spellEnd"/>
      <w:r w:rsidRPr="00C37299">
        <w:t xml:space="preserve"> lease terms or purchase agreements with property owners.</w:t>
      </w:r>
    </w:p>
    <w:p w14:paraId="3CC2746E" w14:textId="77777777" w:rsidR="00C37299" w:rsidRPr="00C37299" w:rsidRDefault="00C37299" w:rsidP="00C37299">
      <w:pPr>
        <w:numPr>
          <w:ilvl w:val="0"/>
          <w:numId w:val="279"/>
        </w:numPr>
      </w:pPr>
      <w:r w:rsidRPr="00C37299">
        <w:rPr>
          <w:b/>
          <w:bCs/>
        </w:rPr>
        <w:lastRenderedPageBreak/>
        <w:t>Due Diligence:</w:t>
      </w:r>
      <w:r w:rsidRPr="00C37299">
        <w:t xml:space="preserve"> Perform thorough due diligence on properties to ensure they meet the required standards and have no hidden liabilities.</w:t>
      </w:r>
    </w:p>
    <w:p w14:paraId="0AF96306" w14:textId="77777777" w:rsidR="00C37299" w:rsidRPr="00C37299" w:rsidRDefault="00C37299" w:rsidP="00C37299">
      <w:pPr>
        <w:rPr>
          <w:b/>
          <w:bCs/>
        </w:rPr>
      </w:pPr>
      <w:r w:rsidRPr="00C37299">
        <w:rPr>
          <w:b/>
          <w:bCs/>
        </w:rPr>
        <w:t>2. Managing New Locations</w:t>
      </w:r>
    </w:p>
    <w:p w14:paraId="1C58A676" w14:textId="77777777" w:rsidR="00C37299" w:rsidRPr="00C37299" w:rsidRDefault="00C37299" w:rsidP="00C37299">
      <w:r w:rsidRPr="00C37299">
        <w:rPr>
          <w:b/>
          <w:bCs/>
        </w:rPr>
        <w:t>a. Standardization:</w:t>
      </w:r>
    </w:p>
    <w:p w14:paraId="0FF6C913" w14:textId="77777777" w:rsidR="00C37299" w:rsidRPr="00C37299" w:rsidRDefault="00C37299" w:rsidP="00C37299">
      <w:pPr>
        <w:numPr>
          <w:ilvl w:val="0"/>
          <w:numId w:val="280"/>
        </w:numPr>
      </w:pPr>
      <w:r w:rsidRPr="00C37299">
        <w:rPr>
          <w:b/>
          <w:bCs/>
        </w:rPr>
        <w:t>Operational Procedures:</w:t>
      </w:r>
      <w:r w:rsidRPr="00C37299">
        <w:t xml:space="preserve"> Standardize operating procedures across all locations to ensure consistency in service quality.</w:t>
      </w:r>
    </w:p>
    <w:p w14:paraId="098C86F7" w14:textId="77777777" w:rsidR="00C37299" w:rsidRPr="00C37299" w:rsidRDefault="00C37299" w:rsidP="00C37299">
      <w:pPr>
        <w:numPr>
          <w:ilvl w:val="0"/>
          <w:numId w:val="280"/>
        </w:numPr>
      </w:pPr>
      <w:r w:rsidRPr="00C37299">
        <w:rPr>
          <w:b/>
          <w:bCs/>
        </w:rPr>
        <w:t>Training Programs:</w:t>
      </w:r>
      <w:r w:rsidRPr="00C37299">
        <w:t xml:space="preserve"> Develop comprehensive training programs for staff at new locations to maintain high standards of service.</w:t>
      </w:r>
    </w:p>
    <w:p w14:paraId="6F2279E2" w14:textId="77777777" w:rsidR="00C37299" w:rsidRPr="00C37299" w:rsidRDefault="00C37299" w:rsidP="00C37299">
      <w:r w:rsidRPr="00C37299">
        <w:rPr>
          <w:b/>
          <w:bCs/>
        </w:rPr>
        <w:t>b. Technology Integration:</w:t>
      </w:r>
    </w:p>
    <w:p w14:paraId="18AAD03C" w14:textId="77777777" w:rsidR="00C37299" w:rsidRPr="00C37299" w:rsidRDefault="00C37299" w:rsidP="00C37299">
      <w:pPr>
        <w:numPr>
          <w:ilvl w:val="0"/>
          <w:numId w:val="281"/>
        </w:numPr>
      </w:pPr>
      <w:r w:rsidRPr="00C37299">
        <w:rPr>
          <w:b/>
          <w:bCs/>
        </w:rPr>
        <w:t>Centralized Management System:</w:t>
      </w:r>
      <w:r w:rsidRPr="00C37299">
        <w:t xml:space="preserve"> Implement a centralized property management system to oversee operations, bookings, and maintenance across all locations.</w:t>
      </w:r>
    </w:p>
    <w:p w14:paraId="6C034E75" w14:textId="77777777" w:rsidR="00C37299" w:rsidRPr="00C37299" w:rsidRDefault="00C37299" w:rsidP="00C37299">
      <w:pPr>
        <w:numPr>
          <w:ilvl w:val="0"/>
          <w:numId w:val="281"/>
        </w:numPr>
      </w:pPr>
      <w:r w:rsidRPr="00C37299">
        <w:rPr>
          <w:b/>
          <w:bCs/>
        </w:rPr>
        <w:t>Remote Monitoring:</w:t>
      </w:r>
      <w:r w:rsidRPr="00C37299">
        <w:t xml:space="preserve"> Use remote monitoring technology to keep track of the operational status and security of all properties.</w:t>
      </w:r>
    </w:p>
    <w:p w14:paraId="55E5D557" w14:textId="77777777" w:rsidR="00C37299" w:rsidRPr="00C37299" w:rsidRDefault="00C37299" w:rsidP="00C37299">
      <w:pPr>
        <w:rPr>
          <w:b/>
          <w:bCs/>
        </w:rPr>
      </w:pPr>
      <w:r w:rsidRPr="00C37299">
        <w:rPr>
          <w:b/>
          <w:bCs/>
        </w:rPr>
        <w:t>Conclusion</w:t>
      </w:r>
    </w:p>
    <w:p w14:paraId="6D3647BD" w14:textId="77777777" w:rsidR="00C37299" w:rsidRPr="00C37299" w:rsidRDefault="00C37299" w:rsidP="00C37299">
      <w:r w:rsidRPr="00C37299">
        <w:t>Successfully scaling up Island Rest involves a multifaceted approach to acquiring and managing new customers, partners, and locations. By leveraging digital marketing, CRM systems, loyalty programs, and strategic partnerships, Island Rest can attract and retain customers. Establishing strong partnerships with corporations, local businesses, and real estate agencies will facilitate expansion. Conducting thorough market research and standardizing operations across new locations will ensure consistency and efficiency. Through these strategies, Island Rest can effectively scale up and continue to provide high-quality co-living solutions in new markets.</w:t>
      </w:r>
    </w:p>
    <w:p w14:paraId="44DFD611" w14:textId="77777777" w:rsidR="00C37299" w:rsidRDefault="00C37299"/>
    <w:p w14:paraId="7D10C7F8" w14:textId="77777777" w:rsidR="00C37299" w:rsidRDefault="00C37299"/>
    <w:p w14:paraId="7BB34137" w14:textId="77777777" w:rsidR="00C37299" w:rsidRDefault="00C37299"/>
    <w:p w14:paraId="0FD6FF19" w14:textId="77777777" w:rsidR="00C37299" w:rsidRDefault="00C37299"/>
    <w:p w14:paraId="4A78135F" w14:textId="77777777" w:rsidR="00C37299" w:rsidRDefault="00C37299"/>
    <w:p w14:paraId="47C1F1FE" w14:textId="77777777" w:rsidR="00C37299" w:rsidRDefault="00C37299"/>
    <w:p w14:paraId="602EE8D4" w14:textId="77777777" w:rsidR="00C37299" w:rsidRDefault="00C37299"/>
    <w:p w14:paraId="57F3313B" w14:textId="77777777" w:rsidR="00C37299" w:rsidRDefault="00C37299"/>
    <w:p w14:paraId="524BECE1" w14:textId="77777777" w:rsidR="00C37299" w:rsidRDefault="00C37299"/>
    <w:p w14:paraId="25B37E30" w14:textId="77777777" w:rsidR="00C37299" w:rsidRDefault="00C37299"/>
    <w:p w14:paraId="0640F8A8" w14:textId="77777777" w:rsidR="00C37299" w:rsidRDefault="00C37299"/>
    <w:p w14:paraId="7F3D64E5" w14:textId="77777777" w:rsidR="00C37299" w:rsidRDefault="00C37299"/>
    <w:p w14:paraId="3775F6E5" w14:textId="77777777" w:rsidR="00C37299" w:rsidRPr="00C37299" w:rsidRDefault="00C37299" w:rsidP="00C37299">
      <w:pPr>
        <w:rPr>
          <w:b/>
          <w:bCs/>
        </w:rPr>
      </w:pPr>
      <w:r w:rsidRPr="00C37299">
        <w:rPr>
          <w:b/>
          <w:bCs/>
        </w:rPr>
        <w:lastRenderedPageBreak/>
        <w:t>Scaling Up Strategy for Island Rest</w:t>
      </w:r>
    </w:p>
    <w:p w14:paraId="438D8609" w14:textId="77777777" w:rsidR="00C37299" w:rsidRPr="00C37299" w:rsidRDefault="00C37299" w:rsidP="00C37299">
      <w:r w:rsidRPr="00C37299">
        <w:t>As Island Rest establishes itself as a trusted co-living accommodation provider on Lagos Island, the next logical step is to scale up operations. Scaling up involves expanding the business model to new locations, enhancing service offerings, and improving operational efficiency. Here’s a detailed strategy for scaling up Island Rest:</w:t>
      </w:r>
    </w:p>
    <w:p w14:paraId="275BCEC1" w14:textId="77777777" w:rsidR="00C37299" w:rsidRPr="00C37299" w:rsidRDefault="00C37299" w:rsidP="00C37299">
      <w:pPr>
        <w:rPr>
          <w:b/>
          <w:bCs/>
        </w:rPr>
      </w:pPr>
      <w:r w:rsidRPr="00C37299">
        <w:rPr>
          <w:b/>
          <w:bCs/>
        </w:rPr>
        <w:t>1. Market Expansion</w:t>
      </w:r>
    </w:p>
    <w:p w14:paraId="08178088" w14:textId="77777777" w:rsidR="00C37299" w:rsidRPr="00C37299" w:rsidRDefault="00C37299" w:rsidP="00C37299">
      <w:r w:rsidRPr="00C37299">
        <w:rPr>
          <w:b/>
          <w:bCs/>
        </w:rPr>
        <w:t>a. Geographic Expansion:</w:t>
      </w:r>
    </w:p>
    <w:p w14:paraId="08AAA0A6" w14:textId="77777777" w:rsidR="00C37299" w:rsidRPr="00C37299" w:rsidRDefault="00C37299" w:rsidP="00C37299">
      <w:pPr>
        <w:numPr>
          <w:ilvl w:val="0"/>
          <w:numId w:val="282"/>
        </w:numPr>
      </w:pPr>
      <w:r w:rsidRPr="00C37299">
        <w:rPr>
          <w:b/>
          <w:bCs/>
        </w:rPr>
        <w:t>New Locations in Lagos:</w:t>
      </w:r>
      <w:r w:rsidRPr="00C37299">
        <w:t xml:space="preserve"> Identify high-demand areas in Lagos, such as Victoria Island, Ikoyi, and Lekki, for opening new hostels. Conduct market research to understand the specific needs and preferences of potential residents in these areas.</w:t>
      </w:r>
    </w:p>
    <w:p w14:paraId="14E1BF79" w14:textId="77777777" w:rsidR="00C37299" w:rsidRPr="00C37299" w:rsidRDefault="00C37299" w:rsidP="00C37299">
      <w:pPr>
        <w:numPr>
          <w:ilvl w:val="0"/>
          <w:numId w:val="282"/>
        </w:numPr>
      </w:pPr>
      <w:r w:rsidRPr="00C37299">
        <w:rPr>
          <w:b/>
          <w:bCs/>
        </w:rPr>
        <w:t>Other Nigerian Cities:</w:t>
      </w:r>
      <w:r w:rsidRPr="00C37299">
        <w:t xml:space="preserve"> Explore opportunities in other major Nigerian cities like Abuja and Port Harcourt, where similar commuting and housing challenges exist. This can involve conducting feasibility studies and pilot projects.</w:t>
      </w:r>
    </w:p>
    <w:p w14:paraId="337B3D28" w14:textId="77777777" w:rsidR="00C37299" w:rsidRPr="00C37299" w:rsidRDefault="00C37299" w:rsidP="00C37299">
      <w:r w:rsidRPr="00C37299">
        <w:rPr>
          <w:b/>
          <w:bCs/>
        </w:rPr>
        <w:t>b. International Expansion:</w:t>
      </w:r>
    </w:p>
    <w:p w14:paraId="19E5E3DA" w14:textId="77777777" w:rsidR="00C37299" w:rsidRPr="00C37299" w:rsidRDefault="00C37299" w:rsidP="00C37299">
      <w:pPr>
        <w:numPr>
          <w:ilvl w:val="0"/>
          <w:numId w:val="283"/>
        </w:numPr>
      </w:pPr>
      <w:r w:rsidRPr="00C37299">
        <w:rPr>
          <w:b/>
          <w:bCs/>
        </w:rPr>
        <w:t>West African Market:</w:t>
      </w:r>
      <w:r w:rsidRPr="00C37299">
        <w:t xml:space="preserve"> Consider expanding to other West African cities with high urbanization rates and similar housing challenges, such as Accra in Ghana and Abidjan in Côte d'Ivoire.</w:t>
      </w:r>
    </w:p>
    <w:p w14:paraId="2362DE24" w14:textId="77777777" w:rsidR="00C37299" w:rsidRPr="00C37299" w:rsidRDefault="00C37299" w:rsidP="00C37299">
      <w:pPr>
        <w:rPr>
          <w:b/>
          <w:bCs/>
        </w:rPr>
      </w:pPr>
      <w:r w:rsidRPr="00C37299">
        <w:rPr>
          <w:b/>
          <w:bCs/>
        </w:rPr>
        <w:t>2. Diversifying Service Offerings</w:t>
      </w:r>
    </w:p>
    <w:p w14:paraId="22F0CA8B" w14:textId="77777777" w:rsidR="00C37299" w:rsidRPr="00C37299" w:rsidRDefault="00C37299" w:rsidP="00C37299">
      <w:r w:rsidRPr="00C37299">
        <w:rPr>
          <w:b/>
          <w:bCs/>
        </w:rPr>
        <w:t>a. Enhanced Amenities:</w:t>
      </w:r>
    </w:p>
    <w:p w14:paraId="0A970A92" w14:textId="77777777" w:rsidR="00C37299" w:rsidRPr="00C37299" w:rsidRDefault="00C37299" w:rsidP="00C37299">
      <w:pPr>
        <w:numPr>
          <w:ilvl w:val="0"/>
          <w:numId w:val="284"/>
        </w:numPr>
      </w:pPr>
      <w:r w:rsidRPr="00C37299">
        <w:rPr>
          <w:b/>
          <w:bCs/>
        </w:rPr>
        <w:t>Co-Working Spaces:</w:t>
      </w:r>
      <w:r w:rsidRPr="00C37299">
        <w:t xml:space="preserve"> Integrate co-working spaces within the hostel premises to cater to remote workers and freelancers.</w:t>
      </w:r>
    </w:p>
    <w:p w14:paraId="5F7D2EDF" w14:textId="77777777" w:rsidR="00C37299" w:rsidRPr="00C37299" w:rsidRDefault="00C37299" w:rsidP="00C37299">
      <w:pPr>
        <w:numPr>
          <w:ilvl w:val="0"/>
          <w:numId w:val="284"/>
        </w:numPr>
      </w:pPr>
      <w:r w:rsidRPr="00C37299">
        <w:rPr>
          <w:b/>
          <w:bCs/>
        </w:rPr>
        <w:t>Fitness Centers:</w:t>
      </w:r>
      <w:r w:rsidRPr="00C37299">
        <w:t xml:space="preserve"> Develop fitness centers and wellness programs to promote a healthy lifestyle among residents.</w:t>
      </w:r>
    </w:p>
    <w:p w14:paraId="607C04D1" w14:textId="77777777" w:rsidR="00C37299" w:rsidRPr="00C37299" w:rsidRDefault="00C37299" w:rsidP="00C37299">
      <w:r w:rsidRPr="00C37299">
        <w:rPr>
          <w:b/>
          <w:bCs/>
        </w:rPr>
        <w:t>b. Customizable Living Options:</w:t>
      </w:r>
    </w:p>
    <w:p w14:paraId="10D19DAC" w14:textId="77777777" w:rsidR="00C37299" w:rsidRPr="00C37299" w:rsidRDefault="00C37299" w:rsidP="00C37299">
      <w:pPr>
        <w:numPr>
          <w:ilvl w:val="0"/>
          <w:numId w:val="285"/>
        </w:numPr>
      </w:pPr>
      <w:r w:rsidRPr="00C37299">
        <w:rPr>
          <w:b/>
          <w:bCs/>
        </w:rPr>
        <w:t>Premium Rooms:</w:t>
      </w:r>
      <w:r w:rsidRPr="00C37299">
        <w:t xml:space="preserve"> Introduce premium room options with additional amenities for those willing to pay higher rates.</w:t>
      </w:r>
    </w:p>
    <w:p w14:paraId="549A777F" w14:textId="77777777" w:rsidR="00C37299" w:rsidRPr="00C37299" w:rsidRDefault="00C37299" w:rsidP="00C37299">
      <w:pPr>
        <w:numPr>
          <w:ilvl w:val="0"/>
          <w:numId w:val="285"/>
        </w:numPr>
      </w:pPr>
      <w:r w:rsidRPr="00C37299">
        <w:rPr>
          <w:b/>
          <w:bCs/>
        </w:rPr>
        <w:t>Family Rooms:</w:t>
      </w:r>
      <w:r w:rsidRPr="00C37299">
        <w:t xml:space="preserve"> Offer family rooms to accommodate residents who have families or require larger living spaces.</w:t>
      </w:r>
    </w:p>
    <w:p w14:paraId="44E71CD3" w14:textId="77777777" w:rsidR="00C37299" w:rsidRPr="00C37299" w:rsidRDefault="00C37299" w:rsidP="00C37299">
      <w:pPr>
        <w:rPr>
          <w:b/>
          <w:bCs/>
        </w:rPr>
      </w:pPr>
      <w:r w:rsidRPr="00C37299">
        <w:rPr>
          <w:b/>
          <w:bCs/>
        </w:rPr>
        <w:t>3. Strengthening Partnerships</w:t>
      </w:r>
    </w:p>
    <w:p w14:paraId="7149B4C0" w14:textId="77777777" w:rsidR="00C37299" w:rsidRPr="00C37299" w:rsidRDefault="00C37299" w:rsidP="00C37299">
      <w:r w:rsidRPr="00C37299">
        <w:rPr>
          <w:b/>
          <w:bCs/>
        </w:rPr>
        <w:t>a. Corporate Partnerships:</w:t>
      </w:r>
    </w:p>
    <w:p w14:paraId="33A80B62" w14:textId="77777777" w:rsidR="00C37299" w:rsidRPr="00C37299" w:rsidRDefault="00C37299" w:rsidP="00C37299">
      <w:pPr>
        <w:numPr>
          <w:ilvl w:val="0"/>
          <w:numId w:val="286"/>
        </w:numPr>
      </w:pPr>
      <w:r w:rsidRPr="00C37299">
        <w:rPr>
          <w:b/>
          <w:bCs/>
        </w:rPr>
        <w:t>Bulk Deals:</w:t>
      </w:r>
      <w:r w:rsidRPr="00C37299">
        <w:t xml:space="preserve"> Offer discounted rates for companies that book multiple rooms for their employees.</w:t>
      </w:r>
    </w:p>
    <w:p w14:paraId="50C97C27" w14:textId="77777777" w:rsidR="00C37299" w:rsidRPr="00C37299" w:rsidRDefault="00C37299" w:rsidP="00C37299">
      <w:pPr>
        <w:numPr>
          <w:ilvl w:val="0"/>
          <w:numId w:val="286"/>
        </w:numPr>
      </w:pPr>
      <w:r w:rsidRPr="00C37299">
        <w:rPr>
          <w:b/>
          <w:bCs/>
        </w:rPr>
        <w:t>Long-Term Contracts:</w:t>
      </w:r>
      <w:r w:rsidRPr="00C37299">
        <w:t xml:space="preserve"> Secure long-term contracts with businesses to ensure steady occupancy rates.</w:t>
      </w:r>
    </w:p>
    <w:p w14:paraId="5CACBDEE" w14:textId="77777777" w:rsidR="00C37299" w:rsidRPr="00C37299" w:rsidRDefault="00C37299" w:rsidP="00C37299">
      <w:r w:rsidRPr="00C37299">
        <w:rPr>
          <w:b/>
          <w:bCs/>
        </w:rPr>
        <w:t>b. Academic Partnerships:</w:t>
      </w:r>
    </w:p>
    <w:p w14:paraId="69FF4487" w14:textId="77777777" w:rsidR="00C37299" w:rsidRPr="00C37299" w:rsidRDefault="00C37299" w:rsidP="00C37299">
      <w:pPr>
        <w:numPr>
          <w:ilvl w:val="0"/>
          <w:numId w:val="287"/>
        </w:numPr>
      </w:pPr>
      <w:r w:rsidRPr="00C37299">
        <w:rPr>
          <w:b/>
          <w:bCs/>
        </w:rPr>
        <w:lastRenderedPageBreak/>
        <w:t>University Collaborations:</w:t>
      </w:r>
      <w:r w:rsidRPr="00C37299">
        <w:t xml:space="preserve"> Partner with universities to provide accommodation for students, visiting faculty, and researchers.</w:t>
      </w:r>
    </w:p>
    <w:p w14:paraId="00F4CC8F" w14:textId="77777777" w:rsidR="00C37299" w:rsidRPr="00C37299" w:rsidRDefault="00C37299" w:rsidP="00C37299">
      <w:pPr>
        <w:numPr>
          <w:ilvl w:val="0"/>
          <w:numId w:val="287"/>
        </w:numPr>
      </w:pPr>
      <w:r w:rsidRPr="00C37299">
        <w:rPr>
          <w:b/>
          <w:bCs/>
        </w:rPr>
        <w:t>Internship Programs:</w:t>
      </w:r>
      <w:r w:rsidRPr="00C37299">
        <w:t xml:space="preserve"> Create internship programs with educational institutions to provide housing for interns.</w:t>
      </w:r>
    </w:p>
    <w:p w14:paraId="4A583170" w14:textId="77777777" w:rsidR="00C37299" w:rsidRPr="00C37299" w:rsidRDefault="00C37299" w:rsidP="00C37299">
      <w:pPr>
        <w:rPr>
          <w:b/>
          <w:bCs/>
        </w:rPr>
      </w:pPr>
      <w:r w:rsidRPr="00C37299">
        <w:rPr>
          <w:b/>
          <w:bCs/>
        </w:rPr>
        <w:t>4. Operational Efficiency</w:t>
      </w:r>
    </w:p>
    <w:p w14:paraId="346D64F7" w14:textId="77777777" w:rsidR="00C37299" w:rsidRPr="00C37299" w:rsidRDefault="00C37299" w:rsidP="00C37299">
      <w:r w:rsidRPr="00C37299">
        <w:rPr>
          <w:b/>
          <w:bCs/>
        </w:rPr>
        <w:t>a. Technology Integration:</w:t>
      </w:r>
    </w:p>
    <w:p w14:paraId="63C71D69" w14:textId="77777777" w:rsidR="00C37299" w:rsidRPr="00C37299" w:rsidRDefault="00C37299" w:rsidP="00C37299">
      <w:pPr>
        <w:numPr>
          <w:ilvl w:val="0"/>
          <w:numId w:val="288"/>
        </w:numPr>
      </w:pPr>
      <w:r w:rsidRPr="00C37299">
        <w:rPr>
          <w:b/>
          <w:bCs/>
        </w:rPr>
        <w:t>Property Management Systems (PMS):</w:t>
      </w:r>
      <w:r w:rsidRPr="00C37299">
        <w:t xml:space="preserve"> Implement advanced PMS to streamline booking, maintenance, and billing processes.</w:t>
      </w:r>
    </w:p>
    <w:p w14:paraId="68C0427F" w14:textId="77777777" w:rsidR="00C37299" w:rsidRPr="00C37299" w:rsidRDefault="00C37299" w:rsidP="00C37299">
      <w:pPr>
        <w:numPr>
          <w:ilvl w:val="0"/>
          <w:numId w:val="288"/>
        </w:numPr>
      </w:pPr>
      <w:r w:rsidRPr="00C37299">
        <w:rPr>
          <w:b/>
          <w:bCs/>
        </w:rPr>
        <w:t>Mobile App:</w:t>
      </w:r>
      <w:r w:rsidRPr="00C37299">
        <w:t xml:space="preserve"> Develop a mobile app for residents to manage their bookings, make payments, and request services easily.</w:t>
      </w:r>
    </w:p>
    <w:p w14:paraId="32C3FDEB" w14:textId="77777777" w:rsidR="00C37299" w:rsidRPr="00C37299" w:rsidRDefault="00C37299" w:rsidP="00C37299">
      <w:r w:rsidRPr="00C37299">
        <w:rPr>
          <w:b/>
          <w:bCs/>
        </w:rPr>
        <w:t>b. Standardization:</w:t>
      </w:r>
    </w:p>
    <w:p w14:paraId="23F0FCE9" w14:textId="77777777" w:rsidR="00C37299" w:rsidRPr="00C37299" w:rsidRDefault="00C37299" w:rsidP="00C37299">
      <w:pPr>
        <w:numPr>
          <w:ilvl w:val="0"/>
          <w:numId w:val="289"/>
        </w:numPr>
      </w:pPr>
      <w:r w:rsidRPr="00C37299">
        <w:rPr>
          <w:b/>
          <w:bCs/>
        </w:rPr>
        <w:t>Operating Procedures:</w:t>
      </w:r>
      <w:r w:rsidRPr="00C37299">
        <w:t xml:space="preserve"> Standardize operating procedures across all locations to ensure consistent service quality.</w:t>
      </w:r>
    </w:p>
    <w:p w14:paraId="6F2336A1" w14:textId="77777777" w:rsidR="00C37299" w:rsidRPr="00C37299" w:rsidRDefault="00C37299" w:rsidP="00C37299">
      <w:pPr>
        <w:numPr>
          <w:ilvl w:val="0"/>
          <w:numId w:val="289"/>
        </w:numPr>
      </w:pPr>
      <w:r w:rsidRPr="00C37299">
        <w:rPr>
          <w:b/>
          <w:bCs/>
        </w:rPr>
        <w:t>Staff Training:</w:t>
      </w:r>
      <w:r w:rsidRPr="00C37299">
        <w:t xml:space="preserve"> Regular training programs for staff to maintain high service standards and operational efficiency.</w:t>
      </w:r>
    </w:p>
    <w:p w14:paraId="34F3C356" w14:textId="77777777" w:rsidR="00C37299" w:rsidRPr="00C37299" w:rsidRDefault="00C37299" w:rsidP="00C37299">
      <w:pPr>
        <w:rPr>
          <w:b/>
          <w:bCs/>
        </w:rPr>
      </w:pPr>
      <w:r w:rsidRPr="00C37299">
        <w:rPr>
          <w:b/>
          <w:bCs/>
        </w:rPr>
        <w:t>5. Marketing and Brand Building</w:t>
      </w:r>
    </w:p>
    <w:p w14:paraId="06999608" w14:textId="77777777" w:rsidR="00C37299" w:rsidRPr="00C37299" w:rsidRDefault="00C37299" w:rsidP="00C37299">
      <w:r w:rsidRPr="00C37299">
        <w:rPr>
          <w:b/>
          <w:bCs/>
        </w:rPr>
        <w:t>a. Brand Expansion:</w:t>
      </w:r>
    </w:p>
    <w:p w14:paraId="4D1D77F0" w14:textId="77777777" w:rsidR="00C37299" w:rsidRPr="00C37299" w:rsidRDefault="00C37299" w:rsidP="00C37299">
      <w:pPr>
        <w:numPr>
          <w:ilvl w:val="0"/>
          <w:numId w:val="290"/>
        </w:numPr>
      </w:pPr>
      <w:r w:rsidRPr="00C37299">
        <w:rPr>
          <w:b/>
          <w:bCs/>
        </w:rPr>
        <w:t>Consistent Branding:</w:t>
      </w:r>
      <w:r w:rsidRPr="00C37299">
        <w:t xml:space="preserve"> Maintain a consistent brand image across all locations through standardized marketing materials and communication strategies.</w:t>
      </w:r>
    </w:p>
    <w:p w14:paraId="7E8F1384" w14:textId="77777777" w:rsidR="00C37299" w:rsidRPr="00C37299" w:rsidRDefault="00C37299" w:rsidP="00C37299">
      <w:pPr>
        <w:numPr>
          <w:ilvl w:val="0"/>
          <w:numId w:val="290"/>
        </w:numPr>
      </w:pPr>
      <w:r w:rsidRPr="00C37299">
        <w:rPr>
          <w:b/>
          <w:bCs/>
        </w:rPr>
        <w:t>Brand Ambassadors:</w:t>
      </w:r>
      <w:r w:rsidRPr="00C37299">
        <w:t xml:space="preserve"> Leverage satisfied residents as brand ambassadors to promote Island Rest through word-of-mouth and social media.</w:t>
      </w:r>
    </w:p>
    <w:p w14:paraId="51ECAD48" w14:textId="77777777" w:rsidR="00C37299" w:rsidRPr="00C37299" w:rsidRDefault="00C37299" w:rsidP="00C37299">
      <w:r w:rsidRPr="00C37299">
        <w:rPr>
          <w:b/>
          <w:bCs/>
        </w:rPr>
        <w:t>b. Enhanced Digital Presence:</w:t>
      </w:r>
    </w:p>
    <w:p w14:paraId="7FC08695" w14:textId="77777777" w:rsidR="00C37299" w:rsidRPr="00C37299" w:rsidRDefault="00C37299" w:rsidP="00C37299">
      <w:pPr>
        <w:numPr>
          <w:ilvl w:val="0"/>
          <w:numId w:val="291"/>
        </w:numPr>
      </w:pPr>
      <w:r w:rsidRPr="00C37299">
        <w:rPr>
          <w:b/>
          <w:bCs/>
        </w:rPr>
        <w:t>SEO and Content Marketing:</w:t>
      </w:r>
      <w:r w:rsidRPr="00C37299">
        <w:t xml:space="preserve"> Invest in SEO and content marketing to improve online visibility and attract more potential residents.</w:t>
      </w:r>
    </w:p>
    <w:p w14:paraId="17F803C2" w14:textId="77777777" w:rsidR="00C37299" w:rsidRPr="00C37299" w:rsidRDefault="00C37299" w:rsidP="00C37299">
      <w:pPr>
        <w:numPr>
          <w:ilvl w:val="0"/>
          <w:numId w:val="291"/>
        </w:numPr>
      </w:pPr>
      <w:r w:rsidRPr="00C37299">
        <w:rPr>
          <w:b/>
          <w:bCs/>
        </w:rPr>
        <w:t>Influencer Partnerships:</w:t>
      </w:r>
      <w:r w:rsidRPr="00C37299">
        <w:t xml:space="preserve"> Collaborate with influencers and bloggers to reach a broader audience and enhance brand credibility.</w:t>
      </w:r>
    </w:p>
    <w:p w14:paraId="20B4E63F" w14:textId="77777777" w:rsidR="00C37299" w:rsidRPr="00C37299" w:rsidRDefault="00C37299" w:rsidP="00C37299">
      <w:pPr>
        <w:rPr>
          <w:b/>
          <w:bCs/>
        </w:rPr>
      </w:pPr>
      <w:r w:rsidRPr="00C37299">
        <w:rPr>
          <w:b/>
          <w:bCs/>
        </w:rPr>
        <w:t>6. Financial Planning and Investment</w:t>
      </w:r>
    </w:p>
    <w:p w14:paraId="56F1BE46" w14:textId="77777777" w:rsidR="00C37299" w:rsidRPr="00C37299" w:rsidRDefault="00C37299" w:rsidP="00C37299">
      <w:r w:rsidRPr="00C37299">
        <w:rPr>
          <w:b/>
          <w:bCs/>
        </w:rPr>
        <w:t>a. Funding:</w:t>
      </w:r>
    </w:p>
    <w:p w14:paraId="131D76E6" w14:textId="77777777" w:rsidR="00C37299" w:rsidRPr="00C37299" w:rsidRDefault="00C37299" w:rsidP="00C37299">
      <w:pPr>
        <w:numPr>
          <w:ilvl w:val="0"/>
          <w:numId w:val="292"/>
        </w:numPr>
      </w:pPr>
      <w:r w:rsidRPr="00C37299">
        <w:rPr>
          <w:b/>
          <w:bCs/>
        </w:rPr>
        <w:t>Investor Relations:</w:t>
      </w:r>
      <w:r w:rsidRPr="00C37299">
        <w:t xml:space="preserve"> Build relationships with investors to secure funding for expansion projects. This can include venture capital, private equity, or strategic partnerships.</w:t>
      </w:r>
    </w:p>
    <w:p w14:paraId="6C670582" w14:textId="77777777" w:rsidR="00C37299" w:rsidRPr="00C37299" w:rsidRDefault="00C37299" w:rsidP="00C37299">
      <w:pPr>
        <w:numPr>
          <w:ilvl w:val="0"/>
          <w:numId w:val="292"/>
        </w:numPr>
      </w:pPr>
      <w:r w:rsidRPr="00C37299">
        <w:rPr>
          <w:b/>
          <w:bCs/>
        </w:rPr>
        <w:t>Crowdfunding:</w:t>
      </w:r>
      <w:r w:rsidRPr="00C37299">
        <w:t xml:space="preserve"> Consider crowdfunding campaigns to raise capital and involve the community in the growth journey.</w:t>
      </w:r>
    </w:p>
    <w:p w14:paraId="474B2FA8" w14:textId="77777777" w:rsidR="00C37299" w:rsidRPr="00C37299" w:rsidRDefault="00C37299" w:rsidP="00C37299">
      <w:r w:rsidRPr="00C37299">
        <w:rPr>
          <w:b/>
          <w:bCs/>
        </w:rPr>
        <w:t>b. Financial Projections:</w:t>
      </w:r>
    </w:p>
    <w:p w14:paraId="2A701B5F" w14:textId="77777777" w:rsidR="00C37299" w:rsidRPr="00C37299" w:rsidRDefault="00C37299" w:rsidP="00C37299">
      <w:pPr>
        <w:numPr>
          <w:ilvl w:val="0"/>
          <w:numId w:val="293"/>
        </w:numPr>
      </w:pPr>
      <w:r w:rsidRPr="00C37299">
        <w:rPr>
          <w:b/>
          <w:bCs/>
        </w:rPr>
        <w:lastRenderedPageBreak/>
        <w:t>Revenue Forecasting:</w:t>
      </w:r>
      <w:r w:rsidRPr="00C37299">
        <w:t xml:space="preserve"> Develop detailed financial projections for new locations, including expected occupancy rates, revenue, and expenses.</w:t>
      </w:r>
    </w:p>
    <w:p w14:paraId="29D6CF19" w14:textId="77777777" w:rsidR="00C37299" w:rsidRPr="00C37299" w:rsidRDefault="00C37299" w:rsidP="00C37299">
      <w:pPr>
        <w:numPr>
          <w:ilvl w:val="0"/>
          <w:numId w:val="293"/>
        </w:numPr>
      </w:pPr>
      <w:r w:rsidRPr="00C37299">
        <w:rPr>
          <w:b/>
          <w:bCs/>
        </w:rPr>
        <w:t>Cost Management:</w:t>
      </w:r>
      <w:r w:rsidRPr="00C37299">
        <w:t xml:space="preserve"> Implement cost management strategies to optimize expenditures and increase profitability.</w:t>
      </w:r>
    </w:p>
    <w:p w14:paraId="30D3C5C7" w14:textId="77777777" w:rsidR="00C37299" w:rsidRPr="00C37299" w:rsidRDefault="00C37299" w:rsidP="00C37299">
      <w:pPr>
        <w:rPr>
          <w:b/>
          <w:bCs/>
        </w:rPr>
      </w:pPr>
      <w:r w:rsidRPr="00C37299">
        <w:rPr>
          <w:b/>
          <w:bCs/>
        </w:rPr>
        <w:t>7. Risk Management</w:t>
      </w:r>
    </w:p>
    <w:p w14:paraId="47573903" w14:textId="77777777" w:rsidR="00C37299" w:rsidRPr="00C37299" w:rsidRDefault="00C37299" w:rsidP="00C37299">
      <w:r w:rsidRPr="00C37299">
        <w:rPr>
          <w:b/>
          <w:bCs/>
        </w:rPr>
        <w:t>a. Diversification of Risk:</w:t>
      </w:r>
    </w:p>
    <w:p w14:paraId="7832FA22" w14:textId="77777777" w:rsidR="00C37299" w:rsidRPr="00C37299" w:rsidRDefault="00C37299" w:rsidP="00C37299">
      <w:pPr>
        <w:numPr>
          <w:ilvl w:val="0"/>
          <w:numId w:val="294"/>
        </w:numPr>
      </w:pPr>
      <w:r w:rsidRPr="00C37299">
        <w:rPr>
          <w:b/>
          <w:bCs/>
        </w:rPr>
        <w:t>Multiple Revenue Streams:</w:t>
      </w:r>
      <w:r w:rsidRPr="00C37299">
        <w:t xml:space="preserve"> Diversify revenue streams through different service offerings to reduce dependence on a single income source.</w:t>
      </w:r>
    </w:p>
    <w:p w14:paraId="56B2E695" w14:textId="77777777" w:rsidR="00C37299" w:rsidRPr="00C37299" w:rsidRDefault="00C37299" w:rsidP="00C37299">
      <w:pPr>
        <w:numPr>
          <w:ilvl w:val="0"/>
          <w:numId w:val="294"/>
        </w:numPr>
      </w:pPr>
      <w:r w:rsidRPr="00C37299">
        <w:rPr>
          <w:b/>
          <w:bCs/>
        </w:rPr>
        <w:t>Geographic Diversification:</w:t>
      </w:r>
      <w:r w:rsidRPr="00C37299">
        <w:t xml:space="preserve"> Spread the risk by expanding to multiple locations rather than concentrating on a single area.</w:t>
      </w:r>
    </w:p>
    <w:p w14:paraId="2844C244" w14:textId="77777777" w:rsidR="00C37299" w:rsidRPr="00C37299" w:rsidRDefault="00C37299" w:rsidP="00C37299">
      <w:r w:rsidRPr="00C37299">
        <w:rPr>
          <w:b/>
          <w:bCs/>
        </w:rPr>
        <w:t>b. Contingency Planning:</w:t>
      </w:r>
    </w:p>
    <w:p w14:paraId="70DD5FE6" w14:textId="77777777" w:rsidR="00C37299" w:rsidRPr="00C37299" w:rsidRDefault="00C37299" w:rsidP="00C37299">
      <w:pPr>
        <w:numPr>
          <w:ilvl w:val="0"/>
          <w:numId w:val="295"/>
        </w:numPr>
      </w:pPr>
      <w:r w:rsidRPr="00C37299">
        <w:rPr>
          <w:b/>
          <w:bCs/>
        </w:rPr>
        <w:t>Crisis Management Plans:</w:t>
      </w:r>
      <w:r w:rsidRPr="00C37299">
        <w:t xml:space="preserve"> Develop crisis management plans to handle unforeseen events such as economic downturns, natural disasters, or pandemics.</w:t>
      </w:r>
    </w:p>
    <w:p w14:paraId="77B4F968" w14:textId="77777777" w:rsidR="00C37299" w:rsidRPr="00C37299" w:rsidRDefault="00C37299" w:rsidP="00C37299">
      <w:pPr>
        <w:numPr>
          <w:ilvl w:val="0"/>
          <w:numId w:val="295"/>
        </w:numPr>
      </w:pPr>
      <w:r w:rsidRPr="00C37299">
        <w:rPr>
          <w:b/>
          <w:bCs/>
        </w:rPr>
        <w:t>Insurance:</w:t>
      </w:r>
      <w:r w:rsidRPr="00C37299">
        <w:t xml:space="preserve"> Secure comprehensive insurance coverage to mitigate financial losses from potential risks.</w:t>
      </w:r>
    </w:p>
    <w:p w14:paraId="74D0F88C" w14:textId="77777777" w:rsidR="00C37299" w:rsidRPr="00C37299" w:rsidRDefault="00C37299" w:rsidP="00C37299">
      <w:pPr>
        <w:rPr>
          <w:b/>
          <w:bCs/>
        </w:rPr>
      </w:pPr>
      <w:r w:rsidRPr="00C37299">
        <w:rPr>
          <w:b/>
          <w:bCs/>
        </w:rPr>
        <w:t>Conclusion</w:t>
      </w:r>
    </w:p>
    <w:p w14:paraId="0FDC171C" w14:textId="77777777" w:rsidR="00C37299" w:rsidRPr="00C37299" w:rsidRDefault="00C37299" w:rsidP="00C37299">
      <w:r w:rsidRPr="00C37299">
        <w:t>Scaling up Island Rest requires a strategic approach that involves market expansion, diversifying service offerings, strengthening partnerships, enhancing operational efficiency, robust marketing, and sound financial planning. By focusing on these areas, Island Rest can grow its footprint, increase its market share, and provide superior co-living experiences to a broader audience. Continuous evaluation and adaptation of strategies based on market feedback and performance metrics will ensure sustained growth and success.</w:t>
      </w:r>
    </w:p>
    <w:p w14:paraId="5748A637" w14:textId="77777777" w:rsidR="00C37299" w:rsidRDefault="00C37299"/>
    <w:p w14:paraId="4C8BC71E" w14:textId="77777777" w:rsidR="00E51D07" w:rsidRDefault="00E51D07"/>
    <w:p w14:paraId="49AEAA22" w14:textId="77777777" w:rsidR="00E51D07" w:rsidRDefault="00E51D07"/>
    <w:p w14:paraId="3C72C143" w14:textId="77777777" w:rsidR="00E51D07" w:rsidRDefault="00E51D07"/>
    <w:p w14:paraId="4DE746CC" w14:textId="77777777" w:rsidR="00F709F3" w:rsidRDefault="00F709F3"/>
    <w:p w14:paraId="10DA9CE8" w14:textId="77777777" w:rsidR="00F709F3" w:rsidRDefault="00F709F3"/>
    <w:p w14:paraId="0DD3E4C7" w14:textId="77777777" w:rsidR="00F709F3" w:rsidRDefault="00F709F3"/>
    <w:p w14:paraId="325FB178" w14:textId="77777777" w:rsidR="00F709F3" w:rsidRDefault="00F709F3"/>
    <w:p w14:paraId="4950BE6C" w14:textId="77777777" w:rsidR="00F709F3" w:rsidRDefault="00F709F3"/>
    <w:p w14:paraId="307DD605" w14:textId="77777777" w:rsidR="00F709F3" w:rsidRDefault="00F709F3"/>
    <w:p w14:paraId="19CE453F" w14:textId="306C5C6E" w:rsidR="00F0169F" w:rsidRPr="00F0169F" w:rsidRDefault="00F0169F" w:rsidP="00F0169F">
      <w:pPr>
        <w:rPr>
          <w:b/>
          <w:bCs/>
        </w:rPr>
      </w:pPr>
    </w:p>
    <w:p w14:paraId="48A7AD46" w14:textId="77777777" w:rsidR="00F0169F" w:rsidRPr="00F0169F" w:rsidRDefault="00F0169F" w:rsidP="00F0169F">
      <w:pPr>
        <w:ind w:left="360"/>
      </w:pPr>
      <w:r w:rsidRPr="00F0169F">
        <w:rPr>
          <w:lang w:val="en-US"/>
        </w:rPr>
        <w:lastRenderedPageBreak/>
        <w:t xml:space="preserve">Adeola, F. O. (2010). Corporate transportation solutions and their impact on urban traffic congestion in Lagos. </w:t>
      </w:r>
      <w:r w:rsidRPr="00F0169F">
        <w:rPr>
          <w:i/>
          <w:iCs/>
          <w:lang w:val="en-US"/>
        </w:rPr>
        <w:t>Journal of Urban Transportation</w:t>
      </w:r>
      <w:r w:rsidRPr="00F0169F">
        <w:rPr>
          <w:lang w:val="en-US"/>
        </w:rPr>
        <w:t>, 15(3), 89-102.</w:t>
      </w:r>
    </w:p>
    <w:p w14:paraId="63AF3DC1" w14:textId="77777777" w:rsidR="00F0169F" w:rsidRPr="00F0169F" w:rsidRDefault="00F0169F" w:rsidP="00F0169F">
      <w:pPr>
        <w:ind w:left="360"/>
      </w:pPr>
      <w:r w:rsidRPr="00F0169F">
        <w:rPr>
          <w:lang w:val="en-US"/>
        </w:rPr>
        <w:t xml:space="preserve">Afolabi, O. J., &amp; Gbadamosi, K. T. (2017). The rise of ride-hailing services in Lagos, Nigeria: Opportunities and challenges. </w:t>
      </w:r>
      <w:r w:rsidRPr="00F0169F">
        <w:rPr>
          <w:i/>
          <w:iCs/>
          <w:lang w:val="en-US"/>
        </w:rPr>
        <w:t>Journal of Sustainable Development in Africa</w:t>
      </w:r>
      <w:r w:rsidRPr="00F0169F">
        <w:rPr>
          <w:lang w:val="en-US"/>
        </w:rPr>
        <w:t>, 19(1), 118-129.</w:t>
      </w:r>
    </w:p>
    <w:p w14:paraId="54E10175" w14:textId="77777777" w:rsidR="00F0169F" w:rsidRPr="00F0169F" w:rsidRDefault="00F0169F" w:rsidP="00F0169F">
      <w:pPr>
        <w:ind w:left="360"/>
      </w:pPr>
      <w:proofErr w:type="spellStart"/>
      <w:r w:rsidRPr="00F0169F">
        <w:rPr>
          <w:lang w:val="en-US"/>
        </w:rPr>
        <w:t>Akinmoladun</w:t>
      </w:r>
      <w:proofErr w:type="spellEnd"/>
      <w:r w:rsidRPr="00F0169F">
        <w:rPr>
          <w:lang w:val="en-US"/>
        </w:rPr>
        <w:t xml:space="preserve">, O. I., &amp; </w:t>
      </w:r>
      <w:proofErr w:type="spellStart"/>
      <w:r w:rsidRPr="00F0169F">
        <w:rPr>
          <w:lang w:val="en-US"/>
        </w:rPr>
        <w:t>Oluwoye</w:t>
      </w:r>
      <w:proofErr w:type="spellEnd"/>
      <w:r w:rsidRPr="00F0169F">
        <w:rPr>
          <w:lang w:val="en-US"/>
        </w:rPr>
        <w:t xml:space="preserve">, J. (2007). An assessment of why the problems of housing shortages </w:t>
      </w:r>
      <w:proofErr w:type="gramStart"/>
      <w:r w:rsidRPr="00F0169F">
        <w:rPr>
          <w:lang w:val="en-US"/>
        </w:rPr>
        <w:t>persist</w:t>
      </w:r>
      <w:proofErr w:type="gramEnd"/>
      <w:r w:rsidRPr="00F0169F">
        <w:rPr>
          <w:lang w:val="en-US"/>
        </w:rPr>
        <w:t xml:space="preserve"> in developing countries: A case of study of Lagos Metropolis, Nigeria. </w:t>
      </w:r>
      <w:r w:rsidRPr="00F0169F">
        <w:rPr>
          <w:i/>
          <w:iCs/>
          <w:lang w:val="en-US"/>
        </w:rPr>
        <w:t>Pakistan Journal of Social Sciences</w:t>
      </w:r>
      <w:r w:rsidRPr="00F0169F">
        <w:rPr>
          <w:lang w:val="en-US"/>
        </w:rPr>
        <w:t>, 4(4), 589-598.</w:t>
      </w:r>
    </w:p>
    <w:p w14:paraId="5701D85E" w14:textId="77777777" w:rsidR="00F0169F" w:rsidRPr="00F0169F" w:rsidRDefault="00F0169F" w:rsidP="00F0169F">
      <w:pPr>
        <w:ind w:left="360"/>
      </w:pPr>
      <w:r w:rsidRPr="00F0169F">
        <w:rPr>
          <w:lang w:val="en-US"/>
        </w:rPr>
        <w:t xml:space="preserve">Glaeser, E. L., &amp; Kahn, M. E. (2004). Sprawl and urban growth. In Handbook of Regional and Urban Economics </w:t>
      </w:r>
      <w:r w:rsidRPr="00F0169F">
        <w:rPr>
          <w:i/>
          <w:iCs/>
          <w:lang w:val="en-US"/>
        </w:rPr>
        <w:t xml:space="preserve">Elsevier, </w:t>
      </w:r>
      <w:r w:rsidRPr="00F0169F">
        <w:rPr>
          <w:lang w:val="en-US"/>
        </w:rPr>
        <w:t>4, 2481-2527</w:t>
      </w:r>
      <w:proofErr w:type="gramStart"/>
      <w:r w:rsidRPr="00F0169F">
        <w:rPr>
          <w:lang w:val="en-US"/>
        </w:rPr>
        <w:t>).</w:t>
      </w:r>
      <w:r w:rsidRPr="00F0169F">
        <w:rPr>
          <w:b/>
          <w:bCs/>
          <w:lang w:val="en-US"/>
        </w:rPr>
        <w:t>.</w:t>
      </w:r>
      <w:proofErr w:type="gramEnd"/>
    </w:p>
    <w:p w14:paraId="7CD67971" w14:textId="77777777" w:rsidR="00F0169F" w:rsidRPr="00F0169F" w:rsidRDefault="00F0169F" w:rsidP="00F0169F">
      <w:pPr>
        <w:ind w:left="360"/>
      </w:pPr>
      <w:r w:rsidRPr="00F0169F">
        <w:rPr>
          <w:lang w:val="en-US"/>
        </w:rPr>
        <w:t xml:space="preserve">Hamari, J., </w:t>
      </w:r>
      <w:proofErr w:type="spellStart"/>
      <w:r w:rsidRPr="00F0169F">
        <w:rPr>
          <w:lang w:val="en-US"/>
        </w:rPr>
        <w:t>Sjöklint</w:t>
      </w:r>
      <w:proofErr w:type="spellEnd"/>
      <w:r w:rsidRPr="00F0169F">
        <w:rPr>
          <w:lang w:val="en-US"/>
        </w:rPr>
        <w:t>, M., &amp; Ukkonen, A. (2016). The sharing economy: Why people participate in collaborative consumption</w:t>
      </w:r>
      <w:r w:rsidRPr="00F0169F">
        <w:rPr>
          <w:b/>
          <w:bCs/>
          <w:lang w:val="en-US"/>
        </w:rPr>
        <w:t xml:space="preserve">. </w:t>
      </w:r>
      <w:r w:rsidRPr="00F0169F">
        <w:rPr>
          <w:i/>
          <w:iCs/>
          <w:lang w:val="en-US"/>
        </w:rPr>
        <w:t>Journal of the Association for Information Science and Technology</w:t>
      </w:r>
      <w:r w:rsidRPr="00F0169F">
        <w:rPr>
          <w:lang w:val="en-US"/>
        </w:rPr>
        <w:t>, 67(9), 2047-2059.</w:t>
      </w:r>
    </w:p>
    <w:p w14:paraId="4AFDE873" w14:textId="77777777" w:rsidR="00F0169F" w:rsidRPr="00F0169F" w:rsidRDefault="00F0169F" w:rsidP="00F0169F">
      <w:pPr>
        <w:ind w:left="360"/>
      </w:pPr>
      <w:r w:rsidRPr="00F0169F">
        <w:rPr>
          <w:lang w:val="en-US"/>
        </w:rPr>
        <w:t xml:space="preserve">Ibem, E. O. (2011). Public-private partnerships (PPPs) in housing provision in Lagos Megacity Region, Nigeria. </w:t>
      </w:r>
      <w:r w:rsidRPr="00F0169F">
        <w:rPr>
          <w:i/>
          <w:iCs/>
          <w:lang w:val="en-US"/>
        </w:rPr>
        <w:t>International Journal of Housing Policy</w:t>
      </w:r>
      <w:r w:rsidRPr="00F0169F">
        <w:rPr>
          <w:lang w:val="en-US"/>
        </w:rPr>
        <w:t>, 11(2), 133-154.</w:t>
      </w:r>
    </w:p>
    <w:p w14:paraId="09CB5C1F" w14:textId="77777777" w:rsidR="00F0169F" w:rsidRPr="00F0169F" w:rsidRDefault="00F0169F" w:rsidP="00F0169F">
      <w:pPr>
        <w:ind w:left="360"/>
      </w:pPr>
      <w:r w:rsidRPr="00F0169F">
        <w:rPr>
          <w:lang w:val="en-US"/>
        </w:rPr>
        <w:t xml:space="preserve">Koslowsky, M., Aizer, A., &amp; Krausz, M. (1995). Stressor and personal variables in the commuting experience. </w:t>
      </w:r>
      <w:r w:rsidRPr="00F0169F">
        <w:rPr>
          <w:i/>
          <w:iCs/>
          <w:lang w:val="en-US"/>
        </w:rPr>
        <w:t>International Journal of Manpower</w:t>
      </w:r>
      <w:r w:rsidRPr="00F0169F">
        <w:rPr>
          <w:lang w:val="en-US"/>
        </w:rPr>
        <w:t>, 16(2), 27-36.</w:t>
      </w:r>
    </w:p>
    <w:p w14:paraId="5999CAA8" w14:textId="77777777" w:rsidR="00F0169F" w:rsidRPr="00F0169F" w:rsidRDefault="00F0169F" w:rsidP="00F0169F">
      <w:pPr>
        <w:ind w:left="360"/>
      </w:pPr>
      <w:r w:rsidRPr="00F0169F">
        <w:rPr>
          <w:lang w:val="en-US"/>
        </w:rPr>
        <w:t>Li, B., Akintoye, A., Edwards, P. J., &amp; Hardcastle, C. (2005). The allocation of risk in PPP/PFI construction projects in the UK</w:t>
      </w:r>
      <w:r w:rsidRPr="00F0169F">
        <w:rPr>
          <w:b/>
          <w:bCs/>
          <w:lang w:val="en-US"/>
        </w:rPr>
        <w:t xml:space="preserve">. </w:t>
      </w:r>
      <w:r w:rsidRPr="00F0169F">
        <w:rPr>
          <w:i/>
          <w:iCs/>
          <w:lang w:val="en-US"/>
        </w:rPr>
        <w:t>International Journal of Project Management</w:t>
      </w:r>
      <w:r w:rsidRPr="00F0169F">
        <w:rPr>
          <w:lang w:val="en-US"/>
        </w:rPr>
        <w:t>, 23(1), 25-35.</w:t>
      </w:r>
    </w:p>
    <w:p w14:paraId="7C006E1D" w14:textId="77777777" w:rsidR="00F0169F" w:rsidRPr="00F0169F" w:rsidRDefault="00F0169F" w:rsidP="00F0169F">
      <w:pPr>
        <w:ind w:left="360"/>
      </w:pPr>
      <w:r w:rsidRPr="00F0169F">
        <w:rPr>
          <w:lang w:val="en-US"/>
        </w:rPr>
        <w:t xml:space="preserve">Olukoju, A. (2003). Infrastructure development and urban facilities in Lagos, 1861-2000. </w:t>
      </w:r>
      <w:r w:rsidRPr="00F0169F">
        <w:rPr>
          <w:i/>
          <w:iCs/>
          <w:lang w:val="en-US"/>
        </w:rPr>
        <w:t>Ibadan Journal of History</w:t>
      </w:r>
      <w:r w:rsidRPr="00F0169F">
        <w:rPr>
          <w:b/>
          <w:bCs/>
          <w:lang w:val="en-US"/>
        </w:rPr>
        <w:t>,</w:t>
      </w:r>
      <w:r w:rsidRPr="00F0169F">
        <w:rPr>
          <w:lang w:val="en-US"/>
        </w:rPr>
        <w:t xml:space="preserve"> 12(2), 45-67.</w:t>
      </w:r>
    </w:p>
    <w:p w14:paraId="378D3BA2" w14:textId="77777777" w:rsidR="00F0169F" w:rsidRPr="00F0169F" w:rsidRDefault="00F0169F" w:rsidP="00F0169F">
      <w:pPr>
        <w:ind w:left="360"/>
      </w:pPr>
      <w:r w:rsidRPr="00F0169F">
        <w:rPr>
          <w:lang w:val="en-US"/>
        </w:rPr>
        <w:t xml:space="preserve">Oni, S. I., &amp; Okanlawon, K. R. (2011). The Lagos State Bus Rapid Transit System: An overview. </w:t>
      </w:r>
      <w:r w:rsidRPr="00F0169F">
        <w:rPr>
          <w:i/>
          <w:iCs/>
          <w:lang w:val="en-US"/>
        </w:rPr>
        <w:t xml:space="preserve">Journal of Transport Geography, </w:t>
      </w:r>
      <w:r w:rsidRPr="00F0169F">
        <w:rPr>
          <w:lang w:val="en-US"/>
        </w:rPr>
        <w:t>19(4), 1218-1222.</w:t>
      </w:r>
    </w:p>
    <w:p w14:paraId="40357B4F" w14:textId="77777777" w:rsidR="00F0169F" w:rsidRPr="00F0169F" w:rsidRDefault="00F0169F" w:rsidP="00F0169F">
      <w:pPr>
        <w:ind w:left="360"/>
      </w:pPr>
      <w:r w:rsidRPr="00F0169F">
        <w:rPr>
          <w:lang w:val="en-US"/>
        </w:rPr>
        <w:t>Smith, M. K. (2014). Co-living as a response to urban housing challenges: A case study analysis</w:t>
      </w:r>
      <w:r w:rsidRPr="00F0169F">
        <w:rPr>
          <w:i/>
          <w:iCs/>
          <w:lang w:val="en-US"/>
        </w:rPr>
        <w:t>. Journal of Urban Development</w:t>
      </w:r>
      <w:r w:rsidRPr="00F0169F">
        <w:rPr>
          <w:b/>
          <w:bCs/>
          <w:lang w:val="en-US"/>
        </w:rPr>
        <w:t>,</w:t>
      </w:r>
      <w:r w:rsidRPr="00F0169F">
        <w:rPr>
          <w:lang w:val="en-US"/>
        </w:rPr>
        <w:t xml:space="preserve"> 30(2), 147-160.</w:t>
      </w:r>
    </w:p>
    <w:p w14:paraId="5EC86E26" w14:textId="77777777" w:rsidR="00F0169F" w:rsidRPr="00F0169F" w:rsidRDefault="00F0169F" w:rsidP="00F0169F">
      <w:pPr>
        <w:ind w:left="360"/>
      </w:pPr>
      <w:r w:rsidRPr="00F0169F">
        <w:rPr>
          <w:lang w:val="en-US"/>
        </w:rPr>
        <w:t xml:space="preserve">Ting, H., &amp; Chien, S. (2013). Co-living as an innovative housing solution for urban millennials. </w:t>
      </w:r>
      <w:r w:rsidRPr="00F0169F">
        <w:rPr>
          <w:i/>
          <w:iCs/>
          <w:lang w:val="en-US"/>
        </w:rPr>
        <w:t xml:space="preserve">Urban Studies Journal, 50(6), </w:t>
      </w:r>
      <w:r w:rsidRPr="00F0169F">
        <w:rPr>
          <w:lang w:val="en-US"/>
        </w:rPr>
        <w:t>1123-1140.</w:t>
      </w:r>
    </w:p>
    <w:p w14:paraId="7DFD0B18" w14:textId="77777777" w:rsidR="00F0169F" w:rsidRPr="00F0169F" w:rsidRDefault="00F0169F" w:rsidP="00F0169F">
      <w:pPr>
        <w:ind w:left="360"/>
      </w:pPr>
    </w:p>
    <w:p w14:paraId="138428A7" w14:textId="77777777" w:rsidR="00F709F3" w:rsidRDefault="00F709F3"/>
    <w:p w14:paraId="5D65B405" w14:textId="4F562AD4" w:rsidR="00F0169F" w:rsidRPr="00F0169F" w:rsidRDefault="00F0169F" w:rsidP="00F0169F">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Pr="00F0169F">
        <w:rPr>
          <w:rFonts w:ascii="Calibri" w:hAnsi="Calibri" w:cs="Calibri"/>
          <w:noProof/>
          <w:szCs w:val="24"/>
        </w:rPr>
        <w:t xml:space="preserve">Adio, B. (2021) </w:t>
      </w:r>
      <w:r w:rsidRPr="00F0169F">
        <w:rPr>
          <w:rFonts w:ascii="Calibri" w:hAnsi="Calibri" w:cs="Calibri"/>
          <w:i/>
          <w:iCs/>
          <w:noProof/>
          <w:szCs w:val="24"/>
        </w:rPr>
        <w:t>Cost Of Living In Lagos Nigeria (Detailed Monthly Budget)</w:t>
      </w:r>
      <w:r w:rsidRPr="00F0169F">
        <w:rPr>
          <w:rFonts w:ascii="Calibri" w:hAnsi="Calibri" w:cs="Calibri"/>
          <w:noProof/>
          <w:szCs w:val="24"/>
        </w:rPr>
        <w:t xml:space="preserve"> [Online]. Youtube. Available from: &lt;https://www.youtube.com/watch?v=odfinlKthj8&gt; [Accessed 25 July 2024].</w:t>
      </w:r>
    </w:p>
    <w:p w14:paraId="4D947847" w14:textId="6B2A42EB" w:rsidR="00F709F3" w:rsidRDefault="00F0169F">
      <w:r>
        <w:fldChar w:fldCharType="end"/>
      </w:r>
    </w:p>
    <w:p w14:paraId="0F35716A" w14:textId="77777777" w:rsidR="00F56C57" w:rsidRDefault="00F56C57"/>
    <w:p w14:paraId="67FE44BE" w14:textId="77777777" w:rsidR="00F56C57" w:rsidRDefault="00F56C57"/>
    <w:p w14:paraId="5ADCE752" w14:textId="77777777" w:rsidR="00F56C57" w:rsidRDefault="00F0169F" w:rsidP="00F56C57">
      <w:pPr>
        <w:rPr>
          <w:lang w:val="en-US"/>
        </w:rPr>
      </w:pPr>
      <w:r w:rsidRPr="00F0169F">
        <w:rPr>
          <w:lang w:val="en-US"/>
        </w:rPr>
        <w:t xml:space="preserve">Adeola, F. O. (2010). Corporate transportation solutions and their impact on urban traffic congestion in Lagos. </w:t>
      </w:r>
      <w:r w:rsidRPr="00F0169F">
        <w:rPr>
          <w:i/>
          <w:iCs/>
          <w:lang w:val="en-US"/>
        </w:rPr>
        <w:t>Journal of Urban Transportation</w:t>
      </w:r>
      <w:r w:rsidRPr="00F0169F">
        <w:rPr>
          <w:lang w:val="en-US"/>
        </w:rPr>
        <w:t>, 15(3), 89-102.</w:t>
      </w:r>
    </w:p>
    <w:p w14:paraId="67A313B9" w14:textId="77777777" w:rsidR="00F56C57" w:rsidRPr="00F0169F" w:rsidRDefault="00F56C57" w:rsidP="00F56C57">
      <w:pPr>
        <w:widowControl w:val="0"/>
        <w:autoSpaceDE w:val="0"/>
        <w:autoSpaceDN w:val="0"/>
        <w:adjustRightInd w:val="0"/>
        <w:spacing w:line="240" w:lineRule="auto"/>
        <w:rPr>
          <w:rFonts w:ascii="Calibri" w:hAnsi="Calibri" w:cs="Calibri"/>
          <w:noProof/>
          <w:szCs w:val="24"/>
        </w:rPr>
      </w:pPr>
      <w:r w:rsidRPr="00F0169F">
        <w:rPr>
          <w:rFonts w:ascii="Calibri" w:hAnsi="Calibri" w:cs="Calibri"/>
          <w:noProof/>
          <w:szCs w:val="24"/>
        </w:rPr>
        <w:lastRenderedPageBreak/>
        <w:t xml:space="preserve">Adio, B. (2021) </w:t>
      </w:r>
      <w:r w:rsidRPr="00F0169F">
        <w:rPr>
          <w:rFonts w:ascii="Calibri" w:hAnsi="Calibri" w:cs="Calibri"/>
          <w:i/>
          <w:iCs/>
          <w:noProof/>
          <w:szCs w:val="24"/>
        </w:rPr>
        <w:t>Cost Of Living In Lagos Nigeria (Detailed Monthly Budget)</w:t>
      </w:r>
      <w:r w:rsidRPr="00F0169F">
        <w:rPr>
          <w:rFonts w:ascii="Calibri" w:hAnsi="Calibri" w:cs="Calibri"/>
          <w:noProof/>
          <w:szCs w:val="24"/>
        </w:rPr>
        <w:t xml:space="preserve"> [Online]. Youtube. Available from: &lt;https://www.youtube.com/watch?v=odfinlKthj8&gt; [Accessed 25 July 2024].</w:t>
      </w:r>
    </w:p>
    <w:p w14:paraId="76387F5D" w14:textId="77777777" w:rsidR="00F0169F" w:rsidRPr="00F0169F" w:rsidRDefault="00F0169F" w:rsidP="00F56C57">
      <w:r w:rsidRPr="00F0169F">
        <w:rPr>
          <w:lang w:val="en-US"/>
        </w:rPr>
        <w:t xml:space="preserve">Afolabi, O. J., &amp; Gbadamosi, K. T. (2017). The rise of ride-hailing services in Lagos, Nigeria: Opportunities and challenges. </w:t>
      </w:r>
      <w:r w:rsidRPr="00F0169F">
        <w:rPr>
          <w:i/>
          <w:iCs/>
          <w:lang w:val="en-US"/>
        </w:rPr>
        <w:t>Journal of Sustainable Development in Africa</w:t>
      </w:r>
      <w:r w:rsidRPr="00F0169F">
        <w:rPr>
          <w:lang w:val="en-US"/>
        </w:rPr>
        <w:t>, 19(1), 118-129.</w:t>
      </w:r>
    </w:p>
    <w:p w14:paraId="707B06D9" w14:textId="77777777" w:rsidR="00F56C57" w:rsidRDefault="00F0169F" w:rsidP="00F56C57">
      <w:pPr>
        <w:rPr>
          <w:lang w:val="en-US"/>
        </w:rPr>
      </w:pPr>
      <w:proofErr w:type="spellStart"/>
      <w:r w:rsidRPr="00F0169F">
        <w:rPr>
          <w:lang w:val="en-US"/>
        </w:rPr>
        <w:t>Akinmoladun</w:t>
      </w:r>
      <w:proofErr w:type="spellEnd"/>
      <w:r w:rsidRPr="00F0169F">
        <w:rPr>
          <w:lang w:val="en-US"/>
        </w:rPr>
        <w:t xml:space="preserve">, O. I., &amp; </w:t>
      </w:r>
      <w:proofErr w:type="spellStart"/>
      <w:r w:rsidRPr="00F0169F">
        <w:rPr>
          <w:lang w:val="en-US"/>
        </w:rPr>
        <w:t>Oluwoye</w:t>
      </w:r>
      <w:proofErr w:type="spellEnd"/>
      <w:r w:rsidRPr="00F0169F">
        <w:rPr>
          <w:lang w:val="en-US"/>
        </w:rPr>
        <w:t xml:space="preserve">, J. (2007). An assessment of why the problems of housing shortages </w:t>
      </w:r>
      <w:proofErr w:type="gramStart"/>
      <w:r w:rsidRPr="00F0169F">
        <w:rPr>
          <w:lang w:val="en-US"/>
        </w:rPr>
        <w:t>persist</w:t>
      </w:r>
      <w:proofErr w:type="gramEnd"/>
      <w:r w:rsidRPr="00F0169F">
        <w:rPr>
          <w:lang w:val="en-US"/>
        </w:rPr>
        <w:t xml:space="preserve"> in developing countries: A case of study of Lagos Metropolis, Nigeria. </w:t>
      </w:r>
      <w:r w:rsidRPr="00F0169F">
        <w:rPr>
          <w:i/>
          <w:iCs/>
          <w:lang w:val="en-US"/>
        </w:rPr>
        <w:t>Pakistan Journal of Social Sciences</w:t>
      </w:r>
      <w:r w:rsidRPr="00F0169F">
        <w:rPr>
          <w:lang w:val="en-US"/>
        </w:rPr>
        <w:t>, 4(4), 589-598.</w:t>
      </w:r>
    </w:p>
    <w:p w14:paraId="3AC29A9C" w14:textId="77777777" w:rsidR="00F56C57" w:rsidRPr="00F0169F" w:rsidRDefault="00F56C57" w:rsidP="00F56C57">
      <w:pPr>
        <w:widowControl w:val="0"/>
        <w:autoSpaceDE w:val="0"/>
        <w:autoSpaceDN w:val="0"/>
        <w:adjustRightInd w:val="0"/>
        <w:spacing w:line="240" w:lineRule="auto"/>
        <w:rPr>
          <w:rFonts w:ascii="Calibri" w:hAnsi="Calibri" w:cs="Calibri"/>
          <w:noProof/>
          <w:szCs w:val="24"/>
        </w:rPr>
      </w:pPr>
      <w:r w:rsidRPr="00F0169F">
        <w:rPr>
          <w:rFonts w:ascii="Calibri" w:hAnsi="Calibri" w:cs="Calibri"/>
          <w:noProof/>
          <w:szCs w:val="24"/>
        </w:rPr>
        <w:t xml:space="preserve">Amiegbebhor, D. and Popoola, B. (2021) Initiating Smart Public Transportation in Lagos: Setting the Tone for African Cities. </w:t>
      </w:r>
      <w:r w:rsidRPr="00F0169F">
        <w:rPr>
          <w:rFonts w:ascii="Calibri" w:hAnsi="Calibri" w:cs="Calibri"/>
          <w:i/>
          <w:iCs/>
          <w:noProof/>
          <w:szCs w:val="24"/>
        </w:rPr>
        <w:t>Journal of Construction Project Management and Innovation</w:t>
      </w:r>
      <w:r w:rsidRPr="00F0169F">
        <w:rPr>
          <w:rFonts w:ascii="Calibri" w:hAnsi="Calibri" w:cs="Calibri"/>
          <w:noProof/>
          <w:szCs w:val="24"/>
        </w:rPr>
        <w:t>, 11 (1), pp. 22–30.</w:t>
      </w:r>
    </w:p>
    <w:p w14:paraId="56B21C2D" w14:textId="77777777" w:rsidR="00F56C57" w:rsidRPr="00F0169F" w:rsidRDefault="00F56C57" w:rsidP="00F56C57">
      <w:pPr>
        <w:widowControl w:val="0"/>
        <w:autoSpaceDE w:val="0"/>
        <w:autoSpaceDN w:val="0"/>
        <w:adjustRightInd w:val="0"/>
        <w:spacing w:line="240" w:lineRule="auto"/>
        <w:rPr>
          <w:rFonts w:ascii="Calibri" w:hAnsi="Calibri" w:cs="Calibri"/>
          <w:noProof/>
          <w:szCs w:val="24"/>
        </w:rPr>
      </w:pPr>
      <w:r w:rsidRPr="00F0169F">
        <w:rPr>
          <w:rFonts w:ascii="Calibri" w:hAnsi="Calibri" w:cs="Calibri"/>
          <w:noProof/>
          <w:szCs w:val="24"/>
        </w:rPr>
        <w:t xml:space="preserve">Anwanaodung, E. (2023) </w:t>
      </w:r>
      <w:r w:rsidRPr="00F0169F">
        <w:rPr>
          <w:rFonts w:ascii="Calibri" w:hAnsi="Calibri" w:cs="Calibri"/>
          <w:i/>
          <w:iCs/>
          <w:noProof/>
          <w:szCs w:val="24"/>
        </w:rPr>
        <w:t>Lagos Remains the Most Traffic Congested City in the World</w:t>
      </w:r>
      <w:r w:rsidRPr="00F0169F">
        <w:rPr>
          <w:rFonts w:ascii="Calibri" w:hAnsi="Calibri" w:cs="Calibri"/>
          <w:noProof/>
          <w:szCs w:val="24"/>
        </w:rPr>
        <w:t xml:space="preserve"> [Online]. Mustart Insights. Available from: &lt;https://blog.mustardinsights.com/data-that-affects-you/lagos-remains-the-most-traffic-congested-city-in-the-world&gt; [Accessed 26 July 2024].</w:t>
      </w:r>
    </w:p>
    <w:p w14:paraId="09EFCB75" w14:textId="77777777" w:rsidR="00F56C57" w:rsidRPr="00F0169F" w:rsidRDefault="00F56C57" w:rsidP="00F56C57">
      <w:pPr>
        <w:widowControl w:val="0"/>
        <w:autoSpaceDE w:val="0"/>
        <w:autoSpaceDN w:val="0"/>
        <w:adjustRightInd w:val="0"/>
        <w:spacing w:line="240" w:lineRule="auto"/>
        <w:rPr>
          <w:rFonts w:ascii="Calibri" w:hAnsi="Calibri" w:cs="Calibri"/>
          <w:noProof/>
          <w:szCs w:val="24"/>
        </w:rPr>
      </w:pPr>
      <w:r w:rsidRPr="00F0169F">
        <w:rPr>
          <w:rFonts w:ascii="Calibri" w:hAnsi="Calibri" w:cs="Calibri"/>
          <w:noProof/>
          <w:szCs w:val="24"/>
        </w:rPr>
        <w:t xml:space="preserve">Cedars-Sinai (2019) </w:t>
      </w:r>
      <w:r w:rsidRPr="00F0169F">
        <w:rPr>
          <w:rFonts w:ascii="Calibri" w:hAnsi="Calibri" w:cs="Calibri"/>
          <w:i/>
          <w:iCs/>
          <w:noProof/>
          <w:szCs w:val="24"/>
        </w:rPr>
        <w:t>Health Risks of a Long Commute | Cedars-Sinai</w:t>
      </w:r>
      <w:r w:rsidRPr="00F0169F">
        <w:rPr>
          <w:rFonts w:ascii="Calibri" w:hAnsi="Calibri" w:cs="Calibri"/>
          <w:noProof/>
          <w:szCs w:val="24"/>
        </w:rPr>
        <w:t xml:space="preserve"> [Online]. Available from: &lt;https://www.cedars-sinai.org/blog/health-risks-of-a-long-commute.html&gt; [Accessed 26 July 2024].</w:t>
      </w:r>
    </w:p>
    <w:p w14:paraId="4F5D0A90" w14:textId="77777777" w:rsidR="00F56C57" w:rsidRPr="00F0169F" w:rsidRDefault="00F56C57" w:rsidP="00F56C57">
      <w:pPr>
        <w:widowControl w:val="0"/>
        <w:autoSpaceDE w:val="0"/>
        <w:autoSpaceDN w:val="0"/>
        <w:adjustRightInd w:val="0"/>
        <w:spacing w:line="240" w:lineRule="auto"/>
        <w:rPr>
          <w:rFonts w:ascii="Calibri" w:hAnsi="Calibri" w:cs="Calibri"/>
          <w:noProof/>
          <w:szCs w:val="24"/>
        </w:rPr>
      </w:pPr>
      <w:r w:rsidRPr="00F0169F">
        <w:rPr>
          <w:rFonts w:ascii="Calibri" w:hAnsi="Calibri" w:cs="Calibri"/>
          <w:noProof/>
          <w:szCs w:val="24"/>
        </w:rPr>
        <w:t xml:space="preserve">Channels TV (2024) </w:t>
      </w:r>
      <w:r w:rsidRPr="00F0169F">
        <w:rPr>
          <w:rFonts w:ascii="Calibri" w:hAnsi="Calibri" w:cs="Calibri"/>
          <w:i/>
          <w:iCs/>
          <w:noProof/>
          <w:szCs w:val="24"/>
        </w:rPr>
        <w:t>Lagos Issues Travel Advisory Ahead Of Third Mainland Bridge Closure</w:t>
      </w:r>
      <w:r w:rsidRPr="00F0169F">
        <w:rPr>
          <w:rFonts w:ascii="Calibri" w:hAnsi="Calibri" w:cs="Calibri"/>
          <w:noProof/>
          <w:szCs w:val="24"/>
        </w:rPr>
        <w:t xml:space="preserve"> [Online]. Channels. Available from: &lt;https://www.channelstv.com/2024/01/04/lagos-issues-travel-advisory-ahead-of-third-mainland-bridge-closure&gt; [Accessed 26 July 2024].</w:t>
      </w:r>
    </w:p>
    <w:p w14:paraId="3F6B25F5" w14:textId="77777777" w:rsidR="00F0169F" w:rsidRPr="00F0169F" w:rsidRDefault="00F56C57" w:rsidP="00F56C57">
      <w:pPr>
        <w:widowControl w:val="0"/>
        <w:autoSpaceDE w:val="0"/>
        <w:autoSpaceDN w:val="0"/>
        <w:adjustRightInd w:val="0"/>
        <w:spacing w:line="240" w:lineRule="auto"/>
        <w:rPr>
          <w:rFonts w:ascii="Calibri" w:hAnsi="Calibri" w:cs="Calibri"/>
          <w:noProof/>
          <w:szCs w:val="24"/>
        </w:rPr>
      </w:pPr>
      <w:r w:rsidRPr="00F0169F">
        <w:rPr>
          <w:rFonts w:ascii="Calibri" w:hAnsi="Calibri" w:cs="Calibri"/>
          <w:noProof/>
          <w:szCs w:val="24"/>
        </w:rPr>
        <w:t xml:space="preserve">Danne Institute (2021) </w:t>
      </w:r>
      <w:r w:rsidRPr="00F0169F">
        <w:rPr>
          <w:rFonts w:ascii="Calibri" w:hAnsi="Calibri" w:cs="Calibri"/>
          <w:i/>
          <w:iCs/>
          <w:noProof/>
          <w:szCs w:val="24"/>
        </w:rPr>
        <w:t>Economic Costs of Traffic Congestion in Lagos – Danne Institute for Research</w:t>
      </w:r>
      <w:r w:rsidRPr="00F0169F">
        <w:rPr>
          <w:rFonts w:ascii="Calibri" w:hAnsi="Calibri" w:cs="Calibri"/>
          <w:noProof/>
          <w:szCs w:val="24"/>
        </w:rPr>
        <w:t xml:space="preserve"> [Online]. Available from: &lt;https://danneinstitute.org/publications/always-go-with-a-smile-4/&gt; [Accessed 26 July 2024].</w:t>
      </w:r>
    </w:p>
    <w:p w14:paraId="0C9BF436" w14:textId="77777777" w:rsidR="00F56C57" w:rsidRDefault="00F0169F" w:rsidP="00F56C57">
      <w:pPr>
        <w:rPr>
          <w:b/>
          <w:bCs/>
          <w:lang w:val="en-US"/>
        </w:rPr>
      </w:pPr>
      <w:r w:rsidRPr="00F0169F">
        <w:rPr>
          <w:lang w:val="en-US"/>
        </w:rPr>
        <w:t xml:space="preserve">Glaeser, E. L., &amp; Kahn, M. E. (2004). Sprawl and urban growth. In Handbook of Regional and Urban Economics </w:t>
      </w:r>
      <w:r w:rsidRPr="00F0169F">
        <w:rPr>
          <w:i/>
          <w:iCs/>
          <w:lang w:val="en-US"/>
        </w:rPr>
        <w:t xml:space="preserve">Elsevier, </w:t>
      </w:r>
      <w:r w:rsidRPr="00F0169F">
        <w:rPr>
          <w:lang w:val="en-US"/>
        </w:rPr>
        <w:t>4, 2481-2527).</w:t>
      </w:r>
    </w:p>
    <w:p w14:paraId="55F464AD" w14:textId="77777777" w:rsidR="00F56C57" w:rsidRPr="00F0169F" w:rsidRDefault="00F56C57" w:rsidP="00F56C57">
      <w:pPr>
        <w:widowControl w:val="0"/>
        <w:autoSpaceDE w:val="0"/>
        <w:autoSpaceDN w:val="0"/>
        <w:adjustRightInd w:val="0"/>
        <w:spacing w:line="240" w:lineRule="auto"/>
        <w:rPr>
          <w:rFonts w:ascii="Calibri" w:hAnsi="Calibri" w:cs="Calibri"/>
          <w:noProof/>
          <w:szCs w:val="24"/>
        </w:rPr>
      </w:pPr>
      <w:r w:rsidRPr="00F0169F">
        <w:rPr>
          <w:rFonts w:ascii="Calibri" w:hAnsi="Calibri" w:cs="Calibri"/>
          <w:noProof/>
          <w:szCs w:val="24"/>
        </w:rPr>
        <w:t xml:space="preserve">Gorham, Roger; Eijbergen, Benedict L.J.; Kumar, A. (2017) </w:t>
      </w:r>
      <w:r w:rsidRPr="00F0169F">
        <w:rPr>
          <w:rFonts w:ascii="Calibri" w:hAnsi="Calibri" w:cs="Calibri"/>
          <w:i/>
          <w:iCs/>
          <w:noProof/>
          <w:szCs w:val="24"/>
        </w:rPr>
        <w:t>Urban Transport: Lagos Shows Africa the Way Forward (Again) | Transport for Development</w:t>
      </w:r>
      <w:r w:rsidRPr="00F0169F">
        <w:rPr>
          <w:rFonts w:ascii="Calibri" w:hAnsi="Calibri" w:cs="Calibri"/>
          <w:noProof/>
          <w:szCs w:val="24"/>
        </w:rPr>
        <w:t xml:space="preserve"> [Online]. World Bank. Available from: &lt;https://blogs.worldbank.org/en/transport/urban-transport-lagos-shows-africa-way-forward-again&gt; [Accessed 26 July 2024].</w:t>
      </w:r>
    </w:p>
    <w:p w14:paraId="1BC72F5F" w14:textId="77777777" w:rsidR="00F0169F" w:rsidRPr="00F0169F" w:rsidRDefault="00F0169F" w:rsidP="00F56C57">
      <w:r w:rsidRPr="00F0169F">
        <w:rPr>
          <w:lang w:val="en-US"/>
        </w:rPr>
        <w:t xml:space="preserve">Hamari, J., </w:t>
      </w:r>
      <w:proofErr w:type="spellStart"/>
      <w:r w:rsidRPr="00F0169F">
        <w:rPr>
          <w:lang w:val="en-US"/>
        </w:rPr>
        <w:t>Sjöklint</w:t>
      </w:r>
      <w:proofErr w:type="spellEnd"/>
      <w:r w:rsidRPr="00F0169F">
        <w:rPr>
          <w:lang w:val="en-US"/>
        </w:rPr>
        <w:t>, M., &amp; Ukkonen, A. (2016). The sharing economy: Why people participate in collaborative consumption</w:t>
      </w:r>
      <w:r w:rsidRPr="00F0169F">
        <w:rPr>
          <w:b/>
          <w:bCs/>
          <w:lang w:val="en-US"/>
        </w:rPr>
        <w:t xml:space="preserve">. </w:t>
      </w:r>
      <w:r w:rsidRPr="00F0169F">
        <w:rPr>
          <w:i/>
          <w:iCs/>
          <w:lang w:val="en-US"/>
        </w:rPr>
        <w:t>Journal of the Association for Information Science and Technology</w:t>
      </w:r>
      <w:r w:rsidRPr="00F0169F">
        <w:rPr>
          <w:lang w:val="en-US"/>
        </w:rPr>
        <w:t>, 67(9), 2047-2059.</w:t>
      </w:r>
    </w:p>
    <w:p w14:paraId="4370FFEA" w14:textId="77777777" w:rsidR="00F0169F" w:rsidRPr="00F0169F" w:rsidRDefault="00F0169F" w:rsidP="00F56C57">
      <w:r w:rsidRPr="00F0169F">
        <w:rPr>
          <w:lang w:val="en-US"/>
        </w:rPr>
        <w:t xml:space="preserve">Ibem, E. O. (2011). Public-private partnerships (PPPs) in housing provision in Lagos Megacity Region, Nigeria. </w:t>
      </w:r>
      <w:r w:rsidRPr="00F0169F">
        <w:rPr>
          <w:i/>
          <w:iCs/>
          <w:lang w:val="en-US"/>
        </w:rPr>
        <w:t>International Journal of Housing Policy</w:t>
      </w:r>
      <w:r w:rsidRPr="00F0169F">
        <w:rPr>
          <w:lang w:val="en-US"/>
        </w:rPr>
        <w:t>, 11(2), 133-154.</w:t>
      </w:r>
    </w:p>
    <w:p w14:paraId="61169AE2" w14:textId="77777777" w:rsidR="00F0169F" w:rsidRPr="00F0169F" w:rsidRDefault="00F0169F" w:rsidP="00F56C57">
      <w:r w:rsidRPr="00F0169F">
        <w:rPr>
          <w:lang w:val="en-US"/>
        </w:rPr>
        <w:t xml:space="preserve">Koslowsky, M., Aizer, A., &amp; Krausz, M. (1995). Stressor and personal variables in the commuting experience. </w:t>
      </w:r>
      <w:r w:rsidRPr="00F0169F">
        <w:rPr>
          <w:i/>
          <w:iCs/>
          <w:lang w:val="en-US"/>
        </w:rPr>
        <w:t>International Journal of Manpower</w:t>
      </w:r>
      <w:r w:rsidRPr="00F0169F">
        <w:rPr>
          <w:lang w:val="en-US"/>
        </w:rPr>
        <w:t>, 16(2), 27-36.</w:t>
      </w:r>
    </w:p>
    <w:p w14:paraId="3B40B900" w14:textId="77777777" w:rsidR="00F56C57" w:rsidRDefault="00F0169F" w:rsidP="00F56C57">
      <w:pPr>
        <w:rPr>
          <w:lang w:val="en-US"/>
        </w:rPr>
      </w:pPr>
      <w:r w:rsidRPr="00F0169F">
        <w:rPr>
          <w:lang w:val="en-US"/>
        </w:rPr>
        <w:t>Li, B., Akintoye, A., Edwards, P. J., &amp; Hardcastle, C. (2005). The allocation of risk in PPP/PFI construction projects in the UK</w:t>
      </w:r>
      <w:r w:rsidRPr="00F0169F">
        <w:rPr>
          <w:b/>
          <w:bCs/>
          <w:lang w:val="en-US"/>
        </w:rPr>
        <w:t xml:space="preserve">. </w:t>
      </w:r>
      <w:r w:rsidRPr="00F0169F">
        <w:rPr>
          <w:i/>
          <w:iCs/>
          <w:lang w:val="en-US"/>
        </w:rPr>
        <w:t>International Journal of Project Management</w:t>
      </w:r>
      <w:r w:rsidRPr="00F0169F">
        <w:rPr>
          <w:lang w:val="en-US"/>
        </w:rPr>
        <w:t>, 23(1), 25-35.</w:t>
      </w:r>
    </w:p>
    <w:p w14:paraId="3D061A3B" w14:textId="77777777" w:rsidR="00F56C57" w:rsidRPr="00F0169F" w:rsidRDefault="00F56C57" w:rsidP="00F56C57">
      <w:pPr>
        <w:widowControl w:val="0"/>
        <w:autoSpaceDE w:val="0"/>
        <w:autoSpaceDN w:val="0"/>
        <w:adjustRightInd w:val="0"/>
        <w:spacing w:line="240" w:lineRule="auto"/>
        <w:rPr>
          <w:rFonts w:ascii="Calibri" w:hAnsi="Calibri" w:cs="Calibri"/>
          <w:noProof/>
          <w:szCs w:val="24"/>
        </w:rPr>
      </w:pPr>
      <w:r w:rsidRPr="00F0169F">
        <w:rPr>
          <w:rFonts w:ascii="Calibri" w:hAnsi="Calibri" w:cs="Calibri"/>
          <w:noProof/>
          <w:szCs w:val="24"/>
        </w:rPr>
        <w:t xml:space="preserve">MEPB (2013) The Socio-Economic Costs of Traffic Congestion in Lagos. </w:t>
      </w:r>
      <w:r w:rsidRPr="00F0169F">
        <w:rPr>
          <w:rFonts w:ascii="Calibri" w:hAnsi="Calibri" w:cs="Calibri"/>
          <w:i/>
          <w:iCs/>
          <w:noProof/>
          <w:szCs w:val="24"/>
        </w:rPr>
        <w:t>Series Working Paper, Economic Intelligence Unit Ministry of Economic Planning and Budget</w:t>
      </w:r>
      <w:r w:rsidRPr="00F0169F">
        <w:rPr>
          <w:rFonts w:ascii="Calibri" w:hAnsi="Calibri" w:cs="Calibri"/>
          <w:noProof/>
          <w:szCs w:val="24"/>
        </w:rPr>
        <w:t>, (2), pp. 1–15.</w:t>
      </w:r>
    </w:p>
    <w:p w14:paraId="2E290C1F" w14:textId="77777777" w:rsidR="00F56C57" w:rsidRDefault="00F56C57" w:rsidP="00F56C57">
      <w:pPr>
        <w:widowControl w:val="0"/>
        <w:autoSpaceDE w:val="0"/>
        <w:autoSpaceDN w:val="0"/>
        <w:adjustRightInd w:val="0"/>
        <w:spacing w:line="240" w:lineRule="auto"/>
        <w:rPr>
          <w:rFonts w:ascii="Calibri" w:hAnsi="Calibri" w:cs="Calibri"/>
          <w:noProof/>
          <w:szCs w:val="24"/>
        </w:rPr>
      </w:pPr>
      <w:r w:rsidRPr="00F0169F">
        <w:rPr>
          <w:rFonts w:ascii="Calibri" w:hAnsi="Calibri" w:cs="Calibri"/>
          <w:noProof/>
          <w:szCs w:val="24"/>
        </w:rPr>
        <w:t xml:space="preserve">Milner, A., Badland, H., Kavanagh, A. and LaMontagne, A. D. (2017) Time Spent Commuting to Work and </w:t>
      </w:r>
      <w:r w:rsidRPr="00F0169F">
        <w:rPr>
          <w:rFonts w:ascii="Calibri" w:hAnsi="Calibri" w:cs="Calibri"/>
          <w:noProof/>
          <w:szCs w:val="24"/>
        </w:rPr>
        <w:lastRenderedPageBreak/>
        <w:t xml:space="preserve">Mental Health: Evidence From 13 Waves of an Australian Cohort Study. </w:t>
      </w:r>
      <w:r w:rsidRPr="00F0169F">
        <w:rPr>
          <w:rFonts w:ascii="Calibri" w:hAnsi="Calibri" w:cs="Calibri"/>
          <w:i/>
          <w:iCs/>
          <w:noProof/>
          <w:szCs w:val="24"/>
        </w:rPr>
        <w:t>American Journal of Epidemiology</w:t>
      </w:r>
      <w:r w:rsidRPr="00F0169F">
        <w:rPr>
          <w:rFonts w:ascii="Calibri" w:hAnsi="Calibri" w:cs="Calibri"/>
          <w:noProof/>
          <w:szCs w:val="24"/>
        </w:rPr>
        <w:t xml:space="preserve"> [Online], 186 (6) September, pp. 659–667. Available from: &lt;https://academic.oup.com/aje/article/186/6/659/3761030&gt;.</w:t>
      </w:r>
    </w:p>
    <w:p w14:paraId="77C2CE0F" w14:textId="77777777" w:rsidR="00F56C57" w:rsidRPr="00F0169F" w:rsidRDefault="00F56C57" w:rsidP="00F56C57">
      <w:pPr>
        <w:widowControl w:val="0"/>
        <w:autoSpaceDE w:val="0"/>
        <w:autoSpaceDN w:val="0"/>
        <w:adjustRightInd w:val="0"/>
        <w:spacing w:line="240" w:lineRule="auto"/>
        <w:rPr>
          <w:rFonts w:ascii="Calibri" w:hAnsi="Calibri" w:cs="Calibri"/>
          <w:noProof/>
          <w:szCs w:val="24"/>
        </w:rPr>
      </w:pPr>
      <w:r w:rsidRPr="00F0169F">
        <w:rPr>
          <w:rFonts w:ascii="Calibri" w:hAnsi="Calibri" w:cs="Calibri"/>
          <w:noProof/>
          <w:szCs w:val="24"/>
        </w:rPr>
        <w:t xml:space="preserve">Olagunju, O., Oloke, D. and Hammond, F. (2014) Housing Policy Impact on Affordable Housing Production in Lagos Nigeria [Online]. In: </w:t>
      </w:r>
      <w:r w:rsidRPr="00F0169F">
        <w:rPr>
          <w:rFonts w:ascii="Calibri" w:hAnsi="Calibri" w:cs="Calibri"/>
          <w:i/>
          <w:iCs/>
          <w:noProof/>
          <w:szCs w:val="24"/>
        </w:rPr>
        <w:t>Proceedings of the 17th International Symposium on Advancement of Construction Management and Real Estate</w:t>
      </w:r>
      <w:r w:rsidRPr="00F0169F">
        <w:rPr>
          <w:rFonts w:ascii="Calibri" w:hAnsi="Calibri" w:cs="Calibri"/>
          <w:noProof/>
          <w:szCs w:val="24"/>
        </w:rPr>
        <w:t>. Berlin, Heidelberg: Springer Berlin Heidelberg, pp. 491–504. Available from: &lt;https://link.springer.com/10.1007/978-3-642-35548-6_51&gt;.</w:t>
      </w:r>
    </w:p>
    <w:p w14:paraId="07681CA0" w14:textId="77777777" w:rsidR="00F56C57" w:rsidRDefault="00F0169F" w:rsidP="00F56C57">
      <w:pPr>
        <w:rPr>
          <w:lang w:val="en-US"/>
        </w:rPr>
      </w:pPr>
      <w:r w:rsidRPr="00F0169F">
        <w:rPr>
          <w:lang w:val="en-US"/>
        </w:rPr>
        <w:t xml:space="preserve">Olukoju, A. (2003). Infrastructure development and urban facilities in Lagos, 1861-2000. </w:t>
      </w:r>
      <w:r w:rsidRPr="00F0169F">
        <w:rPr>
          <w:i/>
          <w:iCs/>
          <w:lang w:val="en-US"/>
        </w:rPr>
        <w:t>Ibadan Journal of History</w:t>
      </w:r>
      <w:r w:rsidRPr="00F0169F">
        <w:rPr>
          <w:b/>
          <w:bCs/>
          <w:lang w:val="en-US"/>
        </w:rPr>
        <w:t>,</w:t>
      </w:r>
      <w:r w:rsidRPr="00F0169F">
        <w:rPr>
          <w:lang w:val="en-US"/>
        </w:rPr>
        <w:t xml:space="preserve"> 12(2), 45-67.</w:t>
      </w:r>
    </w:p>
    <w:p w14:paraId="401ECD50" w14:textId="77777777" w:rsidR="00F56C57" w:rsidRPr="00F0169F" w:rsidRDefault="00F56C57" w:rsidP="00F56C57">
      <w:pPr>
        <w:widowControl w:val="0"/>
        <w:autoSpaceDE w:val="0"/>
        <w:autoSpaceDN w:val="0"/>
        <w:adjustRightInd w:val="0"/>
        <w:spacing w:line="240" w:lineRule="auto"/>
        <w:rPr>
          <w:rFonts w:ascii="Calibri" w:hAnsi="Calibri" w:cs="Calibri"/>
          <w:noProof/>
          <w:szCs w:val="24"/>
        </w:rPr>
      </w:pPr>
      <w:r w:rsidRPr="00F0169F">
        <w:rPr>
          <w:rFonts w:ascii="Calibri" w:hAnsi="Calibri" w:cs="Calibri"/>
          <w:noProof/>
          <w:szCs w:val="24"/>
        </w:rPr>
        <w:t xml:space="preserve">Oluwole, Akintayo, S. B. and Ojekunle (2018) Estimating Private Cost of Commuting in Metropolitan Lagos. </w:t>
      </w:r>
      <w:r w:rsidRPr="00F0169F">
        <w:rPr>
          <w:rFonts w:ascii="Calibri" w:hAnsi="Calibri" w:cs="Calibri"/>
          <w:i/>
          <w:iCs/>
          <w:noProof/>
          <w:szCs w:val="24"/>
        </w:rPr>
        <w:t>www.ijbmm.com International Journal of Business Marketing and Management</w:t>
      </w:r>
      <w:r w:rsidRPr="00F0169F">
        <w:rPr>
          <w:rFonts w:ascii="Calibri" w:hAnsi="Calibri" w:cs="Calibri"/>
          <w:noProof/>
          <w:szCs w:val="24"/>
        </w:rPr>
        <w:t xml:space="preserve"> [Online], 3 (5), pp. 2456–4559. Available from: &lt;www.ijbmm.com&gt;.</w:t>
      </w:r>
    </w:p>
    <w:p w14:paraId="78B74FD3" w14:textId="77777777" w:rsidR="00F56C57" w:rsidRDefault="00F0169F" w:rsidP="00F56C57">
      <w:pPr>
        <w:rPr>
          <w:lang w:val="en-US"/>
        </w:rPr>
      </w:pPr>
      <w:r w:rsidRPr="00F0169F">
        <w:rPr>
          <w:lang w:val="en-US"/>
        </w:rPr>
        <w:t xml:space="preserve">Oni, S. I., &amp; Okanlawon, K. R. (2011). The Lagos State Bus Rapid Transit System: An overview. </w:t>
      </w:r>
      <w:r w:rsidRPr="00F0169F">
        <w:rPr>
          <w:i/>
          <w:iCs/>
          <w:lang w:val="en-US"/>
        </w:rPr>
        <w:t xml:space="preserve">Journal of Transport Geography, </w:t>
      </w:r>
      <w:r w:rsidRPr="00F0169F">
        <w:rPr>
          <w:lang w:val="en-US"/>
        </w:rPr>
        <w:t>19(4), 1218-1222.</w:t>
      </w:r>
    </w:p>
    <w:p w14:paraId="2B7E42B9" w14:textId="77777777" w:rsidR="00F56C57" w:rsidRPr="00F0169F" w:rsidRDefault="00F56C57" w:rsidP="00F56C57">
      <w:pPr>
        <w:widowControl w:val="0"/>
        <w:autoSpaceDE w:val="0"/>
        <w:autoSpaceDN w:val="0"/>
        <w:adjustRightInd w:val="0"/>
        <w:spacing w:line="240" w:lineRule="auto"/>
        <w:rPr>
          <w:rFonts w:ascii="Calibri" w:hAnsi="Calibri" w:cs="Calibri"/>
          <w:noProof/>
          <w:szCs w:val="24"/>
        </w:rPr>
      </w:pPr>
      <w:r w:rsidRPr="00F0169F">
        <w:rPr>
          <w:rFonts w:ascii="Calibri" w:hAnsi="Calibri" w:cs="Calibri"/>
          <w:noProof/>
          <w:szCs w:val="24"/>
        </w:rPr>
        <w:t xml:space="preserve">Peltier-Thiberge, N. (2015) ​Lagos’ Bus Rapid Transit System: Decongesting and Depolluting Mega-Cities. </w:t>
      </w:r>
      <w:r w:rsidRPr="00F0169F">
        <w:rPr>
          <w:rFonts w:ascii="Calibri" w:hAnsi="Calibri" w:cs="Calibri"/>
          <w:i/>
          <w:iCs/>
          <w:noProof/>
          <w:szCs w:val="24"/>
        </w:rPr>
        <w:t>Transport for Development</w:t>
      </w:r>
      <w:r w:rsidRPr="00F0169F">
        <w:rPr>
          <w:rFonts w:ascii="Calibri" w:hAnsi="Calibri" w:cs="Calibri"/>
          <w:noProof/>
          <w:szCs w:val="24"/>
        </w:rPr>
        <w:t xml:space="preserve"> [Online], pp. 1–5. Available from: &lt;https://blogs.worldbank.org/en/transport/lagos-bus-rapid-transit-system-decongesting-and-depolluting-mega-cities-0&gt; [Accessed 26 July 2024].</w:t>
      </w:r>
    </w:p>
    <w:p w14:paraId="25D26A6E" w14:textId="77777777" w:rsidR="00F56C57" w:rsidRDefault="00F56C57" w:rsidP="00F56C57">
      <w:pPr>
        <w:widowControl w:val="0"/>
        <w:autoSpaceDE w:val="0"/>
        <w:autoSpaceDN w:val="0"/>
        <w:adjustRightInd w:val="0"/>
        <w:spacing w:line="240" w:lineRule="auto"/>
        <w:rPr>
          <w:rFonts w:ascii="Calibri" w:hAnsi="Calibri" w:cs="Calibri"/>
          <w:noProof/>
          <w:szCs w:val="24"/>
        </w:rPr>
      </w:pPr>
      <w:r w:rsidRPr="00F0169F">
        <w:rPr>
          <w:rFonts w:ascii="Calibri" w:hAnsi="Calibri" w:cs="Calibri"/>
          <w:noProof/>
          <w:szCs w:val="24"/>
        </w:rPr>
        <w:t xml:space="preserve">Pilling, D. (2018) Nigerian Economy: Why Lagos Works. </w:t>
      </w:r>
      <w:r w:rsidRPr="00F0169F">
        <w:rPr>
          <w:rFonts w:ascii="Calibri" w:hAnsi="Calibri" w:cs="Calibri"/>
          <w:i/>
          <w:iCs/>
          <w:noProof/>
          <w:szCs w:val="24"/>
        </w:rPr>
        <w:t>Financial Times</w:t>
      </w:r>
      <w:r w:rsidRPr="00F0169F">
        <w:rPr>
          <w:rFonts w:ascii="Calibri" w:hAnsi="Calibri" w:cs="Calibri"/>
          <w:noProof/>
          <w:szCs w:val="24"/>
        </w:rPr>
        <w:t xml:space="preserve"> [Online], pp. 1–10. Available from: &lt;https://www.ft.com/content/ff0595e4-26de-11e8-b27e-cc62a39d57a0&gt; [Accessed 25 July 2024].</w:t>
      </w:r>
    </w:p>
    <w:p w14:paraId="1449D2C8" w14:textId="77777777" w:rsidR="00F56C57" w:rsidRPr="00F0169F" w:rsidRDefault="00F56C57" w:rsidP="00F56C57">
      <w:pPr>
        <w:widowControl w:val="0"/>
        <w:autoSpaceDE w:val="0"/>
        <w:autoSpaceDN w:val="0"/>
        <w:adjustRightInd w:val="0"/>
        <w:spacing w:line="240" w:lineRule="auto"/>
        <w:rPr>
          <w:rFonts w:ascii="Calibri" w:hAnsi="Calibri" w:cs="Calibri"/>
          <w:noProof/>
          <w:szCs w:val="24"/>
        </w:rPr>
      </w:pPr>
      <w:r w:rsidRPr="00F0169F">
        <w:rPr>
          <w:rFonts w:ascii="Calibri" w:hAnsi="Calibri" w:cs="Calibri"/>
          <w:noProof/>
          <w:szCs w:val="24"/>
        </w:rPr>
        <w:t xml:space="preserve">Private Property Nigeria (n.d.) </w:t>
      </w:r>
      <w:r w:rsidRPr="00F0169F">
        <w:rPr>
          <w:rFonts w:ascii="Calibri" w:hAnsi="Calibri" w:cs="Calibri"/>
          <w:i/>
          <w:iCs/>
          <w:noProof/>
          <w:szCs w:val="24"/>
        </w:rPr>
        <w:t>Find Flats &amp; Apartments For Rent in Lagos Island Lagos Island (44 Listed)</w:t>
      </w:r>
      <w:r w:rsidRPr="00F0169F">
        <w:rPr>
          <w:rFonts w:ascii="Calibri" w:hAnsi="Calibri" w:cs="Calibri"/>
          <w:noProof/>
          <w:szCs w:val="24"/>
        </w:rPr>
        <w:t xml:space="preserve"> [Online]. Available from: &lt;https://www.privateproperty.com.ng/flats-apartments-for-rent/lagos-island/lagos-island&gt; [Accessed 19 June 2024].</w:t>
      </w:r>
    </w:p>
    <w:p w14:paraId="6F280DCF" w14:textId="77777777" w:rsidR="00F56C57" w:rsidRPr="00F0169F" w:rsidRDefault="00F56C57" w:rsidP="00F56C57">
      <w:pPr>
        <w:widowControl w:val="0"/>
        <w:autoSpaceDE w:val="0"/>
        <w:autoSpaceDN w:val="0"/>
        <w:adjustRightInd w:val="0"/>
        <w:spacing w:line="240" w:lineRule="auto"/>
        <w:rPr>
          <w:rFonts w:ascii="Calibri" w:hAnsi="Calibri" w:cs="Calibri"/>
          <w:noProof/>
          <w:szCs w:val="24"/>
        </w:rPr>
      </w:pPr>
      <w:r w:rsidRPr="00F0169F">
        <w:rPr>
          <w:rFonts w:ascii="Calibri" w:hAnsi="Calibri" w:cs="Calibri"/>
          <w:noProof/>
          <w:szCs w:val="24"/>
        </w:rPr>
        <w:t xml:space="preserve">Salau, T. (2015) Public Transportation in Metropolitan Lagos, Nigeria: Analysis of Public Transport Users’ Socioeconomic Characteristics. </w:t>
      </w:r>
      <w:r w:rsidRPr="00F0169F">
        <w:rPr>
          <w:rFonts w:ascii="Calibri" w:hAnsi="Calibri" w:cs="Calibri"/>
          <w:i/>
          <w:iCs/>
          <w:noProof/>
          <w:szCs w:val="24"/>
        </w:rPr>
        <w:t>Urban, Planning and Transport Research</w:t>
      </w:r>
      <w:r w:rsidRPr="00F0169F">
        <w:rPr>
          <w:rFonts w:ascii="Calibri" w:hAnsi="Calibri" w:cs="Calibri"/>
          <w:noProof/>
          <w:szCs w:val="24"/>
        </w:rPr>
        <w:t xml:space="preserve"> [Online], 3 (1) January, pp. 132–139. Available from: &lt;http://www.tandfonline.com/doi/full/10.1080/21650020.2015.1124247&gt;.</w:t>
      </w:r>
    </w:p>
    <w:p w14:paraId="6EA69F27" w14:textId="77777777" w:rsidR="00F0169F" w:rsidRPr="00F0169F" w:rsidRDefault="00F0169F" w:rsidP="00F56C57">
      <w:r w:rsidRPr="00F0169F">
        <w:rPr>
          <w:lang w:val="en-US"/>
        </w:rPr>
        <w:t>Smith, M. K. (2014). Co-living as a response to urban housing challenges: A case study analysis</w:t>
      </w:r>
      <w:r w:rsidRPr="00F0169F">
        <w:rPr>
          <w:i/>
          <w:iCs/>
          <w:lang w:val="en-US"/>
        </w:rPr>
        <w:t>. Journal of Urban Development</w:t>
      </w:r>
      <w:r w:rsidRPr="00F0169F">
        <w:rPr>
          <w:b/>
          <w:bCs/>
          <w:lang w:val="en-US"/>
        </w:rPr>
        <w:t>,</w:t>
      </w:r>
      <w:r w:rsidRPr="00F0169F">
        <w:rPr>
          <w:lang w:val="en-US"/>
        </w:rPr>
        <w:t xml:space="preserve"> 30(2), 147-160.</w:t>
      </w:r>
    </w:p>
    <w:p w14:paraId="09349D2C" w14:textId="77777777" w:rsidR="00F56C57" w:rsidRDefault="00F0169F" w:rsidP="00F56C57">
      <w:pPr>
        <w:rPr>
          <w:lang w:val="en-US"/>
        </w:rPr>
      </w:pPr>
      <w:r w:rsidRPr="00F0169F">
        <w:rPr>
          <w:lang w:val="en-US"/>
        </w:rPr>
        <w:t xml:space="preserve">Ting, H., &amp; Chien, S. (2013). Co-living as an innovative housing solution for urban millennials. </w:t>
      </w:r>
      <w:r w:rsidRPr="00F0169F">
        <w:rPr>
          <w:i/>
          <w:iCs/>
          <w:lang w:val="en-US"/>
        </w:rPr>
        <w:t xml:space="preserve">Urban Studies Journal, 50(6), </w:t>
      </w:r>
      <w:r w:rsidRPr="00F0169F">
        <w:rPr>
          <w:lang w:val="en-US"/>
        </w:rPr>
        <w:t>1123-1140.</w:t>
      </w:r>
    </w:p>
    <w:p w14:paraId="427E5A28" w14:textId="77777777" w:rsidR="00F56C57" w:rsidRPr="00F0169F" w:rsidRDefault="00F56C57" w:rsidP="00F56C57">
      <w:pPr>
        <w:widowControl w:val="0"/>
        <w:autoSpaceDE w:val="0"/>
        <w:autoSpaceDN w:val="0"/>
        <w:adjustRightInd w:val="0"/>
        <w:spacing w:line="240" w:lineRule="auto"/>
        <w:rPr>
          <w:rFonts w:ascii="Calibri" w:hAnsi="Calibri" w:cs="Calibri"/>
          <w:noProof/>
        </w:rPr>
      </w:pPr>
      <w:r w:rsidRPr="00F0169F">
        <w:rPr>
          <w:rFonts w:ascii="Calibri" w:hAnsi="Calibri" w:cs="Calibri"/>
          <w:noProof/>
          <w:szCs w:val="24"/>
        </w:rPr>
        <w:t xml:space="preserve">Wiese, C. W., Li, Y., Tang, Y. and Brown, T. I. (2024) The Unique Impact of Commuting Time, Quality, and Predictability on Worker Well-Being and Performance. </w:t>
      </w:r>
      <w:r w:rsidRPr="00F0169F">
        <w:rPr>
          <w:rFonts w:ascii="Calibri" w:hAnsi="Calibri" w:cs="Calibri"/>
          <w:i/>
          <w:iCs/>
          <w:noProof/>
          <w:szCs w:val="24"/>
        </w:rPr>
        <w:t>Occupational Health Science</w:t>
      </w:r>
      <w:r w:rsidRPr="00F0169F">
        <w:rPr>
          <w:rFonts w:ascii="Calibri" w:hAnsi="Calibri" w:cs="Calibri"/>
          <w:noProof/>
          <w:szCs w:val="24"/>
        </w:rPr>
        <w:t xml:space="preserve"> [Online], 8 (1) March, pp. 127–159. Available from: &lt;https://link.springer.com/10.1007/s41542-023-00164-w&gt;.</w:t>
      </w:r>
    </w:p>
    <w:p w14:paraId="04557AB7" w14:textId="77777777" w:rsidR="00F0169F" w:rsidRPr="00F0169F" w:rsidRDefault="00F0169F" w:rsidP="00F56C57"/>
    <w:p w14:paraId="37DAAAF2" w14:textId="77777777" w:rsidR="00F56C57" w:rsidRDefault="00F56C57"/>
    <w:p w14:paraId="7D239C7F" w14:textId="77777777" w:rsidR="00F709F3" w:rsidRDefault="00F709F3"/>
    <w:p w14:paraId="22F20341" w14:textId="77777777" w:rsidR="00F709F3" w:rsidRDefault="00F709F3"/>
    <w:p w14:paraId="20D6C4EB" w14:textId="77777777" w:rsidR="00F709F3" w:rsidRDefault="00F709F3"/>
    <w:p w14:paraId="2C1B1734" w14:textId="77777777" w:rsidR="00F709F3" w:rsidRDefault="00F709F3"/>
    <w:p w14:paraId="49DC3627" w14:textId="77777777" w:rsidR="00F709F3" w:rsidRDefault="00F709F3"/>
    <w:p w14:paraId="12479711" w14:textId="77777777" w:rsidR="00F709F3" w:rsidRDefault="00F709F3"/>
    <w:p w14:paraId="11CB5E0F" w14:textId="77777777" w:rsidR="00F709F3" w:rsidRDefault="00F709F3"/>
    <w:p w14:paraId="655DFC1F" w14:textId="77777777" w:rsidR="00F709F3" w:rsidRDefault="00F709F3"/>
    <w:p w14:paraId="0C5B19BA" w14:textId="77777777" w:rsidR="00F709F3" w:rsidRDefault="00F709F3"/>
    <w:p w14:paraId="199411CD" w14:textId="77777777" w:rsidR="00F709F3" w:rsidRDefault="00F709F3"/>
    <w:p w14:paraId="050B6163" w14:textId="77777777" w:rsidR="00F709F3" w:rsidRDefault="00F709F3"/>
    <w:p w14:paraId="45EC8FA1" w14:textId="77777777" w:rsidR="00F709F3" w:rsidRDefault="00F709F3"/>
    <w:p w14:paraId="30753264" w14:textId="77777777" w:rsidR="00F709F3" w:rsidRDefault="00F709F3"/>
    <w:p w14:paraId="71B7D345" w14:textId="77777777" w:rsidR="00F709F3" w:rsidRDefault="00F709F3"/>
    <w:p w14:paraId="55AE995D" w14:textId="77777777" w:rsidR="00F709F3" w:rsidRDefault="00F709F3"/>
    <w:p w14:paraId="420E8E4E" w14:textId="77777777" w:rsidR="00F709F3" w:rsidRDefault="00F709F3"/>
    <w:p w14:paraId="263E8A34" w14:textId="77777777" w:rsidR="00F709F3" w:rsidRDefault="00F709F3"/>
    <w:p w14:paraId="0B9A3600" w14:textId="77777777" w:rsidR="00F0169F" w:rsidRDefault="00F0169F"/>
    <w:p w14:paraId="119C82DB" w14:textId="77777777" w:rsidR="00F0169F" w:rsidRDefault="00F0169F"/>
    <w:p w14:paraId="1D5C2979" w14:textId="77777777" w:rsidR="00F0169F" w:rsidRDefault="00F0169F"/>
    <w:p w14:paraId="3B8F57F5" w14:textId="77777777" w:rsidR="00F0169F" w:rsidRDefault="00F0169F"/>
    <w:p w14:paraId="55E4DFB1" w14:textId="77777777" w:rsidR="00F0169F" w:rsidRDefault="00F0169F"/>
    <w:p w14:paraId="1F34BCDE" w14:textId="77777777" w:rsidR="00F0169F" w:rsidRDefault="00F0169F"/>
    <w:p w14:paraId="02FBB7F4" w14:textId="77777777" w:rsidR="00F0169F" w:rsidRDefault="00F0169F"/>
    <w:p w14:paraId="026AF7F9" w14:textId="77777777" w:rsidR="00F0169F" w:rsidRDefault="00F0169F"/>
    <w:p w14:paraId="11863898" w14:textId="77777777" w:rsidR="00F0169F" w:rsidRDefault="00F0169F"/>
    <w:p w14:paraId="5F08AF81" w14:textId="77777777" w:rsidR="00F0169F" w:rsidRDefault="00F0169F"/>
    <w:p w14:paraId="56C79002" w14:textId="77777777" w:rsidR="00F0169F" w:rsidRDefault="00F0169F"/>
    <w:p w14:paraId="4A98E9D4" w14:textId="77777777" w:rsidR="00F0169F" w:rsidRDefault="00F0169F"/>
    <w:sectPr w:rsidR="00F0169F" w:rsidSect="00C06E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Oladayo Ayodeji" w:date="2024-06-16T21:17:00Z" w:initials="OA">
    <w:p w14:paraId="5C84935D" w14:textId="3F3710CB" w:rsidR="00CD1BD2" w:rsidRDefault="00CD1BD2" w:rsidP="00CD1BD2">
      <w:pPr>
        <w:pStyle w:val="CommentText"/>
      </w:pPr>
      <w:r>
        <w:rPr>
          <w:rStyle w:val="CommentReference"/>
        </w:rPr>
        <w:annotationRef/>
      </w:r>
      <w:r>
        <w:t>Continue from here and you should do this also</w:t>
      </w:r>
    </w:p>
  </w:comment>
  <w:comment w:id="1" w:author="Oladayo Ayodeji" w:date="2024-07-11T14:38:00Z" w:initials="OA">
    <w:p w14:paraId="2B4A818A" w14:textId="77777777" w:rsidR="00400023" w:rsidRDefault="00400023">
      <w:pPr>
        <w:pStyle w:val="CommentText"/>
      </w:pPr>
      <w:r>
        <w:rPr>
          <w:rStyle w:val="CommentReference"/>
        </w:rPr>
        <w:annotationRef/>
      </w:r>
      <w:r>
        <w:t>Check for details of how to come about this diagram in some of the past one I ave sent to you</w:t>
      </w:r>
    </w:p>
    <w:p w14:paraId="1DDAAD38" w14:textId="77777777" w:rsidR="00400023" w:rsidRDefault="00400023">
      <w:pPr>
        <w:pStyle w:val="CommentText"/>
      </w:pPr>
      <w:r>
        <w:t>Especially hivemind</w:t>
      </w:r>
    </w:p>
    <w:p w14:paraId="5FFA689C" w14:textId="5C4297B2" w:rsidR="00400023" w:rsidRDefault="00400023">
      <w:pPr>
        <w:pStyle w:val="CommentText"/>
      </w:pPr>
    </w:p>
  </w:comment>
  <w:comment w:id="2" w:author="Oladayo Ayodeji" w:date="2024-07-11T14:43:00Z" w:initials="OA">
    <w:p w14:paraId="5D3C7D0B" w14:textId="77777777" w:rsidR="004D338F" w:rsidRDefault="004D338F">
      <w:pPr>
        <w:pStyle w:val="CommentText"/>
      </w:pPr>
      <w:r>
        <w:rPr>
          <w:rStyle w:val="CommentReference"/>
        </w:rPr>
        <w:annotationRef/>
      </w:r>
      <w:r>
        <w:t>You will see the template for this also on Hivemind</w:t>
      </w:r>
    </w:p>
    <w:p w14:paraId="6F5E56B0" w14:textId="5E646B83" w:rsidR="004D338F" w:rsidRDefault="004D338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C84935D" w15:done="0"/>
  <w15:commentEx w15:paraId="5FFA689C" w15:done="0"/>
  <w15:commentEx w15:paraId="6F5E56B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F00D1B4" w16cex:dateUtc="2024-06-16T20:17:00Z"/>
  <w16cex:commentExtensible w16cex:durableId="530DC2A8" w16cex:dateUtc="2024-07-11T13:38:00Z"/>
  <w16cex:commentExtensible w16cex:durableId="76FB959B" w16cex:dateUtc="2024-07-11T13: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C84935D" w16cid:durableId="0F00D1B4"/>
  <w16cid:commentId w16cid:paraId="5FFA689C" w16cid:durableId="530DC2A8"/>
  <w16cid:commentId w16cid:paraId="6F5E56B0" w16cid:durableId="76FB959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7B25E0"/>
    <w:multiLevelType w:val="multilevel"/>
    <w:tmpl w:val="75B8A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0FD1C35"/>
    <w:multiLevelType w:val="multilevel"/>
    <w:tmpl w:val="96A4AF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11E190F"/>
    <w:multiLevelType w:val="multilevel"/>
    <w:tmpl w:val="F176C3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1664A04"/>
    <w:multiLevelType w:val="multilevel"/>
    <w:tmpl w:val="741AAA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2163672"/>
    <w:multiLevelType w:val="multilevel"/>
    <w:tmpl w:val="D07EE9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35A4419"/>
    <w:multiLevelType w:val="multilevel"/>
    <w:tmpl w:val="669859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3783764"/>
    <w:multiLevelType w:val="multilevel"/>
    <w:tmpl w:val="7A94EB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3C2483A"/>
    <w:multiLevelType w:val="multilevel"/>
    <w:tmpl w:val="4CFCA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3FA4EB0"/>
    <w:multiLevelType w:val="multilevel"/>
    <w:tmpl w:val="06C06B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47822BD"/>
    <w:multiLevelType w:val="multilevel"/>
    <w:tmpl w:val="D6FAC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47D524C"/>
    <w:multiLevelType w:val="multilevel"/>
    <w:tmpl w:val="CF4C49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512311C"/>
    <w:multiLevelType w:val="multilevel"/>
    <w:tmpl w:val="6A1E93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57A5501"/>
    <w:multiLevelType w:val="multilevel"/>
    <w:tmpl w:val="A4560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614542B"/>
    <w:multiLevelType w:val="multilevel"/>
    <w:tmpl w:val="9A3A23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68E14A8"/>
    <w:multiLevelType w:val="multilevel"/>
    <w:tmpl w:val="544091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6A63A95"/>
    <w:multiLevelType w:val="multilevel"/>
    <w:tmpl w:val="54D834C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6C03534"/>
    <w:multiLevelType w:val="multilevel"/>
    <w:tmpl w:val="70EC95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0705723B"/>
    <w:multiLevelType w:val="multilevel"/>
    <w:tmpl w:val="3F1C93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07113AC8"/>
    <w:multiLevelType w:val="multilevel"/>
    <w:tmpl w:val="B316E7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07212E6C"/>
    <w:multiLevelType w:val="multilevel"/>
    <w:tmpl w:val="3FD2B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078413B0"/>
    <w:multiLevelType w:val="multilevel"/>
    <w:tmpl w:val="11E03C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078B0368"/>
    <w:multiLevelType w:val="multilevel"/>
    <w:tmpl w:val="AE9402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07B142C6"/>
    <w:multiLevelType w:val="multilevel"/>
    <w:tmpl w:val="E5B865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08DC005B"/>
    <w:multiLevelType w:val="multilevel"/>
    <w:tmpl w:val="BE10F5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090A772F"/>
    <w:multiLevelType w:val="multilevel"/>
    <w:tmpl w:val="2EC8FE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090D71E4"/>
    <w:multiLevelType w:val="multilevel"/>
    <w:tmpl w:val="265E6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093C02D3"/>
    <w:multiLevelType w:val="multilevel"/>
    <w:tmpl w:val="2806F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09D906DC"/>
    <w:multiLevelType w:val="multilevel"/>
    <w:tmpl w:val="C3425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0A7729B2"/>
    <w:multiLevelType w:val="multilevel"/>
    <w:tmpl w:val="835AA4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0B695D9E"/>
    <w:multiLevelType w:val="multilevel"/>
    <w:tmpl w:val="60CE3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0BD92F84"/>
    <w:multiLevelType w:val="multilevel"/>
    <w:tmpl w:val="1B76F7A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0C8632F0"/>
    <w:multiLevelType w:val="multilevel"/>
    <w:tmpl w:val="BFDCD9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0D5A777E"/>
    <w:multiLevelType w:val="multilevel"/>
    <w:tmpl w:val="DAC694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0D732984"/>
    <w:multiLevelType w:val="multilevel"/>
    <w:tmpl w:val="B7ACF0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0DC569EC"/>
    <w:multiLevelType w:val="multilevel"/>
    <w:tmpl w:val="92BCCA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0DE66A6F"/>
    <w:multiLevelType w:val="multilevel"/>
    <w:tmpl w:val="E460C4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0E1605E4"/>
    <w:multiLevelType w:val="multilevel"/>
    <w:tmpl w:val="45CC34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0E5A48A5"/>
    <w:multiLevelType w:val="multilevel"/>
    <w:tmpl w:val="460EFC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0EE05354"/>
    <w:multiLevelType w:val="multilevel"/>
    <w:tmpl w:val="20FCD0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0F0B52B7"/>
    <w:multiLevelType w:val="multilevel"/>
    <w:tmpl w:val="E2464C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0F1F54A0"/>
    <w:multiLevelType w:val="multilevel"/>
    <w:tmpl w:val="905EF9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0F666C13"/>
    <w:multiLevelType w:val="multilevel"/>
    <w:tmpl w:val="E6FA8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0FE56CC5"/>
    <w:multiLevelType w:val="multilevel"/>
    <w:tmpl w:val="072698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10A07B51"/>
    <w:multiLevelType w:val="multilevel"/>
    <w:tmpl w:val="406E19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10AE2555"/>
    <w:multiLevelType w:val="multilevel"/>
    <w:tmpl w:val="EA3ECC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10EE1CB5"/>
    <w:multiLevelType w:val="multilevel"/>
    <w:tmpl w:val="F8045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11187EF7"/>
    <w:multiLevelType w:val="multilevel"/>
    <w:tmpl w:val="2396A2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11AA5C74"/>
    <w:multiLevelType w:val="multilevel"/>
    <w:tmpl w:val="1F4AA2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122661E6"/>
    <w:multiLevelType w:val="multilevel"/>
    <w:tmpl w:val="DFD8EF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127A12FF"/>
    <w:multiLevelType w:val="multilevel"/>
    <w:tmpl w:val="C39CB4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12A91334"/>
    <w:multiLevelType w:val="multilevel"/>
    <w:tmpl w:val="A7DEA0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132D6B4B"/>
    <w:multiLevelType w:val="multilevel"/>
    <w:tmpl w:val="DF30D7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134F6D1A"/>
    <w:multiLevelType w:val="multilevel"/>
    <w:tmpl w:val="798A36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13D57F1A"/>
    <w:multiLevelType w:val="multilevel"/>
    <w:tmpl w:val="AC1402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141108D5"/>
    <w:multiLevelType w:val="multilevel"/>
    <w:tmpl w:val="FF7262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145243A0"/>
    <w:multiLevelType w:val="multilevel"/>
    <w:tmpl w:val="3BA6E3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14581D77"/>
    <w:multiLevelType w:val="multilevel"/>
    <w:tmpl w:val="4816E0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14BF0FCC"/>
    <w:multiLevelType w:val="multilevel"/>
    <w:tmpl w:val="6AC0C7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14F24B1B"/>
    <w:multiLevelType w:val="multilevel"/>
    <w:tmpl w:val="24A2B9F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15976768"/>
    <w:multiLevelType w:val="multilevel"/>
    <w:tmpl w:val="7B525E1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16EA3AD6"/>
    <w:multiLevelType w:val="multilevel"/>
    <w:tmpl w:val="C0BA31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1730528D"/>
    <w:multiLevelType w:val="multilevel"/>
    <w:tmpl w:val="7978502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173D35E6"/>
    <w:multiLevelType w:val="multilevel"/>
    <w:tmpl w:val="E50EF2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178B726B"/>
    <w:multiLevelType w:val="multilevel"/>
    <w:tmpl w:val="723A98E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17927149"/>
    <w:multiLevelType w:val="multilevel"/>
    <w:tmpl w:val="A1C693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179F5946"/>
    <w:multiLevelType w:val="multilevel"/>
    <w:tmpl w:val="27FEB5B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6" w15:restartNumberingAfterBreak="0">
    <w:nsid w:val="17CF2447"/>
    <w:multiLevelType w:val="multilevel"/>
    <w:tmpl w:val="BFAA7E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19017278"/>
    <w:multiLevelType w:val="multilevel"/>
    <w:tmpl w:val="8828F17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1916207C"/>
    <w:multiLevelType w:val="multilevel"/>
    <w:tmpl w:val="D9A87C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19C01885"/>
    <w:multiLevelType w:val="multilevel"/>
    <w:tmpl w:val="94A4E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1ACF2015"/>
    <w:multiLevelType w:val="multilevel"/>
    <w:tmpl w:val="ED1C11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1B03024C"/>
    <w:multiLevelType w:val="multilevel"/>
    <w:tmpl w:val="7F822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1B5A7BC8"/>
    <w:multiLevelType w:val="multilevel"/>
    <w:tmpl w:val="1BFAB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1BDC766B"/>
    <w:multiLevelType w:val="multilevel"/>
    <w:tmpl w:val="7D464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1BDD1374"/>
    <w:multiLevelType w:val="multilevel"/>
    <w:tmpl w:val="E5E2A6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1C301385"/>
    <w:multiLevelType w:val="multilevel"/>
    <w:tmpl w:val="2EC0E9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1C536596"/>
    <w:multiLevelType w:val="multilevel"/>
    <w:tmpl w:val="0DA03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1C6C0689"/>
    <w:multiLevelType w:val="multilevel"/>
    <w:tmpl w:val="E6D4CF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1CD3719F"/>
    <w:multiLevelType w:val="multilevel"/>
    <w:tmpl w:val="8774F8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1D3C371E"/>
    <w:multiLevelType w:val="multilevel"/>
    <w:tmpl w:val="72941F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1DAB5694"/>
    <w:multiLevelType w:val="multilevel"/>
    <w:tmpl w:val="8186609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1" w15:restartNumberingAfterBreak="0">
    <w:nsid w:val="1E153B24"/>
    <w:multiLevelType w:val="multilevel"/>
    <w:tmpl w:val="1D84B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1F147BB9"/>
    <w:multiLevelType w:val="multilevel"/>
    <w:tmpl w:val="85F0EF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1F4A1CFD"/>
    <w:multiLevelType w:val="multilevel"/>
    <w:tmpl w:val="88BC21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4" w15:restartNumberingAfterBreak="0">
    <w:nsid w:val="1F5942E4"/>
    <w:multiLevelType w:val="multilevel"/>
    <w:tmpl w:val="E5520F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5" w15:restartNumberingAfterBreak="0">
    <w:nsid w:val="1F801D94"/>
    <w:multiLevelType w:val="multilevel"/>
    <w:tmpl w:val="E29630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1FCD3499"/>
    <w:multiLevelType w:val="multilevel"/>
    <w:tmpl w:val="FDB220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7" w15:restartNumberingAfterBreak="0">
    <w:nsid w:val="1FFE0806"/>
    <w:multiLevelType w:val="multilevel"/>
    <w:tmpl w:val="DC94B4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8" w15:restartNumberingAfterBreak="0">
    <w:nsid w:val="21061330"/>
    <w:multiLevelType w:val="multilevel"/>
    <w:tmpl w:val="A776D8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2147692A"/>
    <w:multiLevelType w:val="multilevel"/>
    <w:tmpl w:val="99A83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22206709"/>
    <w:multiLevelType w:val="multilevel"/>
    <w:tmpl w:val="41BE99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226B2289"/>
    <w:multiLevelType w:val="multilevel"/>
    <w:tmpl w:val="3E0EF7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22E55AD5"/>
    <w:multiLevelType w:val="multilevel"/>
    <w:tmpl w:val="D304C7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237F0A4E"/>
    <w:multiLevelType w:val="multilevel"/>
    <w:tmpl w:val="0E74F2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23AA6C4B"/>
    <w:multiLevelType w:val="multilevel"/>
    <w:tmpl w:val="6C9C38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23C03F8A"/>
    <w:multiLevelType w:val="multilevel"/>
    <w:tmpl w:val="957E9D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23CF6D65"/>
    <w:multiLevelType w:val="multilevel"/>
    <w:tmpl w:val="F1FA88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23D42BD3"/>
    <w:multiLevelType w:val="multilevel"/>
    <w:tmpl w:val="D30049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8" w15:restartNumberingAfterBreak="0">
    <w:nsid w:val="24406B60"/>
    <w:multiLevelType w:val="multilevel"/>
    <w:tmpl w:val="2102B9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24BD3018"/>
    <w:multiLevelType w:val="multilevel"/>
    <w:tmpl w:val="99362A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24CB27E3"/>
    <w:multiLevelType w:val="multilevel"/>
    <w:tmpl w:val="AE601A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25B26681"/>
    <w:multiLevelType w:val="hybridMultilevel"/>
    <w:tmpl w:val="44D073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2" w15:restartNumberingAfterBreak="0">
    <w:nsid w:val="25CA7114"/>
    <w:multiLevelType w:val="multilevel"/>
    <w:tmpl w:val="C3E00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26135558"/>
    <w:multiLevelType w:val="multilevel"/>
    <w:tmpl w:val="CB9A895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4" w15:restartNumberingAfterBreak="0">
    <w:nsid w:val="266523C7"/>
    <w:multiLevelType w:val="multilevel"/>
    <w:tmpl w:val="89481A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5" w15:restartNumberingAfterBreak="0">
    <w:nsid w:val="266E7360"/>
    <w:multiLevelType w:val="multilevel"/>
    <w:tmpl w:val="18C48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6" w15:restartNumberingAfterBreak="0">
    <w:nsid w:val="2748228F"/>
    <w:multiLevelType w:val="multilevel"/>
    <w:tmpl w:val="16426B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7" w15:restartNumberingAfterBreak="0">
    <w:nsid w:val="278C721C"/>
    <w:multiLevelType w:val="multilevel"/>
    <w:tmpl w:val="B64884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8" w15:restartNumberingAfterBreak="0">
    <w:nsid w:val="27A47045"/>
    <w:multiLevelType w:val="multilevel"/>
    <w:tmpl w:val="89FAD5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9" w15:restartNumberingAfterBreak="0">
    <w:nsid w:val="27D70AEB"/>
    <w:multiLevelType w:val="multilevel"/>
    <w:tmpl w:val="03CCF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0" w15:restartNumberingAfterBreak="0">
    <w:nsid w:val="280C7BAE"/>
    <w:multiLevelType w:val="multilevel"/>
    <w:tmpl w:val="3D320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1" w15:restartNumberingAfterBreak="0">
    <w:nsid w:val="29073650"/>
    <w:multiLevelType w:val="multilevel"/>
    <w:tmpl w:val="9190CF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2" w15:restartNumberingAfterBreak="0">
    <w:nsid w:val="296131C4"/>
    <w:multiLevelType w:val="multilevel"/>
    <w:tmpl w:val="F600EC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3" w15:restartNumberingAfterBreak="0">
    <w:nsid w:val="2A566411"/>
    <w:multiLevelType w:val="multilevel"/>
    <w:tmpl w:val="79901F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4" w15:restartNumberingAfterBreak="0">
    <w:nsid w:val="2BBE44C2"/>
    <w:multiLevelType w:val="multilevel"/>
    <w:tmpl w:val="F022FC7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5" w15:restartNumberingAfterBreak="0">
    <w:nsid w:val="2BFB7844"/>
    <w:multiLevelType w:val="multilevel"/>
    <w:tmpl w:val="41A00E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6" w15:restartNumberingAfterBreak="0">
    <w:nsid w:val="2CB67442"/>
    <w:multiLevelType w:val="multilevel"/>
    <w:tmpl w:val="C80061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7" w15:restartNumberingAfterBreak="0">
    <w:nsid w:val="2D26414B"/>
    <w:multiLevelType w:val="multilevel"/>
    <w:tmpl w:val="4DE47F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8" w15:restartNumberingAfterBreak="0">
    <w:nsid w:val="2D9B56A8"/>
    <w:multiLevelType w:val="multilevel"/>
    <w:tmpl w:val="788620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9" w15:restartNumberingAfterBreak="0">
    <w:nsid w:val="2F0179AC"/>
    <w:multiLevelType w:val="multilevel"/>
    <w:tmpl w:val="3CC241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0" w15:restartNumberingAfterBreak="0">
    <w:nsid w:val="2F586D78"/>
    <w:multiLevelType w:val="multilevel"/>
    <w:tmpl w:val="E3ACBC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1" w15:restartNumberingAfterBreak="0">
    <w:nsid w:val="306148CD"/>
    <w:multiLevelType w:val="multilevel"/>
    <w:tmpl w:val="613831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2" w15:restartNumberingAfterBreak="0">
    <w:nsid w:val="30877643"/>
    <w:multiLevelType w:val="multilevel"/>
    <w:tmpl w:val="5628A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3" w15:restartNumberingAfterBreak="0">
    <w:nsid w:val="30894631"/>
    <w:multiLevelType w:val="multilevel"/>
    <w:tmpl w:val="203CE1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4" w15:restartNumberingAfterBreak="0">
    <w:nsid w:val="30E03567"/>
    <w:multiLevelType w:val="multilevel"/>
    <w:tmpl w:val="C7FA44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5" w15:restartNumberingAfterBreak="0">
    <w:nsid w:val="315411C3"/>
    <w:multiLevelType w:val="multilevel"/>
    <w:tmpl w:val="3D3C78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6" w15:restartNumberingAfterBreak="0">
    <w:nsid w:val="316650CD"/>
    <w:multiLevelType w:val="multilevel"/>
    <w:tmpl w:val="41F0F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31D863EF"/>
    <w:multiLevelType w:val="multilevel"/>
    <w:tmpl w:val="36F486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8" w15:restartNumberingAfterBreak="0">
    <w:nsid w:val="32396E7C"/>
    <w:multiLevelType w:val="multilevel"/>
    <w:tmpl w:val="C62E641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9" w15:restartNumberingAfterBreak="0">
    <w:nsid w:val="324008E9"/>
    <w:multiLevelType w:val="multilevel"/>
    <w:tmpl w:val="25C2DB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0" w15:restartNumberingAfterBreak="0">
    <w:nsid w:val="337850B6"/>
    <w:multiLevelType w:val="multilevel"/>
    <w:tmpl w:val="5C7A4E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1" w15:restartNumberingAfterBreak="0">
    <w:nsid w:val="341258E1"/>
    <w:multiLevelType w:val="multilevel"/>
    <w:tmpl w:val="F3606B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2" w15:restartNumberingAfterBreak="0">
    <w:nsid w:val="3435169B"/>
    <w:multiLevelType w:val="multilevel"/>
    <w:tmpl w:val="CCF09F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3" w15:restartNumberingAfterBreak="0">
    <w:nsid w:val="34457E0E"/>
    <w:multiLevelType w:val="multilevel"/>
    <w:tmpl w:val="56044D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4" w15:restartNumberingAfterBreak="0">
    <w:nsid w:val="3492128A"/>
    <w:multiLevelType w:val="multilevel"/>
    <w:tmpl w:val="D5968A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5" w15:restartNumberingAfterBreak="0">
    <w:nsid w:val="34A569B1"/>
    <w:multiLevelType w:val="multilevel"/>
    <w:tmpl w:val="09961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6" w15:restartNumberingAfterBreak="0">
    <w:nsid w:val="34BC59FA"/>
    <w:multiLevelType w:val="multilevel"/>
    <w:tmpl w:val="1CC044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7" w15:restartNumberingAfterBreak="0">
    <w:nsid w:val="35A53F28"/>
    <w:multiLevelType w:val="multilevel"/>
    <w:tmpl w:val="38C2F8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8" w15:restartNumberingAfterBreak="0">
    <w:nsid w:val="35A71626"/>
    <w:multiLevelType w:val="multilevel"/>
    <w:tmpl w:val="B6A20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9" w15:restartNumberingAfterBreak="0">
    <w:nsid w:val="3682555F"/>
    <w:multiLevelType w:val="multilevel"/>
    <w:tmpl w:val="AE1A89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0" w15:restartNumberingAfterBreak="0">
    <w:nsid w:val="380017FA"/>
    <w:multiLevelType w:val="multilevel"/>
    <w:tmpl w:val="1FF42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1" w15:restartNumberingAfterBreak="0">
    <w:nsid w:val="38071747"/>
    <w:multiLevelType w:val="multilevel"/>
    <w:tmpl w:val="5E2409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2" w15:restartNumberingAfterBreak="0">
    <w:nsid w:val="38887C19"/>
    <w:multiLevelType w:val="multilevel"/>
    <w:tmpl w:val="56AC5E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3" w15:restartNumberingAfterBreak="0">
    <w:nsid w:val="38A41D96"/>
    <w:multiLevelType w:val="multilevel"/>
    <w:tmpl w:val="56D454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4" w15:restartNumberingAfterBreak="0">
    <w:nsid w:val="38AB4548"/>
    <w:multiLevelType w:val="multilevel"/>
    <w:tmpl w:val="5706D5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5" w15:restartNumberingAfterBreak="0">
    <w:nsid w:val="3990090F"/>
    <w:multiLevelType w:val="multilevel"/>
    <w:tmpl w:val="6D5E24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6" w15:restartNumberingAfterBreak="0">
    <w:nsid w:val="39EC5312"/>
    <w:multiLevelType w:val="multilevel"/>
    <w:tmpl w:val="23D858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7" w15:restartNumberingAfterBreak="0">
    <w:nsid w:val="3A58071E"/>
    <w:multiLevelType w:val="multilevel"/>
    <w:tmpl w:val="5B66F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8" w15:restartNumberingAfterBreak="0">
    <w:nsid w:val="3A6F6DBE"/>
    <w:multiLevelType w:val="multilevel"/>
    <w:tmpl w:val="CB061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9" w15:restartNumberingAfterBreak="0">
    <w:nsid w:val="3A7D1408"/>
    <w:multiLevelType w:val="multilevel"/>
    <w:tmpl w:val="757484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0" w15:restartNumberingAfterBreak="0">
    <w:nsid w:val="3ADB1F04"/>
    <w:multiLevelType w:val="multilevel"/>
    <w:tmpl w:val="1ECCCF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1" w15:restartNumberingAfterBreak="0">
    <w:nsid w:val="3C2B0612"/>
    <w:multiLevelType w:val="multilevel"/>
    <w:tmpl w:val="FD8226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2" w15:restartNumberingAfterBreak="0">
    <w:nsid w:val="3C4A21B8"/>
    <w:multiLevelType w:val="multilevel"/>
    <w:tmpl w:val="A37A20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3" w15:restartNumberingAfterBreak="0">
    <w:nsid w:val="3C4E2A66"/>
    <w:multiLevelType w:val="multilevel"/>
    <w:tmpl w:val="949A4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4" w15:restartNumberingAfterBreak="0">
    <w:nsid w:val="3D2040C5"/>
    <w:multiLevelType w:val="multilevel"/>
    <w:tmpl w:val="33F468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5" w15:restartNumberingAfterBreak="0">
    <w:nsid w:val="3D5B7A57"/>
    <w:multiLevelType w:val="multilevel"/>
    <w:tmpl w:val="3710AA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6" w15:restartNumberingAfterBreak="0">
    <w:nsid w:val="3E921F3C"/>
    <w:multiLevelType w:val="multilevel"/>
    <w:tmpl w:val="CE5A0B6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7" w15:restartNumberingAfterBreak="0">
    <w:nsid w:val="3E992751"/>
    <w:multiLevelType w:val="multilevel"/>
    <w:tmpl w:val="F5FA18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8" w15:restartNumberingAfterBreak="0">
    <w:nsid w:val="3EFF0A2C"/>
    <w:multiLevelType w:val="multilevel"/>
    <w:tmpl w:val="D5941A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9" w15:restartNumberingAfterBreak="0">
    <w:nsid w:val="3F310645"/>
    <w:multiLevelType w:val="hybridMultilevel"/>
    <w:tmpl w:val="684CB7FC"/>
    <w:lvl w:ilvl="0" w:tplc="C2BEA12A">
      <w:start w:val="1"/>
      <w:numFmt w:val="bullet"/>
      <w:lvlText w:val=""/>
      <w:lvlJc w:val="left"/>
      <w:pPr>
        <w:tabs>
          <w:tab w:val="num" w:pos="720"/>
        </w:tabs>
        <w:ind w:left="720" w:hanging="360"/>
      </w:pPr>
      <w:rPr>
        <w:rFonts w:ascii="Wingdings" w:hAnsi="Wingdings" w:hint="default"/>
      </w:rPr>
    </w:lvl>
    <w:lvl w:ilvl="1" w:tplc="40963044" w:tentative="1">
      <w:start w:val="1"/>
      <w:numFmt w:val="bullet"/>
      <w:lvlText w:val=""/>
      <w:lvlJc w:val="left"/>
      <w:pPr>
        <w:tabs>
          <w:tab w:val="num" w:pos="1440"/>
        </w:tabs>
        <w:ind w:left="1440" w:hanging="360"/>
      </w:pPr>
      <w:rPr>
        <w:rFonts w:ascii="Wingdings" w:hAnsi="Wingdings" w:hint="default"/>
      </w:rPr>
    </w:lvl>
    <w:lvl w:ilvl="2" w:tplc="0A10888C" w:tentative="1">
      <w:start w:val="1"/>
      <w:numFmt w:val="bullet"/>
      <w:lvlText w:val=""/>
      <w:lvlJc w:val="left"/>
      <w:pPr>
        <w:tabs>
          <w:tab w:val="num" w:pos="2160"/>
        </w:tabs>
        <w:ind w:left="2160" w:hanging="360"/>
      </w:pPr>
      <w:rPr>
        <w:rFonts w:ascii="Wingdings" w:hAnsi="Wingdings" w:hint="default"/>
      </w:rPr>
    </w:lvl>
    <w:lvl w:ilvl="3" w:tplc="F3604174" w:tentative="1">
      <w:start w:val="1"/>
      <w:numFmt w:val="bullet"/>
      <w:lvlText w:val=""/>
      <w:lvlJc w:val="left"/>
      <w:pPr>
        <w:tabs>
          <w:tab w:val="num" w:pos="2880"/>
        </w:tabs>
        <w:ind w:left="2880" w:hanging="360"/>
      </w:pPr>
      <w:rPr>
        <w:rFonts w:ascii="Wingdings" w:hAnsi="Wingdings" w:hint="default"/>
      </w:rPr>
    </w:lvl>
    <w:lvl w:ilvl="4" w:tplc="6CF44EC4" w:tentative="1">
      <w:start w:val="1"/>
      <w:numFmt w:val="bullet"/>
      <w:lvlText w:val=""/>
      <w:lvlJc w:val="left"/>
      <w:pPr>
        <w:tabs>
          <w:tab w:val="num" w:pos="3600"/>
        </w:tabs>
        <w:ind w:left="3600" w:hanging="360"/>
      </w:pPr>
      <w:rPr>
        <w:rFonts w:ascii="Wingdings" w:hAnsi="Wingdings" w:hint="default"/>
      </w:rPr>
    </w:lvl>
    <w:lvl w:ilvl="5" w:tplc="2AFA46C4" w:tentative="1">
      <w:start w:val="1"/>
      <w:numFmt w:val="bullet"/>
      <w:lvlText w:val=""/>
      <w:lvlJc w:val="left"/>
      <w:pPr>
        <w:tabs>
          <w:tab w:val="num" w:pos="4320"/>
        </w:tabs>
        <w:ind w:left="4320" w:hanging="360"/>
      </w:pPr>
      <w:rPr>
        <w:rFonts w:ascii="Wingdings" w:hAnsi="Wingdings" w:hint="default"/>
      </w:rPr>
    </w:lvl>
    <w:lvl w:ilvl="6" w:tplc="2B920224" w:tentative="1">
      <w:start w:val="1"/>
      <w:numFmt w:val="bullet"/>
      <w:lvlText w:val=""/>
      <w:lvlJc w:val="left"/>
      <w:pPr>
        <w:tabs>
          <w:tab w:val="num" w:pos="5040"/>
        </w:tabs>
        <w:ind w:left="5040" w:hanging="360"/>
      </w:pPr>
      <w:rPr>
        <w:rFonts w:ascii="Wingdings" w:hAnsi="Wingdings" w:hint="default"/>
      </w:rPr>
    </w:lvl>
    <w:lvl w:ilvl="7" w:tplc="84FE94E2" w:tentative="1">
      <w:start w:val="1"/>
      <w:numFmt w:val="bullet"/>
      <w:lvlText w:val=""/>
      <w:lvlJc w:val="left"/>
      <w:pPr>
        <w:tabs>
          <w:tab w:val="num" w:pos="5760"/>
        </w:tabs>
        <w:ind w:left="5760" w:hanging="360"/>
      </w:pPr>
      <w:rPr>
        <w:rFonts w:ascii="Wingdings" w:hAnsi="Wingdings" w:hint="default"/>
      </w:rPr>
    </w:lvl>
    <w:lvl w:ilvl="8" w:tplc="10A02ED8" w:tentative="1">
      <w:start w:val="1"/>
      <w:numFmt w:val="bullet"/>
      <w:lvlText w:val=""/>
      <w:lvlJc w:val="left"/>
      <w:pPr>
        <w:tabs>
          <w:tab w:val="num" w:pos="6480"/>
        </w:tabs>
        <w:ind w:left="6480" w:hanging="360"/>
      </w:pPr>
      <w:rPr>
        <w:rFonts w:ascii="Wingdings" w:hAnsi="Wingdings" w:hint="default"/>
      </w:rPr>
    </w:lvl>
  </w:abstractNum>
  <w:abstractNum w:abstractNumId="160" w15:restartNumberingAfterBreak="0">
    <w:nsid w:val="3F3816AD"/>
    <w:multiLevelType w:val="multilevel"/>
    <w:tmpl w:val="40546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1" w15:restartNumberingAfterBreak="0">
    <w:nsid w:val="3F555A54"/>
    <w:multiLevelType w:val="multilevel"/>
    <w:tmpl w:val="36B891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2" w15:restartNumberingAfterBreak="0">
    <w:nsid w:val="3FF54FA8"/>
    <w:multiLevelType w:val="multilevel"/>
    <w:tmpl w:val="708890E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3" w15:restartNumberingAfterBreak="0">
    <w:nsid w:val="406654AC"/>
    <w:multiLevelType w:val="multilevel"/>
    <w:tmpl w:val="463CB8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4" w15:restartNumberingAfterBreak="0">
    <w:nsid w:val="40C343F8"/>
    <w:multiLevelType w:val="multilevel"/>
    <w:tmpl w:val="847E4C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5" w15:restartNumberingAfterBreak="0">
    <w:nsid w:val="416156A2"/>
    <w:multiLevelType w:val="multilevel"/>
    <w:tmpl w:val="83F023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6" w15:restartNumberingAfterBreak="0">
    <w:nsid w:val="41743254"/>
    <w:multiLevelType w:val="multilevel"/>
    <w:tmpl w:val="EC924E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7" w15:restartNumberingAfterBreak="0">
    <w:nsid w:val="41AA4ACF"/>
    <w:multiLevelType w:val="multilevel"/>
    <w:tmpl w:val="54E679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8" w15:restartNumberingAfterBreak="0">
    <w:nsid w:val="41C85BF5"/>
    <w:multiLevelType w:val="multilevel"/>
    <w:tmpl w:val="01346F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9" w15:restartNumberingAfterBreak="0">
    <w:nsid w:val="425A3021"/>
    <w:multiLevelType w:val="multilevel"/>
    <w:tmpl w:val="28F806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0" w15:restartNumberingAfterBreak="0">
    <w:nsid w:val="428D4D1E"/>
    <w:multiLevelType w:val="multilevel"/>
    <w:tmpl w:val="8E1C4C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1" w15:restartNumberingAfterBreak="0">
    <w:nsid w:val="42934374"/>
    <w:multiLevelType w:val="multilevel"/>
    <w:tmpl w:val="1B780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2" w15:restartNumberingAfterBreak="0">
    <w:nsid w:val="431F4A3C"/>
    <w:multiLevelType w:val="multilevel"/>
    <w:tmpl w:val="4B489E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3" w15:restartNumberingAfterBreak="0">
    <w:nsid w:val="43B7760A"/>
    <w:multiLevelType w:val="multilevel"/>
    <w:tmpl w:val="6AA0DF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4" w15:restartNumberingAfterBreak="0">
    <w:nsid w:val="4499756D"/>
    <w:multiLevelType w:val="multilevel"/>
    <w:tmpl w:val="4DA66D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5" w15:restartNumberingAfterBreak="0">
    <w:nsid w:val="44BD4B01"/>
    <w:multiLevelType w:val="multilevel"/>
    <w:tmpl w:val="66844F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6" w15:restartNumberingAfterBreak="0">
    <w:nsid w:val="450C1AD3"/>
    <w:multiLevelType w:val="multilevel"/>
    <w:tmpl w:val="6972B8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7" w15:restartNumberingAfterBreak="0">
    <w:nsid w:val="457E34CF"/>
    <w:multiLevelType w:val="multilevel"/>
    <w:tmpl w:val="44D861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8" w15:restartNumberingAfterBreak="0">
    <w:nsid w:val="461F5144"/>
    <w:multiLevelType w:val="multilevel"/>
    <w:tmpl w:val="AF4C71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9" w15:restartNumberingAfterBreak="0">
    <w:nsid w:val="46502144"/>
    <w:multiLevelType w:val="multilevel"/>
    <w:tmpl w:val="E3D64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0" w15:restartNumberingAfterBreak="0">
    <w:nsid w:val="46684A20"/>
    <w:multiLevelType w:val="multilevel"/>
    <w:tmpl w:val="FEBAD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1" w15:restartNumberingAfterBreak="0">
    <w:nsid w:val="46EF7CC6"/>
    <w:multiLevelType w:val="multilevel"/>
    <w:tmpl w:val="0A3021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2" w15:restartNumberingAfterBreak="0">
    <w:nsid w:val="474A1F75"/>
    <w:multiLevelType w:val="multilevel"/>
    <w:tmpl w:val="E9D09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3" w15:restartNumberingAfterBreak="0">
    <w:nsid w:val="47750E48"/>
    <w:multiLevelType w:val="multilevel"/>
    <w:tmpl w:val="3D52D7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4" w15:restartNumberingAfterBreak="0">
    <w:nsid w:val="47986854"/>
    <w:multiLevelType w:val="multilevel"/>
    <w:tmpl w:val="3FEE01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5" w15:restartNumberingAfterBreak="0">
    <w:nsid w:val="48093693"/>
    <w:multiLevelType w:val="multilevel"/>
    <w:tmpl w:val="D59EC4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6" w15:restartNumberingAfterBreak="0">
    <w:nsid w:val="480E170E"/>
    <w:multiLevelType w:val="multilevel"/>
    <w:tmpl w:val="484C0C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7" w15:restartNumberingAfterBreak="0">
    <w:nsid w:val="48C72FD1"/>
    <w:multiLevelType w:val="multilevel"/>
    <w:tmpl w:val="5AB8C7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8" w15:restartNumberingAfterBreak="0">
    <w:nsid w:val="495A54EC"/>
    <w:multiLevelType w:val="multilevel"/>
    <w:tmpl w:val="6A861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9" w15:restartNumberingAfterBreak="0">
    <w:nsid w:val="498F2796"/>
    <w:multiLevelType w:val="multilevel"/>
    <w:tmpl w:val="C2526D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0" w15:restartNumberingAfterBreak="0">
    <w:nsid w:val="49934F4F"/>
    <w:multiLevelType w:val="multilevel"/>
    <w:tmpl w:val="BFBC1B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1" w15:restartNumberingAfterBreak="0">
    <w:nsid w:val="49E75743"/>
    <w:multiLevelType w:val="multilevel"/>
    <w:tmpl w:val="FD2626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2" w15:restartNumberingAfterBreak="0">
    <w:nsid w:val="4A1539B3"/>
    <w:multiLevelType w:val="multilevel"/>
    <w:tmpl w:val="749619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3" w15:restartNumberingAfterBreak="0">
    <w:nsid w:val="4A7E03E1"/>
    <w:multiLevelType w:val="multilevel"/>
    <w:tmpl w:val="1B86295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4" w15:restartNumberingAfterBreak="0">
    <w:nsid w:val="4A893F17"/>
    <w:multiLevelType w:val="multilevel"/>
    <w:tmpl w:val="3AD2FD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5" w15:restartNumberingAfterBreak="0">
    <w:nsid w:val="4B4A1D0C"/>
    <w:multiLevelType w:val="multilevel"/>
    <w:tmpl w:val="0BCCF5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6" w15:restartNumberingAfterBreak="0">
    <w:nsid w:val="4BBB0B87"/>
    <w:multiLevelType w:val="multilevel"/>
    <w:tmpl w:val="B7E432F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7" w15:restartNumberingAfterBreak="0">
    <w:nsid w:val="4C105066"/>
    <w:multiLevelType w:val="multilevel"/>
    <w:tmpl w:val="4DA654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8" w15:restartNumberingAfterBreak="0">
    <w:nsid w:val="4C6F056C"/>
    <w:multiLevelType w:val="multilevel"/>
    <w:tmpl w:val="69905A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9" w15:restartNumberingAfterBreak="0">
    <w:nsid w:val="4CA052A4"/>
    <w:multiLevelType w:val="multilevel"/>
    <w:tmpl w:val="4BF2E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0" w15:restartNumberingAfterBreak="0">
    <w:nsid w:val="4CFE7D61"/>
    <w:multiLevelType w:val="multilevel"/>
    <w:tmpl w:val="8BF4B7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1" w15:restartNumberingAfterBreak="0">
    <w:nsid w:val="4D0624C2"/>
    <w:multiLevelType w:val="multilevel"/>
    <w:tmpl w:val="DC7C1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2" w15:restartNumberingAfterBreak="0">
    <w:nsid w:val="4D3071DC"/>
    <w:multiLevelType w:val="multilevel"/>
    <w:tmpl w:val="9DE840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3" w15:restartNumberingAfterBreak="0">
    <w:nsid w:val="4D4B6899"/>
    <w:multiLevelType w:val="multilevel"/>
    <w:tmpl w:val="1AC43C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4" w15:restartNumberingAfterBreak="0">
    <w:nsid w:val="4D65585F"/>
    <w:multiLevelType w:val="multilevel"/>
    <w:tmpl w:val="0964C1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5" w15:restartNumberingAfterBreak="0">
    <w:nsid w:val="4E3D3712"/>
    <w:multiLevelType w:val="multilevel"/>
    <w:tmpl w:val="B6AC64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6" w15:restartNumberingAfterBreak="0">
    <w:nsid w:val="4F472A21"/>
    <w:multiLevelType w:val="multilevel"/>
    <w:tmpl w:val="D1D0C8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7" w15:restartNumberingAfterBreak="0">
    <w:nsid w:val="4FAA0567"/>
    <w:multiLevelType w:val="multilevel"/>
    <w:tmpl w:val="C71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8" w15:restartNumberingAfterBreak="0">
    <w:nsid w:val="4FCB5CC1"/>
    <w:multiLevelType w:val="multilevel"/>
    <w:tmpl w:val="2F5C2C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9" w15:restartNumberingAfterBreak="0">
    <w:nsid w:val="4FCF0DA4"/>
    <w:multiLevelType w:val="multilevel"/>
    <w:tmpl w:val="DA0A69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0" w15:restartNumberingAfterBreak="0">
    <w:nsid w:val="50B97D76"/>
    <w:multiLevelType w:val="multilevel"/>
    <w:tmpl w:val="B7D871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1" w15:restartNumberingAfterBreak="0">
    <w:nsid w:val="51405B80"/>
    <w:multiLevelType w:val="multilevel"/>
    <w:tmpl w:val="18E8FC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2" w15:restartNumberingAfterBreak="0">
    <w:nsid w:val="51B60587"/>
    <w:multiLevelType w:val="multilevel"/>
    <w:tmpl w:val="56986A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3" w15:restartNumberingAfterBreak="0">
    <w:nsid w:val="51BB43A9"/>
    <w:multiLevelType w:val="multilevel"/>
    <w:tmpl w:val="F0E8AA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4" w15:restartNumberingAfterBreak="0">
    <w:nsid w:val="51E91EBF"/>
    <w:multiLevelType w:val="multilevel"/>
    <w:tmpl w:val="716463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5" w15:restartNumberingAfterBreak="0">
    <w:nsid w:val="52072D8E"/>
    <w:multiLevelType w:val="multilevel"/>
    <w:tmpl w:val="A68004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6" w15:restartNumberingAfterBreak="0">
    <w:nsid w:val="52FF3592"/>
    <w:multiLevelType w:val="multilevel"/>
    <w:tmpl w:val="A9546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7" w15:restartNumberingAfterBreak="0">
    <w:nsid w:val="531F13FC"/>
    <w:multiLevelType w:val="multilevel"/>
    <w:tmpl w:val="B48E3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8" w15:restartNumberingAfterBreak="0">
    <w:nsid w:val="53484043"/>
    <w:multiLevelType w:val="multilevel"/>
    <w:tmpl w:val="0944B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9" w15:restartNumberingAfterBreak="0">
    <w:nsid w:val="53F94ECA"/>
    <w:multiLevelType w:val="multilevel"/>
    <w:tmpl w:val="DFAEC6B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0" w15:restartNumberingAfterBreak="0">
    <w:nsid w:val="54016862"/>
    <w:multiLevelType w:val="multilevel"/>
    <w:tmpl w:val="A3A0B6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1" w15:restartNumberingAfterBreak="0">
    <w:nsid w:val="562E6405"/>
    <w:multiLevelType w:val="multilevel"/>
    <w:tmpl w:val="B434C6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2" w15:restartNumberingAfterBreak="0">
    <w:nsid w:val="565C3DE1"/>
    <w:multiLevelType w:val="multilevel"/>
    <w:tmpl w:val="4B989D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3" w15:restartNumberingAfterBreak="0">
    <w:nsid w:val="56D2115D"/>
    <w:multiLevelType w:val="multilevel"/>
    <w:tmpl w:val="865E49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4" w15:restartNumberingAfterBreak="0">
    <w:nsid w:val="58103731"/>
    <w:multiLevelType w:val="multilevel"/>
    <w:tmpl w:val="29307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5" w15:restartNumberingAfterBreak="0">
    <w:nsid w:val="58573D18"/>
    <w:multiLevelType w:val="multilevel"/>
    <w:tmpl w:val="2528D7A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6" w15:restartNumberingAfterBreak="0">
    <w:nsid w:val="587B3DA1"/>
    <w:multiLevelType w:val="multilevel"/>
    <w:tmpl w:val="1A3484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7" w15:restartNumberingAfterBreak="0">
    <w:nsid w:val="58C00959"/>
    <w:multiLevelType w:val="multilevel"/>
    <w:tmpl w:val="A7E0D1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8" w15:restartNumberingAfterBreak="0">
    <w:nsid w:val="58D93A18"/>
    <w:multiLevelType w:val="multilevel"/>
    <w:tmpl w:val="B1801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9" w15:restartNumberingAfterBreak="0">
    <w:nsid w:val="593D346B"/>
    <w:multiLevelType w:val="multilevel"/>
    <w:tmpl w:val="79F08D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0" w15:restartNumberingAfterBreak="0">
    <w:nsid w:val="594A27E7"/>
    <w:multiLevelType w:val="multilevel"/>
    <w:tmpl w:val="131C9D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1" w15:restartNumberingAfterBreak="0">
    <w:nsid w:val="596D6C95"/>
    <w:multiLevelType w:val="multilevel"/>
    <w:tmpl w:val="BCBCEC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2" w15:restartNumberingAfterBreak="0">
    <w:nsid w:val="5B2F68BF"/>
    <w:multiLevelType w:val="multilevel"/>
    <w:tmpl w:val="80E0A1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3" w15:restartNumberingAfterBreak="0">
    <w:nsid w:val="5B31280D"/>
    <w:multiLevelType w:val="multilevel"/>
    <w:tmpl w:val="78BE9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4" w15:restartNumberingAfterBreak="0">
    <w:nsid w:val="5B936D92"/>
    <w:multiLevelType w:val="multilevel"/>
    <w:tmpl w:val="6C5C8C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5" w15:restartNumberingAfterBreak="0">
    <w:nsid w:val="5C1016E6"/>
    <w:multiLevelType w:val="multilevel"/>
    <w:tmpl w:val="6BC4D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6" w15:restartNumberingAfterBreak="0">
    <w:nsid w:val="5C980B42"/>
    <w:multiLevelType w:val="multilevel"/>
    <w:tmpl w:val="33F492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7" w15:restartNumberingAfterBreak="0">
    <w:nsid w:val="5CB01A07"/>
    <w:multiLevelType w:val="multilevel"/>
    <w:tmpl w:val="7D468D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8" w15:restartNumberingAfterBreak="0">
    <w:nsid w:val="5D0F64A8"/>
    <w:multiLevelType w:val="multilevel"/>
    <w:tmpl w:val="ACA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9" w15:restartNumberingAfterBreak="0">
    <w:nsid w:val="5E0060DF"/>
    <w:multiLevelType w:val="multilevel"/>
    <w:tmpl w:val="504861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0" w15:restartNumberingAfterBreak="0">
    <w:nsid w:val="5E4E1293"/>
    <w:multiLevelType w:val="multilevel"/>
    <w:tmpl w:val="8E086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1" w15:restartNumberingAfterBreak="0">
    <w:nsid w:val="5EAE0237"/>
    <w:multiLevelType w:val="multilevel"/>
    <w:tmpl w:val="72EE8F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2" w15:restartNumberingAfterBreak="0">
    <w:nsid w:val="5EFD5DCB"/>
    <w:multiLevelType w:val="multilevel"/>
    <w:tmpl w:val="181AE0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3" w15:restartNumberingAfterBreak="0">
    <w:nsid w:val="5EFE0EB1"/>
    <w:multiLevelType w:val="multilevel"/>
    <w:tmpl w:val="BE10F3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4" w15:restartNumberingAfterBreak="0">
    <w:nsid w:val="5EFF2426"/>
    <w:multiLevelType w:val="multilevel"/>
    <w:tmpl w:val="0AE2E1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5" w15:restartNumberingAfterBreak="0">
    <w:nsid w:val="5F4E7CAF"/>
    <w:multiLevelType w:val="multilevel"/>
    <w:tmpl w:val="11FC64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6" w15:restartNumberingAfterBreak="0">
    <w:nsid w:val="5FCF6297"/>
    <w:multiLevelType w:val="multilevel"/>
    <w:tmpl w:val="F54870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7" w15:restartNumberingAfterBreak="0">
    <w:nsid w:val="60001926"/>
    <w:multiLevelType w:val="hybridMultilevel"/>
    <w:tmpl w:val="0F688152"/>
    <w:lvl w:ilvl="0" w:tplc="C282752E">
      <w:start w:val="1"/>
      <w:numFmt w:val="bullet"/>
      <w:lvlText w:val=""/>
      <w:lvlJc w:val="left"/>
      <w:pPr>
        <w:tabs>
          <w:tab w:val="num" w:pos="720"/>
        </w:tabs>
        <w:ind w:left="720" w:hanging="360"/>
      </w:pPr>
      <w:rPr>
        <w:rFonts w:ascii="Wingdings" w:hAnsi="Wingdings" w:hint="default"/>
      </w:rPr>
    </w:lvl>
    <w:lvl w:ilvl="1" w:tplc="ECC6FAAE" w:tentative="1">
      <w:start w:val="1"/>
      <w:numFmt w:val="bullet"/>
      <w:lvlText w:val=""/>
      <w:lvlJc w:val="left"/>
      <w:pPr>
        <w:tabs>
          <w:tab w:val="num" w:pos="1440"/>
        </w:tabs>
        <w:ind w:left="1440" w:hanging="360"/>
      </w:pPr>
      <w:rPr>
        <w:rFonts w:ascii="Wingdings" w:hAnsi="Wingdings" w:hint="default"/>
      </w:rPr>
    </w:lvl>
    <w:lvl w:ilvl="2" w:tplc="AE28A2BC" w:tentative="1">
      <w:start w:val="1"/>
      <w:numFmt w:val="bullet"/>
      <w:lvlText w:val=""/>
      <w:lvlJc w:val="left"/>
      <w:pPr>
        <w:tabs>
          <w:tab w:val="num" w:pos="2160"/>
        </w:tabs>
        <w:ind w:left="2160" w:hanging="360"/>
      </w:pPr>
      <w:rPr>
        <w:rFonts w:ascii="Wingdings" w:hAnsi="Wingdings" w:hint="default"/>
      </w:rPr>
    </w:lvl>
    <w:lvl w:ilvl="3" w:tplc="8C6A631C" w:tentative="1">
      <w:start w:val="1"/>
      <w:numFmt w:val="bullet"/>
      <w:lvlText w:val=""/>
      <w:lvlJc w:val="left"/>
      <w:pPr>
        <w:tabs>
          <w:tab w:val="num" w:pos="2880"/>
        </w:tabs>
        <w:ind w:left="2880" w:hanging="360"/>
      </w:pPr>
      <w:rPr>
        <w:rFonts w:ascii="Wingdings" w:hAnsi="Wingdings" w:hint="default"/>
      </w:rPr>
    </w:lvl>
    <w:lvl w:ilvl="4" w:tplc="B446622C" w:tentative="1">
      <w:start w:val="1"/>
      <w:numFmt w:val="bullet"/>
      <w:lvlText w:val=""/>
      <w:lvlJc w:val="left"/>
      <w:pPr>
        <w:tabs>
          <w:tab w:val="num" w:pos="3600"/>
        </w:tabs>
        <w:ind w:left="3600" w:hanging="360"/>
      </w:pPr>
      <w:rPr>
        <w:rFonts w:ascii="Wingdings" w:hAnsi="Wingdings" w:hint="default"/>
      </w:rPr>
    </w:lvl>
    <w:lvl w:ilvl="5" w:tplc="8CE24692" w:tentative="1">
      <w:start w:val="1"/>
      <w:numFmt w:val="bullet"/>
      <w:lvlText w:val=""/>
      <w:lvlJc w:val="left"/>
      <w:pPr>
        <w:tabs>
          <w:tab w:val="num" w:pos="4320"/>
        </w:tabs>
        <w:ind w:left="4320" w:hanging="360"/>
      </w:pPr>
      <w:rPr>
        <w:rFonts w:ascii="Wingdings" w:hAnsi="Wingdings" w:hint="default"/>
      </w:rPr>
    </w:lvl>
    <w:lvl w:ilvl="6" w:tplc="A086D3C4" w:tentative="1">
      <w:start w:val="1"/>
      <w:numFmt w:val="bullet"/>
      <w:lvlText w:val=""/>
      <w:lvlJc w:val="left"/>
      <w:pPr>
        <w:tabs>
          <w:tab w:val="num" w:pos="5040"/>
        </w:tabs>
        <w:ind w:left="5040" w:hanging="360"/>
      </w:pPr>
      <w:rPr>
        <w:rFonts w:ascii="Wingdings" w:hAnsi="Wingdings" w:hint="default"/>
      </w:rPr>
    </w:lvl>
    <w:lvl w:ilvl="7" w:tplc="B0565C02" w:tentative="1">
      <w:start w:val="1"/>
      <w:numFmt w:val="bullet"/>
      <w:lvlText w:val=""/>
      <w:lvlJc w:val="left"/>
      <w:pPr>
        <w:tabs>
          <w:tab w:val="num" w:pos="5760"/>
        </w:tabs>
        <w:ind w:left="5760" w:hanging="360"/>
      </w:pPr>
      <w:rPr>
        <w:rFonts w:ascii="Wingdings" w:hAnsi="Wingdings" w:hint="default"/>
      </w:rPr>
    </w:lvl>
    <w:lvl w:ilvl="8" w:tplc="338C0952" w:tentative="1">
      <w:start w:val="1"/>
      <w:numFmt w:val="bullet"/>
      <w:lvlText w:val=""/>
      <w:lvlJc w:val="left"/>
      <w:pPr>
        <w:tabs>
          <w:tab w:val="num" w:pos="6480"/>
        </w:tabs>
        <w:ind w:left="6480" w:hanging="360"/>
      </w:pPr>
      <w:rPr>
        <w:rFonts w:ascii="Wingdings" w:hAnsi="Wingdings" w:hint="default"/>
      </w:rPr>
    </w:lvl>
  </w:abstractNum>
  <w:abstractNum w:abstractNumId="248" w15:restartNumberingAfterBreak="0">
    <w:nsid w:val="601376A6"/>
    <w:multiLevelType w:val="multilevel"/>
    <w:tmpl w:val="0C52F3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9" w15:restartNumberingAfterBreak="0">
    <w:nsid w:val="614C6784"/>
    <w:multiLevelType w:val="multilevel"/>
    <w:tmpl w:val="1F7A0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0" w15:restartNumberingAfterBreak="0">
    <w:nsid w:val="616A6E81"/>
    <w:multiLevelType w:val="multilevel"/>
    <w:tmpl w:val="19EA74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1" w15:restartNumberingAfterBreak="0">
    <w:nsid w:val="62FC1BC9"/>
    <w:multiLevelType w:val="multilevel"/>
    <w:tmpl w:val="53D0DE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2" w15:restartNumberingAfterBreak="0">
    <w:nsid w:val="63620511"/>
    <w:multiLevelType w:val="multilevel"/>
    <w:tmpl w:val="242AC3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3" w15:restartNumberingAfterBreak="0">
    <w:nsid w:val="639230C8"/>
    <w:multiLevelType w:val="multilevel"/>
    <w:tmpl w:val="2EA60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4" w15:restartNumberingAfterBreak="0">
    <w:nsid w:val="645B315D"/>
    <w:multiLevelType w:val="multilevel"/>
    <w:tmpl w:val="D2408C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5" w15:restartNumberingAfterBreak="0">
    <w:nsid w:val="647C2B41"/>
    <w:multiLevelType w:val="multilevel"/>
    <w:tmpl w:val="126CFE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6" w15:restartNumberingAfterBreak="0">
    <w:nsid w:val="64C63B98"/>
    <w:multiLevelType w:val="multilevel"/>
    <w:tmpl w:val="D81EA5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7" w15:restartNumberingAfterBreak="0">
    <w:nsid w:val="656C37BB"/>
    <w:multiLevelType w:val="multilevel"/>
    <w:tmpl w:val="9A3A4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8" w15:restartNumberingAfterBreak="0">
    <w:nsid w:val="65CE68CA"/>
    <w:multiLevelType w:val="multilevel"/>
    <w:tmpl w:val="D4AEA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9" w15:restartNumberingAfterBreak="0">
    <w:nsid w:val="664A6AF3"/>
    <w:multiLevelType w:val="multilevel"/>
    <w:tmpl w:val="582AC9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0" w15:restartNumberingAfterBreak="0">
    <w:nsid w:val="6676118F"/>
    <w:multiLevelType w:val="multilevel"/>
    <w:tmpl w:val="8E76D5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1" w15:restartNumberingAfterBreak="0">
    <w:nsid w:val="67253281"/>
    <w:multiLevelType w:val="multilevel"/>
    <w:tmpl w:val="974E2A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2" w15:restartNumberingAfterBreak="0">
    <w:nsid w:val="67265861"/>
    <w:multiLevelType w:val="multilevel"/>
    <w:tmpl w:val="B49A12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3" w15:restartNumberingAfterBreak="0">
    <w:nsid w:val="67EB7C27"/>
    <w:multiLevelType w:val="multilevel"/>
    <w:tmpl w:val="502039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4" w15:restartNumberingAfterBreak="0">
    <w:nsid w:val="688F788F"/>
    <w:multiLevelType w:val="multilevel"/>
    <w:tmpl w:val="D06AEC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5" w15:restartNumberingAfterBreak="0">
    <w:nsid w:val="69C034D3"/>
    <w:multiLevelType w:val="multilevel"/>
    <w:tmpl w:val="A49A31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6" w15:restartNumberingAfterBreak="0">
    <w:nsid w:val="6B130DB8"/>
    <w:multiLevelType w:val="multilevel"/>
    <w:tmpl w:val="DA3269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7" w15:restartNumberingAfterBreak="0">
    <w:nsid w:val="6BD05FBC"/>
    <w:multiLevelType w:val="multilevel"/>
    <w:tmpl w:val="0CB4B7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8" w15:restartNumberingAfterBreak="0">
    <w:nsid w:val="6C263CB7"/>
    <w:multiLevelType w:val="multilevel"/>
    <w:tmpl w:val="02E66F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9" w15:restartNumberingAfterBreak="0">
    <w:nsid w:val="6C555031"/>
    <w:multiLevelType w:val="multilevel"/>
    <w:tmpl w:val="56648C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0" w15:restartNumberingAfterBreak="0">
    <w:nsid w:val="6C622CE9"/>
    <w:multiLevelType w:val="multilevel"/>
    <w:tmpl w:val="52BECA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1" w15:restartNumberingAfterBreak="0">
    <w:nsid w:val="6D5A68E2"/>
    <w:multiLevelType w:val="multilevel"/>
    <w:tmpl w:val="E5A0B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2" w15:restartNumberingAfterBreak="0">
    <w:nsid w:val="6DA112E2"/>
    <w:multiLevelType w:val="multilevel"/>
    <w:tmpl w:val="5582C7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3" w15:restartNumberingAfterBreak="0">
    <w:nsid w:val="6DB50B3C"/>
    <w:multiLevelType w:val="multilevel"/>
    <w:tmpl w:val="797AB3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4" w15:restartNumberingAfterBreak="0">
    <w:nsid w:val="6DF117B3"/>
    <w:multiLevelType w:val="multilevel"/>
    <w:tmpl w:val="D60C01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5" w15:restartNumberingAfterBreak="0">
    <w:nsid w:val="6E6B3CE4"/>
    <w:multiLevelType w:val="multilevel"/>
    <w:tmpl w:val="8C7A95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6" w15:restartNumberingAfterBreak="0">
    <w:nsid w:val="6E707B67"/>
    <w:multiLevelType w:val="multilevel"/>
    <w:tmpl w:val="E626F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7" w15:restartNumberingAfterBreak="0">
    <w:nsid w:val="6F2957AF"/>
    <w:multiLevelType w:val="multilevel"/>
    <w:tmpl w:val="3C16A9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8" w15:restartNumberingAfterBreak="0">
    <w:nsid w:val="6F3E6C68"/>
    <w:multiLevelType w:val="multilevel"/>
    <w:tmpl w:val="2716C1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9" w15:restartNumberingAfterBreak="0">
    <w:nsid w:val="6F71166F"/>
    <w:multiLevelType w:val="multilevel"/>
    <w:tmpl w:val="B79662EE"/>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0" w15:restartNumberingAfterBreak="0">
    <w:nsid w:val="6FFA1A30"/>
    <w:multiLevelType w:val="multilevel"/>
    <w:tmpl w:val="A014BC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1" w15:restartNumberingAfterBreak="0">
    <w:nsid w:val="70221D9E"/>
    <w:multiLevelType w:val="multilevel"/>
    <w:tmpl w:val="FF6C99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2" w15:restartNumberingAfterBreak="0">
    <w:nsid w:val="70E0108B"/>
    <w:multiLevelType w:val="multilevel"/>
    <w:tmpl w:val="CBBA2DA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3" w15:restartNumberingAfterBreak="0">
    <w:nsid w:val="70F83B2F"/>
    <w:multiLevelType w:val="multilevel"/>
    <w:tmpl w:val="5E0440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4" w15:restartNumberingAfterBreak="0">
    <w:nsid w:val="718014CF"/>
    <w:multiLevelType w:val="multilevel"/>
    <w:tmpl w:val="E63AFDC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5" w15:restartNumberingAfterBreak="0">
    <w:nsid w:val="71F81127"/>
    <w:multiLevelType w:val="multilevel"/>
    <w:tmpl w:val="6A7812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6" w15:restartNumberingAfterBreak="0">
    <w:nsid w:val="71F925F0"/>
    <w:multiLevelType w:val="multilevel"/>
    <w:tmpl w:val="3A5C57C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7" w15:restartNumberingAfterBreak="0">
    <w:nsid w:val="729E74A8"/>
    <w:multiLevelType w:val="multilevel"/>
    <w:tmpl w:val="4BD802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8" w15:restartNumberingAfterBreak="0">
    <w:nsid w:val="734B50C8"/>
    <w:multiLevelType w:val="multilevel"/>
    <w:tmpl w:val="9A9282A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9" w15:restartNumberingAfterBreak="0">
    <w:nsid w:val="738C1F9F"/>
    <w:multiLevelType w:val="multilevel"/>
    <w:tmpl w:val="905464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0" w15:restartNumberingAfterBreak="0">
    <w:nsid w:val="739F7924"/>
    <w:multiLevelType w:val="multilevel"/>
    <w:tmpl w:val="5798F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1" w15:restartNumberingAfterBreak="0">
    <w:nsid w:val="74732F21"/>
    <w:multiLevelType w:val="multilevel"/>
    <w:tmpl w:val="936C19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2" w15:restartNumberingAfterBreak="0">
    <w:nsid w:val="74FC427E"/>
    <w:multiLevelType w:val="multilevel"/>
    <w:tmpl w:val="5622AB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3" w15:restartNumberingAfterBreak="0">
    <w:nsid w:val="75312EB5"/>
    <w:multiLevelType w:val="multilevel"/>
    <w:tmpl w:val="48E4A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4" w15:restartNumberingAfterBreak="0">
    <w:nsid w:val="755227DF"/>
    <w:multiLevelType w:val="multilevel"/>
    <w:tmpl w:val="AAC01E1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5" w15:restartNumberingAfterBreak="0">
    <w:nsid w:val="75B97BCE"/>
    <w:multiLevelType w:val="multilevel"/>
    <w:tmpl w:val="E59C17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6" w15:restartNumberingAfterBreak="0">
    <w:nsid w:val="7625406D"/>
    <w:multiLevelType w:val="multilevel"/>
    <w:tmpl w:val="CA3857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7" w15:restartNumberingAfterBreak="0">
    <w:nsid w:val="76543934"/>
    <w:multiLevelType w:val="multilevel"/>
    <w:tmpl w:val="916C6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8" w15:restartNumberingAfterBreak="0">
    <w:nsid w:val="765910AF"/>
    <w:multiLevelType w:val="multilevel"/>
    <w:tmpl w:val="935EEB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9" w15:restartNumberingAfterBreak="0">
    <w:nsid w:val="765A1E1A"/>
    <w:multiLevelType w:val="multilevel"/>
    <w:tmpl w:val="05D07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0" w15:restartNumberingAfterBreak="0">
    <w:nsid w:val="76F55824"/>
    <w:multiLevelType w:val="multilevel"/>
    <w:tmpl w:val="308004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1" w15:restartNumberingAfterBreak="0">
    <w:nsid w:val="7735732E"/>
    <w:multiLevelType w:val="multilevel"/>
    <w:tmpl w:val="FE14F4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2" w15:restartNumberingAfterBreak="0">
    <w:nsid w:val="77426F7B"/>
    <w:multiLevelType w:val="multilevel"/>
    <w:tmpl w:val="0B2C10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3" w15:restartNumberingAfterBreak="0">
    <w:nsid w:val="776F2D8E"/>
    <w:multiLevelType w:val="multilevel"/>
    <w:tmpl w:val="DC44A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4" w15:restartNumberingAfterBreak="0">
    <w:nsid w:val="776F3F0A"/>
    <w:multiLevelType w:val="multilevel"/>
    <w:tmpl w:val="5FE2F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5" w15:restartNumberingAfterBreak="0">
    <w:nsid w:val="77BC336C"/>
    <w:multiLevelType w:val="multilevel"/>
    <w:tmpl w:val="CDEA1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6" w15:restartNumberingAfterBreak="0">
    <w:nsid w:val="783020A2"/>
    <w:multiLevelType w:val="multilevel"/>
    <w:tmpl w:val="5888CD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7" w15:restartNumberingAfterBreak="0">
    <w:nsid w:val="783A2655"/>
    <w:multiLevelType w:val="multilevel"/>
    <w:tmpl w:val="648230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8" w15:restartNumberingAfterBreak="0">
    <w:nsid w:val="78687E42"/>
    <w:multiLevelType w:val="multilevel"/>
    <w:tmpl w:val="0A68B1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9" w15:restartNumberingAfterBreak="0">
    <w:nsid w:val="791D15B9"/>
    <w:multiLevelType w:val="multilevel"/>
    <w:tmpl w:val="0136B2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0" w15:restartNumberingAfterBreak="0">
    <w:nsid w:val="796C723A"/>
    <w:multiLevelType w:val="multilevel"/>
    <w:tmpl w:val="E70A02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1" w15:restartNumberingAfterBreak="0">
    <w:nsid w:val="7A7476C3"/>
    <w:multiLevelType w:val="multilevel"/>
    <w:tmpl w:val="BE08BB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2" w15:restartNumberingAfterBreak="0">
    <w:nsid w:val="7A891B36"/>
    <w:multiLevelType w:val="multilevel"/>
    <w:tmpl w:val="165C48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3" w15:restartNumberingAfterBreak="0">
    <w:nsid w:val="7ACE0496"/>
    <w:multiLevelType w:val="multilevel"/>
    <w:tmpl w:val="21B2F0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4" w15:restartNumberingAfterBreak="0">
    <w:nsid w:val="7AD63B92"/>
    <w:multiLevelType w:val="multilevel"/>
    <w:tmpl w:val="1BF85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5" w15:restartNumberingAfterBreak="0">
    <w:nsid w:val="7B151883"/>
    <w:multiLevelType w:val="multilevel"/>
    <w:tmpl w:val="0B54E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6" w15:restartNumberingAfterBreak="0">
    <w:nsid w:val="7B3D1E5B"/>
    <w:multiLevelType w:val="multilevel"/>
    <w:tmpl w:val="9BF0D9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7" w15:restartNumberingAfterBreak="0">
    <w:nsid w:val="7B4441FC"/>
    <w:multiLevelType w:val="multilevel"/>
    <w:tmpl w:val="2974D05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8" w15:restartNumberingAfterBreak="0">
    <w:nsid w:val="7BFA03B3"/>
    <w:multiLevelType w:val="multilevel"/>
    <w:tmpl w:val="1550F38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9" w15:restartNumberingAfterBreak="0">
    <w:nsid w:val="7CDB3F59"/>
    <w:multiLevelType w:val="multilevel"/>
    <w:tmpl w:val="D21AA9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0" w15:restartNumberingAfterBreak="0">
    <w:nsid w:val="7D3B1B91"/>
    <w:multiLevelType w:val="multilevel"/>
    <w:tmpl w:val="63008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1" w15:restartNumberingAfterBreak="0">
    <w:nsid w:val="7F1F237D"/>
    <w:multiLevelType w:val="multilevel"/>
    <w:tmpl w:val="79DA2A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2" w15:restartNumberingAfterBreak="0">
    <w:nsid w:val="7F232F54"/>
    <w:multiLevelType w:val="multilevel"/>
    <w:tmpl w:val="DFAA30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3" w15:restartNumberingAfterBreak="0">
    <w:nsid w:val="7F565D39"/>
    <w:multiLevelType w:val="multilevel"/>
    <w:tmpl w:val="18328E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4" w15:restartNumberingAfterBreak="0">
    <w:nsid w:val="7F9D7D4D"/>
    <w:multiLevelType w:val="multilevel"/>
    <w:tmpl w:val="A5ECFE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946158762">
    <w:abstractNumId w:val="123"/>
  </w:num>
  <w:num w:numId="2" w16cid:durableId="1224605930">
    <w:abstractNumId w:val="113"/>
  </w:num>
  <w:num w:numId="3" w16cid:durableId="1473254360">
    <w:abstractNumId w:val="215"/>
  </w:num>
  <w:num w:numId="4" w16cid:durableId="501705777">
    <w:abstractNumId w:val="276"/>
  </w:num>
  <w:num w:numId="5" w16cid:durableId="436564167">
    <w:abstractNumId w:val="234"/>
  </w:num>
  <w:num w:numId="6" w16cid:durableId="748038271">
    <w:abstractNumId w:val="240"/>
  </w:num>
  <w:num w:numId="7" w16cid:durableId="2111778026">
    <w:abstractNumId w:val="182"/>
  </w:num>
  <w:num w:numId="8" w16cid:durableId="544878858">
    <w:abstractNumId w:val="205"/>
  </w:num>
  <w:num w:numId="9" w16cid:durableId="626201305">
    <w:abstractNumId w:val="323"/>
  </w:num>
  <w:num w:numId="10" w16cid:durableId="347102708">
    <w:abstractNumId w:val="169"/>
  </w:num>
  <w:num w:numId="11" w16cid:durableId="595601296">
    <w:abstractNumId w:val="104"/>
  </w:num>
  <w:num w:numId="12" w16cid:durableId="1713923782">
    <w:abstractNumId w:val="19"/>
  </w:num>
  <w:num w:numId="13" w16cid:durableId="144443678">
    <w:abstractNumId w:val="303"/>
  </w:num>
  <w:num w:numId="14" w16cid:durableId="830681637">
    <w:abstractNumId w:val="172"/>
  </w:num>
  <w:num w:numId="15" w16cid:durableId="827676230">
    <w:abstractNumId w:val="312"/>
  </w:num>
  <w:num w:numId="16" w16cid:durableId="1877934199">
    <w:abstractNumId w:val="37"/>
  </w:num>
  <w:num w:numId="17" w16cid:durableId="2029333796">
    <w:abstractNumId w:val="25"/>
  </w:num>
  <w:num w:numId="18" w16cid:durableId="377974341">
    <w:abstractNumId w:val="275"/>
  </w:num>
  <w:num w:numId="19" w16cid:durableId="299071904">
    <w:abstractNumId w:val="121"/>
  </w:num>
  <w:num w:numId="20" w16cid:durableId="1881236577">
    <w:abstractNumId w:val="190"/>
  </w:num>
  <w:num w:numId="21" w16cid:durableId="1062751888">
    <w:abstractNumId w:val="62"/>
  </w:num>
  <w:num w:numId="22" w16cid:durableId="1331250341">
    <w:abstractNumId w:val="168"/>
  </w:num>
  <w:num w:numId="23" w16cid:durableId="1347832722">
    <w:abstractNumId w:val="130"/>
  </w:num>
  <w:num w:numId="24" w16cid:durableId="1849907673">
    <w:abstractNumId w:val="241"/>
  </w:num>
  <w:num w:numId="25" w16cid:durableId="882062096">
    <w:abstractNumId w:val="129"/>
  </w:num>
  <w:num w:numId="26" w16cid:durableId="1261373332">
    <w:abstractNumId w:val="124"/>
  </w:num>
  <w:num w:numId="27" w16cid:durableId="1523982187">
    <w:abstractNumId w:val="148"/>
  </w:num>
  <w:num w:numId="28" w16cid:durableId="1721780950">
    <w:abstractNumId w:val="299"/>
  </w:num>
  <w:num w:numId="29" w16cid:durableId="242230368">
    <w:abstractNumId w:val="165"/>
  </w:num>
  <w:num w:numId="30" w16cid:durableId="210113360">
    <w:abstractNumId w:val="134"/>
  </w:num>
  <w:num w:numId="31" w16cid:durableId="1472669206">
    <w:abstractNumId w:val="18"/>
  </w:num>
  <w:num w:numId="32" w16cid:durableId="2028292717">
    <w:abstractNumId w:val="249"/>
  </w:num>
  <w:num w:numId="33" w16cid:durableId="1499691544">
    <w:abstractNumId w:val="270"/>
  </w:num>
  <w:num w:numId="34" w16cid:durableId="671496988">
    <w:abstractNumId w:val="186"/>
  </w:num>
  <w:num w:numId="35" w16cid:durableId="62341745">
    <w:abstractNumId w:val="253"/>
  </w:num>
  <w:num w:numId="36" w16cid:durableId="372968043">
    <w:abstractNumId w:val="162"/>
  </w:num>
  <w:num w:numId="37" w16cid:durableId="1338733001">
    <w:abstractNumId w:val="237"/>
  </w:num>
  <w:num w:numId="38" w16cid:durableId="1899901643">
    <w:abstractNumId w:val="294"/>
  </w:num>
  <w:num w:numId="39" w16cid:durableId="2016373100">
    <w:abstractNumId w:val="225"/>
  </w:num>
  <w:num w:numId="40" w16cid:durableId="1718627957">
    <w:abstractNumId w:val="114"/>
  </w:num>
  <w:num w:numId="41" w16cid:durableId="1190148088">
    <w:abstractNumId w:val="51"/>
  </w:num>
  <w:num w:numId="42" w16cid:durableId="1690064985">
    <w:abstractNumId w:val="259"/>
  </w:num>
  <w:num w:numId="43" w16cid:durableId="363404437">
    <w:abstractNumId w:val="77"/>
  </w:num>
  <w:num w:numId="44" w16cid:durableId="1330711588">
    <w:abstractNumId w:val="96"/>
  </w:num>
  <w:num w:numId="45" w16cid:durableId="548419450">
    <w:abstractNumId w:val="262"/>
  </w:num>
  <w:num w:numId="46" w16cid:durableId="449133281">
    <w:abstractNumId w:val="316"/>
  </w:num>
  <w:num w:numId="47" w16cid:durableId="139158296">
    <w:abstractNumId w:val="16"/>
  </w:num>
  <w:num w:numId="48" w16cid:durableId="1161045334">
    <w:abstractNumId w:val="251"/>
  </w:num>
  <w:num w:numId="49" w16cid:durableId="1384402246">
    <w:abstractNumId w:val="86"/>
  </w:num>
  <w:num w:numId="50" w16cid:durableId="1060590211">
    <w:abstractNumId w:val="142"/>
  </w:num>
  <w:num w:numId="51" w16cid:durableId="345833857">
    <w:abstractNumId w:val="30"/>
  </w:num>
  <w:num w:numId="52" w16cid:durableId="210769978">
    <w:abstractNumId w:val="286"/>
  </w:num>
  <w:num w:numId="53" w16cid:durableId="936133526">
    <w:abstractNumId w:val="47"/>
  </w:num>
  <w:num w:numId="54" w16cid:durableId="1438528598">
    <w:abstractNumId w:val="52"/>
  </w:num>
  <w:num w:numId="55" w16cid:durableId="105077061">
    <w:abstractNumId w:val="311"/>
  </w:num>
  <w:num w:numId="56" w16cid:durableId="1766220728">
    <w:abstractNumId w:val="22"/>
  </w:num>
  <w:num w:numId="57" w16cid:durableId="2065252094">
    <w:abstractNumId w:val="202"/>
  </w:num>
  <w:num w:numId="58" w16cid:durableId="90511928">
    <w:abstractNumId w:val="239"/>
  </w:num>
  <w:num w:numId="59" w16cid:durableId="53700326">
    <w:abstractNumId w:val="67"/>
  </w:num>
  <w:num w:numId="60" w16cid:durableId="1215116213">
    <w:abstractNumId w:val="179"/>
  </w:num>
  <w:num w:numId="61" w16cid:durableId="987245194">
    <w:abstractNumId w:val="252"/>
  </w:num>
  <w:num w:numId="62" w16cid:durableId="1117063951">
    <w:abstractNumId w:val="99"/>
  </w:num>
  <w:num w:numId="63" w16cid:durableId="1962220349">
    <w:abstractNumId w:val="324"/>
  </w:num>
  <w:num w:numId="64" w16cid:durableId="1710953420">
    <w:abstractNumId w:val="91"/>
  </w:num>
  <w:num w:numId="65" w16cid:durableId="1380397285">
    <w:abstractNumId w:val="156"/>
  </w:num>
  <w:num w:numId="66" w16cid:durableId="1133402619">
    <w:abstractNumId w:val="287"/>
  </w:num>
  <w:num w:numId="67" w16cid:durableId="82648003">
    <w:abstractNumId w:val="155"/>
  </w:num>
  <w:num w:numId="68" w16cid:durableId="1972128630">
    <w:abstractNumId w:val="209"/>
  </w:num>
  <w:num w:numId="69" w16cid:durableId="1296981534">
    <w:abstractNumId w:val="166"/>
  </w:num>
  <w:num w:numId="70" w16cid:durableId="214006758">
    <w:abstractNumId w:val="265"/>
  </w:num>
  <w:num w:numId="71" w16cid:durableId="499008809">
    <w:abstractNumId w:val="282"/>
  </w:num>
  <w:num w:numId="72" w16cid:durableId="2058435612">
    <w:abstractNumId w:val="29"/>
  </w:num>
  <w:num w:numId="73" w16cid:durableId="487790442">
    <w:abstractNumId w:val="191"/>
  </w:num>
  <w:num w:numId="74" w16cid:durableId="1798790437">
    <w:abstractNumId w:val="254"/>
  </w:num>
  <w:num w:numId="75" w16cid:durableId="1846169109">
    <w:abstractNumId w:val="69"/>
  </w:num>
  <w:num w:numId="76" w16cid:durableId="2103646373">
    <w:abstractNumId w:val="122"/>
  </w:num>
  <w:num w:numId="77" w16cid:durableId="2070954339">
    <w:abstractNumId w:val="80"/>
  </w:num>
  <w:num w:numId="78" w16cid:durableId="1323701184">
    <w:abstractNumId w:val="120"/>
  </w:num>
  <w:num w:numId="79" w16cid:durableId="1141920538">
    <w:abstractNumId w:val="222"/>
  </w:num>
  <w:num w:numId="80" w16cid:durableId="1854496539">
    <w:abstractNumId w:val="203"/>
  </w:num>
  <w:num w:numId="81" w16cid:durableId="160195721">
    <w:abstractNumId w:val="195"/>
  </w:num>
  <w:num w:numId="82" w16cid:durableId="460197300">
    <w:abstractNumId w:val="132"/>
  </w:num>
  <w:num w:numId="83" w16cid:durableId="1564098146">
    <w:abstractNumId w:val="279"/>
  </w:num>
  <w:num w:numId="84" w16cid:durableId="380791497">
    <w:abstractNumId w:val="280"/>
  </w:num>
  <w:num w:numId="85" w16cid:durableId="31350354">
    <w:abstractNumId w:val="245"/>
  </w:num>
  <w:num w:numId="86" w16cid:durableId="925580478">
    <w:abstractNumId w:val="153"/>
  </w:num>
  <w:num w:numId="87" w16cid:durableId="1708678867">
    <w:abstractNumId w:val="35"/>
  </w:num>
  <w:num w:numId="88" w16cid:durableId="803742818">
    <w:abstractNumId w:val="5"/>
  </w:num>
  <w:num w:numId="89" w16cid:durableId="772088719">
    <w:abstractNumId w:val="250"/>
  </w:num>
  <w:num w:numId="90" w16cid:durableId="1647978576">
    <w:abstractNumId w:val="229"/>
  </w:num>
  <w:num w:numId="91" w16cid:durableId="249894783">
    <w:abstractNumId w:val="174"/>
  </w:num>
  <w:num w:numId="92" w16cid:durableId="198511050">
    <w:abstractNumId w:val="66"/>
  </w:num>
  <w:num w:numId="93" w16cid:durableId="2023119911">
    <w:abstractNumId w:val="119"/>
  </w:num>
  <w:num w:numId="94" w16cid:durableId="117647420">
    <w:abstractNumId w:val="49"/>
  </w:num>
  <w:num w:numId="95" w16cid:durableId="135414685">
    <w:abstractNumId w:val="125"/>
  </w:num>
  <w:num w:numId="96" w16cid:durableId="1156989452">
    <w:abstractNumId w:val="105"/>
  </w:num>
  <w:num w:numId="97" w16cid:durableId="618881175">
    <w:abstractNumId w:val="1"/>
  </w:num>
  <w:num w:numId="98" w16cid:durableId="1150170394">
    <w:abstractNumId w:val="321"/>
  </w:num>
  <w:num w:numId="99" w16cid:durableId="1250190238">
    <w:abstractNumId w:val="300"/>
  </w:num>
  <w:num w:numId="100" w16cid:durableId="1681422304">
    <w:abstractNumId w:val="293"/>
  </w:num>
  <w:num w:numId="101" w16cid:durableId="1146698861">
    <w:abstractNumId w:val="107"/>
  </w:num>
  <w:num w:numId="102" w16cid:durableId="890724655">
    <w:abstractNumId w:val="269"/>
  </w:num>
  <w:num w:numId="103" w16cid:durableId="1420830455">
    <w:abstractNumId w:val="9"/>
  </w:num>
  <w:num w:numId="104" w16cid:durableId="99569424">
    <w:abstractNumId w:val="50"/>
  </w:num>
  <w:num w:numId="105" w16cid:durableId="2084601716">
    <w:abstractNumId w:val="224"/>
  </w:num>
  <w:num w:numId="106" w16cid:durableId="767772023">
    <w:abstractNumId w:val="263"/>
  </w:num>
  <w:num w:numId="107" w16cid:durableId="984352468">
    <w:abstractNumId w:val="71"/>
  </w:num>
  <w:num w:numId="108" w16cid:durableId="1583178546">
    <w:abstractNumId w:val="61"/>
  </w:num>
  <w:num w:numId="109" w16cid:durableId="827017247">
    <w:abstractNumId w:val="128"/>
  </w:num>
  <w:num w:numId="110" w16cid:durableId="478036290">
    <w:abstractNumId w:val="40"/>
  </w:num>
  <w:num w:numId="111" w16cid:durableId="1408501599">
    <w:abstractNumId w:val="116"/>
  </w:num>
  <w:num w:numId="112" w16cid:durableId="1562328615">
    <w:abstractNumId w:val="7"/>
  </w:num>
  <w:num w:numId="113" w16cid:durableId="1552306679">
    <w:abstractNumId w:val="44"/>
  </w:num>
  <w:num w:numId="114" w16cid:durableId="1260142848">
    <w:abstractNumId w:val="126"/>
  </w:num>
  <w:num w:numId="115" w16cid:durableId="829712217">
    <w:abstractNumId w:val="246"/>
  </w:num>
  <w:num w:numId="116" w16cid:durableId="1093159936">
    <w:abstractNumId w:val="46"/>
  </w:num>
  <w:num w:numId="117" w16cid:durableId="658651553">
    <w:abstractNumId w:val="290"/>
  </w:num>
  <w:num w:numId="118" w16cid:durableId="341275754">
    <w:abstractNumId w:val="56"/>
  </w:num>
  <w:num w:numId="119" w16cid:durableId="768549570">
    <w:abstractNumId w:val="230"/>
  </w:num>
  <w:num w:numId="120" w16cid:durableId="412315626">
    <w:abstractNumId w:val="102"/>
  </w:num>
  <w:num w:numId="121" w16cid:durableId="805006148">
    <w:abstractNumId w:val="33"/>
  </w:num>
  <w:num w:numId="122" w16cid:durableId="98724486">
    <w:abstractNumId w:val="221"/>
  </w:num>
  <w:num w:numId="123" w16cid:durableId="1377773857">
    <w:abstractNumId w:val="298"/>
  </w:num>
  <w:num w:numId="124" w16cid:durableId="474881379">
    <w:abstractNumId w:val="78"/>
  </w:num>
  <w:num w:numId="125" w16cid:durableId="1722636743">
    <w:abstractNumId w:val="85"/>
  </w:num>
  <w:num w:numId="126" w16cid:durableId="197594881">
    <w:abstractNumId w:val="315"/>
  </w:num>
  <w:num w:numId="127" w16cid:durableId="422920400">
    <w:abstractNumId w:val="187"/>
  </w:num>
  <w:num w:numId="128" w16cid:durableId="1186558025">
    <w:abstractNumId w:val="88"/>
  </w:num>
  <w:num w:numId="129" w16cid:durableId="440077360">
    <w:abstractNumId w:val="115"/>
  </w:num>
  <w:num w:numId="130" w16cid:durableId="308022059">
    <w:abstractNumId w:val="161"/>
  </w:num>
  <w:num w:numId="131" w16cid:durableId="2136171194">
    <w:abstractNumId w:val="39"/>
  </w:num>
  <w:num w:numId="132" w16cid:durableId="1343779448">
    <w:abstractNumId w:val="192"/>
  </w:num>
  <w:num w:numId="133" w16cid:durableId="216162540">
    <w:abstractNumId w:val="150"/>
  </w:num>
  <w:num w:numId="134" w16cid:durableId="158816349">
    <w:abstractNumId w:val="54"/>
  </w:num>
  <w:num w:numId="135" w16cid:durableId="1479109370">
    <w:abstractNumId w:val="94"/>
  </w:num>
  <w:num w:numId="136" w16cid:durableId="2058552942">
    <w:abstractNumId w:val="218"/>
  </w:num>
  <w:num w:numId="137" w16cid:durableId="152600213">
    <w:abstractNumId w:val="226"/>
  </w:num>
  <w:num w:numId="138" w16cid:durableId="208416785">
    <w:abstractNumId w:val="266"/>
  </w:num>
  <w:num w:numId="139" w16cid:durableId="893733944">
    <w:abstractNumId w:val="151"/>
  </w:num>
  <w:num w:numId="140" w16cid:durableId="1515652304">
    <w:abstractNumId w:val="0"/>
  </w:num>
  <w:num w:numId="141" w16cid:durableId="1420831978">
    <w:abstractNumId w:val="228"/>
  </w:num>
  <w:num w:numId="142" w16cid:durableId="20864202">
    <w:abstractNumId w:val="141"/>
  </w:num>
  <w:num w:numId="143" w16cid:durableId="1187056547">
    <w:abstractNumId w:val="17"/>
  </w:num>
  <w:num w:numId="144" w16cid:durableId="1876771545">
    <w:abstractNumId w:val="84"/>
  </w:num>
  <w:num w:numId="145" w16cid:durableId="1305429322">
    <w:abstractNumId w:val="135"/>
  </w:num>
  <w:num w:numId="146" w16cid:durableId="2041928954">
    <w:abstractNumId w:val="296"/>
  </w:num>
  <w:num w:numId="147" w16cid:durableId="1446542651">
    <w:abstractNumId w:val="140"/>
  </w:num>
  <w:num w:numId="148" w16cid:durableId="1331057855">
    <w:abstractNumId w:val="26"/>
  </w:num>
  <w:num w:numId="149" w16cid:durableId="171918246">
    <w:abstractNumId w:val="231"/>
  </w:num>
  <w:num w:numId="150" w16cid:durableId="285238126">
    <w:abstractNumId w:val="271"/>
  </w:num>
  <w:num w:numId="151" w16cid:durableId="155263228">
    <w:abstractNumId w:val="131"/>
  </w:num>
  <w:num w:numId="152" w16cid:durableId="267129664">
    <w:abstractNumId w:val="68"/>
  </w:num>
  <w:num w:numId="153" w16cid:durableId="76094220">
    <w:abstractNumId w:val="152"/>
  </w:num>
  <w:num w:numId="154" w16cid:durableId="1807962941">
    <w:abstractNumId w:val="216"/>
  </w:num>
  <w:num w:numId="155" w16cid:durableId="916211182">
    <w:abstractNumId w:val="32"/>
  </w:num>
  <w:num w:numId="156" w16cid:durableId="1280257638">
    <w:abstractNumId w:val="310"/>
  </w:num>
  <w:num w:numId="157" w16cid:durableId="1893540217">
    <w:abstractNumId w:val="136"/>
  </w:num>
  <w:num w:numId="158" w16cid:durableId="2127237304">
    <w:abstractNumId w:val="258"/>
  </w:num>
  <w:num w:numId="159" w16cid:durableId="584804552">
    <w:abstractNumId w:val="73"/>
  </w:num>
  <w:num w:numId="160" w16cid:durableId="82798717">
    <w:abstractNumId w:val="75"/>
  </w:num>
  <w:num w:numId="161" w16cid:durableId="2131899480">
    <w:abstractNumId w:val="163"/>
  </w:num>
  <w:num w:numId="162" w16cid:durableId="1464234244">
    <w:abstractNumId w:val="170"/>
  </w:num>
  <w:num w:numId="163" w16cid:durableId="1512377633">
    <w:abstractNumId w:val="235"/>
  </w:num>
  <w:num w:numId="164" w16cid:durableId="1151409593">
    <w:abstractNumId w:val="248"/>
  </w:num>
  <w:num w:numId="165" w16cid:durableId="670959536">
    <w:abstractNumId w:val="267"/>
  </w:num>
  <w:num w:numId="166" w16cid:durableId="457994877">
    <w:abstractNumId w:val="48"/>
  </w:num>
  <w:num w:numId="167" w16cid:durableId="1650479241">
    <w:abstractNumId w:val="21"/>
  </w:num>
  <w:num w:numId="168" w16cid:durableId="2004162550">
    <w:abstractNumId w:val="199"/>
  </w:num>
  <w:num w:numId="169" w16cid:durableId="1119179862">
    <w:abstractNumId w:val="257"/>
  </w:num>
  <w:num w:numId="170" w16cid:durableId="1161386782">
    <w:abstractNumId w:val="92"/>
  </w:num>
  <w:num w:numId="171" w16cid:durableId="766851418">
    <w:abstractNumId w:val="197"/>
  </w:num>
  <w:num w:numId="172" w16cid:durableId="1300721754">
    <w:abstractNumId w:val="8"/>
  </w:num>
  <w:num w:numId="173" w16cid:durableId="969474544">
    <w:abstractNumId w:val="89"/>
  </w:num>
  <w:num w:numId="174" w16cid:durableId="314264695">
    <w:abstractNumId w:val="308"/>
  </w:num>
  <w:num w:numId="175" w16cid:durableId="1344864834">
    <w:abstractNumId w:val="173"/>
  </w:num>
  <w:num w:numId="176" w16cid:durableId="1038436884">
    <w:abstractNumId w:val="204"/>
  </w:num>
  <w:num w:numId="177" w16cid:durableId="816385868">
    <w:abstractNumId w:val="127"/>
  </w:num>
  <w:num w:numId="178" w16cid:durableId="1099640917">
    <w:abstractNumId w:val="3"/>
  </w:num>
  <w:num w:numId="179" w16cid:durableId="1201557163">
    <w:abstractNumId w:val="236"/>
  </w:num>
  <w:num w:numId="180" w16cid:durableId="869073040">
    <w:abstractNumId w:val="180"/>
  </w:num>
  <w:num w:numId="181" w16cid:durableId="105781687">
    <w:abstractNumId w:val="208"/>
  </w:num>
  <w:num w:numId="182" w16cid:durableId="1620187466">
    <w:abstractNumId w:val="42"/>
  </w:num>
  <w:num w:numId="183" w16cid:durableId="761410137">
    <w:abstractNumId w:val="238"/>
  </w:num>
  <w:num w:numId="184" w16cid:durableId="1871717818">
    <w:abstractNumId w:val="158"/>
  </w:num>
  <w:num w:numId="185" w16cid:durableId="500317717">
    <w:abstractNumId w:val="57"/>
  </w:num>
  <w:num w:numId="186" w16cid:durableId="241914995">
    <w:abstractNumId w:val="285"/>
  </w:num>
  <w:num w:numId="187" w16cid:durableId="1765373453">
    <w:abstractNumId w:val="28"/>
  </w:num>
  <w:num w:numId="188" w16cid:durableId="700399421">
    <w:abstractNumId w:val="110"/>
  </w:num>
  <w:num w:numId="189" w16cid:durableId="1929848961">
    <w:abstractNumId w:val="201"/>
  </w:num>
  <w:num w:numId="190" w16cid:durableId="1959338475">
    <w:abstractNumId w:val="64"/>
  </w:num>
  <w:num w:numId="191" w16cid:durableId="1549026819">
    <w:abstractNumId w:val="243"/>
  </w:num>
  <w:num w:numId="192" w16cid:durableId="556626472">
    <w:abstractNumId w:val="76"/>
  </w:num>
  <w:num w:numId="193" w16cid:durableId="945694668">
    <w:abstractNumId w:val="181"/>
  </w:num>
  <w:num w:numId="194" w16cid:durableId="367221936">
    <w:abstractNumId w:val="147"/>
  </w:num>
  <w:num w:numId="195" w16cid:durableId="1504541458">
    <w:abstractNumId w:val="87"/>
  </w:num>
  <w:num w:numId="196" w16cid:durableId="1917782017">
    <w:abstractNumId w:val="100"/>
  </w:num>
  <w:num w:numId="197" w16cid:durableId="598291434">
    <w:abstractNumId w:val="185"/>
  </w:num>
  <w:num w:numId="198" w16cid:durableId="1328753054">
    <w:abstractNumId w:val="232"/>
  </w:num>
  <w:num w:numId="199" w16cid:durableId="1123233991">
    <w:abstractNumId w:val="227"/>
  </w:num>
  <w:num w:numId="200" w16cid:durableId="1654137894">
    <w:abstractNumId w:val="281"/>
  </w:num>
  <w:num w:numId="201" w16cid:durableId="1916622126">
    <w:abstractNumId w:val="297"/>
  </w:num>
  <w:num w:numId="202" w16cid:durableId="681396379">
    <w:abstractNumId w:val="72"/>
  </w:num>
  <w:num w:numId="203" w16cid:durableId="1187259167">
    <w:abstractNumId w:val="14"/>
  </w:num>
  <w:num w:numId="204" w16cid:durableId="4402045">
    <w:abstractNumId w:val="98"/>
  </w:num>
  <w:num w:numId="205" w16cid:durableId="2006126146">
    <w:abstractNumId w:val="38"/>
  </w:num>
  <w:num w:numId="206" w16cid:durableId="1049263188">
    <w:abstractNumId w:val="13"/>
  </w:num>
  <w:num w:numId="207" w16cid:durableId="1221095783">
    <w:abstractNumId w:val="320"/>
  </w:num>
  <w:num w:numId="208" w16cid:durableId="1059399427">
    <w:abstractNumId w:val="171"/>
  </w:num>
  <w:num w:numId="209" w16cid:durableId="1613899803">
    <w:abstractNumId w:val="97"/>
  </w:num>
  <w:num w:numId="210" w16cid:durableId="1476490442">
    <w:abstractNumId w:val="200"/>
  </w:num>
  <w:num w:numId="211" w16cid:durableId="487550240">
    <w:abstractNumId w:val="111"/>
  </w:num>
  <w:num w:numId="212" w16cid:durableId="1390307444">
    <w:abstractNumId w:val="106"/>
  </w:num>
  <w:num w:numId="213" w16cid:durableId="1756589400">
    <w:abstractNumId w:val="314"/>
  </w:num>
  <w:num w:numId="214" w16cid:durableId="1263339603">
    <w:abstractNumId w:val="12"/>
  </w:num>
  <w:num w:numId="215" w16cid:durableId="1857424250">
    <w:abstractNumId w:val="55"/>
  </w:num>
  <w:num w:numId="216" w16cid:durableId="956258955">
    <w:abstractNumId w:val="264"/>
  </w:num>
  <w:num w:numId="217" w16cid:durableId="1072964552">
    <w:abstractNumId w:val="233"/>
  </w:num>
  <w:num w:numId="218" w16cid:durableId="1554582544">
    <w:abstractNumId w:val="223"/>
  </w:num>
  <w:num w:numId="219" w16cid:durableId="1514685120">
    <w:abstractNumId w:val="2"/>
  </w:num>
  <w:num w:numId="220" w16cid:durableId="171797177">
    <w:abstractNumId w:val="219"/>
  </w:num>
  <w:num w:numId="221" w16cid:durableId="803932709">
    <w:abstractNumId w:val="318"/>
  </w:num>
  <w:num w:numId="222" w16cid:durableId="545988665">
    <w:abstractNumId w:val="196"/>
  </w:num>
  <w:num w:numId="223" w16cid:durableId="439838295">
    <w:abstractNumId w:val="288"/>
  </w:num>
  <w:num w:numId="224" w16cid:durableId="1229613753">
    <w:abstractNumId w:val="59"/>
  </w:num>
  <w:num w:numId="225" w16cid:durableId="399135980">
    <w:abstractNumId w:val="58"/>
  </w:num>
  <w:num w:numId="226" w16cid:durableId="716975814">
    <w:abstractNumId w:val="63"/>
  </w:num>
  <w:num w:numId="227" w16cid:durableId="1301111910">
    <w:abstractNumId w:val="65"/>
  </w:num>
  <w:num w:numId="228" w16cid:durableId="225342138">
    <w:abstractNumId w:val="284"/>
  </w:num>
  <w:num w:numId="229" w16cid:durableId="184170503">
    <w:abstractNumId w:val="317"/>
  </w:num>
  <w:num w:numId="230" w16cid:durableId="1961453025">
    <w:abstractNumId w:val="255"/>
  </w:num>
  <w:num w:numId="231" w16cid:durableId="2069567985">
    <w:abstractNumId w:val="108"/>
  </w:num>
  <w:num w:numId="232" w16cid:durableId="1120497053">
    <w:abstractNumId w:val="278"/>
  </w:num>
  <w:num w:numId="233" w16cid:durableId="157313963">
    <w:abstractNumId w:val="256"/>
  </w:num>
  <w:num w:numId="234" w16cid:durableId="1191265335">
    <w:abstractNumId w:val="206"/>
  </w:num>
  <w:num w:numId="235" w16cid:durableId="268895567">
    <w:abstractNumId w:val="144"/>
  </w:num>
  <w:num w:numId="236" w16cid:durableId="608196022">
    <w:abstractNumId w:val="43"/>
  </w:num>
  <w:num w:numId="237" w16cid:durableId="1007899186">
    <w:abstractNumId w:val="322"/>
  </w:num>
  <w:num w:numId="238" w16cid:durableId="2059475305">
    <w:abstractNumId w:val="34"/>
  </w:num>
  <w:num w:numId="239" w16cid:durableId="1995179968">
    <w:abstractNumId w:val="4"/>
  </w:num>
  <w:num w:numId="240" w16cid:durableId="908922122">
    <w:abstractNumId w:val="53"/>
  </w:num>
  <w:num w:numId="241" w16cid:durableId="1361856484">
    <w:abstractNumId w:val="283"/>
  </w:num>
  <w:num w:numId="242" w16cid:durableId="1034307978">
    <w:abstractNumId w:val="112"/>
  </w:num>
  <w:num w:numId="243" w16cid:durableId="1234241004">
    <w:abstractNumId w:val="273"/>
  </w:num>
  <w:num w:numId="244" w16cid:durableId="999843121">
    <w:abstractNumId w:val="261"/>
  </w:num>
  <w:num w:numId="245" w16cid:durableId="1981419982">
    <w:abstractNumId w:val="175"/>
  </w:num>
  <w:num w:numId="246" w16cid:durableId="2099058985">
    <w:abstractNumId w:val="210"/>
  </w:num>
  <w:num w:numId="247" w16cid:durableId="441996538">
    <w:abstractNumId w:val="268"/>
  </w:num>
  <w:num w:numId="248" w16cid:durableId="756441159">
    <w:abstractNumId w:val="193"/>
  </w:num>
  <w:num w:numId="249" w16cid:durableId="754976248">
    <w:abstractNumId w:val="198"/>
  </w:num>
  <w:num w:numId="250" w16cid:durableId="959145643">
    <w:abstractNumId w:val="103"/>
  </w:num>
  <w:num w:numId="251" w16cid:durableId="132601975">
    <w:abstractNumId w:val="313"/>
  </w:num>
  <w:num w:numId="252" w16cid:durableId="1955745517">
    <w:abstractNumId w:val="15"/>
  </w:num>
  <w:num w:numId="253" w16cid:durableId="1821269332">
    <w:abstractNumId w:val="82"/>
  </w:num>
  <w:num w:numId="254" w16cid:durableId="1935505876">
    <w:abstractNumId w:val="79"/>
  </w:num>
  <w:num w:numId="255" w16cid:durableId="638267253">
    <w:abstractNumId w:val="70"/>
  </w:num>
  <w:num w:numId="256" w16cid:durableId="896235686">
    <w:abstractNumId w:val="177"/>
  </w:num>
  <w:num w:numId="257" w16cid:durableId="1841038433">
    <w:abstractNumId w:val="160"/>
  </w:num>
  <w:num w:numId="258" w16cid:durableId="1186216533">
    <w:abstractNumId w:val="109"/>
  </w:num>
  <w:num w:numId="259" w16cid:durableId="95903486">
    <w:abstractNumId w:val="27"/>
  </w:num>
  <w:num w:numId="260" w16cid:durableId="1359117807">
    <w:abstractNumId w:val="306"/>
  </w:num>
  <w:num w:numId="261" w16cid:durableId="582568095">
    <w:abstractNumId w:val="11"/>
  </w:num>
  <w:num w:numId="262" w16cid:durableId="2020348495">
    <w:abstractNumId w:val="143"/>
  </w:num>
  <w:num w:numId="263" w16cid:durableId="1853646821">
    <w:abstractNumId w:val="90"/>
  </w:num>
  <w:num w:numId="264" w16cid:durableId="244077077">
    <w:abstractNumId w:val="41"/>
  </w:num>
  <w:num w:numId="265" w16cid:durableId="640840538">
    <w:abstractNumId w:val="183"/>
  </w:num>
  <w:num w:numId="266" w16cid:durableId="1465926094">
    <w:abstractNumId w:val="45"/>
  </w:num>
  <w:num w:numId="267" w16cid:durableId="1118378722">
    <w:abstractNumId w:val="189"/>
  </w:num>
  <w:num w:numId="268" w16cid:durableId="1468931947">
    <w:abstractNumId w:val="301"/>
  </w:num>
  <w:num w:numId="269" w16cid:durableId="1442454924">
    <w:abstractNumId w:val="83"/>
  </w:num>
  <w:num w:numId="270" w16cid:durableId="1635215639">
    <w:abstractNumId w:val="138"/>
  </w:num>
  <w:num w:numId="271" w16cid:durableId="404036532">
    <w:abstractNumId w:val="305"/>
  </w:num>
  <w:num w:numId="272" w16cid:durableId="1257326817">
    <w:abstractNumId w:val="289"/>
  </w:num>
  <w:num w:numId="273" w16cid:durableId="337587245">
    <w:abstractNumId w:val="81"/>
  </w:num>
  <w:num w:numId="274" w16cid:durableId="804935964">
    <w:abstractNumId w:val="23"/>
  </w:num>
  <w:num w:numId="275" w16cid:durableId="774011733">
    <w:abstractNumId w:val="164"/>
  </w:num>
  <w:num w:numId="276" w16cid:durableId="1564825482">
    <w:abstractNumId w:val="167"/>
  </w:num>
  <w:num w:numId="277" w16cid:durableId="2013137607">
    <w:abstractNumId w:val="24"/>
  </w:num>
  <w:num w:numId="278" w16cid:durableId="882014128">
    <w:abstractNumId w:val="139"/>
  </w:num>
  <w:num w:numId="279" w16cid:durableId="786195057">
    <w:abstractNumId w:val="292"/>
  </w:num>
  <w:num w:numId="280" w16cid:durableId="1794443085">
    <w:abstractNumId w:val="194"/>
  </w:num>
  <w:num w:numId="281" w16cid:durableId="1748304885">
    <w:abstractNumId w:val="220"/>
  </w:num>
  <w:num w:numId="282" w16cid:durableId="1177304861">
    <w:abstractNumId w:val="146"/>
  </w:num>
  <w:num w:numId="283" w16cid:durableId="891889769">
    <w:abstractNumId w:val="31"/>
  </w:num>
  <w:num w:numId="284" w16cid:durableId="828443563">
    <w:abstractNumId w:val="10"/>
  </w:num>
  <w:num w:numId="285" w16cid:durableId="1394428167">
    <w:abstractNumId w:val="214"/>
  </w:num>
  <w:num w:numId="286" w16cid:durableId="1521704041">
    <w:abstractNumId w:val="184"/>
  </w:num>
  <w:num w:numId="287" w16cid:durableId="1128232845">
    <w:abstractNumId w:val="244"/>
  </w:num>
  <w:num w:numId="288" w16cid:durableId="1100566785">
    <w:abstractNumId w:val="133"/>
  </w:num>
  <w:num w:numId="289" w16cid:durableId="920069295">
    <w:abstractNumId w:val="211"/>
  </w:num>
  <w:num w:numId="290" w16cid:durableId="817380154">
    <w:abstractNumId w:val="304"/>
  </w:num>
  <w:num w:numId="291" w16cid:durableId="427579203">
    <w:abstractNumId w:val="274"/>
  </w:num>
  <w:num w:numId="292" w16cid:durableId="617417719">
    <w:abstractNumId w:val="295"/>
  </w:num>
  <w:num w:numId="293" w16cid:durableId="600839161">
    <w:abstractNumId w:val="149"/>
  </w:num>
  <w:num w:numId="294" w16cid:durableId="1054768029">
    <w:abstractNumId w:val="291"/>
  </w:num>
  <w:num w:numId="295" w16cid:durableId="1418598775">
    <w:abstractNumId w:val="74"/>
  </w:num>
  <w:num w:numId="296" w16cid:durableId="819231096">
    <w:abstractNumId w:val="159"/>
  </w:num>
  <w:num w:numId="297" w16cid:durableId="1127965329">
    <w:abstractNumId w:val="101"/>
  </w:num>
  <w:num w:numId="298" w16cid:durableId="1846507964">
    <w:abstractNumId w:val="247"/>
  </w:num>
  <w:num w:numId="299" w16cid:durableId="1870338530">
    <w:abstractNumId w:val="319"/>
  </w:num>
  <w:num w:numId="300" w16cid:durableId="1715812920">
    <w:abstractNumId w:val="95"/>
  </w:num>
  <w:num w:numId="301" w16cid:durableId="237400543">
    <w:abstractNumId w:val="178"/>
  </w:num>
  <w:num w:numId="302" w16cid:durableId="412165025">
    <w:abstractNumId w:val="212"/>
  </w:num>
  <w:num w:numId="303" w16cid:durableId="116411218">
    <w:abstractNumId w:val="93"/>
  </w:num>
  <w:num w:numId="304" w16cid:durableId="495731074">
    <w:abstractNumId w:val="213"/>
  </w:num>
  <w:num w:numId="305" w16cid:durableId="424426452">
    <w:abstractNumId w:val="217"/>
  </w:num>
  <w:num w:numId="306" w16cid:durableId="1430925877">
    <w:abstractNumId w:val="307"/>
  </w:num>
  <w:num w:numId="307" w16cid:durableId="52890790">
    <w:abstractNumId w:val="260"/>
  </w:num>
  <w:num w:numId="308" w16cid:durableId="1867863961">
    <w:abstractNumId w:val="242"/>
  </w:num>
  <w:num w:numId="309" w16cid:durableId="585191060">
    <w:abstractNumId w:val="157"/>
  </w:num>
  <w:num w:numId="310" w16cid:durableId="998465922">
    <w:abstractNumId w:val="188"/>
  </w:num>
  <w:num w:numId="311" w16cid:durableId="1375689091">
    <w:abstractNumId w:val="302"/>
  </w:num>
  <w:num w:numId="312" w16cid:durableId="1251889739">
    <w:abstractNumId w:val="117"/>
  </w:num>
  <w:num w:numId="313" w16cid:durableId="537548303">
    <w:abstractNumId w:val="176"/>
  </w:num>
  <w:num w:numId="314" w16cid:durableId="1158500951">
    <w:abstractNumId w:val="207"/>
  </w:num>
  <w:num w:numId="315" w16cid:durableId="1590232430">
    <w:abstractNumId w:val="60"/>
  </w:num>
  <w:num w:numId="316" w16cid:durableId="673260295">
    <w:abstractNumId w:val="36"/>
  </w:num>
  <w:num w:numId="317" w16cid:durableId="102071460">
    <w:abstractNumId w:val="20"/>
  </w:num>
  <w:num w:numId="318" w16cid:durableId="482815030">
    <w:abstractNumId w:val="277"/>
  </w:num>
  <w:num w:numId="319" w16cid:durableId="322592176">
    <w:abstractNumId w:val="154"/>
  </w:num>
  <w:num w:numId="320" w16cid:durableId="393698140">
    <w:abstractNumId w:val="309"/>
  </w:num>
  <w:num w:numId="321" w16cid:durableId="206186903">
    <w:abstractNumId w:val="118"/>
  </w:num>
  <w:num w:numId="322" w16cid:durableId="1656714492">
    <w:abstractNumId w:val="145"/>
  </w:num>
  <w:num w:numId="323" w16cid:durableId="735008866">
    <w:abstractNumId w:val="137"/>
  </w:num>
  <w:num w:numId="324" w16cid:durableId="1789741704">
    <w:abstractNumId w:val="272"/>
  </w:num>
  <w:num w:numId="325" w16cid:durableId="899363797">
    <w:abstractNumId w:val="6"/>
  </w:num>
  <w:numIdMacAtCleanup w:val="24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Oladayo Ayodeji">
    <w15:presenceInfo w15:providerId="Windows Live" w15:userId="168b55ed0b744b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0066"/>
    <w:rsid w:val="00013574"/>
    <w:rsid w:val="000376AD"/>
    <w:rsid w:val="00070C20"/>
    <w:rsid w:val="00073DD2"/>
    <w:rsid w:val="000A6F93"/>
    <w:rsid w:val="000B157C"/>
    <w:rsid w:val="000C7AF6"/>
    <w:rsid w:val="000D497D"/>
    <w:rsid w:val="001066B1"/>
    <w:rsid w:val="001413F8"/>
    <w:rsid w:val="00143396"/>
    <w:rsid w:val="0017714B"/>
    <w:rsid w:val="00182FED"/>
    <w:rsid w:val="001B1EFB"/>
    <w:rsid w:val="001B227E"/>
    <w:rsid w:val="001B2A9B"/>
    <w:rsid w:val="00207572"/>
    <w:rsid w:val="002176F0"/>
    <w:rsid w:val="00245FAE"/>
    <w:rsid w:val="002602FF"/>
    <w:rsid w:val="00282F98"/>
    <w:rsid w:val="002E31DC"/>
    <w:rsid w:val="002E481C"/>
    <w:rsid w:val="002E563B"/>
    <w:rsid w:val="00316132"/>
    <w:rsid w:val="00370066"/>
    <w:rsid w:val="003809C4"/>
    <w:rsid w:val="003B383D"/>
    <w:rsid w:val="00400023"/>
    <w:rsid w:val="00424110"/>
    <w:rsid w:val="00453702"/>
    <w:rsid w:val="004577DA"/>
    <w:rsid w:val="004932A2"/>
    <w:rsid w:val="004B0C7C"/>
    <w:rsid w:val="004B2E80"/>
    <w:rsid w:val="004D338F"/>
    <w:rsid w:val="00523622"/>
    <w:rsid w:val="00546034"/>
    <w:rsid w:val="00573B4C"/>
    <w:rsid w:val="005834C8"/>
    <w:rsid w:val="00586F62"/>
    <w:rsid w:val="005B166D"/>
    <w:rsid w:val="005C014E"/>
    <w:rsid w:val="005F4A37"/>
    <w:rsid w:val="00631E83"/>
    <w:rsid w:val="006657F6"/>
    <w:rsid w:val="006807A6"/>
    <w:rsid w:val="006A2FB1"/>
    <w:rsid w:val="006E1710"/>
    <w:rsid w:val="006E2FED"/>
    <w:rsid w:val="00717928"/>
    <w:rsid w:val="00727277"/>
    <w:rsid w:val="00743BDB"/>
    <w:rsid w:val="007770A7"/>
    <w:rsid w:val="00796B44"/>
    <w:rsid w:val="007D345E"/>
    <w:rsid w:val="007D34A4"/>
    <w:rsid w:val="008179D3"/>
    <w:rsid w:val="00830D4E"/>
    <w:rsid w:val="00837943"/>
    <w:rsid w:val="0085402F"/>
    <w:rsid w:val="0085490F"/>
    <w:rsid w:val="008A64DC"/>
    <w:rsid w:val="008C0745"/>
    <w:rsid w:val="00947DD8"/>
    <w:rsid w:val="00951A7E"/>
    <w:rsid w:val="00994171"/>
    <w:rsid w:val="009A1244"/>
    <w:rsid w:val="009A5AED"/>
    <w:rsid w:val="009B22F4"/>
    <w:rsid w:val="009B44D1"/>
    <w:rsid w:val="009D55F1"/>
    <w:rsid w:val="00A05635"/>
    <w:rsid w:val="00A54A18"/>
    <w:rsid w:val="00A66CB3"/>
    <w:rsid w:val="00A87F9B"/>
    <w:rsid w:val="00AE0DE3"/>
    <w:rsid w:val="00B00468"/>
    <w:rsid w:val="00B0445B"/>
    <w:rsid w:val="00B34278"/>
    <w:rsid w:val="00B61AB3"/>
    <w:rsid w:val="00B97687"/>
    <w:rsid w:val="00BB2E73"/>
    <w:rsid w:val="00BC6E62"/>
    <w:rsid w:val="00BD3C38"/>
    <w:rsid w:val="00BE2945"/>
    <w:rsid w:val="00C06E90"/>
    <w:rsid w:val="00C14C3E"/>
    <w:rsid w:val="00C26DDE"/>
    <w:rsid w:val="00C37299"/>
    <w:rsid w:val="00C500D3"/>
    <w:rsid w:val="00C7418A"/>
    <w:rsid w:val="00C87D85"/>
    <w:rsid w:val="00C91E34"/>
    <w:rsid w:val="00C92B62"/>
    <w:rsid w:val="00CB26E4"/>
    <w:rsid w:val="00CB6466"/>
    <w:rsid w:val="00CD1BD2"/>
    <w:rsid w:val="00D62918"/>
    <w:rsid w:val="00D65E09"/>
    <w:rsid w:val="00D9365C"/>
    <w:rsid w:val="00DB3269"/>
    <w:rsid w:val="00DD57BD"/>
    <w:rsid w:val="00DD5C21"/>
    <w:rsid w:val="00E127FD"/>
    <w:rsid w:val="00E35DD4"/>
    <w:rsid w:val="00E51D07"/>
    <w:rsid w:val="00E540B6"/>
    <w:rsid w:val="00E6610E"/>
    <w:rsid w:val="00E714FF"/>
    <w:rsid w:val="00E90A56"/>
    <w:rsid w:val="00ED3EBC"/>
    <w:rsid w:val="00EF17E0"/>
    <w:rsid w:val="00EF6E80"/>
    <w:rsid w:val="00F0169F"/>
    <w:rsid w:val="00F31334"/>
    <w:rsid w:val="00F35090"/>
    <w:rsid w:val="00F35ACE"/>
    <w:rsid w:val="00F35D82"/>
    <w:rsid w:val="00F36E15"/>
    <w:rsid w:val="00F404A4"/>
    <w:rsid w:val="00F46E5A"/>
    <w:rsid w:val="00F56C57"/>
    <w:rsid w:val="00F709F3"/>
    <w:rsid w:val="00FB71AB"/>
    <w:rsid w:val="00FC4976"/>
    <w:rsid w:val="00FE17A0"/>
    <w:rsid w:val="00FE5F9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E779F38"/>
  <w15:chartTrackingRefBased/>
  <w15:docId w15:val="{10587C69-6AE3-426E-9A01-9E7486F15B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36E15"/>
    <w:rPr>
      <w:sz w:val="16"/>
      <w:szCs w:val="16"/>
    </w:rPr>
  </w:style>
  <w:style w:type="paragraph" w:styleId="CommentText">
    <w:name w:val="annotation text"/>
    <w:basedOn w:val="Normal"/>
    <w:link w:val="CommentTextChar"/>
    <w:uiPriority w:val="99"/>
    <w:semiHidden/>
    <w:unhideWhenUsed/>
    <w:rsid w:val="00F36E15"/>
    <w:pPr>
      <w:spacing w:line="240" w:lineRule="auto"/>
    </w:pPr>
    <w:rPr>
      <w:sz w:val="20"/>
      <w:szCs w:val="20"/>
    </w:rPr>
  </w:style>
  <w:style w:type="character" w:customStyle="1" w:styleId="CommentTextChar">
    <w:name w:val="Comment Text Char"/>
    <w:basedOn w:val="DefaultParagraphFont"/>
    <w:link w:val="CommentText"/>
    <w:uiPriority w:val="99"/>
    <w:semiHidden/>
    <w:rsid w:val="00F36E15"/>
    <w:rPr>
      <w:sz w:val="20"/>
      <w:szCs w:val="20"/>
    </w:rPr>
  </w:style>
  <w:style w:type="paragraph" w:styleId="CommentSubject">
    <w:name w:val="annotation subject"/>
    <w:basedOn w:val="CommentText"/>
    <w:next w:val="CommentText"/>
    <w:link w:val="CommentSubjectChar"/>
    <w:uiPriority w:val="99"/>
    <w:semiHidden/>
    <w:unhideWhenUsed/>
    <w:rsid w:val="00F36E15"/>
    <w:rPr>
      <w:b/>
      <w:bCs/>
    </w:rPr>
  </w:style>
  <w:style w:type="character" w:customStyle="1" w:styleId="CommentSubjectChar">
    <w:name w:val="Comment Subject Char"/>
    <w:basedOn w:val="CommentTextChar"/>
    <w:link w:val="CommentSubject"/>
    <w:uiPriority w:val="99"/>
    <w:semiHidden/>
    <w:rsid w:val="00F36E15"/>
    <w:rPr>
      <w:b/>
      <w:bCs/>
      <w:sz w:val="20"/>
      <w:szCs w:val="20"/>
    </w:rPr>
  </w:style>
  <w:style w:type="character" w:styleId="Hyperlink">
    <w:name w:val="Hyperlink"/>
    <w:basedOn w:val="DefaultParagraphFont"/>
    <w:uiPriority w:val="99"/>
    <w:unhideWhenUsed/>
    <w:rsid w:val="00CB6466"/>
    <w:rPr>
      <w:color w:val="0563C1" w:themeColor="hyperlink"/>
      <w:u w:val="single"/>
    </w:rPr>
  </w:style>
  <w:style w:type="character" w:styleId="UnresolvedMention">
    <w:name w:val="Unresolved Mention"/>
    <w:basedOn w:val="DefaultParagraphFont"/>
    <w:uiPriority w:val="99"/>
    <w:semiHidden/>
    <w:unhideWhenUsed/>
    <w:rsid w:val="00CB6466"/>
    <w:rPr>
      <w:color w:val="605E5C"/>
      <w:shd w:val="clear" w:color="auto" w:fill="E1DFDD"/>
    </w:rPr>
  </w:style>
  <w:style w:type="table" w:styleId="GridTable5Dark-Accent2">
    <w:name w:val="Grid Table 5 Dark Accent 2"/>
    <w:basedOn w:val="TableNormal"/>
    <w:uiPriority w:val="50"/>
    <w:rsid w:val="005B166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character" w:styleId="FollowedHyperlink">
    <w:name w:val="FollowedHyperlink"/>
    <w:basedOn w:val="DefaultParagraphFont"/>
    <w:uiPriority w:val="99"/>
    <w:semiHidden/>
    <w:unhideWhenUsed/>
    <w:rsid w:val="0085490F"/>
    <w:rPr>
      <w:color w:val="954F72" w:themeColor="followedHyperlink"/>
      <w:u w:val="single"/>
    </w:rPr>
  </w:style>
  <w:style w:type="paragraph" w:styleId="NormalWeb">
    <w:name w:val="Normal (Web)"/>
    <w:basedOn w:val="Normal"/>
    <w:uiPriority w:val="99"/>
    <w:semiHidden/>
    <w:unhideWhenUsed/>
    <w:rsid w:val="0020757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F0169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08504">
      <w:bodyDiv w:val="1"/>
      <w:marLeft w:val="0"/>
      <w:marRight w:val="0"/>
      <w:marTop w:val="0"/>
      <w:marBottom w:val="0"/>
      <w:divBdr>
        <w:top w:val="none" w:sz="0" w:space="0" w:color="auto"/>
        <w:left w:val="none" w:sz="0" w:space="0" w:color="auto"/>
        <w:bottom w:val="none" w:sz="0" w:space="0" w:color="auto"/>
        <w:right w:val="none" w:sz="0" w:space="0" w:color="auto"/>
      </w:divBdr>
    </w:div>
    <w:div w:id="30961606">
      <w:bodyDiv w:val="1"/>
      <w:marLeft w:val="0"/>
      <w:marRight w:val="0"/>
      <w:marTop w:val="0"/>
      <w:marBottom w:val="0"/>
      <w:divBdr>
        <w:top w:val="none" w:sz="0" w:space="0" w:color="auto"/>
        <w:left w:val="none" w:sz="0" w:space="0" w:color="auto"/>
        <w:bottom w:val="none" w:sz="0" w:space="0" w:color="auto"/>
        <w:right w:val="none" w:sz="0" w:space="0" w:color="auto"/>
      </w:divBdr>
    </w:div>
    <w:div w:id="67312773">
      <w:bodyDiv w:val="1"/>
      <w:marLeft w:val="0"/>
      <w:marRight w:val="0"/>
      <w:marTop w:val="0"/>
      <w:marBottom w:val="0"/>
      <w:divBdr>
        <w:top w:val="none" w:sz="0" w:space="0" w:color="auto"/>
        <w:left w:val="none" w:sz="0" w:space="0" w:color="auto"/>
        <w:bottom w:val="none" w:sz="0" w:space="0" w:color="auto"/>
        <w:right w:val="none" w:sz="0" w:space="0" w:color="auto"/>
      </w:divBdr>
    </w:div>
    <w:div w:id="69040417">
      <w:bodyDiv w:val="1"/>
      <w:marLeft w:val="0"/>
      <w:marRight w:val="0"/>
      <w:marTop w:val="0"/>
      <w:marBottom w:val="0"/>
      <w:divBdr>
        <w:top w:val="none" w:sz="0" w:space="0" w:color="auto"/>
        <w:left w:val="none" w:sz="0" w:space="0" w:color="auto"/>
        <w:bottom w:val="none" w:sz="0" w:space="0" w:color="auto"/>
        <w:right w:val="none" w:sz="0" w:space="0" w:color="auto"/>
      </w:divBdr>
    </w:div>
    <w:div w:id="93329071">
      <w:bodyDiv w:val="1"/>
      <w:marLeft w:val="0"/>
      <w:marRight w:val="0"/>
      <w:marTop w:val="0"/>
      <w:marBottom w:val="0"/>
      <w:divBdr>
        <w:top w:val="none" w:sz="0" w:space="0" w:color="auto"/>
        <w:left w:val="none" w:sz="0" w:space="0" w:color="auto"/>
        <w:bottom w:val="none" w:sz="0" w:space="0" w:color="auto"/>
        <w:right w:val="none" w:sz="0" w:space="0" w:color="auto"/>
      </w:divBdr>
    </w:div>
    <w:div w:id="93406484">
      <w:bodyDiv w:val="1"/>
      <w:marLeft w:val="0"/>
      <w:marRight w:val="0"/>
      <w:marTop w:val="0"/>
      <w:marBottom w:val="0"/>
      <w:divBdr>
        <w:top w:val="none" w:sz="0" w:space="0" w:color="auto"/>
        <w:left w:val="none" w:sz="0" w:space="0" w:color="auto"/>
        <w:bottom w:val="none" w:sz="0" w:space="0" w:color="auto"/>
        <w:right w:val="none" w:sz="0" w:space="0" w:color="auto"/>
      </w:divBdr>
    </w:div>
    <w:div w:id="104693386">
      <w:bodyDiv w:val="1"/>
      <w:marLeft w:val="0"/>
      <w:marRight w:val="0"/>
      <w:marTop w:val="0"/>
      <w:marBottom w:val="0"/>
      <w:divBdr>
        <w:top w:val="none" w:sz="0" w:space="0" w:color="auto"/>
        <w:left w:val="none" w:sz="0" w:space="0" w:color="auto"/>
        <w:bottom w:val="none" w:sz="0" w:space="0" w:color="auto"/>
        <w:right w:val="none" w:sz="0" w:space="0" w:color="auto"/>
      </w:divBdr>
    </w:div>
    <w:div w:id="106969738">
      <w:bodyDiv w:val="1"/>
      <w:marLeft w:val="0"/>
      <w:marRight w:val="0"/>
      <w:marTop w:val="0"/>
      <w:marBottom w:val="0"/>
      <w:divBdr>
        <w:top w:val="none" w:sz="0" w:space="0" w:color="auto"/>
        <w:left w:val="none" w:sz="0" w:space="0" w:color="auto"/>
        <w:bottom w:val="none" w:sz="0" w:space="0" w:color="auto"/>
        <w:right w:val="none" w:sz="0" w:space="0" w:color="auto"/>
      </w:divBdr>
    </w:div>
    <w:div w:id="119307255">
      <w:bodyDiv w:val="1"/>
      <w:marLeft w:val="0"/>
      <w:marRight w:val="0"/>
      <w:marTop w:val="0"/>
      <w:marBottom w:val="0"/>
      <w:divBdr>
        <w:top w:val="none" w:sz="0" w:space="0" w:color="auto"/>
        <w:left w:val="none" w:sz="0" w:space="0" w:color="auto"/>
        <w:bottom w:val="none" w:sz="0" w:space="0" w:color="auto"/>
        <w:right w:val="none" w:sz="0" w:space="0" w:color="auto"/>
      </w:divBdr>
      <w:divsChild>
        <w:div w:id="191457113">
          <w:marLeft w:val="0"/>
          <w:marRight w:val="0"/>
          <w:marTop w:val="0"/>
          <w:marBottom w:val="0"/>
          <w:divBdr>
            <w:top w:val="none" w:sz="0" w:space="0" w:color="auto"/>
            <w:left w:val="none" w:sz="0" w:space="0" w:color="auto"/>
            <w:bottom w:val="none" w:sz="0" w:space="0" w:color="auto"/>
            <w:right w:val="none" w:sz="0" w:space="0" w:color="auto"/>
          </w:divBdr>
          <w:divsChild>
            <w:div w:id="648748097">
              <w:marLeft w:val="0"/>
              <w:marRight w:val="0"/>
              <w:marTop w:val="0"/>
              <w:marBottom w:val="0"/>
              <w:divBdr>
                <w:top w:val="none" w:sz="0" w:space="0" w:color="auto"/>
                <w:left w:val="none" w:sz="0" w:space="0" w:color="auto"/>
                <w:bottom w:val="none" w:sz="0" w:space="0" w:color="auto"/>
                <w:right w:val="none" w:sz="0" w:space="0" w:color="auto"/>
              </w:divBdr>
              <w:divsChild>
                <w:div w:id="1388265327">
                  <w:marLeft w:val="0"/>
                  <w:marRight w:val="0"/>
                  <w:marTop w:val="0"/>
                  <w:marBottom w:val="0"/>
                  <w:divBdr>
                    <w:top w:val="none" w:sz="0" w:space="0" w:color="auto"/>
                    <w:left w:val="none" w:sz="0" w:space="0" w:color="auto"/>
                    <w:bottom w:val="none" w:sz="0" w:space="0" w:color="auto"/>
                    <w:right w:val="none" w:sz="0" w:space="0" w:color="auto"/>
                  </w:divBdr>
                  <w:divsChild>
                    <w:div w:id="845287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9594421">
          <w:marLeft w:val="0"/>
          <w:marRight w:val="0"/>
          <w:marTop w:val="0"/>
          <w:marBottom w:val="0"/>
          <w:divBdr>
            <w:top w:val="none" w:sz="0" w:space="0" w:color="auto"/>
            <w:left w:val="none" w:sz="0" w:space="0" w:color="auto"/>
            <w:bottom w:val="none" w:sz="0" w:space="0" w:color="auto"/>
            <w:right w:val="none" w:sz="0" w:space="0" w:color="auto"/>
          </w:divBdr>
          <w:divsChild>
            <w:div w:id="341321085">
              <w:marLeft w:val="0"/>
              <w:marRight w:val="0"/>
              <w:marTop w:val="0"/>
              <w:marBottom w:val="0"/>
              <w:divBdr>
                <w:top w:val="none" w:sz="0" w:space="0" w:color="auto"/>
                <w:left w:val="none" w:sz="0" w:space="0" w:color="auto"/>
                <w:bottom w:val="none" w:sz="0" w:space="0" w:color="auto"/>
                <w:right w:val="none" w:sz="0" w:space="0" w:color="auto"/>
              </w:divBdr>
              <w:divsChild>
                <w:div w:id="1065226088">
                  <w:marLeft w:val="0"/>
                  <w:marRight w:val="0"/>
                  <w:marTop w:val="0"/>
                  <w:marBottom w:val="0"/>
                  <w:divBdr>
                    <w:top w:val="none" w:sz="0" w:space="0" w:color="auto"/>
                    <w:left w:val="none" w:sz="0" w:space="0" w:color="auto"/>
                    <w:bottom w:val="none" w:sz="0" w:space="0" w:color="auto"/>
                    <w:right w:val="none" w:sz="0" w:space="0" w:color="auto"/>
                  </w:divBdr>
                  <w:divsChild>
                    <w:div w:id="2062903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138711">
      <w:bodyDiv w:val="1"/>
      <w:marLeft w:val="0"/>
      <w:marRight w:val="0"/>
      <w:marTop w:val="0"/>
      <w:marBottom w:val="0"/>
      <w:divBdr>
        <w:top w:val="none" w:sz="0" w:space="0" w:color="auto"/>
        <w:left w:val="none" w:sz="0" w:space="0" w:color="auto"/>
        <w:bottom w:val="none" w:sz="0" w:space="0" w:color="auto"/>
        <w:right w:val="none" w:sz="0" w:space="0" w:color="auto"/>
      </w:divBdr>
      <w:divsChild>
        <w:div w:id="2318079">
          <w:marLeft w:val="0"/>
          <w:marRight w:val="0"/>
          <w:marTop w:val="0"/>
          <w:marBottom w:val="0"/>
          <w:divBdr>
            <w:top w:val="none" w:sz="0" w:space="0" w:color="auto"/>
            <w:left w:val="none" w:sz="0" w:space="0" w:color="auto"/>
            <w:bottom w:val="none" w:sz="0" w:space="0" w:color="auto"/>
            <w:right w:val="none" w:sz="0" w:space="0" w:color="auto"/>
          </w:divBdr>
          <w:divsChild>
            <w:div w:id="203566503">
              <w:marLeft w:val="0"/>
              <w:marRight w:val="0"/>
              <w:marTop w:val="0"/>
              <w:marBottom w:val="0"/>
              <w:divBdr>
                <w:top w:val="none" w:sz="0" w:space="0" w:color="auto"/>
                <w:left w:val="none" w:sz="0" w:space="0" w:color="auto"/>
                <w:bottom w:val="none" w:sz="0" w:space="0" w:color="auto"/>
                <w:right w:val="none" w:sz="0" w:space="0" w:color="auto"/>
              </w:divBdr>
              <w:divsChild>
                <w:div w:id="247929521">
                  <w:marLeft w:val="0"/>
                  <w:marRight w:val="0"/>
                  <w:marTop w:val="0"/>
                  <w:marBottom w:val="0"/>
                  <w:divBdr>
                    <w:top w:val="none" w:sz="0" w:space="0" w:color="auto"/>
                    <w:left w:val="none" w:sz="0" w:space="0" w:color="auto"/>
                    <w:bottom w:val="none" w:sz="0" w:space="0" w:color="auto"/>
                    <w:right w:val="none" w:sz="0" w:space="0" w:color="auto"/>
                  </w:divBdr>
                  <w:divsChild>
                    <w:div w:id="1298148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240798">
          <w:marLeft w:val="0"/>
          <w:marRight w:val="0"/>
          <w:marTop w:val="0"/>
          <w:marBottom w:val="0"/>
          <w:divBdr>
            <w:top w:val="none" w:sz="0" w:space="0" w:color="auto"/>
            <w:left w:val="none" w:sz="0" w:space="0" w:color="auto"/>
            <w:bottom w:val="none" w:sz="0" w:space="0" w:color="auto"/>
            <w:right w:val="none" w:sz="0" w:space="0" w:color="auto"/>
          </w:divBdr>
          <w:divsChild>
            <w:div w:id="1920675468">
              <w:marLeft w:val="0"/>
              <w:marRight w:val="0"/>
              <w:marTop w:val="0"/>
              <w:marBottom w:val="0"/>
              <w:divBdr>
                <w:top w:val="none" w:sz="0" w:space="0" w:color="auto"/>
                <w:left w:val="none" w:sz="0" w:space="0" w:color="auto"/>
                <w:bottom w:val="none" w:sz="0" w:space="0" w:color="auto"/>
                <w:right w:val="none" w:sz="0" w:space="0" w:color="auto"/>
              </w:divBdr>
              <w:divsChild>
                <w:div w:id="1378553209">
                  <w:marLeft w:val="0"/>
                  <w:marRight w:val="0"/>
                  <w:marTop w:val="0"/>
                  <w:marBottom w:val="0"/>
                  <w:divBdr>
                    <w:top w:val="none" w:sz="0" w:space="0" w:color="auto"/>
                    <w:left w:val="none" w:sz="0" w:space="0" w:color="auto"/>
                    <w:bottom w:val="none" w:sz="0" w:space="0" w:color="auto"/>
                    <w:right w:val="none" w:sz="0" w:space="0" w:color="auto"/>
                  </w:divBdr>
                  <w:divsChild>
                    <w:div w:id="854925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496501">
      <w:bodyDiv w:val="1"/>
      <w:marLeft w:val="0"/>
      <w:marRight w:val="0"/>
      <w:marTop w:val="0"/>
      <w:marBottom w:val="0"/>
      <w:divBdr>
        <w:top w:val="none" w:sz="0" w:space="0" w:color="auto"/>
        <w:left w:val="none" w:sz="0" w:space="0" w:color="auto"/>
        <w:bottom w:val="none" w:sz="0" w:space="0" w:color="auto"/>
        <w:right w:val="none" w:sz="0" w:space="0" w:color="auto"/>
      </w:divBdr>
    </w:div>
    <w:div w:id="141317856">
      <w:bodyDiv w:val="1"/>
      <w:marLeft w:val="0"/>
      <w:marRight w:val="0"/>
      <w:marTop w:val="0"/>
      <w:marBottom w:val="0"/>
      <w:divBdr>
        <w:top w:val="none" w:sz="0" w:space="0" w:color="auto"/>
        <w:left w:val="none" w:sz="0" w:space="0" w:color="auto"/>
        <w:bottom w:val="none" w:sz="0" w:space="0" w:color="auto"/>
        <w:right w:val="none" w:sz="0" w:space="0" w:color="auto"/>
      </w:divBdr>
    </w:div>
    <w:div w:id="155267505">
      <w:bodyDiv w:val="1"/>
      <w:marLeft w:val="0"/>
      <w:marRight w:val="0"/>
      <w:marTop w:val="0"/>
      <w:marBottom w:val="0"/>
      <w:divBdr>
        <w:top w:val="none" w:sz="0" w:space="0" w:color="auto"/>
        <w:left w:val="none" w:sz="0" w:space="0" w:color="auto"/>
        <w:bottom w:val="none" w:sz="0" w:space="0" w:color="auto"/>
        <w:right w:val="none" w:sz="0" w:space="0" w:color="auto"/>
      </w:divBdr>
    </w:div>
    <w:div w:id="169761235">
      <w:bodyDiv w:val="1"/>
      <w:marLeft w:val="0"/>
      <w:marRight w:val="0"/>
      <w:marTop w:val="0"/>
      <w:marBottom w:val="0"/>
      <w:divBdr>
        <w:top w:val="none" w:sz="0" w:space="0" w:color="auto"/>
        <w:left w:val="none" w:sz="0" w:space="0" w:color="auto"/>
        <w:bottom w:val="none" w:sz="0" w:space="0" w:color="auto"/>
        <w:right w:val="none" w:sz="0" w:space="0" w:color="auto"/>
      </w:divBdr>
      <w:divsChild>
        <w:div w:id="810253164">
          <w:marLeft w:val="0"/>
          <w:marRight w:val="0"/>
          <w:marTop w:val="0"/>
          <w:marBottom w:val="0"/>
          <w:divBdr>
            <w:top w:val="none" w:sz="0" w:space="0" w:color="auto"/>
            <w:left w:val="none" w:sz="0" w:space="0" w:color="auto"/>
            <w:bottom w:val="none" w:sz="0" w:space="0" w:color="auto"/>
            <w:right w:val="none" w:sz="0" w:space="0" w:color="auto"/>
          </w:divBdr>
          <w:divsChild>
            <w:div w:id="1752772439">
              <w:marLeft w:val="0"/>
              <w:marRight w:val="0"/>
              <w:marTop w:val="0"/>
              <w:marBottom w:val="0"/>
              <w:divBdr>
                <w:top w:val="none" w:sz="0" w:space="0" w:color="auto"/>
                <w:left w:val="none" w:sz="0" w:space="0" w:color="auto"/>
                <w:bottom w:val="none" w:sz="0" w:space="0" w:color="auto"/>
                <w:right w:val="none" w:sz="0" w:space="0" w:color="auto"/>
              </w:divBdr>
              <w:divsChild>
                <w:div w:id="528643480">
                  <w:marLeft w:val="0"/>
                  <w:marRight w:val="0"/>
                  <w:marTop w:val="0"/>
                  <w:marBottom w:val="0"/>
                  <w:divBdr>
                    <w:top w:val="none" w:sz="0" w:space="0" w:color="auto"/>
                    <w:left w:val="none" w:sz="0" w:space="0" w:color="auto"/>
                    <w:bottom w:val="none" w:sz="0" w:space="0" w:color="auto"/>
                    <w:right w:val="none" w:sz="0" w:space="0" w:color="auto"/>
                  </w:divBdr>
                  <w:divsChild>
                    <w:div w:id="1138885112">
                      <w:marLeft w:val="0"/>
                      <w:marRight w:val="0"/>
                      <w:marTop w:val="0"/>
                      <w:marBottom w:val="0"/>
                      <w:divBdr>
                        <w:top w:val="none" w:sz="0" w:space="0" w:color="auto"/>
                        <w:left w:val="none" w:sz="0" w:space="0" w:color="auto"/>
                        <w:bottom w:val="none" w:sz="0" w:space="0" w:color="auto"/>
                        <w:right w:val="none" w:sz="0" w:space="0" w:color="auto"/>
                      </w:divBdr>
                      <w:divsChild>
                        <w:div w:id="1858153563">
                          <w:marLeft w:val="0"/>
                          <w:marRight w:val="0"/>
                          <w:marTop w:val="0"/>
                          <w:marBottom w:val="0"/>
                          <w:divBdr>
                            <w:top w:val="none" w:sz="0" w:space="0" w:color="auto"/>
                            <w:left w:val="none" w:sz="0" w:space="0" w:color="auto"/>
                            <w:bottom w:val="none" w:sz="0" w:space="0" w:color="auto"/>
                            <w:right w:val="none" w:sz="0" w:space="0" w:color="auto"/>
                          </w:divBdr>
                          <w:divsChild>
                            <w:div w:id="1945308551">
                              <w:marLeft w:val="0"/>
                              <w:marRight w:val="0"/>
                              <w:marTop w:val="0"/>
                              <w:marBottom w:val="0"/>
                              <w:divBdr>
                                <w:top w:val="none" w:sz="0" w:space="0" w:color="auto"/>
                                <w:left w:val="none" w:sz="0" w:space="0" w:color="auto"/>
                                <w:bottom w:val="none" w:sz="0" w:space="0" w:color="auto"/>
                                <w:right w:val="none" w:sz="0" w:space="0" w:color="auto"/>
                              </w:divBdr>
                              <w:divsChild>
                                <w:div w:id="665474777">
                                  <w:marLeft w:val="0"/>
                                  <w:marRight w:val="0"/>
                                  <w:marTop w:val="0"/>
                                  <w:marBottom w:val="0"/>
                                  <w:divBdr>
                                    <w:top w:val="none" w:sz="0" w:space="0" w:color="auto"/>
                                    <w:left w:val="none" w:sz="0" w:space="0" w:color="auto"/>
                                    <w:bottom w:val="none" w:sz="0" w:space="0" w:color="auto"/>
                                    <w:right w:val="none" w:sz="0" w:space="0" w:color="auto"/>
                                  </w:divBdr>
                                  <w:divsChild>
                                    <w:div w:id="547033183">
                                      <w:marLeft w:val="0"/>
                                      <w:marRight w:val="0"/>
                                      <w:marTop w:val="0"/>
                                      <w:marBottom w:val="0"/>
                                      <w:divBdr>
                                        <w:top w:val="none" w:sz="0" w:space="0" w:color="auto"/>
                                        <w:left w:val="none" w:sz="0" w:space="0" w:color="auto"/>
                                        <w:bottom w:val="none" w:sz="0" w:space="0" w:color="auto"/>
                                        <w:right w:val="none" w:sz="0" w:space="0" w:color="auto"/>
                                      </w:divBdr>
                                      <w:divsChild>
                                        <w:div w:id="1187450818">
                                          <w:marLeft w:val="0"/>
                                          <w:marRight w:val="0"/>
                                          <w:marTop w:val="0"/>
                                          <w:marBottom w:val="0"/>
                                          <w:divBdr>
                                            <w:top w:val="none" w:sz="0" w:space="0" w:color="auto"/>
                                            <w:left w:val="none" w:sz="0" w:space="0" w:color="auto"/>
                                            <w:bottom w:val="none" w:sz="0" w:space="0" w:color="auto"/>
                                            <w:right w:val="none" w:sz="0" w:space="0" w:color="auto"/>
                                          </w:divBdr>
                                          <w:divsChild>
                                            <w:div w:id="1185904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2715700">
      <w:bodyDiv w:val="1"/>
      <w:marLeft w:val="0"/>
      <w:marRight w:val="0"/>
      <w:marTop w:val="0"/>
      <w:marBottom w:val="0"/>
      <w:divBdr>
        <w:top w:val="none" w:sz="0" w:space="0" w:color="auto"/>
        <w:left w:val="none" w:sz="0" w:space="0" w:color="auto"/>
        <w:bottom w:val="none" w:sz="0" w:space="0" w:color="auto"/>
        <w:right w:val="none" w:sz="0" w:space="0" w:color="auto"/>
      </w:divBdr>
    </w:div>
    <w:div w:id="186868203">
      <w:bodyDiv w:val="1"/>
      <w:marLeft w:val="0"/>
      <w:marRight w:val="0"/>
      <w:marTop w:val="0"/>
      <w:marBottom w:val="0"/>
      <w:divBdr>
        <w:top w:val="none" w:sz="0" w:space="0" w:color="auto"/>
        <w:left w:val="none" w:sz="0" w:space="0" w:color="auto"/>
        <w:bottom w:val="none" w:sz="0" w:space="0" w:color="auto"/>
        <w:right w:val="none" w:sz="0" w:space="0" w:color="auto"/>
      </w:divBdr>
    </w:div>
    <w:div w:id="228882152">
      <w:bodyDiv w:val="1"/>
      <w:marLeft w:val="0"/>
      <w:marRight w:val="0"/>
      <w:marTop w:val="0"/>
      <w:marBottom w:val="0"/>
      <w:divBdr>
        <w:top w:val="none" w:sz="0" w:space="0" w:color="auto"/>
        <w:left w:val="none" w:sz="0" w:space="0" w:color="auto"/>
        <w:bottom w:val="none" w:sz="0" w:space="0" w:color="auto"/>
        <w:right w:val="none" w:sz="0" w:space="0" w:color="auto"/>
      </w:divBdr>
    </w:div>
    <w:div w:id="238490341">
      <w:bodyDiv w:val="1"/>
      <w:marLeft w:val="0"/>
      <w:marRight w:val="0"/>
      <w:marTop w:val="0"/>
      <w:marBottom w:val="0"/>
      <w:divBdr>
        <w:top w:val="none" w:sz="0" w:space="0" w:color="auto"/>
        <w:left w:val="none" w:sz="0" w:space="0" w:color="auto"/>
        <w:bottom w:val="none" w:sz="0" w:space="0" w:color="auto"/>
        <w:right w:val="none" w:sz="0" w:space="0" w:color="auto"/>
      </w:divBdr>
    </w:div>
    <w:div w:id="246503607">
      <w:bodyDiv w:val="1"/>
      <w:marLeft w:val="0"/>
      <w:marRight w:val="0"/>
      <w:marTop w:val="0"/>
      <w:marBottom w:val="0"/>
      <w:divBdr>
        <w:top w:val="none" w:sz="0" w:space="0" w:color="auto"/>
        <w:left w:val="none" w:sz="0" w:space="0" w:color="auto"/>
        <w:bottom w:val="none" w:sz="0" w:space="0" w:color="auto"/>
        <w:right w:val="none" w:sz="0" w:space="0" w:color="auto"/>
      </w:divBdr>
    </w:div>
    <w:div w:id="254365447">
      <w:bodyDiv w:val="1"/>
      <w:marLeft w:val="0"/>
      <w:marRight w:val="0"/>
      <w:marTop w:val="0"/>
      <w:marBottom w:val="0"/>
      <w:divBdr>
        <w:top w:val="none" w:sz="0" w:space="0" w:color="auto"/>
        <w:left w:val="none" w:sz="0" w:space="0" w:color="auto"/>
        <w:bottom w:val="none" w:sz="0" w:space="0" w:color="auto"/>
        <w:right w:val="none" w:sz="0" w:space="0" w:color="auto"/>
      </w:divBdr>
      <w:divsChild>
        <w:div w:id="99685012">
          <w:marLeft w:val="0"/>
          <w:marRight w:val="0"/>
          <w:marTop w:val="0"/>
          <w:marBottom w:val="0"/>
          <w:divBdr>
            <w:top w:val="none" w:sz="0" w:space="0" w:color="auto"/>
            <w:left w:val="none" w:sz="0" w:space="0" w:color="auto"/>
            <w:bottom w:val="none" w:sz="0" w:space="0" w:color="auto"/>
            <w:right w:val="none" w:sz="0" w:space="0" w:color="auto"/>
          </w:divBdr>
          <w:divsChild>
            <w:div w:id="1319767958">
              <w:marLeft w:val="0"/>
              <w:marRight w:val="0"/>
              <w:marTop w:val="0"/>
              <w:marBottom w:val="0"/>
              <w:divBdr>
                <w:top w:val="none" w:sz="0" w:space="0" w:color="auto"/>
                <w:left w:val="none" w:sz="0" w:space="0" w:color="auto"/>
                <w:bottom w:val="none" w:sz="0" w:space="0" w:color="auto"/>
                <w:right w:val="none" w:sz="0" w:space="0" w:color="auto"/>
              </w:divBdr>
              <w:divsChild>
                <w:div w:id="501359610">
                  <w:marLeft w:val="0"/>
                  <w:marRight w:val="0"/>
                  <w:marTop w:val="0"/>
                  <w:marBottom w:val="0"/>
                  <w:divBdr>
                    <w:top w:val="none" w:sz="0" w:space="0" w:color="auto"/>
                    <w:left w:val="none" w:sz="0" w:space="0" w:color="auto"/>
                    <w:bottom w:val="none" w:sz="0" w:space="0" w:color="auto"/>
                    <w:right w:val="none" w:sz="0" w:space="0" w:color="auto"/>
                  </w:divBdr>
                  <w:divsChild>
                    <w:div w:id="1067799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2314383">
          <w:marLeft w:val="0"/>
          <w:marRight w:val="0"/>
          <w:marTop w:val="0"/>
          <w:marBottom w:val="0"/>
          <w:divBdr>
            <w:top w:val="none" w:sz="0" w:space="0" w:color="auto"/>
            <w:left w:val="none" w:sz="0" w:space="0" w:color="auto"/>
            <w:bottom w:val="none" w:sz="0" w:space="0" w:color="auto"/>
            <w:right w:val="none" w:sz="0" w:space="0" w:color="auto"/>
          </w:divBdr>
          <w:divsChild>
            <w:div w:id="846286001">
              <w:marLeft w:val="0"/>
              <w:marRight w:val="0"/>
              <w:marTop w:val="0"/>
              <w:marBottom w:val="0"/>
              <w:divBdr>
                <w:top w:val="none" w:sz="0" w:space="0" w:color="auto"/>
                <w:left w:val="none" w:sz="0" w:space="0" w:color="auto"/>
                <w:bottom w:val="none" w:sz="0" w:space="0" w:color="auto"/>
                <w:right w:val="none" w:sz="0" w:space="0" w:color="auto"/>
              </w:divBdr>
              <w:divsChild>
                <w:div w:id="610206174">
                  <w:marLeft w:val="0"/>
                  <w:marRight w:val="0"/>
                  <w:marTop w:val="0"/>
                  <w:marBottom w:val="0"/>
                  <w:divBdr>
                    <w:top w:val="none" w:sz="0" w:space="0" w:color="auto"/>
                    <w:left w:val="none" w:sz="0" w:space="0" w:color="auto"/>
                    <w:bottom w:val="none" w:sz="0" w:space="0" w:color="auto"/>
                    <w:right w:val="none" w:sz="0" w:space="0" w:color="auto"/>
                  </w:divBdr>
                  <w:divsChild>
                    <w:div w:id="1451708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2150907">
      <w:bodyDiv w:val="1"/>
      <w:marLeft w:val="0"/>
      <w:marRight w:val="0"/>
      <w:marTop w:val="0"/>
      <w:marBottom w:val="0"/>
      <w:divBdr>
        <w:top w:val="none" w:sz="0" w:space="0" w:color="auto"/>
        <w:left w:val="none" w:sz="0" w:space="0" w:color="auto"/>
        <w:bottom w:val="none" w:sz="0" w:space="0" w:color="auto"/>
        <w:right w:val="none" w:sz="0" w:space="0" w:color="auto"/>
      </w:divBdr>
    </w:div>
    <w:div w:id="292060908">
      <w:bodyDiv w:val="1"/>
      <w:marLeft w:val="0"/>
      <w:marRight w:val="0"/>
      <w:marTop w:val="0"/>
      <w:marBottom w:val="0"/>
      <w:divBdr>
        <w:top w:val="none" w:sz="0" w:space="0" w:color="auto"/>
        <w:left w:val="none" w:sz="0" w:space="0" w:color="auto"/>
        <w:bottom w:val="none" w:sz="0" w:space="0" w:color="auto"/>
        <w:right w:val="none" w:sz="0" w:space="0" w:color="auto"/>
      </w:divBdr>
    </w:div>
    <w:div w:id="326443509">
      <w:bodyDiv w:val="1"/>
      <w:marLeft w:val="0"/>
      <w:marRight w:val="0"/>
      <w:marTop w:val="0"/>
      <w:marBottom w:val="0"/>
      <w:divBdr>
        <w:top w:val="none" w:sz="0" w:space="0" w:color="auto"/>
        <w:left w:val="none" w:sz="0" w:space="0" w:color="auto"/>
        <w:bottom w:val="none" w:sz="0" w:space="0" w:color="auto"/>
        <w:right w:val="none" w:sz="0" w:space="0" w:color="auto"/>
      </w:divBdr>
    </w:div>
    <w:div w:id="327825281">
      <w:bodyDiv w:val="1"/>
      <w:marLeft w:val="0"/>
      <w:marRight w:val="0"/>
      <w:marTop w:val="0"/>
      <w:marBottom w:val="0"/>
      <w:divBdr>
        <w:top w:val="none" w:sz="0" w:space="0" w:color="auto"/>
        <w:left w:val="none" w:sz="0" w:space="0" w:color="auto"/>
        <w:bottom w:val="none" w:sz="0" w:space="0" w:color="auto"/>
        <w:right w:val="none" w:sz="0" w:space="0" w:color="auto"/>
      </w:divBdr>
      <w:divsChild>
        <w:div w:id="874275631">
          <w:marLeft w:val="0"/>
          <w:marRight w:val="0"/>
          <w:marTop w:val="0"/>
          <w:marBottom w:val="0"/>
          <w:divBdr>
            <w:top w:val="none" w:sz="0" w:space="0" w:color="auto"/>
            <w:left w:val="none" w:sz="0" w:space="0" w:color="auto"/>
            <w:bottom w:val="none" w:sz="0" w:space="0" w:color="auto"/>
            <w:right w:val="none" w:sz="0" w:space="0" w:color="auto"/>
          </w:divBdr>
          <w:divsChild>
            <w:div w:id="683900581">
              <w:marLeft w:val="0"/>
              <w:marRight w:val="0"/>
              <w:marTop w:val="0"/>
              <w:marBottom w:val="0"/>
              <w:divBdr>
                <w:top w:val="none" w:sz="0" w:space="0" w:color="auto"/>
                <w:left w:val="none" w:sz="0" w:space="0" w:color="auto"/>
                <w:bottom w:val="none" w:sz="0" w:space="0" w:color="auto"/>
                <w:right w:val="none" w:sz="0" w:space="0" w:color="auto"/>
              </w:divBdr>
              <w:divsChild>
                <w:div w:id="1697923745">
                  <w:marLeft w:val="0"/>
                  <w:marRight w:val="0"/>
                  <w:marTop w:val="0"/>
                  <w:marBottom w:val="0"/>
                  <w:divBdr>
                    <w:top w:val="none" w:sz="0" w:space="0" w:color="auto"/>
                    <w:left w:val="none" w:sz="0" w:space="0" w:color="auto"/>
                    <w:bottom w:val="none" w:sz="0" w:space="0" w:color="auto"/>
                    <w:right w:val="none" w:sz="0" w:space="0" w:color="auto"/>
                  </w:divBdr>
                  <w:divsChild>
                    <w:div w:id="367220301">
                      <w:marLeft w:val="0"/>
                      <w:marRight w:val="0"/>
                      <w:marTop w:val="0"/>
                      <w:marBottom w:val="0"/>
                      <w:divBdr>
                        <w:top w:val="none" w:sz="0" w:space="0" w:color="auto"/>
                        <w:left w:val="none" w:sz="0" w:space="0" w:color="auto"/>
                        <w:bottom w:val="none" w:sz="0" w:space="0" w:color="auto"/>
                        <w:right w:val="none" w:sz="0" w:space="0" w:color="auto"/>
                      </w:divBdr>
                      <w:divsChild>
                        <w:div w:id="118648186">
                          <w:marLeft w:val="0"/>
                          <w:marRight w:val="0"/>
                          <w:marTop w:val="0"/>
                          <w:marBottom w:val="0"/>
                          <w:divBdr>
                            <w:top w:val="none" w:sz="0" w:space="0" w:color="auto"/>
                            <w:left w:val="none" w:sz="0" w:space="0" w:color="auto"/>
                            <w:bottom w:val="none" w:sz="0" w:space="0" w:color="auto"/>
                            <w:right w:val="none" w:sz="0" w:space="0" w:color="auto"/>
                          </w:divBdr>
                          <w:divsChild>
                            <w:div w:id="1207791477">
                              <w:marLeft w:val="0"/>
                              <w:marRight w:val="0"/>
                              <w:marTop w:val="0"/>
                              <w:marBottom w:val="0"/>
                              <w:divBdr>
                                <w:top w:val="none" w:sz="0" w:space="0" w:color="auto"/>
                                <w:left w:val="none" w:sz="0" w:space="0" w:color="auto"/>
                                <w:bottom w:val="none" w:sz="0" w:space="0" w:color="auto"/>
                                <w:right w:val="none" w:sz="0" w:space="0" w:color="auto"/>
                              </w:divBdr>
                              <w:divsChild>
                                <w:div w:id="1860657317">
                                  <w:marLeft w:val="0"/>
                                  <w:marRight w:val="0"/>
                                  <w:marTop w:val="0"/>
                                  <w:marBottom w:val="0"/>
                                  <w:divBdr>
                                    <w:top w:val="none" w:sz="0" w:space="0" w:color="auto"/>
                                    <w:left w:val="none" w:sz="0" w:space="0" w:color="auto"/>
                                    <w:bottom w:val="none" w:sz="0" w:space="0" w:color="auto"/>
                                    <w:right w:val="none" w:sz="0" w:space="0" w:color="auto"/>
                                  </w:divBdr>
                                  <w:divsChild>
                                    <w:div w:id="240910532">
                                      <w:marLeft w:val="0"/>
                                      <w:marRight w:val="0"/>
                                      <w:marTop w:val="0"/>
                                      <w:marBottom w:val="0"/>
                                      <w:divBdr>
                                        <w:top w:val="none" w:sz="0" w:space="0" w:color="auto"/>
                                        <w:left w:val="none" w:sz="0" w:space="0" w:color="auto"/>
                                        <w:bottom w:val="none" w:sz="0" w:space="0" w:color="auto"/>
                                        <w:right w:val="none" w:sz="0" w:space="0" w:color="auto"/>
                                      </w:divBdr>
                                      <w:divsChild>
                                        <w:div w:id="755709589">
                                          <w:marLeft w:val="0"/>
                                          <w:marRight w:val="0"/>
                                          <w:marTop w:val="0"/>
                                          <w:marBottom w:val="0"/>
                                          <w:divBdr>
                                            <w:top w:val="none" w:sz="0" w:space="0" w:color="auto"/>
                                            <w:left w:val="none" w:sz="0" w:space="0" w:color="auto"/>
                                            <w:bottom w:val="none" w:sz="0" w:space="0" w:color="auto"/>
                                            <w:right w:val="none" w:sz="0" w:space="0" w:color="auto"/>
                                          </w:divBdr>
                                          <w:divsChild>
                                            <w:div w:id="1696955655">
                                              <w:marLeft w:val="0"/>
                                              <w:marRight w:val="0"/>
                                              <w:marTop w:val="0"/>
                                              <w:marBottom w:val="0"/>
                                              <w:divBdr>
                                                <w:top w:val="none" w:sz="0" w:space="0" w:color="auto"/>
                                                <w:left w:val="none" w:sz="0" w:space="0" w:color="auto"/>
                                                <w:bottom w:val="none" w:sz="0" w:space="0" w:color="auto"/>
                                                <w:right w:val="none" w:sz="0" w:space="0" w:color="auto"/>
                                              </w:divBdr>
                                              <w:divsChild>
                                                <w:div w:id="1632395617">
                                                  <w:marLeft w:val="0"/>
                                                  <w:marRight w:val="0"/>
                                                  <w:marTop w:val="0"/>
                                                  <w:marBottom w:val="0"/>
                                                  <w:divBdr>
                                                    <w:top w:val="none" w:sz="0" w:space="0" w:color="auto"/>
                                                    <w:left w:val="none" w:sz="0" w:space="0" w:color="auto"/>
                                                    <w:bottom w:val="none" w:sz="0" w:space="0" w:color="auto"/>
                                                    <w:right w:val="none" w:sz="0" w:space="0" w:color="auto"/>
                                                  </w:divBdr>
                                                  <w:divsChild>
                                                    <w:div w:id="362707452">
                                                      <w:marLeft w:val="0"/>
                                                      <w:marRight w:val="0"/>
                                                      <w:marTop w:val="0"/>
                                                      <w:marBottom w:val="0"/>
                                                      <w:divBdr>
                                                        <w:top w:val="none" w:sz="0" w:space="0" w:color="auto"/>
                                                        <w:left w:val="none" w:sz="0" w:space="0" w:color="auto"/>
                                                        <w:bottom w:val="none" w:sz="0" w:space="0" w:color="auto"/>
                                                        <w:right w:val="none" w:sz="0" w:space="0" w:color="auto"/>
                                                      </w:divBdr>
                                                      <w:divsChild>
                                                        <w:div w:id="945113377">
                                                          <w:marLeft w:val="0"/>
                                                          <w:marRight w:val="0"/>
                                                          <w:marTop w:val="0"/>
                                                          <w:marBottom w:val="0"/>
                                                          <w:divBdr>
                                                            <w:top w:val="none" w:sz="0" w:space="0" w:color="auto"/>
                                                            <w:left w:val="none" w:sz="0" w:space="0" w:color="auto"/>
                                                            <w:bottom w:val="none" w:sz="0" w:space="0" w:color="auto"/>
                                                            <w:right w:val="none" w:sz="0" w:space="0" w:color="auto"/>
                                                          </w:divBdr>
                                                          <w:divsChild>
                                                            <w:div w:id="77039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3494831">
                                                  <w:marLeft w:val="0"/>
                                                  <w:marRight w:val="0"/>
                                                  <w:marTop w:val="0"/>
                                                  <w:marBottom w:val="0"/>
                                                  <w:divBdr>
                                                    <w:top w:val="none" w:sz="0" w:space="0" w:color="auto"/>
                                                    <w:left w:val="none" w:sz="0" w:space="0" w:color="auto"/>
                                                    <w:bottom w:val="none" w:sz="0" w:space="0" w:color="auto"/>
                                                    <w:right w:val="none" w:sz="0" w:space="0" w:color="auto"/>
                                                  </w:divBdr>
                                                  <w:divsChild>
                                                    <w:div w:id="55132982">
                                                      <w:marLeft w:val="0"/>
                                                      <w:marRight w:val="0"/>
                                                      <w:marTop w:val="0"/>
                                                      <w:marBottom w:val="0"/>
                                                      <w:divBdr>
                                                        <w:top w:val="none" w:sz="0" w:space="0" w:color="auto"/>
                                                        <w:left w:val="none" w:sz="0" w:space="0" w:color="auto"/>
                                                        <w:bottom w:val="none" w:sz="0" w:space="0" w:color="auto"/>
                                                        <w:right w:val="none" w:sz="0" w:space="0" w:color="auto"/>
                                                      </w:divBdr>
                                                      <w:divsChild>
                                                        <w:div w:id="272590542">
                                                          <w:marLeft w:val="0"/>
                                                          <w:marRight w:val="0"/>
                                                          <w:marTop w:val="0"/>
                                                          <w:marBottom w:val="0"/>
                                                          <w:divBdr>
                                                            <w:top w:val="none" w:sz="0" w:space="0" w:color="auto"/>
                                                            <w:left w:val="none" w:sz="0" w:space="0" w:color="auto"/>
                                                            <w:bottom w:val="none" w:sz="0" w:space="0" w:color="auto"/>
                                                            <w:right w:val="none" w:sz="0" w:space="0" w:color="auto"/>
                                                          </w:divBdr>
                                                          <w:divsChild>
                                                            <w:div w:id="980888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29353936">
          <w:marLeft w:val="0"/>
          <w:marRight w:val="0"/>
          <w:marTop w:val="0"/>
          <w:marBottom w:val="0"/>
          <w:divBdr>
            <w:top w:val="none" w:sz="0" w:space="0" w:color="auto"/>
            <w:left w:val="none" w:sz="0" w:space="0" w:color="auto"/>
            <w:bottom w:val="none" w:sz="0" w:space="0" w:color="auto"/>
            <w:right w:val="none" w:sz="0" w:space="0" w:color="auto"/>
          </w:divBdr>
          <w:divsChild>
            <w:div w:id="9649569">
              <w:marLeft w:val="0"/>
              <w:marRight w:val="0"/>
              <w:marTop w:val="0"/>
              <w:marBottom w:val="0"/>
              <w:divBdr>
                <w:top w:val="none" w:sz="0" w:space="0" w:color="auto"/>
                <w:left w:val="none" w:sz="0" w:space="0" w:color="auto"/>
                <w:bottom w:val="none" w:sz="0" w:space="0" w:color="auto"/>
                <w:right w:val="none" w:sz="0" w:space="0" w:color="auto"/>
              </w:divBdr>
              <w:divsChild>
                <w:div w:id="386150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764733">
      <w:bodyDiv w:val="1"/>
      <w:marLeft w:val="0"/>
      <w:marRight w:val="0"/>
      <w:marTop w:val="0"/>
      <w:marBottom w:val="0"/>
      <w:divBdr>
        <w:top w:val="none" w:sz="0" w:space="0" w:color="auto"/>
        <w:left w:val="none" w:sz="0" w:space="0" w:color="auto"/>
        <w:bottom w:val="none" w:sz="0" w:space="0" w:color="auto"/>
        <w:right w:val="none" w:sz="0" w:space="0" w:color="auto"/>
      </w:divBdr>
    </w:div>
    <w:div w:id="332805993">
      <w:bodyDiv w:val="1"/>
      <w:marLeft w:val="0"/>
      <w:marRight w:val="0"/>
      <w:marTop w:val="0"/>
      <w:marBottom w:val="0"/>
      <w:divBdr>
        <w:top w:val="none" w:sz="0" w:space="0" w:color="auto"/>
        <w:left w:val="none" w:sz="0" w:space="0" w:color="auto"/>
        <w:bottom w:val="none" w:sz="0" w:space="0" w:color="auto"/>
        <w:right w:val="none" w:sz="0" w:space="0" w:color="auto"/>
      </w:divBdr>
    </w:div>
    <w:div w:id="339428428">
      <w:bodyDiv w:val="1"/>
      <w:marLeft w:val="0"/>
      <w:marRight w:val="0"/>
      <w:marTop w:val="0"/>
      <w:marBottom w:val="0"/>
      <w:divBdr>
        <w:top w:val="none" w:sz="0" w:space="0" w:color="auto"/>
        <w:left w:val="none" w:sz="0" w:space="0" w:color="auto"/>
        <w:bottom w:val="none" w:sz="0" w:space="0" w:color="auto"/>
        <w:right w:val="none" w:sz="0" w:space="0" w:color="auto"/>
      </w:divBdr>
    </w:div>
    <w:div w:id="353460745">
      <w:bodyDiv w:val="1"/>
      <w:marLeft w:val="0"/>
      <w:marRight w:val="0"/>
      <w:marTop w:val="0"/>
      <w:marBottom w:val="0"/>
      <w:divBdr>
        <w:top w:val="none" w:sz="0" w:space="0" w:color="auto"/>
        <w:left w:val="none" w:sz="0" w:space="0" w:color="auto"/>
        <w:bottom w:val="none" w:sz="0" w:space="0" w:color="auto"/>
        <w:right w:val="none" w:sz="0" w:space="0" w:color="auto"/>
      </w:divBdr>
    </w:div>
    <w:div w:id="377750883">
      <w:bodyDiv w:val="1"/>
      <w:marLeft w:val="0"/>
      <w:marRight w:val="0"/>
      <w:marTop w:val="0"/>
      <w:marBottom w:val="0"/>
      <w:divBdr>
        <w:top w:val="none" w:sz="0" w:space="0" w:color="auto"/>
        <w:left w:val="none" w:sz="0" w:space="0" w:color="auto"/>
        <w:bottom w:val="none" w:sz="0" w:space="0" w:color="auto"/>
        <w:right w:val="none" w:sz="0" w:space="0" w:color="auto"/>
      </w:divBdr>
    </w:div>
    <w:div w:id="382827443">
      <w:bodyDiv w:val="1"/>
      <w:marLeft w:val="0"/>
      <w:marRight w:val="0"/>
      <w:marTop w:val="0"/>
      <w:marBottom w:val="0"/>
      <w:divBdr>
        <w:top w:val="none" w:sz="0" w:space="0" w:color="auto"/>
        <w:left w:val="none" w:sz="0" w:space="0" w:color="auto"/>
        <w:bottom w:val="none" w:sz="0" w:space="0" w:color="auto"/>
        <w:right w:val="none" w:sz="0" w:space="0" w:color="auto"/>
      </w:divBdr>
    </w:div>
    <w:div w:id="387152006">
      <w:bodyDiv w:val="1"/>
      <w:marLeft w:val="0"/>
      <w:marRight w:val="0"/>
      <w:marTop w:val="0"/>
      <w:marBottom w:val="0"/>
      <w:divBdr>
        <w:top w:val="none" w:sz="0" w:space="0" w:color="auto"/>
        <w:left w:val="none" w:sz="0" w:space="0" w:color="auto"/>
        <w:bottom w:val="none" w:sz="0" w:space="0" w:color="auto"/>
        <w:right w:val="none" w:sz="0" w:space="0" w:color="auto"/>
      </w:divBdr>
    </w:div>
    <w:div w:id="397633730">
      <w:bodyDiv w:val="1"/>
      <w:marLeft w:val="0"/>
      <w:marRight w:val="0"/>
      <w:marTop w:val="0"/>
      <w:marBottom w:val="0"/>
      <w:divBdr>
        <w:top w:val="none" w:sz="0" w:space="0" w:color="auto"/>
        <w:left w:val="none" w:sz="0" w:space="0" w:color="auto"/>
        <w:bottom w:val="none" w:sz="0" w:space="0" w:color="auto"/>
        <w:right w:val="none" w:sz="0" w:space="0" w:color="auto"/>
      </w:divBdr>
    </w:div>
    <w:div w:id="419105251">
      <w:bodyDiv w:val="1"/>
      <w:marLeft w:val="0"/>
      <w:marRight w:val="0"/>
      <w:marTop w:val="0"/>
      <w:marBottom w:val="0"/>
      <w:divBdr>
        <w:top w:val="none" w:sz="0" w:space="0" w:color="auto"/>
        <w:left w:val="none" w:sz="0" w:space="0" w:color="auto"/>
        <w:bottom w:val="none" w:sz="0" w:space="0" w:color="auto"/>
        <w:right w:val="none" w:sz="0" w:space="0" w:color="auto"/>
      </w:divBdr>
    </w:div>
    <w:div w:id="428156772">
      <w:bodyDiv w:val="1"/>
      <w:marLeft w:val="0"/>
      <w:marRight w:val="0"/>
      <w:marTop w:val="0"/>
      <w:marBottom w:val="0"/>
      <w:divBdr>
        <w:top w:val="none" w:sz="0" w:space="0" w:color="auto"/>
        <w:left w:val="none" w:sz="0" w:space="0" w:color="auto"/>
        <w:bottom w:val="none" w:sz="0" w:space="0" w:color="auto"/>
        <w:right w:val="none" w:sz="0" w:space="0" w:color="auto"/>
      </w:divBdr>
    </w:div>
    <w:div w:id="431709858">
      <w:bodyDiv w:val="1"/>
      <w:marLeft w:val="0"/>
      <w:marRight w:val="0"/>
      <w:marTop w:val="0"/>
      <w:marBottom w:val="0"/>
      <w:divBdr>
        <w:top w:val="none" w:sz="0" w:space="0" w:color="auto"/>
        <w:left w:val="none" w:sz="0" w:space="0" w:color="auto"/>
        <w:bottom w:val="none" w:sz="0" w:space="0" w:color="auto"/>
        <w:right w:val="none" w:sz="0" w:space="0" w:color="auto"/>
      </w:divBdr>
    </w:div>
    <w:div w:id="446584891">
      <w:bodyDiv w:val="1"/>
      <w:marLeft w:val="0"/>
      <w:marRight w:val="0"/>
      <w:marTop w:val="0"/>
      <w:marBottom w:val="0"/>
      <w:divBdr>
        <w:top w:val="none" w:sz="0" w:space="0" w:color="auto"/>
        <w:left w:val="none" w:sz="0" w:space="0" w:color="auto"/>
        <w:bottom w:val="none" w:sz="0" w:space="0" w:color="auto"/>
        <w:right w:val="none" w:sz="0" w:space="0" w:color="auto"/>
      </w:divBdr>
      <w:divsChild>
        <w:div w:id="908539338">
          <w:marLeft w:val="0"/>
          <w:marRight w:val="0"/>
          <w:marTop w:val="0"/>
          <w:marBottom w:val="0"/>
          <w:divBdr>
            <w:top w:val="none" w:sz="0" w:space="0" w:color="auto"/>
            <w:left w:val="none" w:sz="0" w:space="0" w:color="auto"/>
            <w:bottom w:val="none" w:sz="0" w:space="0" w:color="auto"/>
            <w:right w:val="none" w:sz="0" w:space="0" w:color="auto"/>
          </w:divBdr>
          <w:divsChild>
            <w:div w:id="1911040605">
              <w:marLeft w:val="0"/>
              <w:marRight w:val="0"/>
              <w:marTop w:val="0"/>
              <w:marBottom w:val="0"/>
              <w:divBdr>
                <w:top w:val="none" w:sz="0" w:space="0" w:color="auto"/>
                <w:left w:val="none" w:sz="0" w:space="0" w:color="auto"/>
                <w:bottom w:val="none" w:sz="0" w:space="0" w:color="auto"/>
                <w:right w:val="none" w:sz="0" w:space="0" w:color="auto"/>
              </w:divBdr>
              <w:divsChild>
                <w:div w:id="2100711813">
                  <w:marLeft w:val="0"/>
                  <w:marRight w:val="0"/>
                  <w:marTop w:val="0"/>
                  <w:marBottom w:val="0"/>
                  <w:divBdr>
                    <w:top w:val="none" w:sz="0" w:space="0" w:color="auto"/>
                    <w:left w:val="none" w:sz="0" w:space="0" w:color="auto"/>
                    <w:bottom w:val="none" w:sz="0" w:space="0" w:color="auto"/>
                    <w:right w:val="none" w:sz="0" w:space="0" w:color="auto"/>
                  </w:divBdr>
                  <w:divsChild>
                    <w:div w:id="733742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0755011">
          <w:marLeft w:val="0"/>
          <w:marRight w:val="0"/>
          <w:marTop w:val="0"/>
          <w:marBottom w:val="0"/>
          <w:divBdr>
            <w:top w:val="none" w:sz="0" w:space="0" w:color="auto"/>
            <w:left w:val="none" w:sz="0" w:space="0" w:color="auto"/>
            <w:bottom w:val="none" w:sz="0" w:space="0" w:color="auto"/>
            <w:right w:val="none" w:sz="0" w:space="0" w:color="auto"/>
          </w:divBdr>
          <w:divsChild>
            <w:div w:id="879434546">
              <w:marLeft w:val="0"/>
              <w:marRight w:val="0"/>
              <w:marTop w:val="0"/>
              <w:marBottom w:val="0"/>
              <w:divBdr>
                <w:top w:val="none" w:sz="0" w:space="0" w:color="auto"/>
                <w:left w:val="none" w:sz="0" w:space="0" w:color="auto"/>
                <w:bottom w:val="none" w:sz="0" w:space="0" w:color="auto"/>
                <w:right w:val="none" w:sz="0" w:space="0" w:color="auto"/>
              </w:divBdr>
              <w:divsChild>
                <w:div w:id="305817392">
                  <w:marLeft w:val="0"/>
                  <w:marRight w:val="0"/>
                  <w:marTop w:val="0"/>
                  <w:marBottom w:val="0"/>
                  <w:divBdr>
                    <w:top w:val="none" w:sz="0" w:space="0" w:color="auto"/>
                    <w:left w:val="none" w:sz="0" w:space="0" w:color="auto"/>
                    <w:bottom w:val="none" w:sz="0" w:space="0" w:color="auto"/>
                    <w:right w:val="none" w:sz="0" w:space="0" w:color="auto"/>
                  </w:divBdr>
                  <w:divsChild>
                    <w:div w:id="2094814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2288702">
      <w:bodyDiv w:val="1"/>
      <w:marLeft w:val="0"/>
      <w:marRight w:val="0"/>
      <w:marTop w:val="0"/>
      <w:marBottom w:val="0"/>
      <w:divBdr>
        <w:top w:val="none" w:sz="0" w:space="0" w:color="auto"/>
        <w:left w:val="none" w:sz="0" w:space="0" w:color="auto"/>
        <w:bottom w:val="none" w:sz="0" w:space="0" w:color="auto"/>
        <w:right w:val="none" w:sz="0" w:space="0" w:color="auto"/>
      </w:divBdr>
    </w:div>
    <w:div w:id="457916453">
      <w:bodyDiv w:val="1"/>
      <w:marLeft w:val="0"/>
      <w:marRight w:val="0"/>
      <w:marTop w:val="0"/>
      <w:marBottom w:val="0"/>
      <w:divBdr>
        <w:top w:val="none" w:sz="0" w:space="0" w:color="auto"/>
        <w:left w:val="none" w:sz="0" w:space="0" w:color="auto"/>
        <w:bottom w:val="none" w:sz="0" w:space="0" w:color="auto"/>
        <w:right w:val="none" w:sz="0" w:space="0" w:color="auto"/>
      </w:divBdr>
    </w:div>
    <w:div w:id="461654499">
      <w:bodyDiv w:val="1"/>
      <w:marLeft w:val="0"/>
      <w:marRight w:val="0"/>
      <w:marTop w:val="0"/>
      <w:marBottom w:val="0"/>
      <w:divBdr>
        <w:top w:val="none" w:sz="0" w:space="0" w:color="auto"/>
        <w:left w:val="none" w:sz="0" w:space="0" w:color="auto"/>
        <w:bottom w:val="none" w:sz="0" w:space="0" w:color="auto"/>
        <w:right w:val="none" w:sz="0" w:space="0" w:color="auto"/>
      </w:divBdr>
    </w:div>
    <w:div w:id="483425225">
      <w:bodyDiv w:val="1"/>
      <w:marLeft w:val="0"/>
      <w:marRight w:val="0"/>
      <w:marTop w:val="0"/>
      <w:marBottom w:val="0"/>
      <w:divBdr>
        <w:top w:val="none" w:sz="0" w:space="0" w:color="auto"/>
        <w:left w:val="none" w:sz="0" w:space="0" w:color="auto"/>
        <w:bottom w:val="none" w:sz="0" w:space="0" w:color="auto"/>
        <w:right w:val="none" w:sz="0" w:space="0" w:color="auto"/>
      </w:divBdr>
      <w:divsChild>
        <w:div w:id="486823642">
          <w:marLeft w:val="0"/>
          <w:marRight w:val="0"/>
          <w:marTop w:val="0"/>
          <w:marBottom w:val="0"/>
          <w:divBdr>
            <w:top w:val="none" w:sz="0" w:space="0" w:color="auto"/>
            <w:left w:val="none" w:sz="0" w:space="0" w:color="auto"/>
            <w:bottom w:val="none" w:sz="0" w:space="0" w:color="auto"/>
            <w:right w:val="none" w:sz="0" w:space="0" w:color="auto"/>
          </w:divBdr>
          <w:divsChild>
            <w:div w:id="1281844038">
              <w:marLeft w:val="0"/>
              <w:marRight w:val="0"/>
              <w:marTop w:val="0"/>
              <w:marBottom w:val="0"/>
              <w:divBdr>
                <w:top w:val="none" w:sz="0" w:space="0" w:color="auto"/>
                <w:left w:val="none" w:sz="0" w:space="0" w:color="auto"/>
                <w:bottom w:val="none" w:sz="0" w:space="0" w:color="auto"/>
                <w:right w:val="none" w:sz="0" w:space="0" w:color="auto"/>
              </w:divBdr>
              <w:divsChild>
                <w:div w:id="1294366166">
                  <w:marLeft w:val="0"/>
                  <w:marRight w:val="0"/>
                  <w:marTop w:val="0"/>
                  <w:marBottom w:val="0"/>
                  <w:divBdr>
                    <w:top w:val="none" w:sz="0" w:space="0" w:color="auto"/>
                    <w:left w:val="none" w:sz="0" w:space="0" w:color="auto"/>
                    <w:bottom w:val="none" w:sz="0" w:space="0" w:color="auto"/>
                    <w:right w:val="none" w:sz="0" w:space="0" w:color="auto"/>
                  </w:divBdr>
                  <w:divsChild>
                    <w:div w:id="153400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301900">
          <w:marLeft w:val="0"/>
          <w:marRight w:val="0"/>
          <w:marTop w:val="0"/>
          <w:marBottom w:val="0"/>
          <w:divBdr>
            <w:top w:val="none" w:sz="0" w:space="0" w:color="auto"/>
            <w:left w:val="none" w:sz="0" w:space="0" w:color="auto"/>
            <w:bottom w:val="none" w:sz="0" w:space="0" w:color="auto"/>
            <w:right w:val="none" w:sz="0" w:space="0" w:color="auto"/>
          </w:divBdr>
          <w:divsChild>
            <w:div w:id="691879305">
              <w:marLeft w:val="0"/>
              <w:marRight w:val="0"/>
              <w:marTop w:val="0"/>
              <w:marBottom w:val="0"/>
              <w:divBdr>
                <w:top w:val="none" w:sz="0" w:space="0" w:color="auto"/>
                <w:left w:val="none" w:sz="0" w:space="0" w:color="auto"/>
                <w:bottom w:val="none" w:sz="0" w:space="0" w:color="auto"/>
                <w:right w:val="none" w:sz="0" w:space="0" w:color="auto"/>
              </w:divBdr>
              <w:divsChild>
                <w:div w:id="263225060">
                  <w:marLeft w:val="0"/>
                  <w:marRight w:val="0"/>
                  <w:marTop w:val="0"/>
                  <w:marBottom w:val="0"/>
                  <w:divBdr>
                    <w:top w:val="none" w:sz="0" w:space="0" w:color="auto"/>
                    <w:left w:val="none" w:sz="0" w:space="0" w:color="auto"/>
                    <w:bottom w:val="none" w:sz="0" w:space="0" w:color="auto"/>
                    <w:right w:val="none" w:sz="0" w:space="0" w:color="auto"/>
                  </w:divBdr>
                  <w:divsChild>
                    <w:div w:id="86467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0676752">
      <w:bodyDiv w:val="1"/>
      <w:marLeft w:val="0"/>
      <w:marRight w:val="0"/>
      <w:marTop w:val="0"/>
      <w:marBottom w:val="0"/>
      <w:divBdr>
        <w:top w:val="none" w:sz="0" w:space="0" w:color="auto"/>
        <w:left w:val="none" w:sz="0" w:space="0" w:color="auto"/>
        <w:bottom w:val="none" w:sz="0" w:space="0" w:color="auto"/>
        <w:right w:val="none" w:sz="0" w:space="0" w:color="auto"/>
      </w:divBdr>
    </w:div>
    <w:div w:id="498813863">
      <w:bodyDiv w:val="1"/>
      <w:marLeft w:val="0"/>
      <w:marRight w:val="0"/>
      <w:marTop w:val="0"/>
      <w:marBottom w:val="0"/>
      <w:divBdr>
        <w:top w:val="none" w:sz="0" w:space="0" w:color="auto"/>
        <w:left w:val="none" w:sz="0" w:space="0" w:color="auto"/>
        <w:bottom w:val="none" w:sz="0" w:space="0" w:color="auto"/>
        <w:right w:val="none" w:sz="0" w:space="0" w:color="auto"/>
      </w:divBdr>
    </w:div>
    <w:div w:id="504710568">
      <w:bodyDiv w:val="1"/>
      <w:marLeft w:val="0"/>
      <w:marRight w:val="0"/>
      <w:marTop w:val="0"/>
      <w:marBottom w:val="0"/>
      <w:divBdr>
        <w:top w:val="none" w:sz="0" w:space="0" w:color="auto"/>
        <w:left w:val="none" w:sz="0" w:space="0" w:color="auto"/>
        <w:bottom w:val="none" w:sz="0" w:space="0" w:color="auto"/>
        <w:right w:val="none" w:sz="0" w:space="0" w:color="auto"/>
      </w:divBdr>
    </w:div>
    <w:div w:id="509023279">
      <w:bodyDiv w:val="1"/>
      <w:marLeft w:val="0"/>
      <w:marRight w:val="0"/>
      <w:marTop w:val="0"/>
      <w:marBottom w:val="0"/>
      <w:divBdr>
        <w:top w:val="none" w:sz="0" w:space="0" w:color="auto"/>
        <w:left w:val="none" w:sz="0" w:space="0" w:color="auto"/>
        <w:bottom w:val="none" w:sz="0" w:space="0" w:color="auto"/>
        <w:right w:val="none" w:sz="0" w:space="0" w:color="auto"/>
      </w:divBdr>
    </w:div>
    <w:div w:id="513692436">
      <w:bodyDiv w:val="1"/>
      <w:marLeft w:val="0"/>
      <w:marRight w:val="0"/>
      <w:marTop w:val="0"/>
      <w:marBottom w:val="0"/>
      <w:divBdr>
        <w:top w:val="none" w:sz="0" w:space="0" w:color="auto"/>
        <w:left w:val="none" w:sz="0" w:space="0" w:color="auto"/>
        <w:bottom w:val="none" w:sz="0" w:space="0" w:color="auto"/>
        <w:right w:val="none" w:sz="0" w:space="0" w:color="auto"/>
      </w:divBdr>
    </w:div>
    <w:div w:id="552890434">
      <w:bodyDiv w:val="1"/>
      <w:marLeft w:val="0"/>
      <w:marRight w:val="0"/>
      <w:marTop w:val="0"/>
      <w:marBottom w:val="0"/>
      <w:divBdr>
        <w:top w:val="none" w:sz="0" w:space="0" w:color="auto"/>
        <w:left w:val="none" w:sz="0" w:space="0" w:color="auto"/>
        <w:bottom w:val="none" w:sz="0" w:space="0" w:color="auto"/>
        <w:right w:val="none" w:sz="0" w:space="0" w:color="auto"/>
      </w:divBdr>
    </w:div>
    <w:div w:id="567617180">
      <w:bodyDiv w:val="1"/>
      <w:marLeft w:val="0"/>
      <w:marRight w:val="0"/>
      <w:marTop w:val="0"/>
      <w:marBottom w:val="0"/>
      <w:divBdr>
        <w:top w:val="none" w:sz="0" w:space="0" w:color="auto"/>
        <w:left w:val="none" w:sz="0" w:space="0" w:color="auto"/>
        <w:bottom w:val="none" w:sz="0" w:space="0" w:color="auto"/>
        <w:right w:val="none" w:sz="0" w:space="0" w:color="auto"/>
      </w:divBdr>
    </w:div>
    <w:div w:id="592713461">
      <w:bodyDiv w:val="1"/>
      <w:marLeft w:val="0"/>
      <w:marRight w:val="0"/>
      <w:marTop w:val="0"/>
      <w:marBottom w:val="0"/>
      <w:divBdr>
        <w:top w:val="none" w:sz="0" w:space="0" w:color="auto"/>
        <w:left w:val="none" w:sz="0" w:space="0" w:color="auto"/>
        <w:bottom w:val="none" w:sz="0" w:space="0" w:color="auto"/>
        <w:right w:val="none" w:sz="0" w:space="0" w:color="auto"/>
      </w:divBdr>
    </w:div>
    <w:div w:id="607272994">
      <w:bodyDiv w:val="1"/>
      <w:marLeft w:val="0"/>
      <w:marRight w:val="0"/>
      <w:marTop w:val="0"/>
      <w:marBottom w:val="0"/>
      <w:divBdr>
        <w:top w:val="none" w:sz="0" w:space="0" w:color="auto"/>
        <w:left w:val="none" w:sz="0" w:space="0" w:color="auto"/>
        <w:bottom w:val="none" w:sz="0" w:space="0" w:color="auto"/>
        <w:right w:val="none" w:sz="0" w:space="0" w:color="auto"/>
      </w:divBdr>
    </w:div>
    <w:div w:id="615016830">
      <w:bodyDiv w:val="1"/>
      <w:marLeft w:val="0"/>
      <w:marRight w:val="0"/>
      <w:marTop w:val="0"/>
      <w:marBottom w:val="0"/>
      <w:divBdr>
        <w:top w:val="none" w:sz="0" w:space="0" w:color="auto"/>
        <w:left w:val="none" w:sz="0" w:space="0" w:color="auto"/>
        <w:bottom w:val="none" w:sz="0" w:space="0" w:color="auto"/>
        <w:right w:val="none" w:sz="0" w:space="0" w:color="auto"/>
      </w:divBdr>
    </w:div>
    <w:div w:id="637075684">
      <w:bodyDiv w:val="1"/>
      <w:marLeft w:val="0"/>
      <w:marRight w:val="0"/>
      <w:marTop w:val="0"/>
      <w:marBottom w:val="0"/>
      <w:divBdr>
        <w:top w:val="none" w:sz="0" w:space="0" w:color="auto"/>
        <w:left w:val="none" w:sz="0" w:space="0" w:color="auto"/>
        <w:bottom w:val="none" w:sz="0" w:space="0" w:color="auto"/>
        <w:right w:val="none" w:sz="0" w:space="0" w:color="auto"/>
      </w:divBdr>
      <w:divsChild>
        <w:div w:id="1016537531">
          <w:marLeft w:val="0"/>
          <w:marRight w:val="0"/>
          <w:marTop w:val="0"/>
          <w:marBottom w:val="0"/>
          <w:divBdr>
            <w:top w:val="none" w:sz="0" w:space="0" w:color="auto"/>
            <w:left w:val="none" w:sz="0" w:space="0" w:color="auto"/>
            <w:bottom w:val="none" w:sz="0" w:space="0" w:color="auto"/>
            <w:right w:val="none" w:sz="0" w:space="0" w:color="auto"/>
          </w:divBdr>
          <w:divsChild>
            <w:div w:id="1611283165">
              <w:marLeft w:val="0"/>
              <w:marRight w:val="0"/>
              <w:marTop w:val="0"/>
              <w:marBottom w:val="0"/>
              <w:divBdr>
                <w:top w:val="none" w:sz="0" w:space="0" w:color="auto"/>
                <w:left w:val="none" w:sz="0" w:space="0" w:color="auto"/>
                <w:bottom w:val="none" w:sz="0" w:space="0" w:color="auto"/>
                <w:right w:val="none" w:sz="0" w:space="0" w:color="auto"/>
              </w:divBdr>
              <w:divsChild>
                <w:div w:id="349139068">
                  <w:marLeft w:val="0"/>
                  <w:marRight w:val="0"/>
                  <w:marTop w:val="0"/>
                  <w:marBottom w:val="0"/>
                  <w:divBdr>
                    <w:top w:val="none" w:sz="0" w:space="0" w:color="auto"/>
                    <w:left w:val="none" w:sz="0" w:space="0" w:color="auto"/>
                    <w:bottom w:val="none" w:sz="0" w:space="0" w:color="auto"/>
                    <w:right w:val="none" w:sz="0" w:space="0" w:color="auto"/>
                  </w:divBdr>
                  <w:divsChild>
                    <w:div w:id="1734305790">
                      <w:marLeft w:val="0"/>
                      <w:marRight w:val="0"/>
                      <w:marTop w:val="0"/>
                      <w:marBottom w:val="0"/>
                      <w:divBdr>
                        <w:top w:val="none" w:sz="0" w:space="0" w:color="auto"/>
                        <w:left w:val="none" w:sz="0" w:space="0" w:color="auto"/>
                        <w:bottom w:val="none" w:sz="0" w:space="0" w:color="auto"/>
                        <w:right w:val="none" w:sz="0" w:space="0" w:color="auto"/>
                      </w:divBdr>
                      <w:divsChild>
                        <w:div w:id="2035378019">
                          <w:marLeft w:val="0"/>
                          <w:marRight w:val="0"/>
                          <w:marTop w:val="0"/>
                          <w:marBottom w:val="0"/>
                          <w:divBdr>
                            <w:top w:val="none" w:sz="0" w:space="0" w:color="auto"/>
                            <w:left w:val="none" w:sz="0" w:space="0" w:color="auto"/>
                            <w:bottom w:val="none" w:sz="0" w:space="0" w:color="auto"/>
                            <w:right w:val="none" w:sz="0" w:space="0" w:color="auto"/>
                          </w:divBdr>
                          <w:divsChild>
                            <w:div w:id="2023819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71688816">
      <w:bodyDiv w:val="1"/>
      <w:marLeft w:val="0"/>
      <w:marRight w:val="0"/>
      <w:marTop w:val="0"/>
      <w:marBottom w:val="0"/>
      <w:divBdr>
        <w:top w:val="none" w:sz="0" w:space="0" w:color="auto"/>
        <w:left w:val="none" w:sz="0" w:space="0" w:color="auto"/>
        <w:bottom w:val="none" w:sz="0" w:space="0" w:color="auto"/>
        <w:right w:val="none" w:sz="0" w:space="0" w:color="auto"/>
      </w:divBdr>
    </w:div>
    <w:div w:id="680744693">
      <w:bodyDiv w:val="1"/>
      <w:marLeft w:val="0"/>
      <w:marRight w:val="0"/>
      <w:marTop w:val="0"/>
      <w:marBottom w:val="0"/>
      <w:divBdr>
        <w:top w:val="none" w:sz="0" w:space="0" w:color="auto"/>
        <w:left w:val="none" w:sz="0" w:space="0" w:color="auto"/>
        <w:bottom w:val="none" w:sz="0" w:space="0" w:color="auto"/>
        <w:right w:val="none" w:sz="0" w:space="0" w:color="auto"/>
      </w:divBdr>
    </w:div>
    <w:div w:id="698238084">
      <w:bodyDiv w:val="1"/>
      <w:marLeft w:val="0"/>
      <w:marRight w:val="0"/>
      <w:marTop w:val="0"/>
      <w:marBottom w:val="0"/>
      <w:divBdr>
        <w:top w:val="none" w:sz="0" w:space="0" w:color="auto"/>
        <w:left w:val="none" w:sz="0" w:space="0" w:color="auto"/>
        <w:bottom w:val="none" w:sz="0" w:space="0" w:color="auto"/>
        <w:right w:val="none" w:sz="0" w:space="0" w:color="auto"/>
      </w:divBdr>
    </w:div>
    <w:div w:id="716977205">
      <w:bodyDiv w:val="1"/>
      <w:marLeft w:val="0"/>
      <w:marRight w:val="0"/>
      <w:marTop w:val="0"/>
      <w:marBottom w:val="0"/>
      <w:divBdr>
        <w:top w:val="none" w:sz="0" w:space="0" w:color="auto"/>
        <w:left w:val="none" w:sz="0" w:space="0" w:color="auto"/>
        <w:bottom w:val="none" w:sz="0" w:space="0" w:color="auto"/>
        <w:right w:val="none" w:sz="0" w:space="0" w:color="auto"/>
      </w:divBdr>
    </w:div>
    <w:div w:id="751898734">
      <w:bodyDiv w:val="1"/>
      <w:marLeft w:val="0"/>
      <w:marRight w:val="0"/>
      <w:marTop w:val="0"/>
      <w:marBottom w:val="0"/>
      <w:divBdr>
        <w:top w:val="none" w:sz="0" w:space="0" w:color="auto"/>
        <w:left w:val="none" w:sz="0" w:space="0" w:color="auto"/>
        <w:bottom w:val="none" w:sz="0" w:space="0" w:color="auto"/>
        <w:right w:val="none" w:sz="0" w:space="0" w:color="auto"/>
      </w:divBdr>
      <w:divsChild>
        <w:div w:id="1867328423">
          <w:marLeft w:val="0"/>
          <w:marRight w:val="0"/>
          <w:marTop w:val="0"/>
          <w:marBottom w:val="0"/>
          <w:divBdr>
            <w:top w:val="none" w:sz="0" w:space="0" w:color="auto"/>
            <w:left w:val="none" w:sz="0" w:space="0" w:color="auto"/>
            <w:bottom w:val="none" w:sz="0" w:space="0" w:color="auto"/>
            <w:right w:val="none" w:sz="0" w:space="0" w:color="auto"/>
          </w:divBdr>
          <w:divsChild>
            <w:div w:id="1653606427">
              <w:marLeft w:val="0"/>
              <w:marRight w:val="0"/>
              <w:marTop w:val="0"/>
              <w:marBottom w:val="0"/>
              <w:divBdr>
                <w:top w:val="none" w:sz="0" w:space="0" w:color="auto"/>
                <w:left w:val="none" w:sz="0" w:space="0" w:color="auto"/>
                <w:bottom w:val="none" w:sz="0" w:space="0" w:color="auto"/>
                <w:right w:val="none" w:sz="0" w:space="0" w:color="auto"/>
              </w:divBdr>
              <w:divsChild>
                <w:div w:id="628633709">
                  <w:marLeft w:val="0"/>
                  <w:marRight w:val="0"/>
                  <w:marTop w:val="0"/>
                  <w:marBottom w:val="0"/>
                  <w:divBdr>
                    <w:top w:val="none" w:sz="0" w:space="0" w:color="auto"/>
                    <w:left w:val="none" w:sz="0" w:space="0" w:color="auto"/>
                    <w:bottom w:val="none" w:sz="0" w:space="0" w:color="auto"/>
                    <w:right w:val="none" w:sz="0" w:space="0" w:color="auto"/>
                  </w:divBdr>
                  <w:divsChild>
                    <w:div w:id="1732734734">
                      <w:marLeft w:val="0"/>
                      <w:marRight w:val="0"/>
                      <w:marTop w:val="0"/>
                      <w:marBottom w:val="0"/>
                      <w:divBdr>
                        <w:top w:val="none" w:sz="0" w:space="0" w:color="auto"/>
                        <w:left w:val="none" w:sz="0" w:space="0" w:color="auto"/>
                        <w:bottom w:val="none" w:sz="0" w:space="0" w:color="auto"/>
                        <w:right w:val="none" w:sz="0" w:space="0" w:color="auto"/>
                      </w:divBdr>
                      <w:divsChild>
                        <w:div w:id="73356917">
                          <w:marLeft w:val="0"/>
                          <w:marRight w:val="0"/>
                          <w:marTop w:val="0"/>
                          <w:marBottom w:val="0"/>
                          <w:divBdr>
                            <w:top w:val="none" w:sz="0" w:space="0" w:color="auto"/>
                            <w:left w:val="none" w:sz="0" w:space="0" w:color="auto"/>
                            <w:bottom w:val="none" w:sz="0" w:space="0" w:color="auto"/>
                            <w:right w:val="none" w:sz="0" w:space="0" w:color="auto"/>
                          </w:divBdr>
                          <w:divsChild>
                            <w:div w:id="935288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7597509">
      <w:bodyDiv w:val="1"/>
      <w:marLeft w:val="0"/>
      <w:marRight w:val="0"/>
      <w:marTop w:val="0"/>
      <w:marBottom w:val="0"/>
      <w:divBdr>
        <w:top w:val="none" w:sz="0" w:space="0" w:color="auto"/>
        <w:left w:val="none" w:sz="0" w:space="0" w:color="auto"/>
        <w:bottom w:val="none" w:sz="0" w:space="0" w:color="auto"/>
        <w:right w:val="none" w:sz="0" w:space="0" w:color="auto"/>
      </w:divBdr>
    </w:div>
    <w:div w:id="765031801">
      <w:bodyDiv w:val="1"/>
      <w:marLeft w:val="0"/>
      <w:marRight w:val="0"/>
      <w:marTop w:val="0"/>
      <w:marBottom w:val="0"/>
      <w:divBdr>
        <w:top w:val="none" w:sz="0" w:space="0" w:color="auto"/>
        <w:left w:val="none" w:sz="0" w:space="0" w:color="auto"/>
        <w:bottom w:val="none" w:sz="0" w:space="0" w:color="auto"/>
        <w:right w:val="none" w:sz="0" w:space="0" w:color="auto"/>
      </w:divBdr>
    </w:div>
    <w:div w:id="796338098">
      <w:bodyDiv w:val="1"/>
      <w:marLeft w:val="0"/>
      <w:marRight w:val="0"/>
      <w:marTop w:val="0"/>
      <w:marBottom w:val="0"/>
      <w:divBdr>
        <w:top w:val="none" w:sz="0" w:space="0" w:color="auto"/>
        <w:left w:val="none" w:sz="0" w:space="0" w:color="auto"/>
        <w:bottom w:val="none" w:sz="0" w:space="0" w:color="auto"/>
        <w:right w:val="none" w:sz="0" w:space="0" w:color="auto"/>
      </w:divBdr>
    </w:div>
    <w:div w:id="804666829">
      <w:bodyDiv w:val="1"/>
      <w:marLeft w:val="0"/>
      <w:marRight w:val="0"/>
      <w:marTop w:val="0"/>
      <w:marBottom w:val="0"/>
      <w:divBdr>
        <w:top w:val="none" w:sz="0" w:space="0" w:color="auto"/>
        <w:left w:val="none" w:sz="0" w:space="0" w:color="auto"/>
        <w:bottom w:val="none" w:sz="0" w:space="0" w:color="auto"/>
        <w:right w:val="none" w:sz="0" w:space="0" w:color="auto"/>
      </w:divBdr>
    </w:div>
    <w:div w:id="809443368">
      <w:bodyDiv w:val="1"/>
      <w:marLeft w:val="0"/>
      <w:marRight w:val="0"/>
      <w:marTop w:val="0"/>
      <w:marBottom w:val="0"/>
      <w:divBdr>
        <w:top w:val="none" w:sz="0" w:space="0" w:color="auto"/>
        <w:left w:val="none" w:sz="0" w:space="0" w:color="auto"/>
        <w:bottom w:val="none" w:sz="0" w:space="0" w:color="auto"/>
        <w:right w:val="none" w:sz="0" w:space="0" w:color="auto"/>
      </w:divBdr>
    </w:div>
    <w:div w:id="824585173">
      <w:bodyDiv w:val="1"/>
      <w:marLeft w:val="0"/>
      <w:marRight w:val="0"/>
      <w:marTop w:val="0"/>
      <w:marBottom w:val="0"/>
      <w:divBdr>
        <w:top w:val="none" w:sz="0" w:space="0" w:color="auto"/>
        <w:left w:val="none" w:sz="0" w:space="0" w:color="auto"/>
        <w:bottom w:val="none" w:sz="0" w:space="0" w:color="auto"/>
        <w:right w:val="none" w:sz="0" w:space="0" w:color="auto"/>
      </w:divBdr>
    </w:div>
    <w:div w:id="824661589">
      <w:bodyDiv w:val="1"/>
      <w:marLeft w:val="0"/>
      <w:marRight w:val="0"/>
      <w:marTop w:val="0"/>
      <w:marBottom w:val="0"/>
      <w:divBdr>
        <w:top w:val="none" w:sz="0" w:space="0" w:color="auto"/>
        <w:left w:val="none" w:sz="0" w:space="0" w:color="auto"/>
        <w:bottom w:val="none" w:sz="0" w:space="0" w:color="auto"/>
        <w:right w:val="none" w:sz="0" w:space="0" w:color="auto"/>
      </w:divBdr>
    </w:div>
    <w:div w:id="825125945">
      <w:bodyDiv w:val="1"/>
      <w:marLeft w:val="0"/>
      <w:marRight w:val="0"/>
      <w:marTop w:val="0"/>
      <w:marBottom w:val="0"/>
      <w:divBdr>
        <w:top w:val="none" w:sz="0" w:space="0" w:color="auto"/>
        <w:left w:val="none" w:sz="0" w:space="0" w:color="auto"/>
        <w:bottom w:val="none" w:sz="0" w:space="0" w:color="auto"/>
        <w:right w:val="none" w:sz="0" w:space="0" w:color="auto"/>
      </w:divBdr>
    </w:div>
    <w:div w:id="876742605">
      <w:bodyDiv w:val="1"/>
      <w:marLeft w:val="0"/>
      <w:marRight w:val="0"/>
      <w:marTop w:val="0"/>
      <w:marBottom w:val="0"/>
      <w:divBdr>
        <w:top w:val="none" w:sz="0" w:space="0" w:color="auto"/>
        <w:left w:val="none" w:sz="0" w:space="0" w:color="auto"/>
        <w:bottom w:val="none" w:sz="0" w:space="0" w:color="auto"/>
        <w:right w:val="none" w:sz="0" w:space="0" w:color="auto"/>
      </w:divBdr>
    </w:div>
    <w:div w:id="884831689">
      <w:bodyDiv w:val="1"/>
      <w:marLeft w:val="0"/>
      <w:marRight w:val="0"/>
      <w:marTop w:val="0"/>
      <w:marBottom w:val="0"/>
      <w:divBdr>
        <w:top w:val="none" w:sz="0" w:space="0" w:color="auto"/>
        <w:left w:val="none" w:sz="0" w:space="0" w:color="auto"/>
        <w:bottom w:val="none" w:sz="0" w:space="0" w:color="auto"/>
        <w:right w:val="none" w:sz="0" w:space="0" w:color="auto"/>
      </w:divBdr>
    </w:div>
    <w:div w:id="886992671">
      <w:bodyDiv w:val="1"/>
      <w:marLeft w:val="0"/>
      <w:marRight w:val="0"/>
      <w:marTop w:val="0"/>
      <w:marBottom w:val="0"/>
      <w:divBdr>
        <w:top w:val="none" w:sz="0" w:space="0" w:color="auto"/>
        <w:left w:val="none" w:sz="0" w:space="0" w:color="auto"/>
        <w:bottom w:val="none" w:sz="0" w:space="0" w:color="auto"/>
        <w:right w:val="none" w:sz="0" w:space="0" w:color="auto"/>
      </w:divBdr>
    </w:div>
    <w:div w:id="909920996">
      <w:bodyDiv w:val="1"/>
      <w:marLeft w:val="0"/>
      <w:marRight w:val="0"/>
      <w:marTop w:val="0"/>
      <w:marBottom w:val="0"/>
      <w:divBdr>
        <w:top w:val="none" w:sz="0" w:space="0" w:color="auto"/>
        <w:left w:val="none" w:sz="0" w:space="0" w:color="auto"/>
        <w:bottom w:val="none" w:sz="0" w:space="0" w:color="auto"/>
        <w:right w:val="none" w:sz="0" w:space="0" w:color="auto"/>
      </w:divBdr>
    </w:div>
    <w:div w:id="949163178">
      <w:bodyDiv w:val="1"/>
      <w:marLeft w:val="0"/>
      <w:marRight w:val="0"/>
      <w:marTop w:val="0"/>
      <w:marBottom w:val="0"/>
      <w:divBdr>
        <w:top w:val="none" w:sz="0" w:space="0" w:color="auto"/>
        <w:left w:val="none" w:sz="0" w:space="0" w:color="auto"/>
        <w:bottom w:val="none" w:sz="0" w:space="0" w:color="auto"/>
        <w:right w:val="none" w:sz="0" w:space="0" w:color="auto"/>
      </w:divBdr>
    </w:div>
    <w:div w:id="971902627">
      <w:bodyDiv w:val="1"/>
      <w:marLeft w:val="0"/>
      <w:marRight w:val="0"/>
      <w:marTop w:val="0"/>
      <w:marBottom w:val="0"/>
      <w:divBdr>
        <w:top w:val="none" w:sz="0" w:space="0" w:color="auto"/>
        <w:left w:val="none" w:sz="0" w:space="0" w:color="auto"/>
        <w:bottom w:val="none" w:sz="0" w:space="0" w:color="auto"/>
        <w:right w:val="none" w:sz="0" w:space="0" w:color="auto"/>
      </w:divBdr>
    </w:div>
    <w:div w:id="980303905">
      <w:bodyDiv w:val="1"/>
      <w:marLeft w:val="0"/>
      <w:marRight w:val="0"/>
      <w:marTop w:val="0"/>
      <w:marBottom w:val="0"/>
      <w:divBdr>
        <w:top w:val="none" w:sz="0" w:space="0" w:color="auto"/>
        <w:left w:val="none" w:sz="0" w:space="0" w:color="auto"/>
        <w:bottom w:val="none" w:sz="0" w:space="0" w:color="auto"/>
        <w:right w:val="none" w:sz="0" w:space="0" w:color="auto"/>
      </w:divBdr>
    </w:div>
    <w:div w:id="982319515">
      <w:bodyDiv w:val="1"/>
      <w:marLeft w:val="0"/>
      <w:marRight w:val="0"/>
      <w:marTop w:val="0"/>
      <w:marBottom w:val="0"/>
      <w:divBdr>
        <w:top w:val="none" w:sz="0" w:space="0" w:color="auto"/>
        <w:left w:val="none" w:sz="0" w:space="0" w:color="auto"/>
        <w:bottom w:val="none" w:sz="0" w:space="0" w:color="auto"/>
        <w:right w:val="none" w:sz="0" w:space="0" w:color="auto"/>
      </w:divBdr>
    </w:div>
    <w:div w:id="1009257153">
      <w:bodyDiv w:val="1"/>
      <w:marLeft w:val="0"/>
      <w:marRight w:val="0"/>
      <w:marTop w:val="0"/>
      <w:marBottom w:val="0"/>
      <w:divBdr>
        <w:top w:val="none" w:sz="0" w:space="0" w:color="auto"/>
        <w:left w:val="none" w:sz="0" w:space="0" w:color="auto"/>
        <w:bottom w:val="none" w:sz="0" w:space="0" w:color="auto"/>
        <w:right w:val="none" w:sz="0" w:space="0" w:color="auto"/>
      </w:divBdr>
    </w:div>
    <w:div w:id="1017586529">
      <w:bodyDiv w:val="1"/>
      <w:marLeft w:val="0"/>
      <w:marRight w:val="0"/>
      <w:marTop w:val="0"/>
      <w:marBottom w:val="0"/>
      <w:divBdr>
        <w:top w:val="none" w:sz="0" w:space="0" w:color="auto"/>
        <w:left w:val="none" w:sz="0" w:space="0" w:color="auto"/>
        <w:bottom w:val="none" w:sz="0" w:space="0" w:color="auto"/>
        <w:right w:val="none" w:sz="0" w:space="0" w:color="auto"/>
      </w:divBdr>
    </w:div>
    <w:div w:id="1020350184">
      <w:bodyDiv w:val="1"/>
      <w:marLeft w:val="0"/>
      <w:marRight w:val="0"/>
      <w:marTop w:val="0"/>
      <w:marBottom w:val="0"/>
      <w:divBdr>
        <w:top w:val="none" w:sz="0" w:space="0" w:color="auto"/>
        <w:left w:val="none" w:sz="0" w:space="0" w:color="auto"/>
        <w:bottom w:val="none" w:sz="0" w:space="0" w:color="auto"/>
        <w:right w:val="none" w:sz="0" w:space="0" w:color="auto"/>
      </w:divBdr>
    </w:div>
    <w:div w:id="1025250139">
      <w:bodyDiv w:val="1"/>
      <w:marLeft w:val="0"/>
      <w:marRight w:val="0"/>
      <w:marTop w:val="0"/>
      <w:marBottom w:val="0"/>
      <w:divBdr>
        <w:top w:val="none" w:sz="0" w:space="0" w:color="auto"/>
        <w:left w:val="none" w:sz="0" w:space="0" w:color="auto"/>
        <w:bottom w:val="none" w:sz="0" w:space="0" w:color="auto"/>
        <w:right w:val="none" w:sz="0" w:space="0" w:color="auto"/>
      </w:divBdr>
    </w:div>
    <w:div w:id="1045521985">
      <w:bodyDiv w:val="1"/>
      <w:marLeft w:val="0"/>
      <w:marRight w:val="0"/>
      <w:marTop w:val="0"/>
      <w:marBottom w:val="0"/>
      <w:divBdr>
        <w:top w:val="none" w:sz="0" w:space="0" w:color="auto"/>
        <w:left w:val="none" w:sz="0" w:space="0" w:color="auto"/>
        <w:bottom w:val="none" w:sz="0" w:space="0" w:color="auto"/>
        <w:right w:val="none" w:sz="0" w:space="0" w:color="auto"/>
      </w:divBdr>
    </w:div>
    <w:div w:id="1052341149">
      <w:bodyDiv w:val="1"/>
      <w:marLeft w:val="0"/>
      <w:marRight w:val="0"/>
      <w:marTop w:val="0"/>
      <w:marBottom w:val="0"/>
      <w:divBdr>
        <w:top w:val="none" w:sz="0" w:space="0" w:color="auto"/>
        <w:left w:val="none" w:sz="0" w:space="0" w:color="auto"/>
        <w:bottom w:val="none" w:sz="0" w:space="0" w:color="auto"/>
        <w:right w:val="none" w:sz="0" w:space="0" w:color="auto"/>
      </w:divBdr>
    </w:div>
    <w:div w:id="1107458423">
      <w:bodyDiv w:val="1"/>
      <w:marLeft w:val="0"/>
      <w:marRight w:val="0"/>
      <w:marTop w:val="0"/>
      <w:marBottom w:val="0"/>
      <w:divBdr>
        <w:top w:val="none" w:sz="0" w:space="0" w:color="auto"/>
        <w:left w:val="none" w:sz="0" w:space="0" w:color="auto"/>
        <w:bottom w:val="none" w:sz="0" w:space="0" w:color="auto"/>
        <w:right w:val="none" w:sz="0" w:space="0" w:color="auto"/>
      </w:divBdr>
    </w:div>
    <w:div w:id="1121144638">
      <w:bodyDiv w:val="1"/>
      <w:marLeft w:val="0"/>
      <w:marRight w:val="0"/>
      <w:marTop w:val="0"/>
      <w:marBottom w:val="0"/>
      <w:divBdr>
        <w:top w:val="none" w:sz="0" w:space="0" w:color="auto"/>
        <w:left w:val="none" w:sz="0" w:space="0" w:color="auto"/>
        <w:bottom w:val="none" w:sz="0" w:space="0" w:color="auto"/>
        <w:right w:val="none" w:sz="0" w:space="0" w:color="auto"/>
      </w:divBdr>
    </w:div>
    <w:div w:id="1134834339">
      <w:bodyDiv w:val="1"/>
      <w:marLeft w:val="0"/>
      <w:marRight w:val="0"/>
      <w:marTop w:val="0"/>
      <w:marBottom w:val="0"/>
      <w:divBdr>
        <w:top w:val="none" w:sz="0" w:space="0" w:color="auto"/>
        <w:left w:val="none" w:sz="0" w:space="0" w:color="auto"/>
        <w:bottom w:val="none" w:sz="0" w:space="0" w:color="auto"/>
        <w:right w:val="none" w:sz="0" w:space="0" w:color="auto"/>
      </w:divBdr>
    </w:div>
    <w:div w:id="1157960607">
      <w:bodyDiv w:val="1"/>
      <w:marLeft w:val="0"/>
      <w:marRight w:val="0"/>
      <w:marTop w:val="0"/>
      <w:marBottom w:val="0"/>
      <w:divBdr>
        <w:top w:val="none" w:sz="0" w:space="0" w:color="auto"/>
        <w:left w:val="none" w:sz="0" w:space="0" w:color="auto"/>
        <w:bottom w:val="none" w:sz="0" w:space="0" w:color="auto"/>
        <w:right w:val="none" w:sz="0" w:space="0" w:color="auto"/>
      </w:divBdr>
    </w:div>
    <w:div w:id="1198348320">
      <w:bodyDiv w:val="1"/>
      <w:marLeft w:val="0"/>
      <w:marRight w:val="0"/>
      <w:marTop w:val="0"/>
      <w:marBottom w:val="0"/>
      <w:divBdr>
        <w:top w:val="none" w:sz="0" w:space="0" w:color="auto"/>
        <w:left w:val="none" w:sz="0" w:space="0" w:color="auto"/>
        <w:bottom w:val="none" w:sz="0" w:space="0" w:color="auto"/>
        <w:right w:val="none" w:sz="0" w:space="0" w:color="auto"/>
      </w:divBdr>
    </w:div>
    <w:div w:id="1228803032">
      <w:bodyDiv w:val="1"/>
      <w:marLeft w:val="0"/>
      <w:marRight w:val="0"/>
      <w:marTop w:val="0"/>
      <w:marBottom w:val="0"/>
      <w:divBdr>
        <w:top w:val="none" w:sz="0" w:space="0" w:color="auto"/>
        <w:left w:val="none" w:sz="0" w:space="0" w:color="auto"/>
        <w:bottom w:val="none" w:sz="0" w:space="0" w:color="auto"/>
        <w:right w:val="none" w:sz="0" w:space="0" w:color="auto"/>
      </w:divBdr>
    </w:div>
    <w:div w:id="1238788166">
      <w:bodyDiv w:val="1"/>
      <w:marLeft w:val="0"/>
      <w:marRight w:val="0"/>
      <w:marTop w:val="0"/>
      <w:marBottom w:val="0"/>
      <w:divBdr>
        <w:top w:val="none" w:sz="0" w:space="0" w:color="auto"/>
        <w:left w:val="none" w:sz="0" w:space="0" w:color="auto"/>
        <w:bottom w:val="none" w:sz="0" w:space="0" w:color="auto"/>
        <w:right w:val="none" w:sz="0" w:space="0" w:color="auto"/>
      </w:divBdr>
    </w:div>
    <w:div w:id="1268465852">
      <w:bodyDiv w:val="1"/>
      <w:marLeft w:val="0"/>
      <w:marRight w:val="0"/>
      <w:marTop w:val="0"/>
      <w:marBottom w:val="0"/>
      <w:divBdr>
        <w:top w:val="none" w:sz="0" w:space="0" w:color="auto"/>
        <w:left w:val="none" w:sz="0" w:space="0" w:color="auto"/>
        <w:bottom w:val="none" w:sz="0" w:space="0" w:color="auto"/>
        <w:right w:val="none" w:sz="0" w:space="0" w:color="auto"/>
      </w:divBdr>
    </w:div>
    <w:div w:id="1280139585">
      <w:bodyDiv w:val="1"/>
      <w:marLeft w:val="0"/>
      <w:marRight w:val="0"/>
      <w:marTop w:val="0"/>
      <w:marBottom w:val="0"/>
      <w:divBdr>
        <w:top w:val="none" w:sz="0" w:space="0" w:color="auto"/>
        <w:left w:val="none" w:sz="0" w:space="0" w:color="auto"/>
        <w:bottom w:val="none" w:sz="0" w:space="0" w:color="auto"/>
        <w:right w:val="none" w:sz="0" w:space="0" w:color="auto"/>
      </w:divBdr>
    </w:div>
    <w:div w:id="1281456569">
      <w:bodyDiv w:val="1"/>
      <w:marLeft w:val="0"/>
      <w:marRight w:val="0"/>
      <w:marTop w:val="0"/>
      <w:marBottom w:val="0"/>
      <w:divBdr>
        <w:top w:val="none" w:sz="0" w:space="0" w:color="auto"/>
        <w:left w:val="none" w:sz="0" w:space="0" w:color="auto"/>
        <w:bottom w:val="none" w:sz="0" w:space="0" w:color="auto"/>
        <w:right w:val="none" w:sz="0" w:space="0" w:color="auto"/>
      </w:divBdr>
      <w:divsChild>
        <w:div w:id="1611401853">
          <w:marLeft w:val="446"/>
          <w:marRight w:val="0"/>
          <w:marTop w:val="0"/>
          <w:marBottom w:val="0"/>
          <w:divBdr>
            <w:top w:val="none" w:sz="0" w:space="0" w:color="auto"/>
            <w:left w:val="none" w:sz="0" w:space="0" w:color="auto"/>
            <w:bottom w:val="none" w:sz="0" w:space="0" w:color="auto"/>
            <w:right w:val="none" w:sz="0" w:space="0" w:color="auto"/>
          </w:divBdr>
        </w:div>
        <w:div w:id="1393849990">
          <w:marLeft w:val="446"/>
          <w:marRight w:val="0"/>
          <w:marTop w:val="0"/>
          <w:marBottom w:val="0"/>
          <w:divBdr>
            <w:top w:val="none" w:sz="0" w:space="0" w:color="auto"/>
            <w:left w:val="none" w:sz="0" w:space="0" w:color="auto"/>
            <w:bottom w:val="none" w:sz="0" w:space="0" w:color="auto"/>
            <w:right w:val="none" w:sz="0" w:space="0" w:color="auto"/>
          </w:divBdr>
        </w:div>
        <w:div w:id="428743331">
          <w:marLeft w:val="446"/>
          <w:marRight w:val="0"/>
          <w:marTop w:val="0"/>
          <w:marBottom w:val="0"/>
          <w:divBdr>
            <w:top w:val="none" w:sz="0" w:space="0" w:color="auto"/>
            <w:left w:val="none" w:sz="0" w:space="0" w:color="auto"/>
            <w:bottom w:val="none" w:sz="0" w:space="0" w:color="auto"/>
            <w:right w:val="none" w:sz="0" w:space="0" w:color="auto"/>
          </w:divBdr>
        </w:div>
        <w:div w:id="2037582429">
          <w:marLeft w:val="446"/>
          <w:marRight w:val="0"/>
          <w:marTop w:val="0"/>
          <w:marBottom w:val="0"/>
          <w:divBdr>
            <w:top w:val="none" w:sz="0" w:space="0" w:color="auto"/>
            <w:left w:val="none" w:sz="0" w:space="0" w:color="auto"/>
            <w:bottom w:val="none" w:sz="0" w:space="0" w:color="auto"/>
            <w:right w:val="none" w:sz="0" w:space="0" w:color="auto"/>
          </w:divBdr>
        </w:div>
        <w:div w:id="31539429">
          <w:marLeft w:val="446"/>
          <w:marRight w:val="0"/>
          <w:marTop w:val="0"/>
          <w:marBottom w:val="0"/>
          <w:divBdr>
            <w:top w:val="none" w:sz="0" w:space="0" w:color="auto"/>
            <w:left w:val="none" w:sz="0" w:space="0" w:color="auto"/>
            <w:bottom w:val="none" w:sz="0" w:space="0" w:color="auto"/>
            <w:right w:val="none" w:sz="0" w:space="0" w:color="auto"/>
          </w:divBdr>
        </w:div>
        <w:div w:id="1340044646">
          <w:marLeft w:val="446"/>
          <w:marRight w:val="0"/>
          <w:marTop w:val="0"/>
          <w:marBottom w:val="0"/>
          <w:divBdr>
            <w:top w:val="none" w:sz="0" w:space="0" w:color="auto"/>
            <w:left w:val="none" w:sz="0" w:space="0" w:color="auto"/>
            <w:bottom w:val="none" w:sz="0" w:space="0" w:color="auto"/>
            <w:right w:val="none" w:sz="0" w:space="0" w:color="auto"/>
          </w:divBdr>
        </w:div>
        <w:div w:id="438448037">
          <w:marLeft w:val="446"/>
          <w:marRight w:val="0"/>
          <w:marTop w:val="0"/>
          <w:marBottom w:val="0"/>
          <w:divBdr>
            <w:top w:val="none" w:sz="0" w:space="0" w:color="auto"/>
            <w:left w:val="none" w:sz="0" w:space="0" w:color="auto"/>
            <w:bottom w:val="none" w:sz="0" w:space="0" w:color="auto"/>
            <w:right w:val="none" w:sz="0" w:space="0" w:color="auto"/>
          </w:divBdr>
        </w:div>
        <w:div w:id="883906743">
          <w:marLeft w:val="446"/>
          <w:marRight w:val="0"/>
          <w:marTop w:val="0"/>
          <w:marBottom w:val="0"/>
          <w:divBdr>
            <w:top w:val="none" w:sz="0" w:space="0" w:color="auto"/>
            <w:left w:val="none" w:sz="0" w:space="0" w:color="auto"/>
            <w:bottom w:val="none" w:sz="0" w:space="0" w:color="auto"/>
            <w:right w:val="none" w:sz="0" w:space="0" w:color="auto"/>
          </w:divBdr>
        </w:div>
        <w:div w:id="699666311">
          <w:marLeft w:val="446"/>
          <w:marRight w:val="0"/>
          <w:marTop w:val="0"/>
          <w:marBottom w:val="0"/>
          <w:divBdr>
            <w:top w:val="none" w:sz="0" w:space="0" w:color="auto"/>
            <w:left w:val="none" w:sz="0" w:space="0" w:color="auto"/>
            <w:bottom w:val="none" w:sz="0" w:space="0" w:color="auto"/>
            <w:right w:val="none" w:sz="0" w:space="0" w:color="auto"/>
          </w:divBdr>
        </w:div>
        <w:div w:id="2078086980">
          <w:marLeft w:val="446"/>
          <w:marRight w:val="0"/>
          <w:marTop w:val="0"/>
          <w:marBottom w:val="0"/>
          <w:divBdr>
            <w:top w:val="none" w:sz="0" w:space="0" w:color="auto"/>
            <w:left w:val="none" w:sz="0" w:space="0" w:color="auto"/>
            <w:bottom w:val="none" w:sz="0" w:space="0" w:color="auto"/>
            <w:right w:val="none" w:sz="0" w:space="0" w:color="auto"/>
          </w:divBdr>
        </w:div>
        <w:div w:id="890965925">
          <w:marLeft w:val="446"/>
          <w:marRight w:val="0"/>
          <w:marTop w:val="0"/>
          <w:marBottom w:val="0"/>
          <w:divBdr>
            <w:top w:val="none" w:sz="0" w:space="0" w:color="auto"/>
            <w:left w:val="none" w:sz="0" w:space="0" w:color="auto"/>
            <w:bottom w:val="none" w:sz="0" w:space="0" w:color="auto"/>
            <w:right w:val="none" w:sz="0" w:space="0" w:color="auto"/>
          </w:divBdr>
        </w:div>
        <w:div w:id="1950311890">
          <w:marLeft w:val="446"/>
          <w:marRight w:val="0"/>
          <w:marTop w:val="0"/>
          <w:marBottom w:val="0"/>
          <w:divBdr>
            <w:top w:val="none" w:sz="0" w:space="0" w:color="auto"/>
            <w:left w:val="none" w:sz="0" w:space="0" w:color="auto"/>
            <w:bottom w:val="none" w:sz="0" w:space="0" w:color="auto"/>
            <w:right w:val="none" w:sz="0" w:space="0" w:color="auto"/>
          </w:divBdr>
        </w:div>
      </w:divsChild>
    </w:div>
    <w:div w:id="1289506035">
      <w:bodyDiv w:val="1"/>
      <w:marLeft w:val="0"/>
      <w:marRight w:val="0"/>
      <w:marTop w:val="0"/>
      <w:marBottom w:val="0"/>
      <w:divBdr>
        <w:top w:val="none" w:sz="0" w:space="0" w:color="auto"/>
        <w:left w:val="none" w:sz="0" w:space="0" w:color="auto"/>
        <w:bottom w:val="none" w:sz="0" w:space="0" w:color="auto"/>
        <w:right w:val="none" w:sz="0" w:space="0" w:color="auto"/>
      </w:divBdr>
      <w:divsChild>
        <w:div w:id="642276069">
          <w:marLeft w:val="0"/>
          <w:marRight w:val="0"/>
          <w:marTop w:val="0"/>
          <w:marBottom w:val="0"/>
          <w:divBdr>
            <w:top w:val="none" w:sz="0" w:space="0" w:color="auto"/>
            <w:left w:val="none" w:sz="0" w:space="0" w:color="auto"/>
            <w:bottom w:val="none" w:sz="0" w:space="0" w:color="auto"/>
            <w:right w:val="none" w:sz="0" w:space="0" w:color="auto"/>
          </w:divBdr>
          <w:divsChild>
            <w:div w:id="1135828926">
              <w:marLeft w:val="0"/>
              <w:marRight w:val="0"/>
              <w:marTop w:val="0"/>
              <w:marBottom w:val="0"/>
              <w:divBdr>
                <w:top w:val="none" w:sz="0" w:space="0" w:color="auto"/>
                <w:left w:val="none" w:sz="0" w:space="0" w:color="auto"/>
                <w:bottom w:val="none" w:sz="0" w:space="0" w:color="auto"/>
                <w:right w:val="none" w:sz="0" w:space="0" w:color="auto"/>
              </w:divBdr>
              <w:divsChild>
                <w:div w:id="498035398">
                  <w:marLeft w:val="0"/>
                  <w:marRight w:val="0"/>
                  <w:marTop w:val="0"/>
                  <w:marBottom w:val="0"/>
                  <w:divBdr>
                    <w:top w:val="none" w:sz="0" w:space="0" w:color="auto"/>
                    <w:left w:val="none" w:sz="0" w:space="0" w:color="auto"/>
                    <w:bottom w:val="none" w:sz="0" w:space="0" w:color="auto"/>
                    <w:right w:val="none" w:sz="0" w:space="0" w:color="auto"/>
                  </w:divBdr>
                  <w:divsChild>
                    <w:div w:id="1637220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413088">
          <w:marLeft w:val="0"/>
          <w:marRight w:val="0"/>
          <w:marTop w:val="0"/>
          <w:marBottom w:val="0"/>
          <w:divBdr>
            <w:top w:val="none" w:sz="0" w:space="0" w:color="auto"/>
            <w:left w:val="none" w:sz="0" w:space="0" w:color="auto"/>
            <w:bottom w:val="none" w:sz="0" w:space="0" w:color="auto"/>
            <w:right w:val="none" w:sz="0" w:space="0" w:color="auto"/>
          </w:divBdr>
          <w:divsChild>
            <w:div w:id="985014673">
              <w:marLeft w:val="0"/>
              <w:marRight w:val="0"/>
              <w:marTop w:val="0"/>
              <w:marBottom w:val="0"/>
              <w:divBdr>
                <w:top w:val="none" w:sz="0" w:space="0" w:color="auto"/>
                <w:left w:val="none" w:sz="0" w:space="0" w:color="auto"/>
                <w:bottom w:val="none" w:sz="0" w:space="0" w:color="auto"/>
                <w:right w:val="none" w:sz="0" w:space="0" w:color="auto"/>
              </w:divBdr>
              <w:divsChild>
                <w:div w:id="457332417">
                  <w:marLeft w:val="0"/>
                  <w:marRight w:val="0"/>
                  <w:marTop w:val="0"/>
                  <w:marBottom w:val="0"/>
                  <w:divBdr>
                    <w:top w:val="none" w:sz="0" w:space="0" w:color="auto"/>
                    <w:left w:val="none" w:sz="0" w:space="0" w:color="auto"/>
                    <w:bottom w:val="none" w:sz="0" w:space="0" w:color="auto"/>
                    <w:right w:val="none" w:sz="0" w:space="0" w:color="auto"/>
                  </w:divBdr>
                  <w:divsChild>
                    <w:div w:id="444622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5792671">
      <w:bodyDiv w:val="1"/>
      <w:marLeft w:val="0"/>
      <w:marRight w:val="0"/>
      <w:marTop w:val="0"/>
      <w:marBottom w:val="0"/>
      <w:divBdr>
        <w:top w:val="none" w:sz="0" w:space="0" w:color="auto"/>
        <w:left w:val="none" w:sz="0" w:space="0" w:color="auto"/>
        <w:bottom w:val="none" w:sz="0" w:space="0" w:color="auto"/>
        <w:right w:val="none" w:sz="0" w:space="0" w:color="auto"/>
      </w:divBdr>
    </w:div>
    <w:div w:id="1302462851">
      <w:bodyDiv w:val="1"/>
      <w:marLeft w:val="0"/>
      <w:marRight w:val="0"/>
      <w:marTop w:val="0"/>
      <w:marBottom w:val="0"/>
      <w:divBdr>
        <w:top w:val="none" w:sz="0" w:space="0" w:color="auto"/>
        <w:left w:val="none" w:sz="0" w:space="0" w:color="auto"/>
        <w:bottom w:val="none" w:sz="0" w:space="0" w:color="auto"/>
        <w:right w:val="none" w:sz="0" w:space="0" w:color="auto"/>
      </w:divBdr>
    </w:div>
    <w:div w:id="1323505351">
      <w:bodyDiv w:val="1"/>
      <w:marLeft w:val="0"/>
      <w:marRight w:val="0"/>
      <w:marTop w:val="0"/>
      <w:marBottom w:val="0"/>
      <w:divBdr>
        <w:top w:val="none" w:sz="0" w:space="0" w:color="auto"/>
        <w:left w:val="none" w:sz="0" w:space="0" w:color="auto"/>
        <w:bottom w:val="none" w:sz="0" w:space="0" w:color="auto"/>
        <w:right w:val="none" w:sz="0" w:space="0" w:color="auto"/>
      </w:divBdr>
      <w:divsChild>
        <w:div w:id="579338338">
          <w:marLeft w:val="0"/>
          <w:marRight w:val="0"/>
          <w:marTop w:val="0"/>
          <w:marBottom w:val="0"/>
          <w:divBdr>
            <w:top w:val="none" w:sz="0" w:space="0" w:color="auto"/>
            <w:left w:val="none" w:sz="0" w:space="0" w:color="auto"/>
            <w:bottom w:val="none" w:sz="0" w:space="0" w:color="auto"/>
            <w:right w:val="none" w:sz="0" w:space="0" w:color="auto"/>
          </w:divBdr>
          <w:divsChild>
            <w:div w:id="1844081386">
              <w:marLeft w:val="0"/>
              <w:marRight w:val="0"/>
              <w:marTop w:val="0"/>
              <w:marBottom w:val="0"/>
              <w:divBdr>
                <w:top w:val="none" w:sz="0" w:space="0" w:color="auto"/>
                <w:left w:val="none" w:sz="0" w:space="0" w:color="auto"/>
                <w:bottom w:val="none" w:sz="0" w:space="0" w:color="auto"/>
                <w:right w:val="none" w:sz="0" w:space="0" w:color="auto"/>
              </w:divBdr>
              <w:divsChild>
                <w:div w:id="682170996">
                  <w:marLeft w:val="0"/>
                  <w:marRight w:val="0"/>
                  <w:marTop w:val="0"/>
                  <w:marBottom w:val="0"/>
                  <w:divBdr>
                    <w:top w:val="none" w:sz="0" w:space="0" w:color="auto"/>
                    <w:left w:val="none" w:sz="0" w:space="0" w:color="auto"/>
                    <w:bottom w:val="none" w:sz="0" w:space="0" w:color="auto"/>
                    <w:right w:val="none" w:sz="0" w:space="0" w:color="auto"/>
                  </w:divBdr>
                  <w:divsChild>
                    <w:div w:id="591819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293107">
          <w:marLeft w:val="0"/>
          <w:marRight w:val="0"/>
          <w:marTop w:val="0"/>
          <w:marBottom w:val="0"/>
          <w:divBdr>
            <w:top w:val="none" w:sz="0" w:space="0" w:color="auto"/>
            <w:left w:val="none" w:sz="0" w:space="0" w:color="auto"/>
            <w:bottom w:val="none" w:sz="0" w:space="0" w:color="auto"/>
            <w:right w:val="none" w:sz="0" w:space="0" w:color="auto"/>
          </w:divBdr>
          <w:divsChild>
            <w:div w:id="503588156">
              <w:marLeft w:val="0"/>
              <w:marRight w:val="0"/>
              <w:marTop w:val="0"/>
              <w:marBottom w:val="0"/>
              <w:divBdr>
                <w:top w:val="none" w:sz="0" w:space="0" w:color="auto"/>
                <w:left w:val="none" w:sz="0" w:space="0" w:color="auto"/>
                <w:bottom w:val="none" w:sz="0" w:space="0" w:color="auto"/>
                <w:right w:val="none" w:sz="0" w:space="0" w:color="auto"/>
              </w:divBdr>
              <w:divsChild>
                <w:div w:id="525290906">
                  <w:marLeft w:val="0"/>
                  <w:marRight w:val="0"/>
                  <w:marTop w:val="0"/>
                  <w:marBottom w:val="0"/>
                  <w:divBdr>
                    <w:top w:val="none" w:sz="0" w:space="0" w:color="auto"/>
                    <w:left w:val="none" w:sz="0" w:space="0" w:color="auto"/>
                    <w:bottom w:val="none" w:sz="0" w:space="0" w:color="auto"/>
                    <w:right w:val="none" w:sz="0" w:space="0" w:color="auto"/>
                  </w:divBdr>
                  <w:divsChild>
                    <w:div w:id="1010371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5443157">
      <w:bodyDiv w:val="1"/>
      <w:marLeft w:val="0"/>
      <w:marRight w:val="0"/>
      <w:marTop w:val="0"/>
      <w:marBottom w:val="0"/>
      <w:divBdr>
        <w:top w:val="none" w:sz="0" w:space="0" w:color="auto"/>
        <w:left w:val="none" w:sz="0" w:space="0" w:color="auto"/>
        <w:bottom w:val="none" w:sz="0" w:space="0" w:color="auto"/>
        <w:right w:val="none" w:sz="0" w:space="0" w:color="auto"/>
      </w:divBdr>
    </w:div>
    <w:div w:id="1398212375">
      <w:bodyDiv w:val="1"/>
      <w:marLeft w:val="0"/>
      <w:marRight w:val="0"/>
      <w:marTop w:val="0"/>
      <w:marBottom w:val="0"/>
      <w:divBdr>
        <w:top w:val="none" w:sz="0" w:space="0" w:color="auto"/>
        <w:left w:val="none" w:sz="0" w:space="0" w:color="auto"/>
        <w:bottom w:val="none" w:sz="0" w:space="0" w:color="auto"/>
        <w:right w:val="none" w:sz="0" w:space="0" w:color="auto"/>
      </w:divBdr>
    </w:div>
    <w:div w:id="1402556053">
      <w:bodyDiv w:val="1"/>
      <w:marLeft w:val="0"/>
      <w:marRight w:val="0"/>
      <w:marTop w:val="0"/>
      <w:marBottom w:val="0"/>
      <w:divBdr>
        <w:top w:val="none" w:sz="0" w:space="0" w:color="auto"/>
        <w:left w:val="none" w:sz="0" w:space="0" w:color="auto"/>
        <w:bottom w:val="none" w:sz="0" w:space="0" w:color="auto"/>
        <w:right w:val="none" w:sz="0" w:space="0" w:color="auto"/>
      </w:divBdr>
    </w:div>
    <w:div w:id="1405642936">
      <w:bodyDiv w:val="1"/>
      <w:marLeft w:val="0"/>
      <w:marRight w:val="0"/>
      <w:marTop w:val="0"/>
      <w:marBottom w:val="0"/>
      <w:divBdr>
        <w:top w:val="none" w:sz="0" w:space="0" w:color="auto"/>
        <w:left w:val="none" w:sz="0" w:space="0" w:color="auto"/>
        <w:bottom w:val="none" w:sz="0" w:space="0" w:color="auto"/>
        <w:right w:val="none" w:sz="0" w:space="0" w:color="auto"/>
      </w:divBdr>
    </w:div>
    <w:div w:id="1420522905">
      <w:bodyDiv w:val="1"/>
      <w:marLeft w:val="0"/>
      <w:marRight w:val="0"/>
      <w:marTop w:val="0"/>
      <w:marBottom w:val="0"/>
      <w:divBdr>
        <w:top w:val="none" w:sz="0" w:space="0" w:color="auto"/>
        <w:left w:val="none" w:sz="0" w:space="0" w:color="auto"/>
        <w:bottom w:val="none" w:sz="0" w:space="0" w:color="auto"/>
        <w:right w:val="none" w:sz="0" w:space="0" w:color="auto"/>
      </w:divBdr>
    </w:div>
    <w:div w:id="1428309357">
      <w:bodyDiv w:val="1"/>
      <w:marLeft w:val="0"/>
      <w:marRight w:val="0"/>
      <w:marTop w:val="0"/>
      <w:marBottom w:val="0"/>
      <w:divBdr>
        <w:top w:val="none" w:sz="0" w:space="0" w:color="auto"/>
        <w:left w:val="none" w:sz="0" w:space="0" w:color="auto"/>
        <w:bottom w:val="none" w:sz="0" w:space="0" w:color="auto"/>
        <w:right w:val="none" w:sz="0" w:space="0" w:color="auto"/>
      </w:divBdr>
      <w:divsChild>
        <w:div w:id="526021098">
          <w:marLeft w:val="0"/>
          <w:marRight w:val="0"/>
          <w:marTop w:val="0"/>
          <w:marBottom w:val="0"/>
          <w:divBdr>
            <w:top w:val="none" w:sz="0" w:space="0" w:color="auto"/>
            <w:left w:val="none" w:sz="0" w:space="0" w:color="auto"/>
            <w:bottom w:val="none" w:sz="0" w:space="0" w:color="auto"/>
            <w:right w:val="none" w:sz="0" w:space="0" w:color="auto"/>
          </w:divBdr>
          <w:divsChild>
            <w:div w:id="552500904">
              <w:marLeft w:val="0"/>
              <w:marRight w:val="0"/>
              <w:marTop w:val="0"/>
              <w:marBottom w:val="0"/>
              <w:divBdr>
                <w:top w:val="none" w:sz="0" w:space="0" w:color="auto"/>
                <w:left w:val="none" w:sz="0" w:space="0" w:color="auto"/>
                <w:bottom w:val="none" w:sz="0" w:space="0" w:color="auto"/>
                <w:right w:val="none" w:sz="0" w:space="0" w:color="auto"/>
              </w:divBdr>
              <w:divsChild>
                <w:div w:id="850947994">
                  <w:marLeft w:val="0"/>
                  <w:marRight w:val="0"/>
                  <w:marTop w:val="0"/>
                  <w:marBottom w:val="0"/>
                  <w:divBdr>
                    <w:top w:val="none" w:sz="0" w:space="0" w:color="auto"/>
                    <w:left w:val="none" w:sz="0" w:space="0" w:color="auto"/>
                    <w:bottom w:val="none" w:sz="0" w:space="0" w:color="auto"/>
                    <w:right w:val="none" w:sz="0" w:space="0" w:color="auto"/>
                  </w:divBdr>
                  <w:divsChild>
                    <w:div w:id="1381133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488549">
          <w:marLeft w:val="0"/>
          <w:marRight w:val="0"/>
          <w:marTop w:val="0"/>
          <w:marBottom w:val="0"/>
          <w:divBdr>
            <w:top w:val="none" w:sz="0" w:space="0" w:color="auto"/>
            <w:left w:val="none" w:sz="0" w:space="0" w:color="auto"/>
            <w:bottom w:val="none" w:sz="0" w:space="0" w:color="auto"/>
            <w:right w:val="none" w:sz="0" w:space="0" w:color="auto"/>
          </w:divBdr>
          <w:divsChild>
            <w:div w:id="1411584791">
              <w:marLeft w:val="0"/>
              <w:marRight w:val="0"/>
              <w:marTop w:val="0"/>
              <w:marBottom w:val="0"/>
              <w:divBdr>
                <w:top w:val="none" w:sz="0" w:space="0" w:color="auto"/>
                <w:left w:val="none" w:sz="0" w:space="0" w:color="auto"/>
                <w:bottom w:val="none" w:sz="0" w:space="0" w:color="auto"/>
                <w:right w:val="none" w:sz="0" w:space="0" w:color="auto"/>
              </w:divBdr>
              <w:divsChild>
                <w:div w:id="1321036493">
                  <w:marLeft w:val="0"/>
                  <w:marRight w:val="0"/>
                  <w:marTop w:val="0"/>
                  <w:marBottom w:val="0"/>
                  <w:divBdr>
                    <w:top w:val="none" w:sz="0" w:space="0" w:color="auto"/>
                    <w:left w:val="none" w:sz="0" w:space="0" w:color="auto"/>
                    <w:bottom w:val="none" w:sz="0" w:space="0" w:color="auto"/>
                    <w:right w:val="none" w:sz="0" w:space="0" w:color="auto"/>
                  </w:divBdr>
                  <w:divsChild>
                    <w:div w:id="132455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64231933">
      <w:bodyDiv w:val="1"/>
      <w:marLeft w:val="0"/>
      <w:marRight w:val="0"/>
      <w:marTop w:val="0"/>
      <w:marBottom w:val="0"/>
      <w:divBdr>
        <w:top w:val="none" w:sz="0" w:space="0" w:color="auto"/>
        <w:left w:val="none" w:sz="0" w:space="0" w:color="auto"/>
        <w:bottom w:val="none" w:sz="0" w:space="0" w:color="auto"/>
        <w:right w:val="none" w:sz="0" w:space="0" w:color="auto"/>
      </w:divBdr>
    </w:div>
    <w:div w:id="1501773869">
      <w:bodyDiv w:val="1"/>
      <w:marLeft w:val="0"/>
      <w:marRight w:val="0"/>
      <w:marTop w:val="0"/>
      <w:marBottom w:val="0"/>
      <w:divBdr>
        <w:top w:val="none" w:sz="0" w:space="0" w:color="auto"/>
        <w:left w:val="none" w:sz="0" w:space="0" w:color="auto"/>
        <w:bottom w:val="none" w:sz="0" w:space="0" w:color="auto"/>
        <w:right w:val="none" w:sz="0" w:space="0" w:color="auto"/>
      </w:divBdr>
    </w:div>
    <w:div w:id="1522891211">
      <w:bodyDiv w:val="1"/>
      <w:marLeft w:val="0"/>
      <w:marRight w:val="0"/>
      <w:marTop w:val="0"/>
      <w:marBottom w:val="0"/>
      <w:divBdr>
        <w:top w:val="none" w:sz="0" w:space="0" w:color="auto"/>
        <w:left w:val="none" w:sz="0" w:space="0" w:color="auto"/>
        <w:bottom w:val="none" w:sz="0" w:space="0" w:color="auto"/>
        <w:right w:val="none" w:sz="0" w:space="0" w:color="auto"/>
      </w:divBdr>
    </w:div>
    <w:div w:id="1540513318">
      <w:bodyDiv w:val="1"/>
      <w:marLeft w:val="0"/>
      <w:marRight w:val="0"/>
      <w:marTop w:val="0"/>
      <w:marBottom w:val="0"/>
      <w:divBdr>
        <w:top w:val="none" w:sz="0" w:space="0" w:color="auto"/>
        <w:left w:val="none" w:sz="0" w:space="0" w:color="auto"/>
        <w:bottom w:val="none" w:sz="0" w:space="0" w:color="auto"/>
        <w:right w:val="none" w:sz="0" w:space="0" w:color="auto"/>
      </w:divBdr>
    </w:div>
    <w:div w:id="1564829111">
      <w:bodyDiv w:val="1"/>
      <w:marLeft w:val="0"/>
      <w:marRight w:val="0"/>
      <w:marTop w:val="0"/>
      <w:marBottom w:val="0"/>
      <w:divBdr>
        <w:top w:val="none" w:sz="0" w:space="0" w:color="auto"/>
        <w:left w:val="none" w:sz="0" w:space="0" w:color="auto"/>
        <w:bottom w:val="none" w:sz="0" w:space="0" w:color="auto"/>
        <w:right w:val="none" w:sz="0" w:space="0" w:color="auto"/>
      </w:divBdr>
    </w:div>
    <w:div w:id="1567497193">
      <w:bodyDiv w:val="1"/>
      <w:marLeft w:val="0"/>
      <w:marRight w:val="0"/>
      <w:marTop w:val="0"/>
      <w:marBottom w:val="0"/>
      <w:divBdr>
        <w:top w:val="none" w:sz="0" w:space="0" w:color="auto"/>
        <w:left w:val="none" w:sz="0" w:space="0" w:color="auto"/>
        <w:bottom w:val="none" w:sz="0" w:space="0" w:color="auto"/>
        <w:right w:val="none" w:sz="0" w:space="0" w:color="auto"/>
      </w:divBdr>
    </w:div>
    <w:div w:id="1589462656">
      <w:bodyDiv w:val="1"/>
      <w:marLeft w:val="0"/>
      <w:marRight w:val="0"/>
      <w:marTop w:val="0"/>
      <w:marBottom w:val="0"/>
      <w:divBdr>
        <w:top w:val="none" w:sz="0" w:space="0" w:color="auto"/>
        <w:left w:val="none" w:sz="0" w:space="0" w:color="auto"/>
        <w:bottom w:val="none" w:sz="0" w:space="0" w:color="auto"/>
        <w:right w:val="none" w:sz="0" w:space="0" w:color="auto"/>
      </w:divBdr>
    </w:div>
    <w:div w:id="1590575535">
      <w:bodyDiv w:val="1"/>
      <w:marLeft w:val="0"/>
      <w:marRight w:val="0"/>
      <w:marTop w:val="0"/>
      <w:marBottom w:val="0"/>
      <w:divBdr>
        <w:top w:val="none" w:sz="0" w:space="0" w:color="auto"/>
        <w:left w:val="none" w:sz="0" w:space="0" w:color="auto"/>
        <w:bottom w:val="none" w:sz="0" w:space="0" w:color="auto"/>
        <w:right w:val="none" w:sz="0" w:space="0" w:color="auto"/>
      </w:divBdr>
    </w:div>
    <w:div w:id="1591157759">
      <w:bodyDiv w:val="1"/>
      <w:marLeft w:val="0"/>
      <w:marRight w:val="0"/>
      <w:marTop w:val="0"/>
      <w:marBottom w:val="0"/>
      <w:divBdr>
        <w:top w:val="none" w:sz="0" w:space="0" w:color="auto"/>
        <w:left w:val="none" w:sz="0" w:space="0" w:color="auto"/>
        <w:bottom w:val="none" w:sz="0" w:space="0" w:color="auto"/>
        <w:right w:val="none" w:sz="0" w:space="0" w:color="auto"/>
      </w:divBdr>
      <w:divsChild>
        <w:div w:id="51126741">
          <w:marLeft w:val="0"/>
          <w:marRight w:val="0"/>
          <w:marTop w:val="0"/>
          <w:marBottom w:val="0"/>
          <w:divBdr>
            <w:top w:val="none" w:sz="0" w:space="0" w:color="auto"/>
            <w:left w:val="none" w:sz="0" w:space="0" w:color="auto"/>
            <w:bottom w:val="none" w:sz="0" w:space="0" w:color="auto"/>
            <w:right w:val="none" w:sz="0" w:space="0" w:color="auto"/>
          </w:divBdr>
          <w:divsChild>
            <w:div w:id="2027823406">
              <w:marLeft w:val="0"/>
              <w:marRight w:val="0"/>
              <w:marTop w:val="0"/>
              <w:marBottom w:val="0"/>
              <w:divBdr>
                <w:top w:val="none" w:sz="0" w:space="0" w:color="auto"/>
                <w:left w:val="none" w:sz="0" w:space="0" w:color="auto"/>
                <w:bottom w:val="none" w:sz="0" w:space="0" w:color="auto"/>
                <w:right w:val="none" w:sz="0" w:space="0" w:color="auto"/>
              </w:divBdr>
              <w:divsChild>
                <w:div w:id="455684246">
                  <w:marLeft w:val="0"/>
                  <w:marRight w:val="0"/>
                  <w:marTop w:val="0"/>
                  <w:marBottom w:val="0"/>
                  <w:divBdr>
                    <w:top w:val="none" w:sz="0" w:space="0" w:color="auto"/>
                    <w:left w:val="none" w:sz="0" w:space="0" w:color="auto"/>
                    <w:bottom w:val="none" w:sz="0" w:space="0" w:color="auto"/>
                    <w:right w:val="none" w:sz="0" w:space="0" w:color="auto"/>
                  </w:divBdr>
                  <w:divsChild>
                    <w:div w:id="1687486695">
                      <w:marLeft w:val="0"/>
                      <w:marRight w:val="0"/>
                      <w:marTop w:val="0"/>
                      <w:marBottom w:val="0"/>
                      <w:divBdr>
                        <w:top w:val="none" w:sz="0" w:space="0" w:color="auto"/>
                        <w:left w:val="none" w:sz="0" w:space="0" w:color="auto"/>
                        <w:bottom w:val="none" w:sz="0" w:space="0" w:color="auto"/>
                        <w:right w:val="none" w:sz="0" w:space="0" w:color="auto"/>
                      </w:divBdr>
                      <w:divsChild>
                        <w:div w:id="63573973">
                          <w:marLeft w:val="0"/>
                          <w:marRight w:val="0"/>
                          <w:marTop w:val="0"/>
                          <w:marBottom w:val="0"/>
                          <w:divBdr>
                            <w:top w:val="none" w:sz="0" w:space="0" w:color="auto"/>
                            <w:left w:val="none" w:sz="0" w:space="0" w:color="auto"/>
                            <w:bottom w:val="none" w:sz="0" w:space="0" w:color="auto"/>
                            <w:right w:val="none" w:sz="0" w:space="0" w:color="auto"/>
                          </w:divBdr>
                          <w:divsChild>
                            <w:div w:id="1133984519">
                              <w:marLeft w:val="0"/>
                              <w:marRight w:val="0"/>
                              <w:marTop w:val="0"/>
                              <w:marBottom w:val="0"/>
                              <w:divBdr>
                                <w:top w:val="none" w:sz="0" w:space="0" w:color="auto"/>
                                <w:left w:val="none" w:sz="0" w:space="0" w:color="auto"/>
                                <w:bottom w:val="none" w:sz="0" w:space="0" w:color="auto"/>
                                <w:right w:val="none" w:sz="0" w:space="0" w:color="auto"/>
                              </w:divBdr>
                              <w:divsChild>
                                <w:div w:id="925310683">
                                  <w:marLeft w:val="0"/>
                                  <w:marRight w:val="0"/>
                                  <w:marTop w:val="0"/>
                                  <w:marBottom w:val="0"/>
                                  <w:divBdr>
                                    <w:top w:val="none" w:sz="0" w:space="0" w:color="auto"/>
                                    <w:left w:val="none" w:sz="0" w:space="0" w:color="auto"/>
                                    <w:bottom w:val="none" w:sz="0" w:space="0" w:color="auto"/>
                                    <w:right w:val="none" w:sz="0" w:space="0" w:color="auto"/>
                                  </w:divBdr>
                                  <w:divsChild>
                                    <w:div w:id="1973553427">
                                      <w:marLeft w:val="0"/>
                                      <w:marRight w:val="0"/>
                                      <w:marTop w:val="0"/>
                                      <w:marBottom w:val="0"/>
                                      <w:divBdr>
                                        <w:top w:val="none" w:sz="0" w:space="0" w:color="auto"/>
                                        <w:left w:val="none" w:sz="0" w:space="0" w:color="auto"/>
                                        <w:bottom w:val="none" w:sz="0" w:space="0" w:color="auto"/>
                                        <w:right w:val="none" w:sz="0" w:space="0" w:color="auto"/>
                                      </w:divBdr>
                                      <w:divsChild>
                                        <w:div w:id="685206528">
                                          <w:marLeft w:val="0"/>
                                          <w:marRight w:val="0"/>
                                          <w:marTop w:val="0"/>
                                          <w:marBottom w:val="0"/>
                                          <w:divBdr>
                                            <w:top w:val="none" w:sz="0" w:space="0" w:color="auto"/>
                                            <w:left w:val="none" w:sz="0" w:space="0" w:color="auto"/>
                                            <w:bottom w:val="none" w:sz="0" w:space="0" w:color="auto"/>
                                            <w:right w:val="none" w:sz="0" w:space="0" w:color="auto"/>
                                          </w:divBdr>
                                          <w:divsChild>
                                            <w:div w:id="889419812">
                                              <w:marLeft w:val="0"/>
                                              <w:marRight w:val="0"/>
                                              <w:marTop w:val="0"/>
                                              <w:marBottom w:val="0"/>
                                              <w:divBdr>
                                                <w:top w:val="none" w:sz="0" w:space="0" w:color="auto"/>
                                                <w:left w:val="none" w:sz="0" w:space="0" w:color="auto"/>
                                                <w:bottom w:val="none" w:sz="0" w:space="0" w:color="auto"/>
                                                <w:right w:val="none" w:sz="0" w:space="0" w:color="auto"/>
                                              </w:divBdr>
                                              <w:divsChild>
                                                <w:div w:id="447314699">
                                                  <w:marLeft w:val="0"/>
                                                  <w:marRight w:val="0"/>
                                                  <w:marTop w:val="0"/>
                                                  <w:marBottom w:val="0"/>
                                                  <w:divBdr>
                                                    <w:top w:val="none" w:sz="0" w:space="0" w:color="auto"/>
                                                    <w:left w:val="none" w:sz="0" w:space="0" w:color="auto"/>
                                                    <w:bottom w:val="none" w:sz="0" w:space="0" w:color="auto"/>
                                                    <w:right w:val="none" w:sz="0" w:space="0" w:color="auto"/>
                                                  </w:divBdr>
                                                  <w:divsChild>
                                                    <w:div w:id="2074621082">
                                                      <w:marLeft w:val="0"/>
                                                      <w:marRight w:val="0"/>
                                                      <w:marTop w:val="0"/>
                                                      <w:marBottom w:val="0"/>
                                                      <w:divBdr>
                                                        <w:top w:val="none" w:sz="0" w:space="0" w:color="auto"/>
                                                        <w:left w:val="none" w:sz="0" w:space="0" w:color="auto"/>
                                                        <w:bottom w:val="none" w:sz="0" w:space="0" w:color="auto"/>
                                                        <w:right w:val="none" w:sz="0" w:space="0" w:color="auto"/>
                                                      </w:divBdr>
                                                      <w:divsChild>
                                                        <w:div w:id="1831754171">
                                                          <w:marLeft w:val="0"/>
                                                          <w:marRight w:val="0"/>
                                                          <w:marTop w:val="0"/>
                                                          <w:marBottom w:val="0"/>
                                                          <w:divBdr>
                                                            <w:top w:val="none" w:sz="0" w:space="0" w:color="auto"/>
                                                            <w:left w:val="none" w:sz="0" w:space="0" w:color="auto"/>
                                                            <w:bottom w:val="none" w:sz="0" w:space="0" w:color="auto"/>
                                                            <w:right w:val="none" w:sz="0" w:space="0" w:color="auto"/>
                                                          </w:divBdr>
                                                          <w:divsChild>
                                                            <w:div w:id="2130934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4068934">
                                                  <w:marLeft w:val="0"/>
                                                  <w:marRight w:val="0"/>
                                                  <w:marTop w:val="0"/>
                                                  <w:marBottom w:val="0"/>
                                                  <w:divBdr>
                                                    <w:top w:val="none" w:sz="0" w:space="0" w:color="auto"/>
                                                    <w:left w:val="none" w:sz="0" w:space="0" w:color="auto"/>
                                                    <w:bottom w:val="none" w:sz="0" w:space="0" w:color="auto"/>
                                                    <w:right w:val="none" w:sz="0" w:space="0" w:color="auto"/>
                                                  </w:divBdr>
                                                  <w:divsChild>
                                                    <w:div w:id="111024589">
                                                      <w:marLeft w:val="0"/>
                                                      <w:marRight w:val="0"/>
                                                      <w:marTop w:val="0"/>
                                                      <w:marBottom w:val="0"/>
                                                      <w:divBdr>
                                                        <w:top w:val="none" w:sz="0" w:space="0" w:color="auto"/>
                                                        <w:left w:val="none" w:sz="0" w:space="0" w:color="auto"/>
                                                        <w:bottom w:val="none" w:sz="0" w:space="0" w:color="auto"/>
                                                        <w:right w:val="none" w:sz="0" w:space="0" w:color="auto"/>
                                                      </w:divBdr>
                                                      <w:divsChild>
                                                        <w:div w:id="1844855773">
                                                          <w:marLeft w:val="0"/>
                                                          <w:marRight w:val="0"/>
                                                          <w:marTop w:val="0"/>
                                                          <w:marBottom w:val="0"/>
                                                          <w:divBdr>
                                                            <w:top w:val="none" w:sz="0" w:space="0" w:color="auto"/>
                                                            <w:left w:val="none" w:sz="0" w:space="0" w:color="auto"/>
                                                            <w:bottom w:val="none" w:sz="0" w:space="0" w:color="auto"/>
                                                            <w:right w:val="none" w:sz="0" w:space="0" w:color="auto"/>
                                                          </w:divBdr>
                                                          <w:divsChild>
                                                            <w:div w:id="1888443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143306772">
          <w:marLeft w:val="0"/>
          <w:marRight w:val="0"/>
          <w:marTop w:val="0"/>
          <w:marBottom w:val="0"/>
          <w:divBdr>
            <w:top w:val="none" w:sz="0" w:space="0" w:color="auto"/>
            <w:left w:val="none" w:sz="0" w:space="0" w:color="auto"/>
            <w:bottom w:val="none" w:sz="0" w:space="0" w:color="auto"/>
            <w:right w:val="none" w:sz="0" w:space="0" w:color="auto"/>
          </w:divBdr>
          <w:divsChild>
            <w:div w:id="21982626">
              <w:marLeft w:val="0"/>
              <w:marRight w:val="0"/>
              <w:marTop w:val="0"/>
              <w:marBottom w:val="0"/>
              <w:divBdr>
                <w:top w:val="none" w:sz="0" w:space="0" w:color="auto"/>
                <w:left w:val="none" w:sz="0" w:space="0" w:color="auto"/>
                <w:bottom w:val="none" w:sz="0" w:space="0" w:color="auto"/>
                <w:right w:val="none" w:sz="0" w:space="0" w:color="auto"/>
              </w:divBdr>
              <w:divsChild>
                <w:div w:id="149373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308349">
      <w:bodyDiv w:val="1"/>
      <w:marLeft w:val="0"/>
      <w:marRight w:val="0"/>
      <w:marTop w:val="0"/>
      <w:marBottom w:val="0"/>
      <w:divBdr>
        <w:top w:val="none" w:sz="0" w:space="0" w:color="auto"/>
        <w:left w:val="none" w:sz="0" w:space="0" w:color="auto"/>
        <w:bottom w:val="none" w:sz="0" w:space="0" w:color="auto"/>
        <w:right w:val="none" w:sz="0" w:space="0" w:color="auto"/>
      </w:divBdr>
    </w:div>
    <w:div w:id="1604990391">
      <w:bodyDiv w:val="1"/>
      <w:marLeft w:val="0"/>
      <w:marRight w:val="0"/>
      <w:marTop w:val="0"/>
      <w:marBottom w:val="0"/>
      <w:divBdr>
        <w:top w:val="none" w:sz="0" w:space="0" w:color="auto"/>
        <w:left w:val="none" w:sz="0" w:space="0" w:color="auto"/>
        <w:bottom w:val="none" w:sz="0" w:space="0" w:color="auto"/>
        <w:right w:val="none" w:sz="0" w:space="0" w:color="auto"/>
      </w:divBdr>
    </w:div>
    <w:div w:id="1620380272">
      <w:bodyDiv w:val="1"/>
      <w:marLeft w:val="0"/>
      <w:marRight w:val="0"/>
      <w:marTop w:val="0"/>
      <w:marBottom w:val="0"/>
      <w:divBdr>
        <w:top w:val="none" w:sz="0" w:space="0" w:color="auto"/>
        <w:left w:val="none" w:sz="0" w:space="0" w:color="auto"/>
        <w:bottom w:val="none" w:sz="0" w:space="0" w:color="auto"/>
        <w:right w:val="none" w:sz="0" w:space="0" w:color="auto"/>
      </w:divBdr>
    </w:div>
    <w:div w:id="1634481868">
      <w:bodyDiv w:val="1"/>
      <w:marLeft w:val="0"/>
      <w:marRight w:val="0"/>
      <w:marTop w:val="0"/>
      <w:marBottom w:val="0"/>
      <w:divBdr>
        <w:top w:val="none" w:sz="0" w:space="0" w:color="auto"/>
        <w:left w:val="none" w:sz="0" w:space="0" w:color="auto"/>
        <w:bottom w:val="none" w:sz="0" w:space="0" w:color="auto"/>
        <w:right w:val="none" w:sz="0" w:space="0" w:color="auto"/>
      </w:divBdr>
    </w:div>
    <w:div w:id="1648894762">
      <w:bodyDiv w:val="1"/>
      <w:marLeft w:val="0"/>
      <w:marRight w:val="0"/>
      <w:marTop w:val="0"/>
      <w:marBottom w:val="0"/>
      <w:divBdr>
        <w:top w:val="none" w:sz="0" w:space="0" w:color="auto"/>
        <w:left w:val="none" w:sz="0" w:space="0" w:color="auto"/>
        <w:bottom w:val="none" w:sz="0" w:space="0" w:color="auto"/>
        <w:right w:val="none" w:sz="0" w:space="0" w:color="auto"/>
      </w:divBdr>
    </w:div>
    <w:div w:id="1681008548">
      <w:bodyDiv w:val="1"/>
      <w:marLeft w:val="0"/>
      <w:marRight w:val="0"/>
      <w:marTop w:val="0"/>
      <w:marBottom w:val="0"/>
      <w:divBdr>
        <w:top w:val="none" w:sz="0" w:space="0" w:color="auto"/>
        <w:left w:val="none" w:sz="0" w:space="0" w:color="auto"/>
        <w:bottom w:val="none" w:sz="0" w:space="0" w:color="auto"/>
        <w:right w:val="none" w:sz="0" w:space="0" w:color="auto"/>
      </w:divBdr>
    </w:div>
    <w:div w:id="1717506148">
      <w:bodyDiv w:val="1"/>
      <w:marLeft w:val="0"/>
      <w:marRight w:val="0"/>
      <w:marTop w:val="0"/>
      <w:marBottom w:val="0"/>
      <w:divBdr>
        <w:top w:val="none" w:sz="0" w:space="0" w:color="auto"/>
        <w:left w:val="none" w:sz="0" w:space="0" w:color="auto"/>
        <w:bottom w:val="none" w:sz="0" w:space="0" w:color="auto"/>
        <w:right w:val="none" w:sz="0" w:space="0" w:color="auto"/>
      </w:divBdr>
      <w:divsChild>
        <w:div w:id="655958311">
          <w:marLeft w:val="0"/>
          <w:marRight w:val="0"/>
          <w:marTop w:val="0"/>
          <w:marBottom w:val="0"/>
          <w:divBdr>
            <w:top w:val="none" w:sz="0" w:space="0" w:color="auto"/>
            <w:left w:val="none" w:sz="0" w:space="0" w:color="auto"/>
            <w:bottom w:val="none" w:sz="0" w:space="0" w:color="auto"/>
            <w:right w:val="none" w:sz="0" w:space="0" w:color="auto"/>
          </w:divBdr>
          <w:divsChild>
            <w:div w:id="612514264">
              <w:marLeft w:val="0"/>
              <w:marRight w:val="0"/>
              <w:marTop w:val="0"/>
              <w:marBottom w:val="0"/>
              <w:divBdr>
                <w:top w:val="none" w:sz="0" w:space="0" w:color="auto"/>
                <w:left w:val="none" w:sz="0" w:space="0" w:color="auto"/>
                <w:bottom w:val="none" w:sz="0" w:space="0" w:color="auto"/>
                <w:right w:val="none" w:sz="0" w:space="0" w:color="auto"/>
              </w:divBdr>
              <w:divsChild>
                <w:div w:id="675814660">
                  <w:marLeft w:val="0"/>
                  <w:marRight w:val="0"/>
                  <w:marTop w:val="0"/>
                  <w:marBottom w:val="0"/>
                  <w:divBdr>
                    <w:top w:val="none" w:sz="0" w:space="0" w:color="auto"/>
                    <w:left w:val="none" w:sz="0" w:space="0" w:color="auto"/>
                    <w:bottom w:val="none" w:sz="0" w:space="0" w:color="auto"/>
                    <w:right w:val="none" w:sz="0" w:space="0" w:color="auto"/>
                  </w:divBdr>
                  <w:divsChild>
                    <w:div w:id="2035230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730021">
          <w:marLeft w:val="0"/>
          <w:marRight w:val="0"/>
          <w:marTop w:val="0"/>
          <w:marBottom w:val="0"/>
          <w:divBdr>
            <w:top w:val="none" w:sz="0" w:space="0" w:color="auto"/>
            <w:left w:val="none" w:sz="0" w:space="0" w:color="auto"/>
            <w:bottom w:val="none" w:sz="0" w:space="0" w:color="auto"/>
            <w:right w:val="none" w:sz="0" w:space="0" w:color="auto"/>
          </w:divBdr>
          <w:divsChild>
            <w:div w:id="1481189175">
              <w:marLeft w:val="0"/>
              <w:marRight w:val="0"/>
              <w:marTop w:val="0"/>
              <w:marBottom w:val="0"/>
              <w:divBdr>
                <w:top w:val="none" w:sz="0" w:space="0" w:color="auto"/>
                <w:left w:val="none" w:sz="0" w:space="0" w:color="auto"/>
                <w:bottom w:val="none" w:sz="0" w:space="0" w:color="auto"/>
                <w:right w:val="none" w:sz="0" w:space="0" w:color="auto"/>
              </w:divBdr>
              <w:divsChild>
                <w:div w:id="734474459">
                  <w:marLeft w:val="0"/>
                  <w:marRight w:val="0"/>
                  <w:marTop w:val="0"/>
                  <w:marBottom w:val="0"/>
                  <w:divBdr>
                    <w:top w:val="none" w:sz="0" w:space="0" w:color="auto"/>
                    <w:left w:val="none" w:sz="0" w:space="0" w:color="auto"/>
                    <w:bottom w:val="none" w:sz="0" w:space="0" w:color="auto"/>
                    <w:right w:val="none" w:sz="0" w:space="0" w:color="auto"/>
                  </w:divBdr>
                  <w:divsChild>
                    <w:div w:id="94329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7991728">
      <w:bodyDiv w:val="1"/>
      <w:marLeft w:val="0"/>
      <w:marRight w:val="0"/>
      <w:marTop w:val="0"/>
      <w:marBottom w:val="0"/>
      <w:divBdr>
        <w:top w:val="none" w:sz="0" w:space="0" w:color="auto"/>
        <w:left w:val="none" w:sz="0" w:space="0" w:color="auto"/>
        <w:bottom w:val="none" w:sz="0" w:space="0" w:color="auto"/>
        <w:right w:val="none" w:sz="0" w:space="0" w:color="auto"/>
      </w:divBdr>
      <w:divsChild>
        <w:div w:id="105542326">
          <w:marLeft w:val="0"/>
          <w:marRight w:val="0"/>
          <w:marTop w:val="0"/>
          <w:marBottom w:val="0"/>
          <w:divBdr>
            <w:top w:val="none" w:sz="0" w:space="0" w:color="auto"/>
            <w:left w:val="none" w:sz="0" w:space="0" w:color="auto"/>
            <w:bottom w:val="none" w:sz="0" w:space="0" w:color="auto"/>
            <w:right w:val="none" w:sz="0" w:space="0" w:color="auto"/>
          </w:divBdr>
          <w:divsChild>
            <w:div w:id="1230770614">
              <w:marLeft w:val="0"/>
              <w:marRight w:val="0"/>
              <w:marTop w:val="0"/>
              <w:marBottom w:val="0"/>
              <w:divBdr>
                <w:top w:val="none" w:sz="0" w:space="0" w:color="auto"/>
                <w:left w:val="none" w:sz="0" w:space="0" w:color="auto"/>
                <w:bottom w:val="none" w:sz="0" w:space="0" w:color="auto"/>
                <w:right w:val="none" w:sz="0" w:space="0" w:color="auto"/>
              </w:divBdr>
              <w:divsChild>
                <w:div w:id="583686736">
                  <w:marLeft w:val="0"/>
                  <w:marRight w:val="0"/>
                  <w:marTop w:val="0"/>
                  <w:marBottom w:val="0"/>
                  <w:divBdr>
                    <w:top w:val="none" w:sz="0" w:space="0" w:color="auto"/>
                    <w:left w:val="none" w:sz="0" w:space="0" w:color="auto"/>
                    <w:bottom w:val="none" w:sz="0" w:space="0" w:color="auto"/>
                    <w:right w:val="none" w:sz="0" w:space="0" w:color="auto"/>
                  </w:divBdr>
                  <w:divsChild>
                    <w:div w:id="1085761137">
                      <w:marLeft w:val="0"/>
                      <w:marRight w:val="0"/>
                      <w:marTop w:val="0"/>
                      <w:marBottom w:val="0"/>
                      <w:divBdr>
                        <w:top w:val="none" w:sz="0" w:space="0" w:color="auto"/>
                        <w:left w:val="none" w:sz="0" w:space="0" w:color="auto"/>
                        <w:bottom w:val="none" w:sz="0" w:space="0" w:color="auto"/>
                        <w:right w:val="none" w:sz="0" w:space="0" w:color="auto"/>
                      </w:divBdr>
                      <w:divsChild>
                        <w:div w:id="1604991502">
                          <w:marLeft w:val="0"/>
                          <w:marRight w:val="0"/>
                          <w:marTop w:val="0"/>
                          <w:marBottom w:val="0"/>
                          <w:divBdr>
                            <w:top w:val="none" w:sz="0" w:space="0" w:color="auto"/>
                            <w:left w:val="none" w:sz="0" w:space="0" w:color="auto"/>
                            <w:bottom w:val="none" w:sz="0" w:space="0" w:color="auto"/>
                            <w:right w:val="none" w:sz="0" w:space="0" w:color="auto"/>
                          </w:divBdr>
                          <w:divsChild>
                            <w:div w:id="665788804">
                              <w:marLeft w:val="0"/>
                              <w:marRight w:val="0"/>
                              <w:marTop w:val="0"/>
                              <w:marBottom w:val="0"/>
                              <w:divBdr>
                                <w:top w:val="none" w:sz="0" w:space="0" w:color="auto"/>
                                <w:left w:val="none" w:sz="0" w:space="0" w:color="auto"/>
                                <w:bottom w:val="none" w:sz="0" w:space="0" w:color="auto"/>
                                <w:right w:val="none" w:sz="0" w:space="0" w:color="auto"/>
                              </w:divBdr>
                              <w:divsChild>
                                <w:div w:id="322272212">
                                  <w:marLeft w:val="0"/>
                                  <w:marRight w:val="0"/>
                                  <w:marTop w:val="0"/>
                                  <w:marBottom w:val="0"/>
                                  <w:divBdr>
                                    <w:top w:val="none" w:sz="0" w:space="0" w:color="auto"/>
                                    <w:left w:val="none" w:sz="0" w:space="0" w:color="auto"/>
                                    <w:bottom w:val="none" w:sz="0" w:space="0" w:color="auto"/>
                                    <w:right w:val="none" w:sz="0" w:space="0" w:color="auto"/>
                                  </w:divBdr>
                                  <w:divsChild>
                                    <w:div w:id="230122393">
                                      <w:marLeft w:val="0"/>
                                      <w:marRight w:val="0"/>
                                      <w:marTop w:val="0"/>
                                      <w:marBottom w:val="0"/>
                                      <w:divBdr>
                                        <w:top w:val="none" w:sz="0" w:space="0" w:color="auto"/>
                                        <w:left w:val="none" w:sz="0" w:space="0" w:color="auto"/>
                                        <w:bottom w:val="none" w:sz="0" w:space="0" w:color="auto"/>
                                        <w:right w:val="none" w:sz="0" w:space="0" w:color="auto"/>
                                      </w:divBdr>
                                      <w:divsChild>
                                        <w:div w:id="796534080">
                                          <w:marLeft w:val="0"/>
                                          <w:marRight w:val="0"/>
                                          <w:marTop w:val="0"/>
                                          <w:marBottom w:val="0"/>
                                          <w:divBdr>
                                            <w:top w:val="none" w:sz="0" w:space="0" w:color="auto"/>
                                            <w:left w:val="none" w:sz="0" w:space="0" w:color="auto"/>
                                            <w:bottom w:val="none" w:sz="0" w:space="0" w:color="auto"/>
                                            <w:right w:val="none" w:sz="0" w:space="0" w:color="auto"/>
                                          </w:divBdr>
                                          <w:divsChild>
                                            <w:div w:id="14928731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30569662">
      <w:bodyDiv w:val="1"/>
      <w:marLeft w:val="0"/>
      <w:marRight w:val="0"/>
      <w:marTop w:val="0"/>
      <w:marBottom w:val="0"/>
      <w:divBdr>
        <w:top w:val="none" w:sz="0" w:space="0" w:color="auto"/>
        <w:left w:val="none" w:sz="0" w:space="0" w:color="auto"/>
        <w:bottom w:val="none" w:sz="0" w:space="0" w:color="auto"/>
        <w:right w:val="none" w:sz="0" w:space="0" w:color="auto"/>
      </w:divBdr>
    </w:div>
    <w:div w:id="1747726316">
      <w:bodyDiv w:val="1"/>
      <w:marLeft w:val="0"/>
      <w:marRight w:val="0"/>
      <w:marTop w:val="0"/>
      <w:marBottom w:val="0"/>
      <w:divBdr>
        <w:top w:val="none" w:sz="0" w:space="0" w:color="auto"/>
        <w:left w:val="none" w:sz="0" w:space="0" w:color="auto"/>
        <w:bottom w:val="none" w:sz="0" w:space="0" w:color="auto"/>
        <w:right w:val="none" w:sz="0" w:space="0" w:color="auto"/>
      </w:divBdr>
    </w:div>
    <w:div w:id="1772819125">
      <w:bodyDiv w:val="1"/>
      <w:marLeft w:val="0"/>
      <w:marRight w:val="0"/>
      <w:marTop w:val="0"/>
      <w:marBottom w:val="0"/>
      <w:divBdr>
        <w:top w:val="none" w:sz="0" w:space="0" w:color="auto"/>
        <w:left w:val="none" w:sz="0" w:space="0" w:color="auto"/>
        <w:bottom w:val="none" w:sz="0" w:space="0" w:color="auto"/>
        <w:right w:val="none" w:sz="0" w:space="0" w:color="auto"/>
      </w:divBdr>
    </w:div>
    <w:div w:id="1792624933">
      <w:bodyDiv w:val="1"/>
      <w:marLeft w:val="0"/>
      <w:marRight w:val="0"/>
      <w:marTop w:val="0"/>
      <w:marBottom w:val="0"/>
      <w:divBdr>
        <w:top w:val="none" w:sz="0" w:space="0" w:color="auto"/>
        <w:left w:val="none" w:sz="0" w:space="0" w:color="auto"/>
        <w:bottom w:val="none" w:sz="0" w:space="0" w:color="auto"/>
        <w:right w:val="none" w:sz="0" w:space="0" w:color="auto"/>
      </w:divBdr>
    </w:div>
    <w:div w:id="1811747561">
      <w:bodyDiv w:val="1"/>
      <w:marLeft w:val="0"/>
      <w:marRight w:val="0"/>
      <w:marTop w:val="0"/>
      <w:marBottom w:val="0"/>
      <w:divBdr>
        <w:top w:val="none" w:sz="0" w:space="0" w:color="auto"/>
        <w:left w:val="none" w:sz="0" w:space="0" w:color="auto"/>
        <w:bottom w:val="none" w:sz="0" w:space="0" w:color="auto"/>
        <w:right w:val="none" w:sz="0" w:space="0" w:color="auto"/>
      </w:divBdr>
      <w:divsChild>
        <w:div w:id="1031223666">
          <w:marLeft w:val="0"/>
          <w:marRight w:val="0"/>
          <w:marTop w:val="0"/>
          <w:marBottom w:val="0"/>
          <w:divBdr>
            <w:top w:val="none" w:sz="0" w:space="0" w:color="auto"/>
            <w:left w:val="none" w:sz="0" w:space="0" w:color="auto"/>
            <w:bottom w:val="none" w:sz="0" w:space="0" w:color="auto"/>
            <w:right w:val="none" w:sz="0" w:space="0" w:color="auto"/>
          </w:divBdr>
          <w:divsChild>
            <w:div w:id="668480253">
              <w:marLeft w:val="0"/>
              <w:marRight w:val="0"/>
              <w:marTop w:val="0"/>
              <w:marBottom w:val="0"/>
              <w:divBdr>
                <w:top w:val="none" w:sz="0" w:space="0" w:color="auto"/>
                <w:left w:val="none" w:sz="0" w:space="0" w:color="auto"/>
                <w:bottom w:val="none" w:sz="0" w:space="0" w:color="auto"/>
                <w:right w:val="none" w:sz="0" w:space="0" w:color="auto"/>
              </w:divBdr>
              <w:divsChild>
                <w:div w:id="401605206">
                  <w:marLeft w:val="0"/>
                  <w:marRight w:val="0"/>
                  <w:marTop w:val="0"/>
                  <w:marBottom w:val="0"/>
                  <w:divBdr>
                    <w:top w:val="none" w:sz="0" w:space="0" w:color="auto"/>
                    <w:left w:val="none" w:sz="0" w:space="0" w:color="auto"/>
                    <w:bottom w:val="none" w:sz="0" w:space="0" w:color="auto"/>
                    <w:right w:val="none" w:sz="0" w:space="0" w:color="auto"/>
                  </w:divBdr>
                  <w:divsChild>
                    <w:div w:id="1046491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0979183">
          <w:marLeft w:val="0"/>
          <w:marRight w:val="0"/>
          <w:marTop w:val="0"/>
          <w:marBottom w:val="0"/>
          <w:divBdr>
            <w:top w:val="none" w:sz="0" w:space="0" w:color="auto"/>
            <w:left w:val="none" w:sz="0" w:space="0" w:color="auto"/>
            <w:bottom w:val="none" w:sz="0" w:space="0" w:color="auto"/>
            <w:right w:val="none" w:sz="0" w:space="0" w:color="auto"/>
          </w:divBdr>
          <w:divsChild>
            <w:div w:id="2114662859">
              <w:marLeft w:val="0"/>
              <w:marRight w:val="0"/>
              <w:marTop w:val="0"/>
              <w:marBottom w:val="0"/>
              <w:divBdr>
                <w:top w:val="none" w:sz="0" w:space="0" w:color="auto"/>
                <w:left w:val="none" w:sz="0" w:space="0" w:color="auto"/>
                <w:bottom w:val="none" w:sz="0" w:space="0" w:color="auto"/>
                <w:right w:val="none" w:sz="0" w:space="0" w:color="auto"/>
              </w:divBdr>
              <w:divsChild>
                <w:div w:id="1354453131">
                  <w:marLeft w:val="0"/>
                  <w:marRight w:val="0"/>
                  <w:marTop w:val="0"/>
                  <w:marBottom w:val="0"/>
                  <w:divBdr>
                    <w:top w:val="none" w:sz="0" w:space="0" w:color="auto"/>
                    <w:left w:val="none" w:sz="0" w:space="0" w:color="auto"/>
                    <w:bottom w:val="none" w:sz="0" w:space="0" w:color="auto"/>
                    <w:right w:val="none" w:sz="0" w:space="0" w:color="auto"/>
                  </w:divBdr>
                  <w:divsChild>
                    <w:div w:id="35770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3423706">
      <w:bodyDiv w:val="1"/>
      <w:marLeft w:val="0"/>
      <w:marRight w:val="0"/>
      <w:marTop w:val="0"/>
      <w:marBottom w:val="0"/>
      <w:divBdr>
        <w:top w:val="none" w:sz="0" w:space="0" w:color="auto"/>
        <w:left w:val="none" w:sz="0" w:space="0" w:color="auto"/>
        <w:bottom w:val="none" w:sz="0" w:space="0" w:color="auto"/>
        <w:right w:val="none" w:sz="0" w:space="0" w:color="auto"/>
      </w:divBdr>
    </w:div>
    <w:div w:id="1832060523">
      <w:bodyDiv w:val="1"/>
      <w:marLeft w:val="0"/>
      <w:marRight w:val="0"/>
      <w:marTop w:val="0"/>
      <w:marBottom w:val="0"/>
      <w:divBdr>
        <w:top w:val="none" w:sz="0" w:space="0" w:color="auto"/>
        <w:left w:val="none" w:sz="0" w:space="0" w:color="auto"/>
        <w:bottom w:val="none" w:sz="0" w:space="0" w:color="auto"/>
        <w:right w:val="none" w:sz="0" w:space="0" w:color="auto"/>
      </w:divBdr>
    </w:div>
    <w:div w:id="1849563214">
      <w:bodyDiv w:val="1"/>
      <w:marLeft w:val="0"/>
      <w:marRight w:val="0"/>
      <w:marTop w:val="0"/>
      <w:marBottom w:val="0"/>
      <w:divBdr>
        <w:top w:val="none" w:sz="0" w:space="0" w:color="auto"/>
        <w:left w:val="none" w:sz="0" w:space="0" w:color="auto"/>
        <w:bottom w:val="none" w:sz="0" w:space="0" w:color="auto"/>
        <w:right w:val="none" w:sz="0" w:space="0" w:color="auto"/>
      </w:divBdr>
    </w:div>
    <w:div w:id="1880822879">
      <w:bodyDiv w:val="1"/>
      <w:marLeft w:val="0"/>
      <w:marRight w:val="0"/>
      <w:marTop w:val="0"/>
      <w:marBottom w:val="0"/>
      <w:divBdr>
        <w:top w:val="none" w:sz="0" w:space="0" w:color="auto"/>
        <w:left w:val="none" w:sz="0" w:space="0" w:color="auto"/>
        <w:bottom w:val="none" w:sz="0" w:space="0" w:color="auto"/>
        <w:right w:val="none" w:sz="0" w:space="0" w:color="auto"/>
      </w:divBdr>
      <w:divsChild>
        <w:div w:id="52430263">
          <w:marLeft w:val="446"/>
          <w:marRight w:val="0"/>
          <w:marTop w:val="0"/>
          <w:marBottom w:val="0"/>
          <w:divBdr>
            <w:top w:val="none" w:sz="0" w:space="0" w:color="auto"/>
            <w:left w:val="none" w:sz="0" w:space="0" w:color="auto"/>
            <w:bottom w:val="none" w:sz="0" w:space="0" w:color="auto"/>
            <w:right w:val="none" w:sz="0" w:space="0" w:color="auto"/>
          </w:divBdr>
        </w:div>
        <w:div w:id="1642729022">
          <w:marLeft w:val="446"/>
          <w:marRight w:val="0"/>
          <w:marTop w:val="0"/>
          <w:marBottom w:val="0"/>
          <w:divBdr>
            <w:top w:val="none" w:sz="0" w:space="0" w:color="auto"/>
            <w:left w:val="none" w:sz="0" w:space="0" w:color="auto"/>
            <w:bottom w:val="none" w:sz="0" w:space="0" w:color="auto"/>
            <w:right w:val="none" w:sz="0" w:space="0" w:color="auto"/>
          </w:divBdr>
        </w:div>
        <w:div w:id="1854877427">
          <w:marLeft w:val="446"/>
          <w:marRight w:val="0"/>
          <w:marTop w:val="0"/>
          <w:marBottom w:val="0"/>
          <w:divBdr>
            <w:top w:val="none" w:sz="0" w:space="0" w:color="auto"/>
            <w:left w:val="none" w:sz="0" w:space="0" w:color="auto"/>
            <w:bottom w:val="none" w:sz="0" w:space="0" w:color="auto"/>
            <w:right w:val="none" w:sz="0" w:space="0" w:color="auto"/>
          </w:divBdr>
        </w:div>
        <w:div w:id="852064027">
          <w:marLeft w:val="446"/>
          <w:marRight w:val="0"/>
          <w:marTop w:val="0"/>
          <w:marBottom w:val="0"/>
          <w:divBdr>
            <w:top w:val="none" w:sz="0" w:space="0" w:color="auto"/>
            <w:left w:val="none" w:sz="0" w:space="0" w:color="auto"/>
            <w:bottom w:val="none" w:sz="0" w:space="0" w:color="auto"/>
            <w:right w:val="none" w:sz="0" w:space="0" w:color="auto"/>
          </w:divBdr>
        </w:div>
        <w:div w:id="1912352300">
          <w:marLeft w:val="446"/>
          <w:marRight w:val="0"/>
          <w:marTop w:val="0"/>
          <w:marBottom w:val="0"/>
          <w:divBdr>
            <w:top w:val="none" w:sz="0" w:space="0" w:color="auto"/>
            <w:left w:val="none" w:sz="0" w:space="0" w:color="auto"/>
            <w:bottom w:val="none" w:sz="0" w:space="0" w:color="auto"/>
            <w:right w:val="none" w:sz="0" w:space="0" w:color="auto"/>
          </w:divBdr>
        </w:div>
        <w:div w:id="137767362">
          <w:marLeft w:val="446"/>
          <w:marRight w:val="0"/>
          <w:marTop w:val="0"/>
          <w:marBottom w:val="0"/>
          <w:divBdr>
            <w:top w:val="none" w:sz="0" w:space="0" w:color="auto"/>
            <w:left w:val="none" w:sz="0" w:space="0" w:color="auto"/>
            <w:bottom w:val="none" w:sz="0" w:space="0" w:color="auto"/>
            <w:right w:val="none" w:sz="0" w:space="0" w:color="auto"/>
          </w:divBdr>
        </w:div>
        <w:div w:id="1616982817">
          <w:marLeft w:val="446"/>
          <w:marRight w:val="0"/>
          <w:marTop w:val="0"/>
          <w:marBottom w:val="0"/>
          <w:divBdr>
            <w:top w:val="none" w:sz="0" w:space="0" w:color="auto"/>
            <w:left w:val="none" w:sz="0" w:space="0" w:color="auto"/>
            <w:bottom w:val="none" w:sz="0" w:space="0" w:color="auto"/>
            <w:right w:val="none" w:sz="0" w:space="0" w:color="auto"/>
          </w:divBdr>
        </w:div>
        <w:div w:id="505825393">
          <w:marLeft w:val="446"/>
          <w:marRight w:val="0"/>
          <w:marTop w:val="0"/>
          <w:marBottom w:val="0"/>
          <w:divBdr>
            <w:top w:val="none" w:sz="0" w:space="0" w:color="auto"/>
            <w:left w:val="none" w:sz="0" w:space="0" w:color="auto"/>
            <w:bottom w:val="none" w:sz="0" w:space="0" w:color="auto"/>
            <w:right w:val="none" w:sz="0" w:space="0" w:color="auto"/>
          </w:divBdr>
        </w:div>
        <w:div w:id="1793670090">
          <w:marLeft w:val="446"/>
          <w:marRight w:val="0"/>
          <w:marTop w:val="0"/>
          <w:marBottom w:val="0"/>
          <w:divBdr>
            <w:top w:val="none" w:sz="0" w:space="0" w:color="auto"/>
            <w:left w:val="none" w:sz="0" w:space="0" w:color="auto"/>
            <w:bottom w:val="none" w:sz="0" w:space="0" w:color="auto"/>
            <w:right w:val="none" w:sz="0" w:space="0" w:color="auto"/>
          </w:divBdr>
        </w:div>
        <w:div w:id="2118137082">
          <w:marLeft w:val="446"/>
          <w:marRight w:val="0"/>
          <w:marTop w:val="0"/>
          <w:marBottom w:val="0"/>
          <w:divBdr>
            <w:top w:val="none" w:sz="0" w:space="0" w:color="auto"/>
            <w:left w:val="none" w:sz="0" w:space="0" w:color="auto"/>
            <w:bottom w:val="none" w:sz="0" w:space="0" w:color="auto"/>
            <w:right w:val="none" w:sz="0" w:space="0" w:color="auto"/>
          </w:divBdr>
        </w:div>
        <w:div w:id="1590506792">
          <w:marLeft w:val="446"/>
          <w:marRight w:val="0"/>
          <w:marTop w:val="0"/>
          <w:marBottom w:val="0"/>
          <w:divBdr>
            <w:top w:val="none" w:sz="0" w:space="0" w:color="auto"/>
            <w:left w:val="none" w:sz="0" w:space="0" w:color="auto"/>
            <w:bottom w:val="none" w:sz="0" w:space="0" w:color="auto"/>
            <w:right w:val="none" w:sz="0" w:space="0" w:color="auto"/>
          </w:divBdr>
        </w:div>
        <w:div w:id="1636569242">
          <w:marLeft w:val="446"/>
          <w:marRight w:val="0"/>
          <w:marTop w:val="0"/>
          <w:marBottom w:val="0"/>
          <w:divBdr>
            <w:top w:val="none" w:sz="0" w:space="0" w:color="auto"/>
            <w:left w:val="none" w:sz="0" w:space="0" w:color="auto"/>
            <w:bottom w:val="none" w:sz="0" w:space="0" w:color="auto"/>
            <w:right w:val="none" w:sz="0" w:space="0" w:color="auto"/>
          </w:divBdr>
        </w:div>
      </w:divsChild>
    </w:div>
    <w:div w:id="1891257670">
      <w:bodyDiv w:val="1"/>
      <w:marLeft w:val="0"/>
      <w:marRight w:val="0"/>
      <w:marTop w:val="0"/>
      <w:marBottom w:val="0"/>
      <w:divBdr>
        <w:top w:val="none" w:sz="0" w:space="0" w:color="auto"/>
        <w:left w:val="none" w:sz="0" w:space="0" w:color="auto"/>
        <w:bottom w:val="none" w:sz="0" w:space="0" w:color="auto"/>
        <w:right w:val="none" w:sz="0" w:space="0" w:color="auto"/>
      </w:divBdr>
    </w:div>
    <w:div w:id="1898736755">
      <w:bodyDiv w:val="1"/>
      <w:marLeft w:val="0"/>
      <w:marRight w:val="0"/>
      <w:marTop w:val="0"/>
      <w:marBottom w:val="0"/>
      <w:divBdr>
        <w:top w:val="none" w:sz="0" w:space="0" w:color="auto"/>
        <w:left w:val="none" w:sz="0" w:space="0" w:color="auto"/>
        <w:bottom w:val="none" w:sz="0" w:space="0" w:color="auto"/>
        <w:right w:val="none" w:sz="0" w:space="0" w:color="auto"/>
      </w:divBdr>
    </w:div>
    <w:div w:id="1901283242">
      <w:bodyDiv w:val="1"/>
      <w:marLeft w:val="0"/>
      <w:marRight w:val="0"/>
      <w:marTop w:val="0"/>
      <w:marBottom w:val="0"/>
      <w:divBdr>
        <w:top w:val="none" w:sz="0" w:space="0" w:color="auto"/>
        <w:left w:val="none" w:sz="0" w:space="0" w:color="auto"/>
        <w:bottom w:val="none" w:sz="0" w:space="0" w:color="auto"/>
        <w:right w:val="none" w:sz="0" w:space="0" w:color="auto"/>
      </w:divBdr>
    </w:div>
    <w:div w:id="1962345965">
      <w:bodyDiv w:val="1"/>
      <w:marLeft w:val="0"/>
      <w:marRight w:val="0"/>
      <w:marTop w:val="0"/>
      <w:marBottom w:val="0"/>
      <w:divBdr>
        <w:top w:val="none" w:sz="0" w:space="0" w:color="auto"/>
        <w:left w:val="none" w:sz="0" w:space="0" w:color="auto"/>
        <w:bottom w:val="none" w:sz="0" w:space="0" w:color="auto"/>
        <w:right w:val="none" w:sz="0" w:space="0" w:color="auto"/>
      </w:divBdr>
    </w:div>
    <w:div w:id="1973631540">
      <w:bodyDiv w:val="1"/>
      <w:marLeft w:val="0"/>
      <w:marRight w:val="0"/>
      <w:marTop w:val="0"/>
      <w:marBottom w:val="0"/>
      <w:divBdr>
        <w:top w:val="none" w:sz="0" w:space="0" w:color="auto"/>
        <w:left w:val="none" w:sz="0" w:space="0" w:color="auto"/>
        <w:bottom w:val="none" w:sz="0" w:space="0" w:color="auto"/>
        <w:right w:val="none" w:sz="0" w:space="0" w:color="auto"/>
      </w:divBdr>
    </w:div>
    <w:div w:id="1988044885">
      <w:bodyDiv w:val="1"/>
      <w:marLeft w:val="0"/>
      <w:marRight w:val="0"/>
      <w:marTop w:val="0"/>
      <w:marBottom w:val="0"/>
      <w:divBdr>
        <w:top w:val="none" w:sz="0" w:space="0" w:color="auto"/>
        <w:left w:val="none" w:sz="0" w:space="0" w:color="auto"/>
        <w:bottom w:val="none" w:sz="0" w:space="0" w:color="auto"/>
        <w:right w:val="none" w:sz="0" w:space="0" w:color="auto"/>
      </w:divBdr>
    </w:div>
    <w:div w:id="1991136649">
      <w:bodyDiv w:val="1"/>
      <w:marLeft w:val="0"/>
      <w:marRight w:val="0"/>
      <w:marTop w:val="0"/>
      <w:marBottom w:val="0"/>
      <w:divBdr>
        <w:top w:val="none" w:sz="0" w:space="0" w:color="auto"/>
        <w:left w:val="none" w:sz="0" w:space="0" w:color="auto"/>
        <w:bottom w:val="none" w:sz="0" w:space="0" w:color="auto"/>
        <w:right w:val="none" w:sz="0" w:space="0" w:color="auto"/>
      </w:divBdr>
    </w:div>
    <w:div w:id="1996297548">
      <w:bodyDiv w:val="1"/>
      <w:marLeft w:val="0"/>
      <w:marRight w:val="0"/>
      <w:marTop w:val="0"/>
      <w:marBottom w:val="0"/>
      <w:divBdr>
        <w:top w:val="none" w:sz="0" w:space="0" w:color="auto"/>
        <w:left w:val="none" w:sz="0" w:space="0" w:color="auto"/>
        <w:bottom w:val="none" w:sz="0" w:space="0" w:color="auto"/>
        <w:right w:val="none" w:sz="0" w:space="0" w:color="auto"/>
      </w:divBdr>
    </w:div>
    <w:div w:id="2023697219">
      <w:bodyDiv w:val="1"/>
      <w:marLeft w:val="0"/>
      <w:marRight w:val="0"/>
      <w:marTop w:val="0"/>
      <w:marBottom w:val="0"/>
      <w:divBdr>
        <w:top w:val="none" w:sz="0" w:space="0" w:color="auto"/>
        <w:left w:val="none" w:sz="0" w:space="0" w:color="auto"/>
        <w:bottom w:val="none" w:sz="0" w:space="0" w:color="auto"/>
        <w:right w:val="none" w:sz="0" w:space="0" w:color="auto"/>
      </w:divBdr>
    </w:div>
    <w:div w:id="2049328826">
      <w:bodyDiv w:val="1"/>
      <w:marLeft w:val="0"/>
      <w:marRight w:val="0"/>
      <w:marTop w:val="0"/>
      <w:marBottom w:val="0"/>
      <w:divBdr>
        <w:top w:val="none" w:sz="0" w:space="0" w:color="auto"/>
        <w:left w:val="none" w:sz="0" w:space="0" w:color="auto"/>
        <w:bottom w:val="none" w:sz="0" w:space="0" w:color="auto"/>
        <w:right w:val="none" w:sz="0" w:space="0" w:color="auto"/>
      </w:divBdr>
    </w:div>
    <w:div w:id="2059547531">
      <w:bodyDiv w:val="1"/>
      <w:marLeft w:val="0"/>
      <w:marRight w:val="0"/>
      <w:marTop w:val="0"/>
      <w:marBottom w:val="0"/>
      <w:divBdr>
        <w:top w:val="none" w:sz="0" w:space="0" w:color="auto"/>
        <w:left w:val="none" w:sz="0" w:space="0" w:color="auto"/>
        <w:bottom w:val="none" w:sz="0" w:space="0" w:color="auto"/>
        <w:right w:val="none" w:sz="0" w:space="0" w:color="auto"/>
      </w:divBdr>
    </w:div>
    <w:div w:id="2063404092">
      <w:bodyDiv w:val="1"/>
      <w:marLeft w:val="0"/>
      <w:marRight w:val="0"/>
      <w:marTop w:val="0"/>
      <w:marBottom w:val="0"/>
      <w:divBdr>
        <w:top w:val="none" w:sz="0" w:space="0" w:color="auto"/>
        <w:left w:val="none" w:sz="0" w:space="0" w:color="auto"/>
        <w:bottom w:val="none" w:sz="0" w:space="0" w:color="auto"/>
        <w:right w:val="none" w:sz="0" w:space="0" w:color="auto"/>
      </w:divBdr>
    </w:div>
    <w:div w:id="2077431744">
      <w:bodyDiv w:val="1"/>
      <w:marLeft w:val="0"/>
      <w:marRight w:val="0"/>
      <w:marTop w:val="0"/>
      <w:marBottom w:val="0"/>
      <w:divBdr>
        <w:top w:val="none" w:sz="0" w:space="0" w:color="auto"/>
        <w:left w:val="none" w:sz="0" w:space="0" w:color="auto"/>
        <w:bottom w:val="none" w:sz="0" w:space="0" w:color="auto"/>
        <w:right w:val="none" w:sz="0" w:space="0" w:color="auto"/>
      </w:divBdr>
    </w:div>
    <w:div w:id="2086339408">
      <w:bodyDiv w:val="1"/>
      <w:marLeft w:val="0"/>
      <w:marRight w:val="0"/>
      <w:marTop w:val="0"/>
      <w:marBottom w:val="0"/>
      <w:divBdr>
        <w:top w:val="none" w:sz="0" w:space="0" w:color="auto"/>
        <w:left w:val="none" w:sz="0" w:space="0" w:color="auto"/>
        <w:bottom w:val="none" w:sz="0" w:space="0" w:color="auto"/>
        <w:right w:val="none" w:sz="0" w:space="0" w:color="auto"/>
      </w:divBdr>
      <w:divsChild>
        <w:div w:id="626354854">
          <w:marLeft w:val="0"/>
          <w:marRight w:val="0"/>
          <w:marTop w:val="0"/>
          <w:marBottom w:val="0"/>
          <w:divBdr>
            <w:top w:val="none" w:sz="0" w:space="0" w:color="auto"/>
            <w:left w:val="none" w:sz="0" w:space="0" w:color="auto"/>
            <w:bottom w:val="none" w:sz="0" w:space="0" w:color="auto"/>
            <w:right w:val="none" w:sz="0" w:space="0" w:color="auto"/>
          </w:divBdr>
          <w:divsChild>
            <w:div w:id="2118062696">
              <w:marLeft w:val="0"/>
              <w:marRight w:val="0"/>
              <w:marTop w:val="0"/>
              <w:marBottom w:val="0"/>
              <w:divBdr>
                <w:top w:val="none" w:sz="0" w:space="0" w:color="auto"/>
                <w:left w:val="none" w:sz="0" w:space="0" w:color="auto"/>
                <w:bottom w:val="none" w:sz="0" w:space="0" w:color="auto"/>
                <w:right w:val="none" w:sz="0" w:space="0" w:color="auto"/>
              </w:divBdr>
              <w:divsChild>
                <w:div w:id="2001031520">
                  <w:marLeft w:val="0"/>
                  <w:marRight w:val="0"/>
                  <w:marTop w:val="0"/>
                  <w:marBottom w:val="0"/>
                  <w:divBdr>
                    <w:top w:val="none" w:sz="0" w:space="0" w:color="auto"/>
                    <w:left w:val="none" w:sz="0" w:space="0" w:color="auto"/>
                    <w:bottom w:val="none" w:sz="0" w:space="0" w:color="auto"/>
                    <w:right w:val="none" w:sz="0" w:space="0" w:color="auto"/>
                  </w:divBdr>
                  <w:divsChild>
                    <w:div w:id="1034693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2697095">
          <w:marLeft w:val="0"/>
          <w:marRight w:val="0"/>
          <w:marTop w:val="0"/>
          <w:marBottom w:val="0"/>
          <w:divBdr>
            <w:top w:val="none" w:sz="0" w:space="0" w:color="auto"/>
            <w:left w:val="none" w:sz="0" w:space="0" w:color="auto"/>
            <w:bottom w:val="none" w:sz="0" w:space="0" w:color="auto"/>
            <w:right w:val="none" w:sz="0" w:space="0" w:color="auto"/>
          </w:divBdr>
          <w:divsChild>
            <w:div w:id="1837501090">
              <w:marLeft w:val="0"/>
              <w:marRight w:val="0"/>
              <w:marTop w:val="0"/>
              <w:marBottom w:val="0"/>
              <w:divBdr>
                <w:top w:val="none" w:sz="0" w:space="0" w:color="auto"/>
                <w:left w:val="none" w:sz="0" w:space="0" w:color="auto"/>
                <w:bottom w:val="none" w:sz="0" w:space="0" w:color="auto"/>
                <w:right w:val="none" w:sz="0" w:space="0" w:color="auto"/>
              </w:divBdr>
              <w:divsChild>
                <w:div w:id="808133781">
                  <w:marLeft w:val="0"/>
                  <w:marRight w:val="0"/>
                  <w:marTop w:val="0"/>
                  <w:marBottom w:val="0"/>
                  <w:divBdr>
                    <w:top w:val="none" w:sz="0" w:space="0" w:color="auto"/>
                    <w:left w:val="none" w:sz="0" w:space="0" w:color="auto"/>
                    <w:bottom w:val="none" w:sz="0" w:space="0" w:color="auto"/>
                    <w:right w:val="none" w:sz="0" w:space="0" w:color="auto"/>
                  </w:divBdr>
                  <w:divsChild>
                    <w:div w:id="6765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4223661">
      <w:bodyDiv w:val="1"/>
      <w:marLeft w:val="0"/>
      <w:marRight w:val="0"/>
      <w:marTop w:val="0"/>
      <w:marBottom w:val="0"/>
      <w:divBdr>
        <w:top w:val="none" w:sz="0" w:space="0" w:color="auto"/>
        <w:left w:val="none" w:sz="0" w:space="0" w:color="auto"/>
        <w:bottom w:val="none" w:sz="0" w:space="0" w:color="auto"/>
        <w:right w:val="none" w:sz="0" w:space="0" w:color="auto"/>
      </w:divBdr>
      <w:divsChild>
        <w:div w:id="1327246255">
          <w:marLeft w:val="0"/>
          <w:marRight w:val="0"/>
          <w:marTop w:val="0"/>
          <w:marBottom w:val="0"/>
          <w:divBdr>
            <w:top w:val="none" w:sz="0" w:space="0" w:color="auto"/>
            <w:left w:val="none" w:sz="0" w:space="0" w:color="auto"/>
            <w:bottom w:val="none" w:sz="0" w:space="0" w:color="auto"/>
            <w:right w:val="none" w:sz="0" w:space="0" w:color="auto"/>
          </w:divBdr>
          <w:divsChild>
            <w:div w:id="738945527">
              <w:marLeft w:val="0"/>
              <w:marRight w:val="0"/>
              <w:marTop w:val="0"/>
              <w:marBottom w:val="0"/>
              <w:divBdr>
                <w:top w:val="none" w:sz="0" w:space="0" w:color="auto"/>
                <w:left w:val="none" w:sz="0" w:space="0" w:color="auto"/>
                <w:bottom w:val="none" w:sz="0" w:space="0" w:color="auto"/>
                <w:right w:val="none" w:sz="0" w:space="0" w:color="auto"/>
              </w:divBdr>
              <w:divsChild>
                <w:div w:id="151876364">
                  <w:marLeft w:val="0"/>
                  <w:marRight w:val="0"/>
                  <w:marTop w:val="0"/>
                  <w:marBottom w:val="0"/>
                  <w:divBdr>
                    <w:top w:val="none" w:sz="0" w:space="0" w:color="auto"/>
                    <w:left w:val="none" w:sz="0" w:space="0" w:color="auto"/>
                    <w:bottom w:val="none" w:sz="0" w:space="0" w:color="auto"/>
                    <w:right w:val="none" w:sz="0" w:space="0" w:color="auto"/>
                  </w:divBdr>
                  <w:divsChild>
                    <w:div w:id="125817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617962">
          <w:marLeft w:val="0"/>
          <w:marRight w:val="0"/>
          <w:marTop w:val="0"/>
          <w:marBottom w:val="0"/>
          <w:divBdr>
            <w:top w:val="none" w:sz="0" w:space="0" w:color="auto"/>
            <w:left w:val="none" w:sz="0" w:space="0" w:color="auto"/>
            <w:bottom w:val="none" w:sz="0" w:space="0" w:color="auto"/>
            <w:right w:val="none" w:sz="0" w:space="0" w:color="auto"/>
          </w:divBdr>
          <w:divsChild>
            <w:div w:id="1156992328">
              <w:marLeft w:val="0"/>
              <w:marRight w:val="0"/>
              <w:marTop w:val="0"/>
              <w:marBottom w:val="0"/>
              <w:divBdr>
                <w:top w:val="none" w:sz="0" w:space="0" w:color="auto"/>
                <w:left w:val="none" w:sz="0" w:space="0" w:color="auto"/>
                <w:bottom w:val="none" w:sz="0" w:space="0" w:color="auto"/>
                <w:right w:val="none" w:sz="0" w:space="0" w:color="auto"/>
              </w:divBdr>
              <w:divsChild>
                <w:div w:id="542861411">
                  <w:marLeft w:val="0"/>
                  <w:marRight w:val="0"/>
                  <w:marTop w:val="0"/>
                  <w:marBottom w:val="0"/>
                  <w:divBdr>
                    <w:top w:val="none" w:sz="0" w:space="0" w:color="auto"/>
                    <w:left w:val="none" w:sz="0" w:space="0" w:color="auto"/>
                    <w:bottom w:val="none" w:sz="0" w:space="0" w:color="auto"/>
                    <w:right w:val="none" w:sz="0" w:space="0" w:color="auto"/>
                  </w:divBdr>
                  <w:divsChild>
                    <w:div w:id="203380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358318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comments" Target="comments.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hyperlink" Target="https://www.youtube.com/watch?v=odfinlKthj8" TargetMode="External"/><Relationship Id="rId12" Type="http://schemas.openxmlformats.org/officeDocument/2006/relationships/hyperlink" Target="https://autojosh.com/see-how-lagosians-sleep-in-buses-on-their-way-to-work-in-the-morning-photos/"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yperlink" Target="https://theconversation.com/one-chance-in-lagos-how-criminal-gangs-rob-city-commuters-216292" TargetMode="Externa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hyperlink" Target="https://www.privateproperty.com.ng/flats-apartments-for-rent/lagos-island/lagos-island" TargetMode="Externa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microsoft.com/office/2011/relationships/people" Target="people.xml"/><Relationship Id="rId10" Type="http://schemas.openxmlformats.org/officeDocument/2006/relationships/hyperlink" Target="https://sunnewsonline.com/hardship-as-transport-fares-skyrocket-in-lagos/" TargetMode="External"/><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lindaikejisblog.com/2024/1/trending-video-of-lagosians-heading-to-work-video-2.html"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30AE6B-D8A8-4EC6-A167-FE8AEBE251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72</TotalTime>
  <Pages>109</Pages>
  <Words>28288</Words>
  <Characters>161245</Characters>
  <Application>Microsoft Office Word</Application>
  <DocSecurity>0</DocSecurity>
  <Lines>1343</Lines>
  <Paragraphs>3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adayo Ayodeji</dc:creator>
  <cp:keywords/>
  <dc:description/>
  <cp:lastModifiedBy>Ilias Shittu-Gbeko</cp:lastModifiedBy>
  <cp:revision>24</cp:revision>
  <dcterms:created xsi:type="dcterms:W3CDTF">2024-06-16T19:44:00Z</dcterms:created>
  <dcterms:modified xsi:type="dcterms:W3CDTF">2024-07-28T1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3c78433-a0a9-4cb5-a707-0073c9a97b31</vt:lpwstr>
  </property>
  <property fmtid="{D5CDD505-2E9C-101B-9397-08002B2CF9AE}" pid="3" name="Mendeley Document_1">
    <vt:lpwstr>True</vt:lpwstr>
  </property>
  <property fmtid="{D5CDD505-2E9C-101B-9397-08002B2CF9AE}" pid="4" name="Mendeley Unique User Id_1">
    <vt:lpwstr>1408c9ed-d4b9-3ad4-ade3-2a2740fc8035</vt:lpwstr>
  </property>
  <property fmtid="{D5CDD505-2E9C-101B-9397-08002B2CF9AE}" pid="5" name="Mendeley Citation Style_1">
    <vt:lpwstr>http://www.zotero.org/styles/harvard-leeds-beckett-university</vt:lpwstr>
  </property>
  <property fmtid="{D5CDD505-2E9C-101B-9397-08002B2CF9AE}" pid="6" name="Mendeley Recent Style Id 0_1">
    <vt:lpwstr>http://www.zotero.org/styles/harvard-bournemouth-university</vt:lpwstr>
  </property>
  <property fmtid="{D5CDD505-2E9C-101B-9397-08002B2CF9AE}" pid="7" name="Mendeley Recent Style Name 0_1">
    <vt:lpwstr>Bournemouth University - Harvard</vt:lpwstr>
  </property>
  <property fmtid="{D5CDD505-2E9C-101B-9397-08002B2CF9AE}" pid="8" name="Mendeley Recent Style Id 1_1">
    <vt:lpwstr>http://www.zotero.org/styles/chicago-author-date</vt:lpwstr>
  </property>
  <property fmtid="{D5CDD505-2E9C-101B-9397-08002B2CF9AE}" pid="9" name="Mendeley Recent Style Name 1_1">
    <vt:lpwstr>Chicago Manual of Style 17th edition (author-date)</vt:lpwstr>
  </property>
  <property fmtid="{D5CDD505-2E9C-101B-9397-08002B2CF9AE}" pid="10" name="Mendeley Recent Style Id 2_1">
    <vt:lpwstr>http://www.zotero.org/styles/harvard-cite-them-right</vt:lpwstr>
  </property>
  <property fmtid="{D5CDD505-2E9C-101B-9397-08002B2CF9AE}" pid="11" name="Mendeley Recent Style Name 2_1">
    <vt:lpwstr>Cite Them Right 12th edition - Harvard</vt:lpwstr>
  </property>
  <property fmtid="{D5CDD505-2E9C-101B-9397-08002B2CF9AE}" pid="12" name="Mendeley Recent Style Id 3_1">
    <vt:lpwstr>http://www.zotero.org/styles/ieee</vt:lpwstr>
  </property>
  <property fmtid="{D5CDD505-2E9C-101B-9397-08002B2CF9AE}" pid="13" name="Mendeley Recent Style Name 3_1">
    <vt:lpwstr>IEEE</vt:lpwstr>
  </property>
  <property fmtid="{D5CDD505-2E9C-101B-9397-08002B2CF9AE}" pid="14" name="Mendeley Recent Style Id 4_1">
    <vt:lpwstr>http://www.zotero.org/styles/harvard-leeds-beckett-university</vt:lpwstr>
  </property>
  <property fmtid="{D5CDD505-2E9C-101B-9397-08002B2CF9AE}" pid="15" name="Mendeley Recent Style Name 4_1">
    <vt:lpwstr>Leeds Beckett University - Harvard</vt:lpwstr>
  </property>
  <property fmtid="{D5CDD505-2E9C-101B-9397-08002B2CF9AE}" pid="16" name="Mendeley Recent Style Id 5_1">
    <vt:lpwstr>http://www.zotero.org/styles/modern-humanities-research-association</vt:lpwstr>
  </property>
  <property fmtid="{D5CDD505-2E9C-101B-9397-08002B2CF9AE}" pid="17" name="Mendeley Recent Style Name 5_1">
    <vt:lpwstr>Modern Humanities Research Association 3rd edition (note with bibliography)</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9th edition</vt:lpwstr>
  </property>
  <property fmtid="{D5CDD505-2E9C-101B-9397-08002B2CF9AE}" pid="20" name="Mendeley Recent Style Id 7_1">
    <vt:lpwstr>http://www.zotero.org/styles/harvard-university-of-wolverhampton</vt:lpwstr>
  </property>
  <property fmtid="{D5CDD505-2E9C-101B-9397-08002B2CF9AE}" pid="21" name="Mendeley Recent Style Name 7_1">
    <vt:lpwstr>University of Wolverhampton - Harvard</vt:lpwstr>
  </property>
  <property fmtid="{D5CDD505-2E9C-101B-9397-08002B2CF9AE}" pid="22" name="Mendeley Recent Style Id 8_1">
    <vt:lpwstr>http://www.zotero.org/styles/harvard-university-of-worcester</vt:lpwstr>
  </property>
  <property fmtid="{D5CDD505-2E9C-101B-9397-08002B2CF9AE}" pid="23" name="Mendeley Recent Style Name 8_1">
    <vt:lpwstr>University of Worcester - Harvard</vt:lpwstr>
  </property>
  <property fmtid="{D5CDD505-2E9C-101B-9397-08002B2CF9AE}" pid="24" name="Mendeley Recent Style Id 9_1">
    <vt:lpwstr>http://www.zotero.org/styles/harvard-university-of-the-west-of-england</vt:lpwstr>
  </property>
  <property fmtid="{D5CDD505-2E9C-101B-9397-08002B2CF9AE}" pid="25" name="Mendeley Recent Style Name 9_1">
    <vt:lpwstr>University of the West of England (Bristol) - Harvard</vt:lpwstr>
  </property>
</Properties>
</file>